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ink/ink1.xml" ContentType="application/inkml+xml"/>
  <Override PartName="/word/ink/ink2.xml" ContentType="application/inkml+xml"/>
  <Override PartName="/word/ink/ink3.xml" ContentType="application/inkml+xml"/>
  <Override PartName="/word/ink/ink4.xml" ContentType="application/inkml+xml"/>
  <Override PartName="/word/ink/ink5.xml" ContentType="application/inkml+xml"/>
  <Override PartName="/word/ink/ink6.xml" ContentType="application/inkml+xml"/>
  <Override PartName="/word/ink/ink7.xml" ContentType="application/inkml+xml"/>
  <Override PartName="/word/ink/ink8.xml" ContentType="application/inkml+xml"/>
  <Override PartName="/word/ink/ink9.xml" ContentType="application/inkml+xml"/>
  <Override PartName="/word/ink/ink10.xml" ContentType="application/inkml+xml"/>
  <Override PartName="/word/ink/ink11.xml" ContentType="application/inkml+xml"/>
  <Override PartName="/word/ink/ink12.xml" ContentType="application/inkml+xml"/>
  <Override PartName="/word/ink/ink13.xml" ContentType="application/inkml+xml"/>
  <Override PartName="/word/ink/ink14.xml" ContentType="application/inkml+xml"/>
  <Override PartName="/word/ink/ink15.xml" ContentType="application/inkml+xml"/>
  <Override PartName="/word/ink/ink16.xml" ContentType="application/inkml+xml"/>
  <Override PartName="/word/ink/ink17.xml" ContentType="application/inkml+xml"/>
  <Override PartName="/word/ink/ink18.xml" ContentType="application/inkml+xml"/>
  <Override PartName="/word/ink/ink19.xml" ContentType="application/inkml+xml"/>
  <Override PartName="/word/ink/ink20.xml" ContentType="application/inkml+xml"/>
  <Override PartName="/word/ink/ink21.xml" ContentType="application/inkml+xml"/>
  <Override PartName="/word/ink/ink22.xml" ContentType="application/inkml+xml"/>
  <Override PartName="/word/ink/ink23.xml" ContentType="application/inkml+xml"/>
  <Override PartName="/word/ink/ink24.xml" ContentType="application/inkml+xml"/>
  <Override PartName="/word/ink/ink25.xml" ContentType="application/inkml+xml"/>
  <Override PartName="/word/ink/ink26.xml" ContentType="application/inkml+xml"/>
  <Override PartName="/word/ink/ink27.xml" ContentType="application/inkml+xml"/>
  <Override PartName="/word/ink/ink28.xml" ContentType="application/inkml+xml"/>
  <Override PartName="/word/ink/ink29.xml" ContentType="application/inkml+xml"/>
  <Override PartName="/word/ink/ink30.xml" ContentType="application/inkml+xml"/>
  <Override PartName="/word/ink/ink31.xml" ContentType="application/inkml+xml"/>
  <Override PartName="/word/ink/ink32.xml" ContentType="application/inkml+xml"/>
  <Override PartName="/word/ink/ink33.xml" ContentType="application/inkml+xml"/>
  <Override PartName="/word/ink/ink34.xml" ContentType="application/inkml+xml"/>
  <Override PartName="/word/ink/ink35.xml" ContentType="application/inkml+xml"/>
  <Override PartName="/word/ink/ink36.xml" ContentType="application/inkml+xml"/>
  <Override PartName="/word/ink/ink37.xml" ContentType="application/inkml+xml"/>
  <Override PartName="/word/ink/ink38.xml" ContentType="application/inkml+xml"/>
  <Override PartName="/word/ink/ink39.xml" ContentType="application/inkml+xml"/>
  <Override PartName="/word/ink/ink40.xml" ContentType="application/inkml+xml"/>
  <Override PartName="/word/ink/ink41.xml" ContentType="application/inkml+xml"/>
  <Override PartName="/word/ink/ink42.xml" ContentType="application/inkml+xml"/>
  <Override PartName="/word/ink/ink43.xml" ContentType="application/inkml+xml"/>
  <Override PartName="/word/ink/ink44.xml" ContentType="application/inkml+xml"/>
  <Override PartName="/word/ink/ink45.xml" ContentType="application/inkml+xml"/>
  <Override PartName="/word/ink/ink46.xml" ContentType="application/inkml+xml"/>
  <Override PartName="/word/ink/ink47.xml" ContentType="application/inkml+xml"/>
  <Override PartName="/word/ink/ink48.xml" ContentType="application/inkml+xml"/>
  <Override PartName="/word/ink/ink49.xml" ContentType="application/inkml+xml"/>
  <Override PartName="/word/ink/ink50.xml" ContentType="application/inkml+xml"/>
  <Override PartName="/word/ink/ink51.xml" ContentType="application/inkml+xml"/>
  <Override PartName="/word/ink/ink52.xml" ContentType="application/inkml+xml"/>
  <Override PartName="/word/ink/ink53.xml" ContentType="application/inkml+xml"/>
  <Override PartName="/word/ink/ink54.xml" ContentType="application/inkml+xml"/>
  <Override PartName="/word/ink/ink55.xml" ContentType="application/inkml+xml"/>
  <Override PartName="/word/ink/ink56.xml" ContentType="application/inkml+xml"/>
  <Override PartName="/word/ink/ink57.xml" ContentType="application/inkml+xml"/>
  <Override PartName="/word/ink/ink58.xml" ContentType="application/inkml+xml"/>
  <Override PartName="/word/ink/ink59.xml" ContentType="application/inkml+xml"/>
  <Override PartName="/word/ink/ink60.xml" ContentType="application/inkml+xml"/>
  <Override PartName="/word/ink/ink61.xml" ContentType="application/inkml+xml"/>
  <Override PartName="/word/ink/ink62.xml" ContentType="application/inkml+xml"/>
  <Override PartName="/word/ink/ink63.xml" ContentType="application/inkml+xml"/>
  <Override PartName="/word/ink/ink64.xml" ContentType="application/inkml+xml"/>
  <Override PartName="/word/ink/ink65.xml" ContentType="application/inkml+xml"/>
  <Override PartName="/word/ink/ink66.xml" ContentType="application/inkml+xml"/>
  <Override PartName="/word/ink/ink67.xml" ContentType="application/inkml+xml"/>
  <Override PartName="/word/ink/ink68.xml" ContentType="application/inkml+xml"/>
  <Override PartName="/word/ink/ink69.xml" ContentType="application/inkml+xml"/>
  <Override PartName="/word/ink/ink70.xml" ContentType="application/inkml+xml"/>
  <Override PartName="/word/ink/ink71.xml" ContentType="application/inkml+xml"/>
  <Override PartName="/word/ink/ink72.xml" ContentType="application/inkml+xml"/>
  <Override PartName="/word/ink/ink73.xml" ContentType="application/inkml+xml"/>
  <Override PartName="/word/ink/ink74.xml" ContentType="application/inkml+xml"/>
  <Override PartName="/word/ink/ink75.xml" ContentType="application/inkml+xml"/>
  <Override PartName="/word/ink/ink76.xml" ContentType="application/inkml+xml"/>
  <Override PartName="/word/ink/ink77.xml" ContentType="application/inkml+xml"/>
  <Override PartName="/word/ink/ink78.xml" ContentType="application/inkml+xml"/>
  <Override PartName="/word/ink/ink79.xml" ContentType="application/inkml+xml"/>
  <Override PartName="/word/ink/ink80.xml" ContentType="application/inkml+xml"/>
  <Override PartName="/word/ink/ink81.xml" ContentType="application/inkml+xml"/>
  <Override PartName="/word/ink/ink82.xml" ContentType="application/inkml+xml"/>
  <Override PartName="/word/ink/ink83.xml" ContentType="application/inkml+xml"/>
  <Override PartName="/word/ink/ink84.xml" ContentType="application/inkml+xml"/>
  <Override PartName="/word/ink/ink85.xml" ContentType="application/inkml+xml"/>
  <Override PartName="/word/ink/ink86.xml" ContentType="application/inkml+xml"/>
  <Override PartName="/word/ink/ink87.xml" ContentType="application/inkml+xml"/>
  <Override PartName="/word/ink/ink88.xml" ContentType="application/inkml+xml"/>
  <Override PartName="/word/ink/ink89.xml" ContentType="application/inkml+xml"/>
  <Override PartName="/word/ink/ink90.xml" ContentType="application/inkml+xml"/>
  <Override PartName="/word/ink/ink91.xml" ContentType="application/inkml+xml"/>
  <Override PartName="/word/ink/ink92.xml" ContentType="application/inkml+xml"/>
  <Override PartName="/word/ink/ink93.xml" ContentType="application/inkml+xml"/>
  <Override PartName="/word/ink/ink94.xml" ContentType="application/inkml+xml"/>
  <Override PartName="/word/ink/ink95.xml" ContentType="application/inkml+xml"/>
  <Override PartName="/word/ink/ink96.xml" ContentType="application/inkml+xml"/>
  <Override PartName="/word/ink/ink97.xml" ContentType="application/inkml+xml"/>
  <Override PartName="/word/ink/ink98.xml" ContentType="application/inkml+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94FB9C" w14:textId="4396F555" w:rsidR="00C74E3C" w:rsidRPr="007F38A3" w:rsidRDefault="000D170C" w:rsidP="005D43C3">
      <w:pPr>
        <w:jc w:val="center"/>
        <w:rPr>
          <w:rFonts w:cs="Times New Roman"/>
          <w:color w:val="000000" w:themeColor="text1"/>
          <w:sz w:val="48"/>
          <w:szCs w:val="48"/>
        </w:rPr>
      </w:pPr>
      <w:r w:rsidRPr="007F38A3">
        <w:rPr>
          <w:rFonts w:cs="Times New Roman"/>
          <w:noProof/>
          <w:color w:val="000000" w:themeColor="text1"/>
          <w:sz w:val="48"/>
          <w:szCs w:val="48"/>
        </w:rPr>
        <w:drawing>
          <wp:inline distT="0" distB="0" distL="0" distR="0" wp14:anchorId="12C5E06E" wp14:editId="2925DF33">
            <wp:extent cx="3695700" cy="150876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95700" cy="1508760"/>
                    </a:xfrm>
                    <a:prstGeom prst="rect">
                      <a:avLst/>
                    </a:prstGeom>
                    <a:noFill/>
                    <a:ln>
                      <a:noFill/>
                    </a:ln>
                  </pic:spPr>
                </pic:pic>
              </a:graphicData>
            </a:graphic>
          </wp:inline>
        </w:drawing>
      </w:r>
    </w:p>
    <w:p w14:paraId="5C7EF185" w14:textId="4BAE9DCC" w:rsidR="00020D0C" w:rsidRPr="007F38A3" w:rsidRDefault="00C74E3C" w:rsidP="005D43C3">
      <w:pPr>
        <w:jc w:val="center"/>
        <w:rPr>
          <w:rFonts w:cs="Times New Roman"/>
          <w:color w:val="000000" w:themeColor="text1"/>
          <w:sz w:val="36"/>
          <w:szCs w:val="36"/>
        </w:rPr>
      </w:pPr>
      <w:r w:rsidRPr="007F38A3">
        <w:rPr>
          <w:rFonts w:cs="Times New Roman"/>
          <w:color w:val="000000" w:themeColor="text1"/>
          <w:sz w:val="36"/>
          <w:szCs w:val="36"/>
        </w:rPr>
        <w:t>Final Year Project</w:t>
      </w:r>
    </w:p>
    <w:p w14:paraId="04E8715B" w14:textId="6B6162EE" w:rsidR="00B0499F" w:rsidRPr="007F38A3" w:rsidRDefault="00B0499F" w:rsidP="005D43C3">
      <w:pPr>
        <w:jc w:val="center"/>
        <w:rPr>
          <w:rFonts w:cs="Times New Roman"/>
          <w:color w:val="C00000"/>
          <w:sz w:val="36"/>
          <w:szCs w:val="36"/>
        </w:rPr>
      </w:pPr>
      <w:r w:rsidRPr="007F38A3">
        <w:rPr>
          <w:rFonts w:cs="Times New Roman"/>
          <w:color w:val="000000" w:themeColor="text1"/>
          <w:sz w:val="36"/>
          <w:szCs w:val="36"/>
        </w:rPr>
        <w:t>Colm Gallagher (T00170514)</w:t>
      </w:r>
    </w:p>
    <w:p w14:paraId="28F988E4" w14:textId="77777777" w:rsidR="00140C7C" w:rsidRPr="007F38A3" w:rsidRDefault="00140C7C" w:rsidP="005D43C3">
      <w:pPr>
        <w:jc w:val="center"/>
        <w:rPr>
          <w:rFonts w:cs="Times New Roman"/>
          <w:b/>
          <w:bCs/>
          <w:color w:val="C00000"/>
          <w:sz w:val="48"/>
          <w:szCs w:val="48"/>
        </w:rPr>
      </w:pPr>
    </w:p>
    <w:p w14:paraId="2081E57A" w14:textId="3C5EF1EB" w:rsidR="00020D0C" w:rsidRPr="007F38A3" w:rsidRDefault="00F02900" w:rsidP="005D43C3">
      <w:pPr>
        <w:jc w:val="center"/>
        <w:rPr>
          <w:rFonts w:cs="Times New Roman"/>
          <w:b/>
          <w:bCs/>
          <w:color w:val="C00000"/>
          <w:sz w:val="48"/>
          <w:szCs w:val="48"/>
        </w:rPr>
      </w:pPr>
      <w:r w:rsidRPr="007F38A3">
        <w:rPr>
          <w:rFonts w:cs="Times New Roman"/>
          <w:b/>
          <w:bCs/>
          <w:sz w:val="48"/>
          <w:szCs w:val="48"/>
        </w:rPr>
        <w:t xml:space="preserve">Sentiment </w:t>
      </w:r>
      <w:r w:rsidR="00A42575">
        <w:rPr>
          <w:rFonts w:cs="Times New Roman"/>
          <w:b/>
          <w:bCs/>
          <w:sz w:val="48"/>
          <w:szCs w:val="48"/>
        </w:rPr>
        <w:t>a</w:t>
      </w:r>
      <w:r w:rsidRPr="007F38A3">
        <w:rPr>
          <w:rFonts w:cs="Times New Roman"/>
          <w:b/>
          <w:bCs/>
          <w:sz w:val="48"/>
          <w:szCs w:val="48"/>
        </w:rPr>
        <w:t>nalysis</w:t>
      </w:r>
      <w:r w:rsidR="003463F7">
        <w:rPr>
          <w:rFonts w:cs="Times New Roman"/>
          <w:b/>
          <w:bCs/>
          <w:sz w:val="48"/>
          <w:szCs w:val="48"/>
        </w:rPr>
        <w:t xml:space="preserve"> o</w:t>
      </w:r>
      <w:r w:rsidR="0019286B">
        <w:rPr>
          <w:rFonts w:cs="Times New Roman"/>
          <w:b/>
          <w:bCs/>
          <w:sz w:val="48"/>
          <w:szCs w:val="48"/>
        </w:rPr>
        <w:t>f</w:t>
      </w:r>
      <w:r w:rsidR="003463F7">
        <w:rPr>
          <w:rFonts w:cs="Times New Roman"/>
          <w:b/>
          <w:bCs/>
          <w:sz w:val="48"/>
          <w:szCs w:val="48"/>
        </w:rPr>
        <w:t xml:space="preserve"> UK number ones</w:t>
      </w:r>
      <w:r w:rsidR="0036624C">
        <w:rPr>
          <w:rFonts w:cs="Times New Roman"/>
          <w:b/>
          <w:bCs/>
          <w:sz w:val="48"/>
          <w:szCs w:val="48"/>
        </w:rPr>
        <w:t xml:space="preserve"> (1952-2020)</w:t>
      </w:r>
      <w:r w:rsidRPr="007F38A3">
        <w:rPr>
          <w:rFonts w:cs="Times New Roman"/>
          <w:b/>
          <w:bCs/>
          <w:sz w:val="48"/>
          <w:szCs w:val="48"/>
        </w:rPr>
        <w:t xml:space="preserve"> to </w:t>
      </w:r>
      <w:r w:rsidR="0019286B">
        <w:rPr>
          <w:rFonts w:cs="Times New Roman"/>
          <w:b/>
          <w:bCs/>
          <w:sz w:val="48"/>
          <w:szCs w:val="48"/>
        </w:rPr>
        <w:t>detect</w:t>
      </w:r>
      <w:r w:rsidR="00C74E3C" w:rsidRPr="007F38A3">
        <w:rPr>
          <w:rFonts w:cs="Times New Roman"/>
          <w:b/>
          <w:bCs/>
          <w:sz w:val="48"/>
          <w:szCs w:val="48"/>
        </w:rPr>
        <w:t xml:space="preserve"> </w:t>
      </w:r>
      <w:r w:rsidR="006B02FA" w:rsidRPr="007F38A3">
        <w:rPr>
          <w:rFonts w:cs="Times New Roman"/>
          <w:b/>
          <w:bCs/>
          <w:sz w:val="48"/>
          <w:szCs w:val="48"/>
        </w:rPr>
        <w:t xml:space="preserve">correlation between </w:t>
      </w:r>
      <w:r w:rsidR="0019286B">
        <w:rPr>
          <w:rFonts w:cs="Times New Roman"/>
          <w:b/>
          <w:bCs/>
          <w:sz w:val="48"/>
          <w:szCs w:val="48"/>
        </w:rPr>
        <w:t>lyrics and society</w:t>
      </w:r>
    </w:p>
    <w:p w14:paraId="7AD93A0F" w14:textId="77777777" w:rsidR="00C74E3C" w:rsidRPr="007F38A3" w:rsidRDefault="00C74E3C" w:rsidP="005D43C3">
      <w:pPr>
        <w:jc w:val="center"/>
        <w:rPr>
          <w:rFonts w:cs="Times New Roman"/>
          <w:color w:val="C00000"/>
          <w:sz w:val="48"/>
          <w:szCs w:val="48"/>
        </w:rPr>
      </w:pPr>
    </w:p>
    <w:p w14:paraId="17837435" w14:textId="33FB14A7" w:rsidR="00BC2667" w:rsidRPr="007F38A3" w:rsidRDefault="00020D0C" w:rsidP="005D43C3">
      <w:pPr>
        <w:jc w:val="center"/>
        <w:rPr>
          <w:rFonts w:cs="Times New Roman"/>
          <w:sz w:val="28"/>
          <w:szCs w:val="28"/>
        </w:rPr>
      </w:pPr>
      <w:r w:rsidRPr="007F38A3">
        <w:rPr>
          <w:rFonts w:cs="Times New Roman"/>
          <w:sz w:val="28"/>
          <w:szCs w:val="28"/>
        </w:rPr>
        <w:t xml:space="preserve">Submitted To: </w:t>
      </w:r>
      <w:r w:rsidR="00C74E3C" w:rsidRPr="007F38A3">
        <w:rPr>
          <w:rFonts w:cs="Times New Roman"/>
          <w:sz w:val="28"/>
          <w:szCs w:val="28"/>
        </w:rPr>
        <w:t xml:space="preserve">Andrew Shields, Paul Collins, </w:t>
      </w:r>
      <w:r w:rsidR="0036624C" w:rsidRPr="007F38A3">
        <w:rPr>
          <w:rFonts w:cs="Times New Roman"/>
          <w:sz w:val="28"/>
          <w:szCs w:val="28"/>
        </w:rPr>
        <w:t xml:space="preserve">Helen Fitzgerald, </w:t>
      </w:r>
      <w:r w:rsidR="00C74E3C" w:rsidRPr="007F38A3">
        <w:rPr>
          <w:rFonts w:cs="Times New Roman"/>
          <w:sz w:val="28"/>
          <w:szCs w:val="28"/>
        </w:rPr>
        <w:t>Robert Sheehy, Peter Given, &amp; Padraic Moriarty</w:t>
      </w:r>
    </w:p>
    <w:p w14:paraId="57E16714" w14:textId="3CE77BC1" w:rsidR="00020D0C" w:rsidRPr="007F38A3" w:rsidRDefault="00020D0C" w:rsidP="005D43C3">
      <w:pPr>
        <w:jc w:val="center"/>
        <w:rPr>
          <w:rFonts w:cs="Times New Roman"/>
          <w:sz w:val="28"/>
          <w:szCs w:val="28"/>
        </w:rPr>
      </w:pPr>
      <w:r w:rsidRPr="007F38A3">
        <w:rPr>
          <w:rFonts w:cs="Times New Roman"/>
          <w:sz w:val="28"/>
          <w:szCs w:val="28"/>
        </w:rPr>
        <w:t>Submitted By: Colm Gallagher (T00170514)</w:t>
      </w:r>
    </w:p>
    <w:p w14:paraId="7D3C5629" w14:textId="3718C1ED" w:rsidR="00020D0C" w:rsidRPr="007F38A3" w:rsidRDefault="005F0A99" w:rsidP="005D43C3">
      <w:pPr>
        <w:jc w:val="center"/>
        <w:rPr>
          <w:rFonts w:cs="Times New Roman"/>
          <w:color w:val="000000" w:themeColor="text1"/>
          <w:sz w:val="28"/>
          <w:szCs w:val="28"/>
        </w:rPr>
      </w:pPr>
      <w:r w:rsidRPr="007F38A3">
        <w:rPr>
          <w:rFonts w:cs="Times New Roman"/>
          <w:color w:val="000000" w:themeColor="text1"/>
          <w:sz w:val="28"/>
          <w:szCs w:val="28"/>
        </w:rPr>
        <w:t xml:space="preserve">B.Sc. (HONS) </w:t>
      </w:r>
      <w:r w:rsidR="00020D0C" w:rsidRPr="007F38A3">
        <w:rPr>
          <w:rFonts w:cs="Times New Roman"/>
          <w:color w:val="000000" w:themeColor="text1"/>
          <w:sz w:val="28"/>
          <w:szCs w:val="28"/>
        </w:rPr>
        <w:t xml:space="preserve">Computing with </w:t>
      </w:r>
      <w:r w:rsidR="0036624C">
        <w:rPr>
          <w:rFonts w:cs="Times New Roman"/>
          <w:color w:val="000000" w:themeColor="text1"/>
          <w:sz w:val="28"/>
          <w:szCs w:val="28"/>
        </w:rPr>
        <w:t>Media Development</w:t>
      </w:r>
    </w:p>
    <w:p w14:paraId="630432C0" w14:textId="68E33ADD" w:rsidR="008C2114" w:rsidRPr="007F38A3" w:rsidRDefault="00B517EF" w:rsidP="005D43C3">
      <w:pPr>
        <w:jc w:val="center"/>
        <w:rPr>
          <w:rFonts w:cs="Times New Roman"/>
        </w:rPr>
      </w:pPr>
      <w:r w:rsidRPr="007F38A3">
        <w:rPr>
          <w:rFonts w:cs="Times New Roman"/>
          <w:color w:val="000000" w:themeColor="text1"/>
          <w:sz w:val="28"/>
          <w:szCs w:val="28"/>
        </w:rPr>
        <w:t xml:space="preserve">Date Submitted: </w:t>
      </w:r>
      <w:r w:rsidR="00C74E3C" w:rsidRPr="007F38A3">
        <w:rPr>
          <w:rFonts w:cs="Times New Roman"/>
          <w:color w:val="000000" w:themeColor="text1"/>
          <w:sz w:val="28"/>
          <w:szCs w:val="28"/>
        </w:rPr>
        <w:t>1</w:t>
      </w:r>
      <w:r w:rsidR="00C6460B" w:rsidRPr="007F38A3">
        <w:rPr>
          <w:rFonts w:cs="Times New Roman"/>
          <w:color w:val="000000" w:themeColor="text1"/>
          <w:sz w:val="28"/>
          <w:szCs w:val="28"/>
        </w:rPr>
        <w:t>2</w:t>
      </w:r>
      <w:r w:rsidRPr="007F38A3">
        <w:rPr>
          <w:rFonts w:cs="Times New Roman"/>
          <w:color w:val="000000" w:themeColor="text1"/>
          <w:sz w:val="28"/>
          <w:szCs w:val="28"/>
        </w:rPr>
        <w:t>/</w:t>
      </w:r>
      <w:r w:rsidR="00C6460B" w:rsidRPr="007F38A3">
        <w:rPr>
          <w:rFonts w:cs="Times New Roman"/>
          <w:color w:val="000000" w:themeColor="text1"/>
          <w:sz w:val="28"/>
          <w:szCs w:val="28"/>
        </w:rPr>
        <w:t>05</w:t>
      </w:r>
      <w:r w:rsidRPr="007F38A3">
        <w:rPr>
          <w:rFonts w:cs="Times New Roman"/>
          <w:color w:val="000000" w:themeColor="text1"/>
          <w:sz w:val="28"/>
          <w:szCs w:val="28"/>
        </w:rPr>
        <w:t>/202</w:t>
      </w:r>
      <w:r w:rsidR="00C6460B" w:rsidRPr="007F38A3">
        <w:rPr>
          <w:rFonts w:cs="Times New Roman"/>
          <w:color w:val="000000" w:themeColor="text1"/>
          <w:sz w:val="28"/>
          <w:szCs w:val="28"/>
        </w:rPr>
        <w:t>1</w:t>
      </w:r>
      <w:r w:rsidR="008C2114" w:rsidRPr="007F38A3">
        <w:rPr>
          <w:rFonts w:cs="Times New Roman"/>
        </w:rPr>
        <w:br w:type="page"/>
      </w:r>
    </w:p>
    <w:p w14:paraId="75BB3A99" w14:textId="29577D94" w:rsidR="00B202AE" w:rsidRPr="007F38A3" w:rsidRDefault="00B202AE" w:rsidP="005D43C3">
      <w:pPr>
        <w:jc w:val="center"/>
        <w:rPr>
          <w:rFonts w:cs="Times New Roman"/>
          <w:color w:val="000000" w:themeColor="text1"/>
          <w:sz w:val="36"/>
          <w:szCs w:val="36"/>
        </w:rPr>
      </w:pPr>
      <w:r w:rsidRPr="007F38A3">
        <w:rPr>
          <w:rFonts w:cs="Times New Roman"/>
          <w:noProof/>
          <w:color w:val="000000" w:themeColor="text1"/>
          <w:sz w:val="36"/>
          <w:szCs w:val="36"/>
        </w:rPr>
        <w:lastRenderedPageBreak/>
        <w:drawing>
          <wp:inline distT="0" distB="0" distL="0" distR="0" wp14:anchorId="18AC25A8" wp14:editId="5A162B28">
            <wp:extent cx="5534790" cy="8164579"/>
            <wp:effectExtent l="0" t="0" r="8890" b="825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5534790" cy="8164579"/>
                    </a:xfrm>
                    <a:prstGeom prst="rect">
                      <a:avLst/>
                    </a:prstGeom>
                    <a:noFill/>
                    <a:ln>
                      <a:noFill/>
                    </a:ln>
                  </pic:spPr>
                </pic:pic>
              </a:graphicData>
            </a:graphic>
          </wp:inline>
        </w:drawing>
      </w:r>
    </w:p>
    <w:p w14:paraId="11475260" w14:textId="15D6E353" w:rsidR="009B53A7" w:rsidRPr="007F38A3" w:rsidRDefault="009B53A7" w:rsidP="005D43C3">
      <w:pPr>
        <w:pStyle w:val="Heading1"/>
        <w:rPr>
          <w:rFonts w:ascii="Times New Roman" w:hAnsi="Times New Roman" w:cs="Times New Roman"/>
          <w:color w:val="000000" w:themeColor="text1"/>
          <w:sz w:val="32"/>
          <w:szCs w:val="32"/>
        </w:rPr>
      </w:pPr>
      <w:bookmarkStart w:id="0" w:name="_Toc73208377"/>
      <w:r w:rsidRPr="007F38A3">
        <w:rPr>
          <w:rFonts w:ascii="Times New Roman" w:hAnsi="Times New Roman" w:cs="Times New Roman"/>
          <w:color w:val="000000" w:themeColor="text1"/>
          <w:sz w:val="32"/>
          <w:szCs w:val="32"/>
        </w:rPr>
        <w:lastRenderedPageBreak/>
        <w:t>Acknowledgements</w:t>
      </w:r>
      <w:bookmarkEnd w:id="0"/>
    </w:p>
    <w:p w14:paraId="3BDA757A" w14:textId="6F51BE0F" w:rsidR="00EE68FD" w:rsidRPr="007F38A3" w:rsidRDefault="000A138C" w:rsidP="005D43C3">
      <w:pPr>
        <w:rPr>
          <w:rFonts w:cs="Times New Roman"/>
        </w:rPr>
      </w:pPr>
      <w:r w:rsidRPr="007F38A3">
        <w:rPr>
          <w:rFonts w:cs="Times New Roman"/>
        </w:rPr>
        <w:t xml:space="preserve">I would like to thank my lecturers for their </w:t>
      </w:r>
      <w:r w:rsidR="00994A8E" w:rsidRPr="007F38A3">
        <w:rPr>
          <w:rFonts w:cs="Times New Roman"/>
        </w:rPr>
        <w:t xml:space="preserve">four years of </w:t>
      </w:r>
      <w:r w:rsidRPr="007F38A3">
        <w:rPr>
          <w:rFonts w:cs="Times New Roman"/>
        </w:rPr>
        <w:t>continuous patience, support, and dedication to helping me to accomplish a goal set in 2017 to complete my B</w:t>
      </w:r>
      <w:r w:rsidR="00994A8E" w:rsidRPr="007F38A3">
        <w:rPr>
          <w:rFonts w:cs="Times New Roman"/>
        </w:rPr>
        <w:t xml:space="preserve">achelor of Science (HONS) in Computing with Digital Media.  Special thanks goes to my supervisor, Andrew Shields, who has always </w:t>
      </w:r>
      <w:r w:rsidR="004A29D4">
        <w:rPr>
          <w:rFonts w:cs="Times New Roman"/>
        </w:rPr>
        <w:t>been so generous with his</w:t>
      </w:r>
      <w:r w:rsidR="00994A8E" w:rsidRPr="007F38A3">
        <w:rPr>
          <w:rFonts w:cs="Times New Roman"/>
        </w:rPr>
        <w:t xml:space="preserve"> time </w:t>
      </w:r>
      <w:r w:rsidR="004A29D4">
        <w:rPr>
          <w:rFonts w:cs="Times New Roman"/>
        </w:rPr>
        <w:t>in order to</w:t>
      </w:r>
      <w:r w:rsidR="00994A8E" w:rsidRPr="007F38A3">
        <w:rPr>
          <w:rFonts w:cs="Times New Roman"/>
        </w:rPr>
        <w:t xml:space="preserve"> encourage and </w:t>
      </w:r>
      <w:r w:rsidR="00A62F05">
        <w:rPr>
          <w:rFonts w:cs="Times New Roman"/>
        </w:rPr>
        <w:t>support</w:t>
      </w:r>
      <w:r w:rsidR="00994A8E" w:rsidRPr="007F38A3">
        <w:rPr>
          <w:rFonts w:cs="Times New Roman"/>
        </w:rPr>
        <w:t xml:space="preserve"> me when it was </w:t>
      </w:r>
      <w:r w:rsidR="00EE68FD" w:rsidRPr="007F38A3">
        <w:rPr>
          <w:rFonts w:cs="Times New Roman"/>
        </w:rPr>
        <w:t xml:space="preserve">sorely needed and </w:t>
      </w:r>
      <w:r w:rsidR="00994A8E" w:rsidRPr="007F38A3">
        <w:rPr>
          <w:rFonts w:cs="Times New Roman"/>
        </w:rPr>
        <w:t>requ</w:t>
      </w:r>
      <w:r w:rsidR="00EE68FD" w:rsidRPr="007F38A3">
        <w:rPr>
          <w:rFonts w:cs="Times New Roman"/>
        </w:rPr>
        <w:t>ested</w:t>
      </w:r>
      <w:r w:rsidR="00994A8E" w:rsidRPr="007F38A3">
        <w:rPr>
          <w:rFonts w:cs="Times New Roman"/>
        </w:rPr>
        <w:t xml:space="preserve"> from him.  </w:t>
      </w:r>
      <w:r w:rsidR="00883856">
        <w:rPr>
          <w:rFonts w:cs="Times New Roman"/>
        </w:rPr>
        <w:t xml:space="preserve">Intelligent, practical, and most importantly, unflappable; I </w:t>
      </w:r>
      <w:r w:rsidR="00C27515">
        <w:rPr>
          <w:rFonts w:cs="Times New Roman"/>
        </w:rPr>
        <w:t>could not</w:t>
      </w:r>
      <w:r w:rsidR="00883856">
        <w:rPr>
          <w:rFonts w:cs="Times New Roman"/>
        </w:rPr>
        <w:t xml:space="preserve"> have wished for a better mentor.  </w:t>
      </w:r>
      <w:r w:rsidR="00994A8E" w:rsidRPr="007F38A3">
        <w:rPr>
          <w:rFonts w:cs="Times New Roman"/>
        </w:rPr>
        <w:t xml:space="preserve">Helen Fitzgerald is another who has given me lots of </w:t>
      </w:r>
      <w:r w:rsidR="00EE68FD" w:rsidRPr="007F38A3">
        <w:rPr>
          <w:rFonts w:cs="Times New Roman"/>
        </w:rPr>
        <w:t xml:space="preserve">great </w:t>
      </w:r>
      <w:r w:rsidR="00994A8E" w:rsidRPr="007F38A3">
        <w:rPr>
          <w:rFonts w:cs="Times New Roman"/>
        </w:rPr>
        <w:t xml:space="preserve">guidance </w:t>
      </w:r>
      <w:r w:rsidR="00EE68FD" w:rsidRPr="007F38A3">
        <w:rPr>
          <w:rFonts w:cs="Times New Roman"/>
        </w:rPr>
        <w:t>during</w:t>
      </w:r>
      <w:r w:rsidR="00994A8E" w:rsidRPr="007F38A3">
        <w:rPr>
          <w:rFonts w:cs="Times New Roman"/>
        </w:rPr>
        <w:t xml:space="preserve"> the past four years.  </w:t>
      </w:r>
      <w:r w:rsidR="00EE68FD" w:rsidRPr="007F38A3">
        <w:rPr>
          <w:rFonts w:cs="Times New Roman"/>
        </w:rPr>
        <w:t xml:space="preserve">I think it only fair to acknowledge all of the lecturers and staff members who have played a role in my </w:t>
      </w:r>
      <w:r w:rsidR="000E1EE5" w:rsidRPr="007F38A3">
        <w:rPr>
          <w:rFonts w:cs="Times New Roman"/>
        </w:rPr>
        <w:t>achievement</w:t>
      </w:r>
      <w:r w:rsidR="00EE68FD" w:rsidRPr="007F38A3">
        <w:rPr>
          <w:rFonts w:cs="Times New Roman"/>
        </w:rPr>
        <w:t xml:space="preserve">.  Without them, </w:t>
      </w:r>
      <w:r w:rsidR="00F62CBA" w:rsidRPr="007F38A3">
        <w:rPr>
          <w:rFonts w:cs="Times New Roman"/>
        </w:rPr>
        <w:t>I am</w:t>
      </w:r>
      <w:r w:rsidR="00EE68FD" w:rsidRPr="007F38A3">
        <w:rPr>
          <w:rFonts w:cs="Times New Roman"/>
        </w:rPr>
        <w:t xml:space="preserve"> sure I </w:t>
      </w:r>
      <w:r w:rsidR="00F62CBA" w:rsidRPr="007F38A3">
        <w:rPr>
          <w:rFonts w:cs="Times New Roman"/>
        </w:rPr>
        <w:t>would not</w:t>
      </w:r>
      <w:r w:rsidR="00EE68FD" w:rsidRPr="007F38A3">
        <w:rPr>
          <w:rFonts w:cs="Times New Roman"/>
        </w:rPr>
        <w:t xml:space="preserve"> be where I am, and I will forever appreciate their efforts:</w:t>
      </w:r>
    </w:p>
    <w:p w14:paraId="4180FE52" w14:textId="023B3208" w:rsidR="00EE68FD" w:rsidRPr="007F38A3" w:rsidRDefault="00EE68FD" w:rsidP="005D43C3">
      <w:pPr>
        <w:rPr>
          <w:rFonts w:cs="Times New Roman"/>
        </w:rPr>
      </w:pPr>
      <w:r w:rsidRPr="007F38A3">
        <w:rPr>
          <w:rFonts w:cs="Times New Roman"/>
        </w:rPr>
        <w:t xml:space="preserve">Mairead O’Sullivan, Gene Farrell, </w:t>
      </w:r>
      <w:r w:rsidR="00D24B99" w:rsidRPr="007F38A3">
        <w:rPr>
          <w:rFonts w:cs="Times New Roman"/>
        </w:rPr>
        <w:t xml:space="preserve">David Crowley, </w:t>
      </w:r>
      <w:r w:rsidRPr="007F38A3">
        <w:rPr>
          <w:rFonts w:cs="Times New Roman"/>
        </w:rPr>
        <w:t xml:space="preserve">Owen Mackessy, </w:t>
      </w:r>
      <w:r w:rsidR="00983758" w:rsidRPr="007F38A3">
        <w:rPr>
          <w:rFonts w:cs="Times New Roman"/>
        </w:rPr>
        <w:t xml:space="preserve">Claire </w:t>
      </w:r>
      <w:r w:rsidRPr="007F38A3">
        <w:rPr>
          <w:rFonts w:cs="Times New Roman"/>
        </w:rPr>
        <w:t>Horgan, Catherine Woods, Cathryn Casey, Peter Given, Enda Grennan, Susan Motherway, Rob Sheehy</w:t>
      </w:r>
      <w:r w:rsidR="00D24B99" w:rsidRPr="007F38A3">
        <w:rPr>
          <w:rFonts w:cs="Times New Roman"/>
        </w:rPr>
        <w:t xml:space="preserve">, Aine O’Mahony, Therese Enright, Phillip Doyle, Bob Jackson, Fergus McLysaght, </w:t>
      </w:r>
      <w:r w:rsidR="004F621C" w:rsidRPr="007F38A3">
        <w:rPr>
          <w:rFonts w:cs="Times New Roman"/>
        </w:rPr>
        <w:t xml:space="preserve">Padraic Moriarty, Linda O’Loughlin, Deirdre Boyle, Lisa McElligott, </w:t>
      </w:r>
      <w:r w:rsidR="00D24B99" w:rsidRPr="007F38A3">
        <w:rPr>
          <w:rFonts w:cs="Times New Roman"/>
        </w:rPr>
        <w:t xml:space="preserve">Liam McCarthy, </w:t>
      </w:r>
      <w:r w:rsidR="00983758" w:rsidRPr="007F38A3">
        <w:rPr>
          <w:rFonts w:cs="Times New Roman"/>
        </w:rPr>
        <w:t xml:space="preserve">and </w:t>
      </w:r>
      <w:r w:rsidR="00D24B99" w:rsidRPr="007F38A3">
        <w:rPr>
          <w:rFonts w:cs="Times New Roman"/>
        </w:rPr>
        <w:t>Jim Quinn</w:t>
      </w:r>
      <w:r w:rsidR="00983758" w:rsidRPr="007F38A3">
        <w:rPr>
          <w:rFonts w:cs="Times New Roman"/>
        </w:rPr>
        <w:t>.</w:t>
      </w:r>
    </w:p>
    <w:p w14:paraId="78C43577" w14:textId="7EE54656" w:rsidR="000E1EE5" w:rsidRPr="007F38A3" w:rsidRDefault="000E1EE5" w:rsidP="005D43C3">
      <w:pPr>
        <w:rPr>
          <w:rFonts w:cs="Times New Roman"/>
        </w:rPr>
      </w:pPr>
      <w:r w:rsidRPr="007F38A3">
        <w:rPr>
          <w:rFonts w:cs="Times New Roman"/>
        </w:rPr>
        <w:t>As a mature student, entering education again after such a long absence has been one of the toughest challenges I have ever taken on.  There have been numerous occasions where I have considered quitting due to stress and loss of confidence, amongst other personal issues.  But I have persevered, and much of that was because of the enormous amount of kindness, listening ability, and confidence shown by the following people:</w:t>
      </w:r>
    </w:p>
    <w:p w14:paraId="79B390BA" w14:textId="20DE10E7" w:rsidR="000E1EE5" w:rsidRPr="007F38A3" w:rsidRDefault="000E1EE5" w:rsidP="005D43C3">
      <w:pPr>
        <w:rPr>
          <w:rFonts w:cs="Times New Roman"/>
        </w:rPr>
      </w:pPr>
      <w:r w:rsidRPr="007F38A3">
        <w:rPr>
          <w:rFonts w:cs="Times New Roman"/>
        </w:rPr>
        <w:t xml:space="preserve">John Brosnan, Anne O’Brien, </w:t>
      </w:r>
      <w:r w:rsidR="00943A6B" w:rsidRPr="007F38A3">
        <w:rPr>
          <w:rFonts w:cs="Times New Roman"/>
        </w:rPr>
        <w:t xml:space="preserve">Paul Collins, </w:t>
      </w:r>
      <w:r w:rsidRPr="007F38A3">
        <w:rPr>
          <w:rFonts w:cs="Times New Roman"/>
        </w:rPr>
        <w:t>John Walsh, Brigid Crowley, and Valerie Moore.  I would also like to express my eternal appreciation, and admiration, to Denis O’Sullivan.  I honestly believe that Denis changed my life for the better in more ways than I could mention.  He is owed a huge debt of gratitude for his support to me, which I will never forget.</w:t>
      </w:r>
    </w:p>
    <w:p w14:paraId="39D84C46" w14:textId="5F3EA14B" w:rsidR="00983758" w:rsidRPr="007F38A3" w:rsidRDefault="006F26CB" w:rsidP="005D43C3">
      <w:pPr>
        <w:rPr>
          <w:rFonts w:cs="Times New Roman"/>
        </w:rPr>
      </w:pPr>
      <w:r w:rsidRPr="007F38A3">
        <w:rPr>
          <w:rFonts w:cs="Times New Roman"/>
        </w:rPr>
        <w:t xml:space="preserve">Sincere thanks also goes to my peers.  </w:t>
      </w:r>
      <w:r w:rsidR="00970655" w:rsidRPr="007F38A3">
        <w:rPr>
          <w:rFonts w:cs="Times New Roman"/>
        </w:rPr>
        <w:t xml:space="preserve">All have played their </w:t>
      </w:r>
      <w:r w:rsidR="00D04B9F" w:rsidRPr="007F38A3">
        <w:rPr>
          <w:rFonts w:cs="Times New Roman"/>
        </w:rPr>
        <w:t>part,</w:t>
      </w:r>
      <w:r w:rsidR="00970655" w:rsidRPr="007F38A3">
        <w:rPr>
          <w:rFonts w:cs="Times New Roman"/>
        </w:rPr>
        <w:t xml:space="preserve"> but special mention must go to those who offered help and support no matter how busy they were with their own study; Tracey Brosnan, Paul Cafferkey, Daragh Carroll, Jason Dowling, James Mahoney, Peter McCafferty, Carraig McNulty, Darragh O’Brien, Ian O’Regan, and Caitie Pearce.  </w:t>
      </w:r>
      <w:r w:rsidRPr="007F38A3">
        <w:rPr>
          <w:rFonts w:cs="Times New Roman"/>
        </w:rPr>
        <w:t>Genuinely some of the nicest</w:t>
      </w:r>
      <w:r w:rsidR="00CA1C9F" w:rsidRPr="007F38A3">
        <w:rPr>
          <w:rFonts w:cs="Times New Roman"/>
        </w:rPr>
        <w:t>,</w:t>
      </w:r>
      <w:r w:rsidRPr="007F38A3">
        <w:rPr>
          <w:rFonts w:cs="Times New Roman"/>
        </w:rPr>
        <w:t xml:space="preserve"> and hardest working people </w:t>
      </w:r>
      <w:r w:rsidR="00F62CBA" w:rsidRPr="007F38A3">
        <w:rPr>
          <w:rFonts w:cs="Times New Roman"/>
        </w:rPr>
        <w:t>I have</w:t>
      </w:r>
      <w:r w:rsidRPr="007F38A3">
        <w:rPr>
          <w:rFonts w:cs="Times New Roman"/>
        </w:rPr>
        <w:t xml:space="preserve"> had the pleasure of sharing college life </w:t>
      </w:r>
      <w:r w:rsidRPr="007F38A3">
        <w:rPr>
          <w:rFonts w:cs="Times New Roman"/>
        </w:rPr>
        <w:lastRenderedPageBreak/>
        <w:t>with.  They are incredibly helpful, talented, and respectful</w:t>
      </w:r>
      <w:r w:rsidR="00AE4086" w:rsidRPr="007F38A3">
        <w:rPr>
          <w:rFonts w:cs="Times New Roman"/>
        </w:rPr>
        <w:t>.  The industry is in great hands with them as its future.</w:t>
      </w:r>
    </w:p>
    <w:p w14:paraId="61484FC6" w14:textId="7D9285E0" w:rsidR="006D3CDA" w:rsidRPr="007F38A3" w:rsidRDefault="00AE4086" w:rsidP="005D43C3">
      <w:pPr>
        <w:rPr>
          <w:rFonts w:cs="Times New Roman"/>
        </w:rPr>
      </w:pPr>
      <w:r w:rsidRPr="007F38A3">
        <w:rPr>
          <w:rFonts w:cs="Times New Roman"/>
        </w:rPr>
        <w:t>My parents, Micheál and Kathleen, have never lost their faith in me, even at my lowest points.  Nor, for that matter, have my siblings and friends.</w:t>
      </w:r>
      <w:r w:rsidR="006D0056" w:rsidRPr="007F38A3">
        <w:rPr>
          <w:rFonts w:cs="Times New Roman"/>
        </w:rPr>
        <w:t xml:space="preserve">  </w:t>
      </w:r>
    </w:p>
    <w:p w14:paraId="4511008A" w14:textId="1D46F583" w:rsidR="003C04A6" w:rsidRPr="007F38A3" w:rsidRDefault="00AE4086" w:rsidP="005D43C3">
      <w:pPr>
        <w:rPr>
          <w:rFonts w:cs="Times New Roman"/>
        </w:rPr>
      </w:pPr>
      <w:r w:rsidRPr="007F38A3">
        <w:rPr>
          <w:rFonts w:cs="Times New Roman"/>
        </w:rPr>
        <w:t xml:space="preserve">Lastly, </w:t>
      </w:r>
      <w:r w:rsidR="00970655" w:rsidRPr="007F38A3">
        <w:rPr>
          <w:rFonts w:cs="Times New Roman"/>
        </w:rPr>
        <w:t xml:space="preserve">the two women in my life who this final project is dedicated to.  </w:t>
      </w:r>
      <w:r w:rsidRPr="007F38A3">
        <w:rPr>
          <w:rFonts w:cs="Times New Roman"/>
        </w:rPr>
        <w:t xml:space="preserve">I would like to thank my wonderful partner, Mary, for her loyalty, </w:t>
      </w:r>
      <w:r w:rsidR="00E41113" w:rsidRPr="007F38A3">
        <w:rPr>
          <w:rFonts w:cs="Times New Roman"/>
        </w:rPr>
        <w:t xml:space="preserve">encouragement, </w:t>
      </w:r>
      <w:r w:rsidRPr="007F38A3">
        <w:rPr>
          <w:rFonts w:cs="Times New Roman"/>
        </w:rPr>
        <w:t>love, and understanding.  It has not been easy for her to witness my struggles throughout the course.  I have not always been the easiest to live with</w:t>
      </w:r>
      <w:r w:rsidR="00E41113" w:rsidRPr="007F38A3">
        <w:rPr>
          <w:rFonts w:cs="Times New Roman"/>
        </w:rPr>
        <w:t xml:space="preserve"> and </w:t>
      </w:r>
      <w:r w:rsidR="00F62CBA" w:rsidRPr="007F38A3">
        <w:rPr>
          <w:rFonts w:cs="Times New Roman"/>
        </w:rPr>
        <w:t>I am</w:t>
      </w:r>
      <w:r w:rsidR="00E41113" w:rsidRPr="007F38A3">
        <w:rPr>
          <w:rFonts w:cs="Times New Roman"/>
        </w:rPr>
        <w:t xml:space="preserve"> sure s</w:t>
      </w:r>
      <w:r w:rsidRPr="007F38A3">
        <w:rPr>
          <w:rFonts w:cs="Times New Roman"/>
        </w:rPr>
        <w:t xml:space="preserve">he will be </w:t>
      </w:r>
      <w:r w:rsidR="00E41113" w:rsidRPr="007F38A3">
        <w:rPr>
          <w:rFonts w:cs="Times New Roman"/>
        </w:rPr>
        <w:t>relieved</w:t>
      </w:r>
      <w:r w:rsidRPr="007F38A3">
        <w:rPr>
          <w:rFonts w:cs="Times New Roman"/>
        </w:rPr>
        <w:t xml:space="preserve"> for me to eventually get to sleep at a reasonable hour.</w:t>
      </w:r>
      <w:r w:rsidR="00E41113" w:rsidRPr="007F38A3">
        <w:rPr>
          <w:rFonts w:cs="Times New Roman"/>
        </w:rPr>
        <w:t xml:space="preserve">  Talking of lack of sleep, to baby Caitilín…this is for you!</w:t>
      </w:r>
    </w:p>
    <w:p w14:paraId="6A45A70A" w14:textId="0D262538" w:rsidR="000E1EE5" w:rsidRPr="007F38A3" w:rsidRDefault="000E1EE5" w:rsidP="005D43C3">
      <w:pPr>
        <w:rPr>
          <w:rFonts w:cs="Times New Roman"/>
        </w:rPr>
      </w:pPr>
    </w:p>
    <w:p w14:paraId="0B6E8F1E" w14:textId="1C5A48BD" w:rsidR="000E1EE5" w:rsidRPr="007F38A3" w:rsidRDefault="000E1EE5" w:rsidP="005D43C3">
      <w:pPr>
        <w:rPr>
          <w:rFonts w:cs="Times New Roman"/>
        </w:rPr>
      </w:pPr>
    </w:p>
    <w:p w14:paraId="4EA52B23" w14:textId="125EF22D" w:rsidR="000E1EE5" w:rsidRPr="007F38A3" w:rsidRDefault="000E1EE5" w:rsidP="005D43C3">
      <w:pPr>
        <w:rPr>
          <w:rFonts w:cs="Times New Roman"/>
        </w:rPr>
      </w:pPr>
    </w:p>
    <w:p w14:paraId="5F7D6783" w14:textId="38C6BE5B" w:rsidR="000E1EE5" w:rsidRPr="007F38A3" w:rsidRDefault="000E1EE5" w:rsidP="005D43C3">
      <w:pPr>
        <w:rPr>
          <w:rFonts w:cs="Times New Roman"/>
        </w:rPr>
      </w:pPr>
    </w:p>
    <w:p w14:paraId="3B816886" w14:textId="509C32CB" w:rsidR="000E1EE5" w:rsidRPr="007F38A3" w:rsidRDefault="000E1EE5" w:rsidP="005D43C3">
      <w:pPr>
        <w:rPr>
          <w:rFonts w:cs="Times New Roman"/>
        </w:rPr>
      </w:pPr>
    </w:p>
    <w:p w14:paraId="13557475" w14:textId="4D07F6B6" w:rsidR="000E1EE5" w:rsidRPr="007F38A3" w:rsidRDefault="000E1EE5" w:rsidP="005D43C3">
      <w:pPr>
        <w:rPr>
          <w:rFonts w:cs="Times New Roman"/>
        </w:rPr>
      </w:pPr>
    </w:p>
    <w:p w14:paraId="45907125" w14:textId="2D5C86B7" w:rsidR="000E1EE5" w:rsidRPr="007F38A3" w:rsidRDefault="000E1EE5" w:rsidP="005D43C3">
      <w:pPr>
        <w:rPr>
          <w:rFonts w:cs="Times New Roman"/>
        </w:rPr>
      </w:pPr>
    </w:p>
    <w:p w14:paraId="51A8DA9E" w14:textId="39B09BA7" w:rsidR="000E1EE5" w:rsidRPr="007F38A3" w:rsidRDefault="000E1EE5" w:rsidP="005D43C3">
      <w:pPr>
        <w:rPr>
          <w:rFonts w:cs="Times New Roman"/>
        </w:rPr>
      </w:pPr>
    </w:p>
    <w:p w14:paraId="47503414" w14:textId="6930D5A8" w:rsidR="000E1EE5" w:rsidRPr="007F38A3" w:rsidRDefault="000E1EE5" w:rsidP="005D43C3">
      <w:pPr>
        <w:rPr>
          <w:rFonts w:cs="Times New Roman"/>
        </w:rPr>
      </w:pPr>
    </w:p>
    <w:p w14:paraId="11817715" w14:textId="752B141D" w:rsidR="000E1EE5" w:rsidRPr="007F38A3" w:rsidRDefault="000E1EE5" w:rsidP="005D43C3">
      <w:pPr>
        <w:rPr>
          <w:rFonts w:cs="Times New Roman"/>
        </w:rPr>
      </w:pPr>
    </w:p>
    <w:p w14:paraId="10AF9CAA" w14:textId="411676DF" w:rsidR="000E1EE5" w:rsidRPr="007F38A3" w:rsidRDefault="000E1EE5" w:rsidP="005D43C3">
      <w:pPr>
        <w:rPr>
          <w:rFonts w:cs="Times New Roman"/>
        </w:rPr>
      </w:pPr>
    </w:p>
    <w:p w14:paraId="15DB190A" w14:textId="38502F4C" w:rsidR="000E1EE5" w:rsidRPr="007F38A3" w:rsidRDefault="000E1EE5" w:rsidP="005D43C3">
      <w:pPr>
        <w:rPr>
          <w:rFonts w:cs="Times New Roman"/>
        </w:rPr>
      </w:pPr>
    </w:p>
    <w:p w14:paraId="77334355" w14:textId="32A8B23C" w:rsidR="000E1EE5" w:rsidRPr="007F38A3" w:rsidRDefault="000E1EE5" w:rsidP="005D43C3">
      <w:pPr>
        <w:rPr>
          <w:rFonts w:cs="Times New Roman"/>
        </w:rPr>
      </w:pPr>
    </w:p>
    <w:p w14:paraId="0CCA71E8" w14:textId="14285135" w:rsidR="000E1EE5" w:rsidRPr="007F38A3" w:rsidRDefault="000E1EE5" w:rsidP="005D43C3">
      <w:pPr>
        <w:rPr>
          <w:rFonts w:cs="Times New Roman"/>
        </w:rPr>
      </w:pPr>
    </w:p>
    <w:p w14:paraId="69C00E48" w14:textId="3E3242ED" w:rsidR="000E1EE5" w:rsidRPr="007F38A3" w:rsidRDefault="000E1EE5" w:rsidP="005D43C3">
      <w:pPr>
        <w:rPr>
          <w:rFonts w:cs="Times New Roman"/>
        </w:rPr>
      </w:pPr>
    </w:p>
    <w:p w14:paraId="293E5265" w14:textId="1FD94449" w:rsidR="000E1EE5" w:rsidRPr="007F38A3" w:rsidRDefault="000E1EE5" w:rsidP="005D43C3">
      <w:pPr>
        <w:rPr>
          <w:rFonts w:cs="Times New Roman"/>
        </w:rPr>
      </w:pPr>
    </w:p>
    <w:p w14:paraId="6D1D6854" w14:textId="2EA877C9" w:rsidR="000E1EE5" w:rsidRPr="007F38A3" w:rsidRDefault="000E1EE5" w:rsidP="005D43C3">
      <w:pPr>
        <w:rPr>
          <w:rFonts w:cs="Times New Roman"/>
        </w:rPr>
      </w:pPr>
    </w:p>
    <w:p w14:paraId="3A3F8413" w14:textId="77777777" w:rsidR="000E1EE5" w:rsidRPr="007F38A3" w:rsidRDefault="000E1EE5" w:rsidP="005D43C3">
      <w:pPr>
        <w:rPr>
          <w:rFonts w:cs="Times New Roman"/>
        </w:rPr>
      </w:pPr>
    </w:p>
    <w:p w14:paraId="45D7D4D5" w14:textId="43892162" w:rsidR="00983560" w:rsidRPr="007F38A3" w:rsidRDefault="001F78C8" w:rsidP="005D43C3">
      <w:pPr>
        <w:pStyle w:val="Heading1"/>
        <w:spacing w:after="120"/>
        <w:rPr>
          <w:rFonts w:ascii="Times New Roman" w:hAnsi="Times New Roman" w:cs="Times New Roman"/>
          <w:color w:val="auto"/>
          <w:sz w:val="32"/>
          <w:szCs w:val="32"/>
        </w:rPr>
      </w:pPr>
      <w:bookmarkStart w:id="1" w:name="_Toc73208378"/>
      <w:r w:rsidRPr="007F38A3">
        <w:rPr>
          <w:rFonts w:ascii="Times New Roman" w:hAnsi="Times New Roman" w:cs="Times New Roman"/>
          <w:color w:val="auto"/>
          <w:sz w:val="32"/>
          <w:szCs w:val="32"/>
        </w:rPr>
        <w:lastRenderedPageBreak/>
        <w:t>Abstract</w:t>
      </w:r>
      <w:bookmarkEnd w:id="1"/>
    </w:p>
    <w:p w14:paraId="166F0BAF" w14:textId="77777777" w:rsidR="00BE2B14" w:rsidRPr="009D35E2" w:rsidRDefault="00BE2B14" w:rsidP="005D43C3">
      <w:r w:rsidRPr="009D35E2">
        <w:t xml:space="preserve">Sentiment Analysis, also known as opinion mining, is the process of gathering data on the opinions and emotional feelings, in text form, emanating from human behaviour.  This process is achieved with techniques such as Machine Learning and Natural Language Processing (NLP), using algorithms to understand the tone of the sentiment being expressed by the user. </w:t>
      </w:r>
    </w:p>
    <w:p w14:paraId="3D2007EC" w14:textId="77777777" w:rsidR="00BE2B14" w:rsidRDefault="00BE2B14" w:rsidP="005D43C3">
      <w:r w:rsidRPr="009D35E2">
        <w:t>The objective</w:t>
      </w:r>
      <w:r>
        <w:t xml:space="preserve"> of this project</w:t>
      </w:r>
      <w:r w:rsidRPr="009D35E2">
        <w:t xml:space="preserve"> was to establish whether there appeared to be an obvious correlation between music lyrics and society over the period of the UK singles charts (1952-2020).  Each set of lyrics were given a polarity score of between -1 (negative) and 1 (positive).</w:t>
      </w:r>
      <w:r>
        <w:t xml:space="preserve"> </w:t>
      </w:r>
    </w:p>
    <w:p w14:paraId="10DCD04A" w14:textId="77777777" w:rsidR="00BE2B14" w:rsidRDefault="00BE2B14" w:rsidP="005D43C3">
      <w:r w:rsidRPr="009D35E2">
        <w:t>A prototype was completed on the American Billboard 100 charts using Python code in conjunction with Jupyter Notebook.  A web scrape of the official UK charts website was then executed using Beautiful Soup to obtain every UK number one single.  This dataset was amended by acquiring the sentiment</w:t>
      </w:r>
      <w:r>
        <w:t xml:space="preserve"> with TextBlob,</w:t>
      </w:r>
      <w:r w:rsidRPr="009D35E2">
        <w:t xml:space="preserve"> and </w:t>
      </w:r>
      <w:r>
        <w:t xml:space="preserve">the </w:t>
      </w:r>
      <w:r w:rsidRPr="009D35E2">
        <w:t>associated lyrics to each song from Genius.com.  Once the data was cleaned, the sentiment analysis was performed utilising Microsoft Power BI.</w:t>
      </w:r>
      <w:r>
        <w:t xml:space="preserve"> </w:t>
      </w:r>
    </w:p>
    <w:p w14:paraId="022F5B69" w14:textId="5CF73C88" w:rsidR="00BE2B14" w:rsidRPr="009D35E2" w:rsidRDefault="00BE2B14" w:rsidP="005D43C3">
      <w:r>
        <w:t xml:space="preserve">The resulting data indicated that </w:t>
      </w:r>
      <w:r w:rsidRPr="009D35E2">
        <w:t xml:space="preserve">the lyrical content of UK number ones has become gradually more negative across the history of the UK singles chart. Although, </w:t>
      </w:r>
      <w:r w:rsidR="00B41242">
        <w:t>decreasing by an average of 0.67% annually</w:t>
      </w:r>
      <w:r w:rsidRPr="009D35E2">
        <w:t>, the average sentiment of UK number ones has remained at a consistently neutral level.</w:t>
      </w:r>
    </w:p>
    <w:p w14:paraId="0E20CB28" w14:textId="70165744" w:rsidR="00370085" w:rsidRDefault="00BE2B14" w:rsidP="005D43C3">
      <w:r w:rsidRPr="009D35E2">
        <w:t xml:space="preserve">No definitive proof of lyrical content was identified </w:t>
      </w:r>
      <w:r>
        <w:t xml:space="preserve">as </w:t>
      </w:r>
      <w:r w:rsidRPr="009D35E2">
        <w:t>impacting on societal behaviour, or vice versa.  However</w:t>
      </w:r>
      <w:r>
        <w:t>,</w:t>
      </w:r>
      <w:r w:rsidRPr="009D35E2">
        <w:t xml:space="preserve"> on observing the most commonly used words of each year in the study, they would illustrate an unequivocal trend towards profanity, misogyny, racism, and so forth.</w:t>
      </w:r>
    </w:p>
    <w:p w14:paraId="241ED14D" w14:textId="04885733" w:rsidR="00BE2B14" w:rsidRPr="007F38A3" w:rsidRDefault="00BE2B14" w:rsidP="005D43C3">
      <w:pPr>
        <w:rPr>
          <w:rFonts w:cs="Times New Roman"/>
        </w:rPr>
      </w:pPr>
      <w:r>
        <w:t>Several instances of erroneous lyrical data was supplied by Genius.com, something to consider if revisiting the process as time would need to be allocated to correcting the issue.</w:t>
      </w:r>
    </w:p>
    <w:p w14:paraId="1C04DF49" w14:textId="1B296A8A" w:rsidR="003B7CE2" w:rsidRPr="00E34F56" w:rsidRDefault="003B7CE2" w:rsidP="005D43C3">
      <w:pPr>
        <w:rPr>
          <w:b/>
          <w:bCs/>
          <w:i/>
          <w:iCs/>
        </w:rPr>
      </w:pPr>
      <w:r w:rsidRPr="00E34F56">
        <w:rPr>
          <w:b/>
          <w:bCs/>
          <w:i/>
          <w:iCs/>
        </w:rPr>
        <w:t>Keywords</w:t>
      </w:r>
      <w:r w:rsidR="00E34F56" w:rsidRPr="00E34F56">
        <w:rPr>
          <w:b/>
          <w:bCs/>
          <w:i/>
          <w:iCs/>
        </w:rPr>
        <w:t>:</w:t>
      </w:r>
    </w:p>
    <w:p w14:paraId="4532204C" w14:textId="5948A7D9" w:rsidR="003B7CE2" w:rsidRPr="00DE3786" w:rsidRDefault="00A42575" w:rsidP="005D43C3">
      <w:pPr>
        <w:rPr>
          <w:color w:val="1F497D" w:themeColor="text2"/>
        </w:rPr>
      </w:pPr>
      <w:r w:rsidRPr="00DE3786">
        <w:rPr>
          <w:color w:val="1F497D" w:themeColor="text2"/>
        </w:rPr>
        <w:t>s</w:t>
      </w:r>
      <w:r w:rsidR="003463F7" w:rsidRPr="00DE3786">
        <w:rPr>
          <w:color w:val="1F497D" w:themeColor="text2"/>
        </w:rPr>
        <w:t>entiment</w:t>
      </w:r>
      <w:r w:rsidRPr="00DE3786">
        <w:rPr>
          <w:color w:val="1F497D" w:themeColor="text2"/>
        </w:rPr>
        <w:t xml:space="preserve"> analysis</w:t>
      </w:r>
      <w:r w:rsidR="00E34F56" w:rsidRPr="00DE3786">
        <w:rPr>
          <w:color w:val="1F497D" w:themeColor="text2"/>
        </w:rPr>
        <w:t>;</w:t>
      </w:r>
      <w:r w:rsidRPr="00DE3786">
        <w:rPr>
          <w:color w:val="1F497D" w:themeColor="text2"/>
        </w:rPr>
        <w:t xml:space="preserve"> </w:t>
      </w:r>
      <w:r w:rsidR="0035464B" w:rsidRPr="00DE3786">
        <w:rPr>
          <w:color w:val="1F497D" w:themeColor="text2"/>
        </w:rPr>
        <w:t>Text Mining</w:t>
      </w:r>
      <w:r w:rsidR="00DE3786" w:rsidRPr="00DE3786">
        <w:rPr>
          <w:color w:val="1F497D" w:themeColor="text2"/>
        </w:rPr>
        <w:t>;</w:t>
      </w:r>
      <w:r w:rsidR="00624ED3" w:rsidRPr="00DE3786">
        <w:rPr>
          <w:color w:val="1F497D" w:themeColor="text2"/>
        </w:rPr>
        <w:t xml:space="preserve"> natural language processing (NLP)</w:t>
      </w:r>
      <w:r w:rsidR="00DE3786" w:rsidRPr="00DE3786">
        <w:rPr>
          <w:color w:val="1F497D" w:themeColor="text2"/>
        </w:rPr>
        <w:t>;</w:t>
      </w:r>
      <w:r w:rsidR="0035464B" w:rsidRPr="00DE3786">
        <w:rPr>
          <w:color w:val="1F497D" w:themeColor="text2"/>
        </w:rPr>
        <w:t xml:space="preserve"> </w:t>
      </w:r>
      <w:r w:rsidR="00624ED3" w:rsidRPr="00DE3786">
        <w:rPr>
          <w:color w:val="1F497D" w:themeColor="text2"/>
        </w:rPr>
        <w:t>UK number ones</w:t>
      </w:r>
      <w:r w:rsidR="00DE3786" w:rsidRPr="00DE3786">
        <w:rPr>
          <w:color w:val="1F497D" w:themeColor="text2"/>
        </w:rPr>
        <w:t>;</w:t>
      </w:r>
      <w:r w:rsidR="00624ED3" w:rsidRPr="00DE3786">
        <w:rPr>
          <w:color w:val="1F497D" w:themeColor="text2"/>
        </w:rPr>
        <w:t xml:space="preserve"> music lyrics</w:t>
      </w:r>
      <w:r w:rsidR="00DE3786" w:rsidRPr="00DE3786">
        <w:rPr>
          <w:color w:val="1F497D" w:themeColor="text2"/>
        </w:rPr>
        <w:t>;</w:t>
      </w:r>
      <w:r w:rsidR="00624ED3" w:rsidRPr="00DE3786">
        <w:rPr>
          <w:color w:val="1F497D" w:themeColor="text2"/>
        </w:rPr>
        <w:t xml:space="preserve"> </w:t>
      </w:r>
      <w:r w:rsidR="00E34F56" w:rsidRPr="00DE3786">
        <w:rPr>
          <w:color w:val="1F497D" w:themeColor="text2"/>
        </w:rPr>
        <w:t xml:space="preserve">culture and </w:t>
      </w:r>
      <w:r w:rsidR="00624ED3" w:rsidRPr="00DE3786">
        <w:rPr>
          <w:color w:val="1F497D" w:themeColor="text2"/>
        </w:rPr>
        <w:t xml:space="preserve">society </w:t>
      </w:r>
    </w:p>
    <w:p w14:paraId="4FB4CDA0" w14:textId="77777777" w:rsidR="008C2114" w:rsidRPr="007F38A3" w:rsidRDefault="008C2114" w:rsidP="005D43C3">
      <w:pPr>
        <w:rPr>
          <w:rFonts w:eastAsiaTheme="majorEastAsia" w:cs="Times New Roman"/>
          <w:sz w:val="28"/>
          <w:szCs w:val="28"/>
        </w:rPr>
      </w:pPr>
      <w:r w:rsidRPr="007F38A3">
        <w:rPr>
          <w:rFonts w:cs="Times New Roman"/>
        </w:rPr>
        <w:br w:type="page"/>
      </w:r>
    </w:p>
    <w:sdt>
      <w:sdtPr>
        <w:rPr>
          <w:rFonts w:ascii="Times New Roman" w:eastAsiaTheme="minorHAnsi" w:hAnsi="Times New Roman" w:cs="Times New Roman"/>
          <w:b w:val="0"/>
          <w:bCs w:val="0"/>
          <w:color w:val="auto"/>
          <w:sz w:val="22"/>
          <w:szCs w:val="22"/>
          <w:lang w:val="en-GB" w:eastAsia="en-US"/>
        </w:rPr>
        <w:id w:val="-1642959534"/>
        <w:docPartObj>
          <w:docPartGallery w:val="Table of Contents"/>
          <w:docPartUnique/>
        </w:docPartObj>
      </w:sdtPr>
      <w:sdtEndPr>
        <w:rPr>
          <w:noProof/>
          <w:sz w:val="24"/>
          <w:szCs w:val="24"/>
        </w:rPr>
      </w:sdtEndPr>
      <w:sdtContent>
        <w:p w14:paraId="7340A53E" w14:textId="6B8F1CBB" w:rsidR="006E3F28" w:rsidRPr="007F38A3" w:rsidRDefault="006E3F28" w:rsidP="005D43C3">
          <w:pPr>
            <w:pStyle w:val="TOCHeading"/>
            <w:tabs>
              <w:tab w:val="left" w:pos="5820"/>
            </w:tabs>
            <w:spacing w:after="120" w:line="360" w:lineRule="auto"/>
            <w:rPr>
              <w:rFonts w:ascii="Times New Roman" w:hAnsi="Times New Roman" w:cs="Times New Roman"/>
              <w:color w:val="auto"/>
              <w:lang w:val="en-GB"/>
            </w:rPr>
          </w:pPr>
          <w:r w:rsidRPr="007F38A3">
            <w:rPr>
              <w:rFonts w:ascii="Times New Roman" w:hAnsi="Times New Roman" w:cs="Times New Roman"/>
              <w:color w:val="auto"/>
              <w:sz w:val="32"/>
              <w:szCs w:val="32"/>
              <w:lang w:val="en-GB"/>
            </w:rPr>
            <w:t>Table of Contents</w:t>
          </w:r>
          <w:r w:rsidR="005A1794" w:rsidRPr="007F38A3">
            <w:rPr>
              <w:rFonts w:ascii="Times New Roman" w:hAnsi="Times New Roman" w:cs="Times New Roman"/>
              <w:color w:val="auto"/>
              <w:lang w:val="en-GB"/>
            </w:rPr>
            <w:tab/>
          </w:r>
        </w:p>
        <w:p w14:paraId="43F05328" w14:textId="21643097" w:rsidR="004630D0" w:rsidRDefault="006E3F28">
          <w:pPr>
            <w:pStyle w:val="TOC1"/>
            <w:tabs>
              <w:tab w:val="right" w:leader="dot" w:pos="9016"/>
            </w:tabs>
            <w:rPr>
              <w:rFonts w:asciiTheme="minorHAnsi" w:eastAsiaTheme="minorEastAsia" w:hAnsiTheme="minorHAnsi"/>
              <w:noProof/>
              <w:sz w:val="22"/>
              <w:szCs w:val="22"/>
              <w:lang w:eastAsia="en-GB"/>
            </w:rPr>
          </w:pPr>
          <w:r w:rsidRPr="007F38A3">
            <w:rPr>
              <w:rFonts w:cs="Times New Roman"/>
            </w:rPr>
            <w:fldChar w:fldCharType="begin"/>
          </w:r>
          <w:r w:rsidRPr="007F38A3">
            <w:rPr>
              <w:rFonts w:cs="Times New Roman"/>
            </w:rPr>
            <w:instrText xml:space="preserve"> TOC \o "1-3" \h \z \u </w:instrText>
          </w:r>
          <w:r w:rsidRPr="007F38A3">
            <w:rPr>
              <w:rFonts w:cs="Times New Roman"/>
            </w:rPr>
            <w:fldChar w:fldCharType="separate"/>
          </w:r>
          <w:hyperlink w:anchor="_Toc73208377" w:history="1">
            <w:r w:rsidR="004630D0" w:rsidRPr="00E95688">
              <w:rPr>
                <w:rStyle w:val="Hyperlink"/>
                <w:rFonts w:cs="Times New Roman"/>
                <w:noProof/>
              </w:rPr>
              <w:t>Acknowledgements</w:t>
            </w:r>
            <w:r w:rsidR="004630D0">
              <w:rPr>
                <w:noProof/>
                <w:webHidden/>
              </w:rPr>
              <w:tab/>
            </w:r>
            <w:r w:rsidR="004630D0">
              <w:rPr>
                <w:noProof/>
                <w:webHidden/>
              </w:rPr>
              <w:fldChar w:fldCharType="begin"/>
            </w:r>
            <w:r w:rsidR="004630D0">
              <w:rPr>
                <w:noProof/>
                <w:webHidden/>
              </w:rPr>
              <w:instrText xml:space="preserve"> PAGEREF _Toc73208377 \h </w:instrText>
            </w:r>
            <w:r w:rsidR="004630D0">
              <w:rPr>
                <w:noProof/>
                <w:webHidden/>
              </w:rPr>
            </w:r>
            <w:r w:rsidR="004630D0">
              <w:rPr>
                <w:noProof/>
                <w:webHidden/>
              </w:rPr>
              <w:fldChar w:fldCharType="separate"/>
            </w:r>
            <w:r w:rsidR="00100A74">
              <w:rPr>
                <w:noProof/>
                <w:webHidden/>
              </w:rPr>
              <w:t>iii</w:t>
            </w:r>
            <w:r w:rsidR="004630D0">
              <w:rPr>
                <w:noProof/>
                <w:webHidden/>
              </w:rPr>
              <w:fldChar w:fldCharType="end"/>
            </w:r>
          </w:hyperlink>
        </w:p>
        <w:p w14:paraId="75B3042A" w14:textId="1E7F10FA" w:rsidR="004630D0" w:rsidRDefault="008D122E">
          <w:pPr>
            <w:pStyle w:val="TOC1"/>
            <w:tabs>
              <w:tab w:val="right" w:leader="dot" w:pos="9016"/>
            </w:tabs>
            <w:rPr>
              <w:rFonts w:asciiTheme="minorHAnsi" w:eastAsiaTheme="minorEastAsia" w:hAnsiTheme="minorHAnsi"/>
              <w:noProof/>
              <w:sz w:val="22"/>
              <w:szCs w:val="22"/>
              <w:lang w:eastAsia="en-GB"/>
            </w:rPr>
          </w:pPr>
          <w:hyperlink w:anchor="_Toc73208378" w:history="1">
            <w:r w:rsidR="004630D0" w:rsidRPr="00E95688">
              <w:rPr>
                <w:rStyle w:val="Hyperlink"/>
                <w:rFonts w:cs="Times New Roman"/>
                <w:noProof/>
              </w:rPr>
              <w:t>Abstract</w:t>
            </w:r>
            <w:r w:rsidR="004630D0">
              <w:rPr>
                <w:noProof/>
                <w:webHidden/>
              </w:rPr>
              <w:tab/>
            </w:r>
            <w:r w:rsidR="004630D0">
              <w:rPr>
                <w:noProof/>
                <w:webHidden/>
              </w:rPr>
              <w:fldChar w:fldCharType="begin"/>
            </w:r>
            <w:r w:rsidR="004630D0">
              <w:rPr>
                <w:noProof/>
                <w:webHidden/>
              </w:rPr>
              <w:instrText xml:space="preserve"> PAGEREF _Toc73208378 \h </w:instrText>
            </w:r>
            <w:r w:rsidR="004630D0">
              <w:rPr>
                <w:noProof/>
                <w:webHidden/>
              </w:rPr>
            </w:r>
            <w:r w:rsidR="004630D0">
              <w:rPr>
                <w:noProof/>
                <w:webHidden/>
              </w:rPr>
              <w:fldChar w:fldCharType="separate"/>
            </w:r>
            <w:r w:rsidR="00100A74">
              <w:rPr>
                <w:noProof/>
                <w:webHidden/>
              </w:rPr>
              <w:t>v</w:t>
            </w:r>
            <w:r w:rsidR="004630D0">
              <w:rPr>
                <w:noProof/>
                <w:webHidden/>
              </w:rPr>
              <w:fldChar w:fldCharType="end"/>
            </w:r>
          </w:hyperlink>
        </w:p>
        <w:p w14:paraId="6FB3A8E7" w14:textId="222364A0" w:rsidR="004630D0" w:rsidRDefault="008D122E">
          <w:pPr>
            <w:pStyle w:val="TOC1"/>
            <w:tabs>
              <w:tab w:val="right" w:leader="dot" w:pos="9016"/>
            </w:tabs>
            <w:rPr>
              <w:rFonts w:asciiTheme="minorHAnsi" w:eastAsiaTheme="minorEastAsia" w:hAnsiTheme="minorHAnsi"/>
              <w:noProof/>
              <w:sz w:val="22"/>
              <w:szCs w:val="22"/>
              <w:lang w:eastAsia="en-GB"/>
            </w:rPr>
          </w:pPr>
          <w:hyperlink w:anchor="_Toc73208379" w:history="1">
            <w:r w:rsidR="004630D0" w:rsidRPr="00E95688">
              <w:rPr>
                <w:rStyle w:val="Hyperlink"/>
                <w:rFonts w:cs="Times New Roman"/>
                <w:noProof/>
              </w:rPr>
              <w:t>Chapter 1: Introduction</w:t>
            </w:r>
            <w:r w:rsidR="004630D0">
              <w:rPr>
                <w:noProof/>
                <w:webHidden/>
              </w:rPr>
              <w:tab/>
            </w:r>
            <w:r w:rsidR="004630D0">
              <w:rPr>
                <w:noProof/>
                <w:webHidden/>
              </w:rPr>
              <w:fldChar w:fldCharType="begin"/>
            </w:r>
            <w:r w:rsidR="004630D0">
              <w:rPr>
                <w:noProof/>
                <w:webHidden/>
              </w:rPr>
              <w:instrText xml:space="preserve"> PAGEREF _Toc73208379 \h </w:instrText>
            </w:r>
            <w:r w:rsidR="004630D0">
              <w:rPr>
                <w:noProof/>
                <w:webHidden/>
              </w:rPr>
            </w:r>
            <w:r w:rsidR="004630D0">
              <w:rPr>
                <w:noProof/>
                <w:webHidden/>
              </w:rPr>
              <w:fldChar w:fldCharType="separate"/>
            </w:r>
            <w:r w:rsidR="00100A74">
              <w:rPr>
                <w:noProof/>
                <w:webHidden/>
              </w:rPr>
              <w:t>1</w:t>
            </w:r>
            <w:r w:rsidR="004630D0">
              <w:rPr>
                <w:noProof/>
                <w:webHidden/>
              </w:rPr>
              <w:fldChar w:fldCharType="end"/>
            </w:r>
          </w:hyperlink>
        </w:p>
        <w:p w14:paraId="5A63AA9D" w14:textId="74E7756C" w:rsidR="004630D0" w:rsidRDefault="008D122E">
          <w:pPr>
            <w:pStyle w:val="TOC2"/>
            <w:tabs>
              <w:tab w:val="left" w:pos="880"/>
              <w:tab w:val="right" w:leader="dot" w:pos="9016"/>
            </w:tabs>
            <w:rPr>
              <w:rFonts w:asciiTheme="minorHAnsi" w:eastAsiaTheme="minorEastAsia" w:hAnsiTheme="minorHAnsi"/>
              <w:noProof/>
              <w:sz w:val="22"/>
              <w:szCs w:val="22"/>
              <w:lang w:eastAsia="en-GB"/>
            </w:rPr>
          </w:pPr>
          <w:hyperlink w:anchor="_Toc73208380" w:history="1">
            <w:r w:rsidR="004630D0" w:rsidRPr="00E95688">
              <w:rPr>
                <w:rStyle w:val="Hyperlink"/>
                <w:noProof/>
              </w:rPr>
              <w:t>1.1</w:t>
            </w:r>
            <w:r w:rsidR="004630D0">
              <w:rPr>
                <w:rFonts w:asciiTheme="minorHAnsi" w:eastAsiaTheme="minorEastAsia" w:hAnsiTheme="minorHAnsi"/>
                <w:noProof/>
                <w:sz w:val="22"/>
                <w:szCs w:val="22"/>
                <w:lang w:eastAsia="en-GB"/>
              </w:rPr>
              <w:tab/>
            </w:r>
            <w:r w:rsidR="004630D0" w:rsidRPr="00E95688">
              <w:rPr>
                <w:rStyle w:val="Hyperlink"/>
                <w:noProof/>
              </w:rPr>
              <w:t>Overview</w:t>
            </w:r>
            <w:r w:rsidR="004630D0">
              <w:rPr>
                <w:noProof/>
                <w:webHidden/>
              </w:rPr>
              <w:tab/>
            </w:r>
            <w:r w:rsidR="004630D0">
              <w:rPr>
                <w:noProof/>
                <w:webHidden/>
              </w:rPr>
              <w:fldChar w:fldCharType="begin"/>
            </w:r>
            <w:r w:rsidR="004630D0">
              <w:rPr>
                <w:noProof/>
                <w:webHidden/>
              </w:rPr>
              <w:instrText xml:space="preserve"> PAGEREF _Toc73208380 \h </w:instrText>
            </w:r>
            <w:r w:rsidR="004630D0">
              <w:rPr>
                <w:noProof/>
                <w:webHidden/>
              </w:rPr>
            </w:r>
            <w:r w:rsidR="004630D0">
              <w:rPr>
                <w:noProof/>
                <w:webHidden/>
              </w:rPr>
              <w:fldChar w:fldCharType="separate"/>
            </w:r>
            <w:r w:rsidR="00100A74">
              <w:rPr>
                <w:noProof/>
                <w:webHidden/>
              </w:rPr>
              <w:t>1</w:t>
            </w:r>
            <w:r w:rsidR="004630D0">
              <w:rPr>
                <w:noProof/>
                <w:webHidden/>
              </w:rPr>
              <w:fldChar w:fldCharType="end"/>
            </w:r>
          </w:hyperlink>
        </w:p>
        <w:p w14:paraId="3C953D40" w14:textId="3FFB885E" w:rsidR="004630D0" w:rsidRDefault="008D122E">
          <w:pPr>
            <w:pStyle w:val="TOC2"/>
            <w:tabs>
              <w:tab w:val="left" w:pos="880"/>
              <w:tab w:val="right" w:leader="dot" w:pos="9016"/>
            </w:tabs>
            <w:rPr>
              <w:rFonts w:asciiTheme="minorHAnsi" w:eastAsiaTheme="minorEastAsia" w:hAnsiTheme="minorHAnsi"/>
              <w:noProof/>
              <w:sz w:val="22"/>
              <w:szCs w:val="22"/>
              <w:lang w:eastAsia="en-GB"/>
            </w:rPr>
          </w:pPr>
          <w:hyperlink w:anchor="_Toc73208381" w:history="1">
            <w:r w:rsidR="004630D0" w:rsidRPr="00E95688">
              <w:rPr>
                <w:rStyle w:val="Hyperlink"/>
                <w:noProof/>
              </w:rPr>
              <w:t>1.2</w:t>
            </w:r>
            <w:r w:rsidR="004630D0">
              <w:rPr>
                <w:rFonts w:asciiTheme="minorHAnsi" w:eastAsiaTheme="minorEastAsia" w:hAnsiTheme="minorHAnsi"/>
                <w:noProof/>
                <w:sz w:val="22"/>
                <w:szCs w:val="22"/>
                <w:lang w:eastAsia="en-GB"/>
              </w:rPr>
              <w:tab/>
            </w:r>
            <w:r w:rsidR="004630D0" w:rsidRPr="00E95688">
              <w:rPr>
                <w:rStyle w:val="Hyperlink"/>
                <w:noProof/>
              </w:rPr>
              <w:t>Problem Statement</w:t>
            </w:r>
            <w:r w:rsidR="004630D0">
              <w:rPr>
                <w:noProof/>
                <w:webHidden/>
              </w:rPr>
              <w:tab/>
            </w:r>
            <w:r w:rsidR="004630D0">
              <w:rPr>
                <w:noProof/>
                <w:webHidden/>
              </w:rPr>
              <w:fldChar w:fldCharType="begin"/>
            </w:r>
            <w:r w:rsidR="004630D0">
              <w:rPr>
                <w:noProof/>
                <w:webHidden/>
              </w:rPr>
              <w:instrText xml:space="preserve"> PAGEREF _Toc73208381 \h </w:instrText>
            </w:r>
            <w:r w:rsidR="004630D0">
              <w:rPr>
                <w:noProof/>
                <w:webHidden/>
              </w:rPr>
            </w:r>
            <w:r w:rsidR="004630D0">
              <w:rPr>
                <w:noProof/>
                <w:webHidden/>
              </w:rPr>
              <w:fldChar w:fldCharType="separate"/>
            </w:r>
            <w:r w:rsidR="00100A74">
              <w:rPr>
                <w:noProof/>
                <w:webHidden/>
              </w:rPr>
              <w:t>2</w:t>
            </w:r>
            <w:r w:rsidR="004630D0">
              <w:rPr>
                <w:noProof/>
                <w:webHidden/>
              </w:rPr>
              <w:fldChar w:fldCharType="end"/>
            </w:r>
          </w:hyperlink>
        </w:p>
        <w:p w14:paraId="445B8F86" w14:textId="58367ACB" w:rsidR="004630D0" w:rsidRDefault="008D122E">
          <w:pPr>
            <w:pStyle w:val="TOC2"/>
            <w:tabs>
              <w:tab w:val="left" w:pos="880"/>
              <w:tab w:val="right" w:leader="dot" w:pos="9016"/>
            </w:tabs>
            <w:rPr>
              <w:rFonts w:asciiTheme="minorHAnsi" w:eastAsiaTheme="minorEastAsia" w:hAnsiTheme="minorHAnsi"/>
              <w:noProof/>
              <w:sz w:val="22"/>
              <w:szCs w:val="22"/>
              <w:lang w:eastAsia="en-GB"/>
            </w:rPr>
          </w:pPr>
          <w:hyperlink w:anchor="_Toc73208382" w:history="1">
            <w:r w:rsidR="004630D0" w:rsidRPr="00E95688">
              <w:rPr>
                <w:rStyle w:val="Hyperlink"/>
                <w:noProof/>
              </w:rPr>
              <w:t>1.3</w:t>
            </w:r>
            <w:r w:rsidR="004630D0">
              <w:rPr>
                <w:rFonts w:asciiTheme="minorHAnsi" w:eastAsiaTheme="minorEastAsia" w:hAnsiTheme="minorHAnsi"/>
                <w:noProof/>
                <w:sz w:val="22"/>
                <w:szCs w:val="22"/>
                <w:lang w:eastAsia="en-GB"/>
              </w:rPr>
              <w:tab/>
            </w:r>
            <w:r w:rsidR="004630D0" w:rsidRPr="00E95688">
              <w:rPr>
                <w:rStyle w:val="Hyperlink"/>
                <w:noProof/>
              </w:rPr>
              <w:t>Aims and Objectives</w:t>
            </w:r>
            <w:r w:rsidR="004630D0">
              <w:rPr>
                <w:noProof/>
                <w:webHidden/>
              </w:rPr>
              <w:tab/>
            </w:r>
            <w:r w:rsidR="004630D0">
              <w:rPr>
                <w:noProof/>
                <w:webHidden/>
              </w:rPr>
              <w:fldChar w:fldCharType="begin"/>
            </w:r>
            <w:r w:rsidR="004630D0">
              <w:rPr>
                <w:noProof/>
                <w:webHidden/>
              </w:rPr>
              <w:instrText xml:space="preserve"> PAGEREF _Toc73208382 \h </w:instrText>
            </w:r>
            <w:r w:rsidR="004630D0">
              <w:rPr>
                <w:noProof/>
                <w:webHidden/>
              </w:rPr>
            </w:r>
            <w:r w:rsidR="004630D0">
              <w:rPr>
                <w:noProof/>
                <w:webHidden/>
              </w:rPr>
              <w:fldChar w:fldCharType="separate"/>
            </w:r>
            <w:r w:rsidR="00100A74">
              <w:rPr>
                <w:noProof/>
                <w:webHidden/>
              </w:rPr>
              <w:t>2</w:t>
            </w:r>
            <w:r w:rsidR="004630D0">
              <w:rPr>
                <w:noProof/>
                <w:webHidden/>
              </w:rPr>
              <w:fldChar w:fldCharType="end"/>
            </w:r>
          </w:hyperlink>
        </w:p>
        <w:p w14:paraId="079DE844" w14:textId="6752E2C4" w:rsidR="004630D0" w:rsidRDefault="008D122E">
          <w:pPr>
            <w:pStyle w:val="TOC1"/>
            <w:tabs>
              <w:tab w:val="right" w:leader="dot" w:pos="9016"/>
            </w:tabs>
            <w:rPr>
              <w:rFonts w:asciiTheme="minorHAnsi" w:eastAsiaTheme="minorEastAsia" w:hAnsiTheme="minorHAnsi"/>
              <w:noProof/>
              <w:sz w:val="22"/>
              <w:szCs w:val="22"/>
              <w:lang w:eastAsia="en-GB"/>
            </w:rPr>
          </w:pPr>
          <w:hyperlink w:anchor="_Toc73208383" w:history="1">
            <w:r w:rsidR="004630D0" w:rsidRPr="00E95688">
              <w:rPr>
                <w:rStyle w:val="Hyperlink"/>
                <w:rFonts w:cs="Times New Roman"/>
                <w:noProof/>
              </w:rPr>
              <w:t>Chapter 2: Sentiment Analysis</w:t>
            </w:r>
            <w:r w:rsidR="004630D0">
              <w:rPr>
                <w:noProof/>
                <w:webHidden/>
              </w:rPr>
              <w:tab/>
            </w:r>
            <w:r w:rsidR="004630D0">
              <w:rPr>
                <w:noProof/>
                <w:webHidden/>
              </w:rPr>
              <w:fldChar w:fldCharType="begin"/>
            </w:r>
            <w:r w:rsidR="004630D0">
              <w:rPr>
                <w:noProof/>
                <w:webHidden/>
              </w:rPr>
              <w:instrText xml:space="preserve"> PAGEREF _Toc73208383 \h </w:instrText>
            </w:r>
            <w:r w:rsidR="004630D0">
              <w:rPr>
                <w:noProof/>
                <w:webHidden/>
              </w:rPr>
            </w:r>
            <w:r w:rsidR="004630D0">
              <w:rPr>
                <w:noProof/>
                <w:webHidden/>
              </w:rPr>
              <w:fldChar w:fldCharType="separate"/>
            </w:r>
            <w:r w:rsidR="00100A74">
              <w:rPr>
                <w:noProof/>
                <w:webHidden/>
              </w:rPr>
              <w:t>3</w:t>
            </w:r>
            <w:r w:rsidR="004630D0">
              <w:rPr>
                <w:noProof/>
                <w:webHidden/>
              </w:rPr>
              <w:fldChar w:fldCharType="end"/>
            </w:r>
          </w:hyperlink>
        </w:p>
        <w:p w14:paraId="4FE43159" w14:textId="2EB7086D" w:rsidR="004630D0" w:rsidRDefault="008D122E">
          <w:pPr>
            <w:pStyle w:val="TOC2"/>
            <w:tabs>
              <w:tab w:val="left" w:pos="880"/>
              <w:tab w:val="right" w:leader="dot" w:pos="9016"/>
            </w:tabs>
            <w:rPr>
              <w:rFonts w:asciiTheme="minorHAnsi" w:eastAsiaTheme="minorEastAsia" w:hAnsiTheme="minorHAnsi"/>
              <w:noProof/>
              <w:sz w:val="22"/>
              <w:szCs w:val="22"/>
              <w:lang w:eastAsia="en-GB"/>
            </w:rPr>
          </w:pPr>
          <w:hyperlink w:anchor="_Toc73208384" w:history="1">
            <w:r w:rsidR="004630D0" w:rsidRPr="00E95688">
              <w:rPr>
                <w:rStyle w:val="Hyperlink"/>
                <w:rFonts w:cs="Times New Roman"/>
                <w:noProof/>
              </w:rPr>
              <w:t>2.1</w:t>
            </w:r>
            <w:r w:rsidR="004630D0">
              <w:rPr>
                <w:rFonts w:asciiTheme="minorHAnsi" w:eastAsiaTheme="minorEastAsia" w:hAnsiTheme="minorHAnsi"/>
                <w:noProof/>
                <w:sz w:val="22"/>
                <w:szCs w:val="22"/>
                <w:lang w:eastAsia="en-GB"/>
              </w:rPr>
              <w:tab/>
            </w:r>
            <w:r w:rsidR="004630D0" w:rsidRPr="00E95688">
              <w:rPr>
                <w:rStyle w:val="Hyperlink"/>
                <w:rFonts w:cs="Times New Roman"/>
                <w:noProof/>
              </w:rPr>
              <w:t>Introduction</w:t>
            </w:r>
            <w:r w:rsidR="004630D0">
              <w:rPr>
                <w:noProof/>
                <w:webHidden/>
              </w:rPr>
              <w:tab/>
            </w:r>
            <w:r w:rsidR="004630D0">
              <w:rPr>
                <w:noProof/>
                <w:webHidden/>
              </w:rPr>
              <w:fldChar w:fldCharType="begin"/>
            </w:r>
            <w:r w:rsidR="004630D0">
              <w:rPr>
                <w:noProof/>
                <w:webHidden/>
              </w:rPr>
              <w:instrText xml:space="preserve"> PAGEREF _Toc73208384 \h </w:instrText>
            </w:r>
            <w:r w:rsidR="004630D0">
              <w:rPr>
                <w:noProof/>
                <w:webHidden/>
              </w:rPr>
            </w:r>
            <w:r w:rsidR="004630D0">
              <w:rPr>
                <w:noProof/>
                <w:webHidden/>
              </w:rPr>
              <w:fldChar w:fldCharType="separate"/>
            </w:r>
            <w:r w:rsidR="00100A74">
              <w:rPr>
                <w:noProof/>
                <w:webHidden/>
              </w:rPr>
              <w:t>3</w:t>
            </w:r>
            <w:r w:rsidR="004630D0">
              <w:rPr>
                <w:noProof/>
                <w:webHidden/>
              </w:rPr>
              <w:fldChar w:fldCharType="end"/>
            </w:r>
          </w:hyperlink>
        </w:p>
        <w:p w14:paraId="00460977" w14:textId="0D861570" w:rsidR="004630D0" w:rsidRDefault="008D122E">
          <w:pPr>
            <w:pStyle w:val="TOC2"/>
            <w:tabs>
              <w:tab w:val="left" w:pos="1100"/>
              <w:tab w:val="right" w:leader="dot" w:pos="9016"/>
            </w:tabs>
            <w:rPr>
              <w:rFonts w:asciiTheme="minorHAnsi" w:eastAsiaTheme="minorEastAsia" w:hAnsiTheme="minorHAnsi"/>
              <w:noProof/>
              <w:sz w:val="22"/>
              <w:szCs w:val="22"/>
              <w:lang w:eastAsia="en-GB"/>
            </w:rPr>
          </w:pPr>
          <w:hyperlink w:anchor="_Toc73208385" w:history="1">
            <w:r w:rsidR="004630D0" w:rsidRPr="00E95688">
              <w:rPr>
                <w:rStyle w:val="Hyperlink"/>
                <w:noProof/>
              </w:rPr>
              <w:t>2.1.1</w:t>
            </w:r>
            <w:r w:rsidR="004630D0">
              <w:rPr>
                <w:rFonts w:asciiTheme="minorHAnsi" w:eastAsiaTheme="minorEastAsia" w:hAnsiTheme="minorHAnsi"/>
                <w:noProof/>
                <w:sz w:val="22"/>
                <w:szCs w:val="22"/>
                <w:lang w:eastAsia="en-GB"/>
              </w:rPr>
              <w:tab/>
            </w:r>
            <w:r w:rsidR="004630D0" w:rsidRPr="00E95688">
              <w:rPr>
                <w:rStyle w:val="Hyperlink"/>
                <w:noProof/>
              </w:rPr>
              <w:t>Positive</w:t>
            </w:r>
            <w:r w:rsidR="004630D0">
              <w:rPr>
                <w:noProof/>
                <w:webHidden/>
              </w:rPr>
              <w:tab/>
            </w:r>
            <w:r w:rsidR="004630D0">
              <w:rPr>
                <w:noProof/>
                <w:webHidden/>
              </w:rPr>
              <w:fldChar w:fldCharType="begin"/>
            </w:r>
            <w:r w:rsidR="004630D0">
              <w:rPr>
                <w:noProof/>
                <w:webHidden/>
              </w:rPr>
              <w:instrText xml:space="preserve"> PAGEREF _Toc73208385 \h </w:instrText>
            </w:r>
            <w:r w:rsidR="004630D0">
              <w:rPr>
                <w:noProof/>
                <w:webHidden/>
              </w:rPr>
            </w:r>
            <w:r w:rsidR="004630D0">
              <w:rPr>
                <w:noProof/>
                <w:webHidden/>
              </w:rPr>
              <w:fldChar w:fldCharType="separate"/>
            </w:r>
            <w:r w:rsidR="00100A74">
              <w:rPr>
                <w:noProof/>
                <w:webHidden/>
              </w:rPr>
              <w:t>3</w:t>
            </w:r>
            <w:r w:rsidR="004630D0">
              <w:rPr>
                <w:noProof/>
                <w:webHidden/>
              </w:rPr>
              <w:fldChar w:fldCharType="end"/>
            </w:r>
          </w:hyperlink>
        </w:p>
        <w:p w14:paraId="19E5BD73" w14:textId="19D67E81" w:rsidR="004630D0" w:rsidRDefault="008D122E">
          <w:pPr>
            <w:pStyle w:val="TOC2"/>
            <w:tabs>
              <w:tab w:val="left" w:pos="1100"/>
              <w:tab w:val="right" w:leader="dot" w:pos="9016"/>
            </w:tabs>
            <w:rPr>
              <w:rFonts w:asciiTheme="minorHAnsi" w:eastAsiaTheme="minorEastAsia" w:hAnsiTheme="minorHAnsi"/>
              <w:noProof/>
              <w:sz w:val="22"/>
              <w:szCs w:val="22"/>
              <w:lang w:eastAsia="en-GB"/>
            </w:rPr>
          </w:pPr>
          <w:hyperlink w:anchor="_Toc73208386" w:history="1">
            <w:r w:rsidR="004630D0" w:rsidRPr="00E95688">
              <w:rPr>
                <w:rStyle w:val="Hyperlink"/>
                <w:noProof/>
              </w:rPr>
              <w:t>2.1.2</w:t>
            </w:r>
            <w:r w:rsidR="004630D0">
              <w:rPr>
                <w:rFonts w:asciiTheme="minorHAnsi" w:eastAsiaTheme="minorEastAsia" w:hAnsiTheme="minorHAnsi"/>
                <w:noProof/>
                <w:sz w:val="22"/>
                <w:szCs w:val="22"/>
                <w:lang w:eastAsia="en-GB"/>
              </w:rPr>
              <w:tab/>
            </w:r>
            <w:r w:rsidR="004630D0" w:rsidRPr="00E95688">
              <w:rPr>
                <w:rStyle w:val="Hyperlink"/>
                <w:noProof/>
              </w:rPr>
              <w:t>Neutral</w:t>
            </w:r>
            <w:r w:rsidR="004630D0">
              <w:rPr>
                <w:noProof/>
                <w:webHidden/>
              </w:rPr>
              <w:tab/>
            </w:r>
            <w:r w:rsidR="004630D0">
              <w:rPr>
                <w:noProof/>
                <w:webHidden/>
              </w:rPr>
              <w:fldChar w:fldCharType="begin"/>
            </w:r>
            <w:r w:rsidR="004630D0">
              <w:rPr>
                <w:noProof/>
                <w:webHidden/>
              </w:rPr>
              <w:instrText xml:space="preserve"> PAGEREF _Toc73208386 \h </w:instrText>
            </w:r>
            <w:r w:rsidR="004630D0">
              <w:rPr>
                <w:noProof/>
                <w:webHidden/>
              </w:rPr>
            </w:r>
            <w:r w:rsidR="004630D0">
              <w:rPr>
                <w:noProof/>
                <w:webHidden/>
              </w:rPr>
              <w:fldChar w:fldCharType="separate"/>
            </w:r>
            <w:r w:rsidR="00100A74">
              <w:rPr>
                <w:noProof/>
                <w:webHidden/>
              </w:rPr>
              <w:t>3</w:t>
            </w:r>
            <w:r w:rsidR="004630D0">
              <w:rPr>
                <w:noProof/>
                <w:webHidden/>
              </w:rPr>
              <w:fldChar w:fldCharType="end"/>
            </w:r>
          </w:hyperlink>
        </w:p>
        <w:p w14:paraId="1DA1A67E" w14:textId="5FA616E5" w:rsidR="004630D0" w:rsidRDefault="008D122E">
          <w:pPr>
            <w:pStyle w:val="TOC2"/>
            <w:tabs>
              <w:tab w:val="left" w:pos="1100"/>
              <w:tab w:val="right" w:leader="dot" w:pos="9016"/>
            </w:tabs>
            <w:rPr>
              <w:rFonts w:asciiTheme="minorHAnsi" w:eastAsiaTheme="minorEastAsia" w:hAnsiTheme="minorHAnsi"/>
              <w:noProof/>
              <w:sz w:val="22"/>
              <w:szCs w:val="22"/>
              <w:lang w:eastAsia="en-GB"/>
            </w:rPr>
          </w:pPr>
          <w:hyperlink w:anchor="_Toc73208387" w:history="1">
            <w:r w:rsidR="004630D0" w:rsidRPr="00E95688">
              <w:rPr>
                <w:rStyle w:val="Hyperlink"/>
                <w:noProof/>
              </w:rPr>
              <w:t>2.1.3</w:t>
            </w:r>
            <w:r w:rsidR="004630D0">
              <w:rPr>
                <w:rFonts w:asciiTheme="minorHAnsi" w:eastAsiaTheme="minorEastAsia" w:hAnsiTheme="minorHAnsi"/>
                <w:noProof/>
                <w:sz w:val="22"/>
                <w:szCs w:val="22"/>
                <w:lang w:eastAsia="en-GB"/>
              </w:rPr>
              <w:tab/>
            </w:r>
            <w:r w:rsidR="004630D0" w:rsidRPr="00E95688">
              <w:rPr>
                <w:rStyle w:val="Hyperlink"/>
                <w:noProof/>
              </w:rPr>
              <w:t>Negative</w:t>
            </w:r>
            <w:r w:rsidR="004630D0">
              <w:rPr>
                <w:noProof/>
                <w:webHidden/>
              </w:rPr>
              <w:tab/>
            </w:r>
            <w:r w:rsidR="004630D0">
              <w:rPr>
                <w:noProof/>
                <w:webHidden/>
              </w:rPr>
              <w:fldChar w:fldCharType="begin"/>
            </w:r>
            <w:r w:rsidR="004630D0">
              <w:rPr>
                <w:noProof/>
                <w:webHidden/>
              </w:rPr>
              <w:instrText xml:space="preserve"> PAGEREF _Toc73208387 \h </w:instrText>
            </w:r>
            <w:r w:rsidR="004630D0">
              <w:rPr>
                <w:noProof/>
                <w:webHidden/>
              </w:rPr>
            </w:r>
            <w:r w:rsidR="004630D0">
              <w:rPr>
                <w:noProof/>
                <w:webHidden/>
              </w:rPr>
              <w:fldChar w:fldCharType="separate"/>
            </w:r>
            <w:r w:rsidR="00100A74">
              <w:rPr>
                <w:noProof/>
                <w:webHidden/>
              </w:rPr>
              <w:t>4</w:t>
            </w:r>
            <w:r w:rsidR="004630D0">
              <w:rPr>
                <w:noProof/>
                <w:webHidden/>
              </w:rPr>
              <w:fldChar w:fldCharType="end"/>
            </w:r>
          </w:hyperlink>
        </w:p>
        <w:p w14:paraId="5D7CFD14" w14:textId="1DA524AB" w:rsidR="004630D0" w:rsidRDefault="008D122E">
          <w:pPr>
            <w:pStyle w:val="TOC2"/>
            <w:tabs>
              <w:tab w:val="left" w:pos="880"/>
              <w:tab w:val="right" w:leader="dot" w:pos="9016"/>
            </w:tabs>
            <w:rPr>
              <w:rFonts w:asciiTheme="minorHAnsi" w:eastAsiaTheme="minorEastAsia" w:hAnsiTheme="minorHAnsi"/>
              <w:noProof/>
              <w:sz w:val="22"/>
              <w:szCs w:val="22"/>
              <w:lang w:eastAsia="en-GB"/>
            </w:rPr>
          </w:pPr>
          <w:hyperlink w:anchor="_Toc73208388" w:history="1">
            <w:r w:rsidR="004630D0" w:rsidRPr="00E95688">
              <w:rPr>
                <w:rStyle w:val="Hyperlink"/>
                <w:noProof/>
              </w:rPr>
              <w:t>2.2</w:t>
            </w:r>
            <w:r w:rsidR="004630D0">
              <w:rPr>
                <w:rFonts w:asciiTheme="minorHAnsi" w:eastAsiaTheme="minorEastAsia" w:hAnsiTheme="minorHAnsi"/>
                <w:noProof/>
                <w:sz w:val="22"/>
                <w:szCs w:val="22"/>
                <w:lang w:eastAsia="en-GB"/>
              </w:rPr>
              <w:tab/>
            </w:r>
            <w:r w:rsidR="004630D0" w:rsidRPr="00E95688">
              <w:rPr>
                <w:rStyle w:val="Hyperlink"/>
                <w:noProof/>
              </w:rPr>
              <w:t>Sentiment Analysis history</w:t>
            </w:r>
            <w:r w:rsidR="004630D0">
              <w:rPr>
                <w:noProof/>
                <w:webHidden/>
              </w:rPr>
              <w:tab/>
            </w:r>
            <w:r w:rsidR="004630D0">
              <w:rPr>
                <w:noProof/>
                <w:webHidden/>
              </w:rPr>
              <w:fldChar w:fldCharType="begin"/>
            </w:r>
            <w:r w:rsidR="004630D0">
              <w:rPr>
                <w:noProof/>
                <w:webHidden/>
              </w:rPr>
              <w:instrText xml:space="preserve"> PAGEREF _Toc73208388 \h </w:instrText>
            </w:r>
            <w:r w:rsidR="004630D0">
              <w:rPr>
                <w:noProof/>
                <w:webHidden/>
              </w:rPr>
            </w:r>
            <w:r w:rsidR="004630D0">
              <w:rPr>
                <w:noProof/>
                <w:webHidden/>
              </w:rPr>
              <w:fldChar w:fldCharType="separate"/>
            </w:r>
            <w:r w:rsidR="00100A74">
              <w:rPr>
                <w:noProof/>
                <w:webHidden/>
              </w:rPr>
              <w:t>5</w:t>
            </w:r>
            <w:r w:rsidR="004630D0">
              <w:rPr>
                <w:noProof/>
                <w:webHidden/>
              </w:rPr>
              <w:fldChar w:fldCharType="end"/>
            </w:r>
          </w:hyperlink>
        </w:p>
        <w:p w14:paraId="1F05DB5C" w14:textId="36154777" w:rsidR="004630D0" w:rsidRDefault="008D122E">
          <w:pPr>
            <w:pStyle w:val="TOC2"/>
            <w:tabs>
              <w:tab w:val="left" w:pos="880"/>
              <w:tab w:val="right" w:leader="dot" w:pos="9016"/>
            </w:tabs>
            <w:rPr>
              <w:rFonts w:asciiTheme="minorHAnsi" w:eastAsiaTheme="minorEastAsia" w:hAnsiTheme="minorHAnsi"/>
              <w:noProof/>
              <w:sz w:val="22"/>
              <w:szCs w:val="22"/>
              <w:lang w:eastAsia="en-GB"/>
            </w:rPr>
          </w:pPr>
          <w:hyperlink w:anchor="_Toc73208389" w:history="1">
            <w:r w:rsidR="004630D0" w:rsidRPr="00E95688">
              <w:rPr>
                <w:rStyle w:val="Hyperlink"/>
                <w:rFonts w:cs="Times New Roman"/>
                <w:noProof/>
              </w:rPr>
              <w:t>2.3</w:t>
            </w:r>
            <w:r w:rsidR="004630D0">
              <w:rPr>
                <w:rFonts w:asciiTheme="minorHAnsi" w:eastAsiaTheme="minorEastAsia" w:hAnsiTheme="minorHAnsi"/>
                <w:noProof/>
                <w:sz w:val="22"/>
                <w:szCs w:val="22"/>
                <w:lang w:eastAsia="en-GB"/>
              </w:rPr>
              <w:tab/>
            </w:r>
            <w:r w:rsidR="004630D0" w:rsidRPr="00E95688">
              <w:rPr>
                <w:rStyle w:val="Hyperlink"/>
                <w:rFonts w:cs="Times New Roman"/>
                <w:noProof/>
              </w:rPr>
              <w:t>Types of Sentiment Analysis</w:t>
            </w:r>
            <w:r w:rsidR="004630D0">
              <w:rPr>
                <w:noProof/>
                <w:webHidden/>
              </w:rPr>
              <w:tab/>
            </w:r>
            <w:r w:rsidR="004630D0">
              <w:rPr>
                <w:noProof/>
                <w:webHidden/>
              </w:rPr>
              <w:fldChar w:fldCharType="begin"/>
            </w:r>
            <w:r w:rsidR="004630D0">
              <w:rPr>
                <w:noProof/>
                <w:webHidden/>
              </w:rPr>
              <w:instrText xml:space="preserve"> PAGEREF _Toc73208389 \h </w:instrText>
            </w:r>
            <w:r w:rsidR="004630D0">
              <w:rPr>
                <w:noProof/>
                <w:webHidden/>
              </w:rPr>
            </w:r>
            <w:r w:rsidR="004630D0">
              <w:rPr>
                <w:noProof/>
                <w:webHidden/>
              </w:rPr>
              <w:fldChar w:fldCharType="separate"/>
            </w:r>
            <w:r w:rsidR="00100A74">
              <w:rPr>
                <w:noProof/>
                <w:webHidden/>
              </w:rPr>
              <w:t>8</w:t>
            </w:r>
            <w:r w:rsidR="004630D0">
              <w:rPr>
                <w:noProof/>
                <w:webHidden/>
              </w:rPr>
              <w:fldChar w:fldCharType="end"/>
            </w:r>
          </w:hyperlink>
        </w:p>
        <w:p w14:paraId="3EBD0BE6" w14:textId="27C7BC4B" w:rsidR="004630D0" w:rsidRDefault="008D122E">
          <w:pPr>
            <w:pStyle w:val="TOC2"/>
            <w:tabs>
              <w:tab w:val="left" w:pos="1100"/>
              <w:tab w:val="right" w:leader="dot" w:pos="9016"/>
            </w:tabs>
            <w:rPr>
              <w:rFonts w:asciiTheme="minorHAnsi" w:eastAsiaTheme="minorEastAsia" w:hAnsiTheme="minorHAnsi"/>
              <w:noProof/>
              <w:sz w:val="22"/>
              <w:szCs w:val="22"/>
              <w:lang w:eastAsia="en-GB"/>
            </w:rPr>
          </w:pPr>
          <w:hyperlink w:anchor="_Toc73208390" w:history="1">
            <w:r w:rsidR="004630D0" w:rsidRPr="00E95688">
              <w:rPr>
                <w:rStyle w:val="Hyperlink"/>
                <w:noProof/>
              </w:rPr>
              <w:t>2.3.1</w:t>
            </w:r>
            <w:r w:rsidR="004630D0">
              <w:rPr>
                <w:rFonts w:asciiTheme="minorHAnsi" w:eastAsiaTheme="minorEastAsia" w:hAnsiTheme="minorHAnsi"/>
                <w:noProof/>
                <w:sz w:val="22"/>
                <w:szCs w:val="22"/>
                <w:lang w:eastAsia="en-GB"/>
              </w:rPr>
              <w:tab/>
            </w:r>
            <w:r w:rsidR="004630D0" w:rsidRPr="00E95688">
              <w:rPr>
                <w:rStyle w:val="Hyperlink"/>
                <w:noProof/>
              </w:rPr>
              <w:t>Fine-Grained</w:t>
            </w:r>
            <w:r w:rsidR="004630D0">
              <w:rPr>
                <w:noProof/>
                <w:webHidden/>
              </w:rPr>
              <w:tab/>
            </w:r>
            <w:r w:rsidR="004630D0">
              <w:rPr>
                <w:noProof/>
                <w:webHidden/>
              </w:rPr>
              <w:fldChar w:fldCharType="begin"/>
            </w:r>
            <w:r w:rsidR="004630D0">
              <w:rPr>
                <w:noProof/>
                <w:webHidden/>
              </w:rPr>
              <w:instrText xml:space="preserve"> PAGEREF _Toc73208390 \h </w:instrText>
            </w:r>
            <w:r w:rsidR="004630D0">
              <w:rPr>
                <w:noProof/>
                <w:webHidden/>
              </w:rPr>
            </w:r>
            <w:r w:rsidR="004630D0">
              <w:rPr>
                <w:noProof/>
                <w:webHidden/>
              </w:rPr>
              <w:fldChar w:fldCharType="separate"/>
            </w:r>
            <w:r w:rsidR="00100A74">
              <w:rPr>
                <w:noProof/>
                <w:webHidden/>
              </w:rPr>
              <w:t>8</w:t>
            </w:r>
            <w:r w:rsidR="004630D0">
              <w:rPr>
                <w:noProof/>
                <w:webHidden/>
              </w:rPr>
              <w:fldChar w:fldCharType="end"/>
            </w:r>
          </w:hyperlink>
        </w:p>
        <w:p w14:paraId="757E4839" w14:textId="764FF46B" w:rsidR="004630D0" w:rsidRDefault="008D122E">
          <w:pPr>
            <w:pStyle w:val="TOC2"/>
            <w:tabs>
              <w:tab w:val="left" w:pos="1100"/>
              <w:tab w:val="right" w:leader="dot" w:pos="9016"/>
            </w:tabs>
            <w:rPr>
              <w:rFonts w:asciiTheme="minorHAnsi" w:eastAsiaTheme="minorEastAsia" w:hAnsiTheme="minorHAnsi"/>
              <w:noProof/>
              <w:sz w:val="22"/>
              <w:szCs w:val="22"/>
              <w:lang w:eastAsia="en-GB"/>
            </w:rPr>
          </w:pPr>
          <w:hyperlink w:anchor="_Toc73208391" w:history="1">
            <w:r w:rsidR="004630D0" w:rsidRPr="00E95688">
              <w:rPr>
                <w:rStyle w:val="Hyperlink"/>
                <w:noProof/>
              </w:rPr>
              <w:t>2.3.2</w:t>
            </w:r>
            <w:r w:rsidR="004630D0">
              <w:rPr>
                <w:rFonts w:asciiTheme="minorHAnsi" w:eastAsiaTheme="minorEastAsia" w:hAnsiTheme="minorHAnsi"/>
                <w:noProof/>
                <w:sz w:val="22"/>
                <w:szCs w:val="22"/>
                <w:lang w:eastAsia="en-GB"/>
              </w:rPr>
              <w:tab/>
            </w:r>
            <w:r w:rsidR="004630D0" w:rsidRPr="00E95688">
              <w:rPr>
                <w:rStyle w:val="Hyperlink"/>
                <w:noProof/>
              </w:rPr>
              <w:t>Coarse-Grained</w:t>
            </w:r>
            <w:r w:rsidR="004630D0">
              <w:rPr>
                <w:noProof/>
                <w:webHidden/>
              </w:rPr>
              <w:tab/>
            </w:r>
            <w:r w:rsidR="004630D0">
              <w:rPr>
                <w:noProof/>
                <w:webHidden/>
              </w:rPr>
              <w:fldChar w:fldCharType="begin"/>
            </w:r>
            <w:r w:rsidR="004630D0">
              <w:rPr>
                <w:noProof/>
                <w:webHidden/>
              </w:rPr>
              <w:instrText xml:space="preserve"> PAGEREF _Toc73208391 \h </w:instrText>
            </w:r>
            <w:r w:rsidR="004630D0">
              <w:rPr>
                <w:noProof/>
                <w:webHidden/>
              </w:rPr>
            </w:r>
            <w:r w:rsidR="004630D0">
              <w:rPr>
                <w:noProof/>
                <w:webHidden/>
              </w:rPr>
              <w:fldChar w:fldCharType="separate"/>
            </w:r>
            <w:r w:rsidR="00100A74">
              <w:rPr>
                <w:noProof/>
                <w:webHidden/>
              </w:rPr>
              <w:t>8</w:t>
            </w:r>
            <w:r w:rsidR="004630D0">
              <w:rPr>
                <w:noProof/>
                <w:webHidden/>
              </w:rPr>
              <w:fldChar w:fldCharType="end"/>
            </w:r>
          </w:hyperlink>
        </w:p>
        <w:p w14:paraId="08A5B277" w14:textId="3B8EE711" w:rsidR="004630D0" w:rsidRDefault="008D122E">
          <w:pPr>
            <w:pStyle w:val="TOC2"/>
            <w:tabs>
              <w:tab w:val="left" w:pos="1100"/>
              <w:tab w:val="right" w:leader="dot" w:pos="9016"/>
            </w:tabs>
            <w:rPr>
              <w:rFonts w:asciiTheme="minorHAnsi" w:eastAsiaTheme="minorEastAsia" w:hAnsiTheme="minorHAnsi"/>
              <w:noProof/>
              <w:sz w:val="22"/>
              <w:szCs w:val="22"/>
              <w:lang w:eastAsia="en-GB"/>
            </w:rPr>
          </w:pPr>
          <w:hyperlink w:anchor="_Toc73208392" w:history="1">
            <w:r w:rsidR="004630D0" w:rsidRPr="00E95688">
              <w:rPr>
                <w:rStyle w:val="Hyperlink"/>
                <w:noProof/>
              </w:rPr>
              <w:t>2.3.3</w:t>
            </w:r>
            <w:r w:rsidR="004630D0">
              <w:rPr>
                <w:rFonts w:asciiTheme="minorHAnsi" w:eastAsiaTheme="minorEastAsia" w:hAnsiTheme="minorHAnsi"/>
                <w:noProof/>
                <w:sz w:val="22"/>
                <w:szCs w:val="22"/>
                <w:lang w:eastAsia="en-GB"/>
              </w:rPr>
              <w:tab/>
            </w:r>
            <w:r w:rsidR="004630D0" w:rsidRPr="00E95688">
              <w:rPr>
                <w:rStyle w:val="Hyperlink"/>
                <w:noProof/>
              </w:rPr>
              <w:t>Aspect-Based</w:t>
            </w:r>
            <w:r w:rsidR="004630D0">
              <w:rPr>
                <w:noProof/>
                <w:webHidden/>
              </w:rPr>
              <w:tab/>
            </w:r>
            <w:r w:rsidR="004630D0">
              <w:rPr>
                <w:noProof/>
                <w:webHidden/>
              </w:rPr>
              <w:fldChar w:fldCharType="begin"/>
            </w:r>
            <w:r w:rsidR="004630D0">
              <w:rPr>
                <w:noProof/>
                <w:webHidden/>
              </w:rPr>
              <w:instrText xml:space="preserve"> PAGEREF _Toc73208392 \h </w:instrText>
            </w:r>
            <w:r w:rsidR="004630D0">
              <w:rPr>
                <w:noProof/>
                <w:webHidden/>
              </w:rPr>
            </w:r>
            <w:r w:rsidR="004630D0">
              <w:rPr>
                <w:noProof/>
                <w:webHidden/>
              </w:rPr>
              <w:fldChar w:fldCharType="separate"/>
            </w:r>
            <w:r w:rsidR="00100A74">
              <w:rPr>
                <w:noProof/>
                <w:webHidden/>
              </w:rPr>
              <w:t>9</w:t>
            </w:r>
            <w:r w:rsidR="004630D0">
              <w:rPr>
                <w:noProof/>
                <w:webHidden/>
              </w:rPr>
              <w:fldChar w:fldCharType="end"/>
            </w:r>
          </w:hyperlink>
        </w:p>
        <w:p w14:paraId="57BC272B" w14:textId="54E6DF5E" w:rsidR="004630D0" w:rsidRDefault="008D122E">
          <w:pPr>
            <w:pStyle w:val="TOC2"/>
            <w:tabs>
              <w:tab w:val="left" w:pos="1100"/>
              <w:tab w:val="right" w:leader="dot" w:pos="9016"/>
            </w:tabs>
            <w:rPr>
              <w:rFonts w:asciiTheme="minorHAnsi" w:eastAsiaTheme="minorEastAsia" w:hAnsiTheme="minorHAnsi"/>
              <w:noProof/>
              <w:sz w:val="22"/>
              <w:szCs w:val="22"/>
              <w:lang w:eastAsia="en-GB"/>
            </w:rPr>
          </w:pPr>
          <w:hyperlink w:anchor="_Toc73208393" w:history="1">
            <w:r w:rsidR="004630D0" w:rsidRPr="00E95688">
              <w:rPr>
                <w:rStyle w:val="Hyperlink"/>
                <w:noProof/>
              </w:rPr>
              <w:t>2.3.4</w:t>
            </w:r>
            <w:r w:rsidR="004630D0">
              <w:rPr>
                <w:rFonts w:asciiTheme="minorHAnsi" w:eastAsiaTheme="minorEastAsia" w:hAnsiTheme="minorHAnsi"/>
                <w:noProof/>
                <w:sz w:val="22"/>
                <w:szCs w:val="22"/>
                <w:lang w:eastAsia="en-GB"/>
              </w:rPr>
              <w:tab/>
            </w:r>
            <w:r w:rsidR="004630D0" w:rsidRPr="00E95688">
              <w:rPr>
                <w:rStyle w:val="Hyperlink"/>
                <w:noProof/>
              </w:rPr>
              <w:t>Emotion Detection</w:t>
            </w:r>
            <w:r w:rsidR="004630D0">
              <w:rPr>
                <w:noProof/>
                <w:webHidden/>
              </w:rPr>
              <w:tab/>
            </w:r>
            <w:r w:rsidR="004630D0">
              <w:rPr>
                <w:noProof/>
                <w:webHidden/>
              </w:rPr>
              <w:fldChar w:fldCharType="begin"/>
            </w:r>
            <w:r w:rsidR="004630D0">
              <w:rPr>
                <w:noProof/>
                <w:webHidden/>
              </w:rPr>
              <w:instrText xml:space="preserve"> PAGEREF _Toc73208393 \h </w:instrText>
            </w:r>
            <w:r w:rsidR="004630D0">
              <w:rPr>
                <w:noProof/>
                <w:webHidden/>
              </w:rPr>
            </w:r>
            <w:r w:rsidR="004630D0">
              <w:rPr>
                <w:noProof/>
                <w:webHidden/>
              </w:rPr>
              <w:fldChar w:fldCharType="separate"/>
            </w:r>
            <w:r w:rsidR="00100A74">
              <w:rPr>
                <w:noProof/>
                <w:webHidden/>
              </w:rPr>
              <w:t>9</w:t>
            </w:r>
            <w:r w:rsidR="004630D0">
              <w:rPr>
                <w:noProof/>
                <w:webHidden/>
              </w:rPr>
              <w:fldChar w:fldCharType="end"/>
            </w:r>
          </w:hyperlink>
        </w:p>
        <w:p w14:paraId="68376F57" w14:textId="70692510" w:rsidR="004630D0" w:rsidRDefault="008D122E">
          <w:pPr>
            <w:pStyle w:val="TOC2"/>
            <w:tabs>
              <w:tab w:val="left" w:pos="880"/>
              <w:tab w:val="right" w:leader="dot" w:pos="9016"/>
            </w:tabs>
            <w:rPr>
              <w:rFonts w:asciiTheme="minorHAnsi" w:eastAsiaTheme="minorEastAsia" w:hAnsiTheme="minorHAnsi"/>
              <w:noProof/>
              <w:sz w:val="22"/>
              <w:szCs w:val="22"/>
              <w:lang w:eastAsia="en-GB"/>
            </w:rPr>
          </w:pPr>
          <w:hyperlink w:anchor="_Toc73208394" w:history="1">
            <w:r w:rsidR="004630D0" w:rsidRPr="00E95688">
              <w:rPr>
                <w:rStyle w:val="Hyperlink"/>
                <w:rFonts w:cs="Times New Roman"/>
                <w:noProof/>
              </w:rPr>
              <w:t>2.4</w:t>
            </w:r>
            <w:r w:rsidR="004630D0">
              <w:rPr>
                <w:rFonts w:asciiTheme="minorHAnsi" w:eastAsiaTheme="minorEastAsia" w:hAnsiTheme="minorHAnsi"/>
                <w:noProof/>
                <w:sz w:val="22"/>
                <w:szCs w:val="22"/>
                <w:lang w:eastAsia="en-GB"/>
              </w:rPr>
              <w:tab/>
            </w:r>
            <w:r w:rsidR="004630D0" w:rsidRPr="00E95688">
              <w:rPr>
                <w:rStyle w:val="Hyperlink"/>
                <w:rFonts w:cs="Times New Roman"/>
                <w:noProof/>
              </w:rPr>
              <w:t>Sentiment Analysis Algorithms</w:t>
            </w:r>
            <w:r w:rsidR="004630D0">
              <w:rPr>
                <w:noProof/>
                <w:webHidden/>
              </w:rPr>
              <w:tab/>
            </w:r>
            <w:r w:rsidR="004630D0">
              <w:rPr>
                <w:noProof/>
                <w:webHidden/>
              </w:rPr>
              <w:fldChar w:fldCharType="begin"/>
            </w:r>
            <w:r w:rsidR="004630D0">
              <w:rPr>
                <w:noProof/>
                <w:webHidden/>
              </w:rPr>
              <w:instrText xml:space="preserve"> PAGEREF _Toc73208394 \h </w:instrText>
            </w:r>
            <w:r w:rsidR="004630D0">
              <w:rPr>
                <w:noProof/>
                <w:webHidden/>
              </w:rPr>
            </w:r>
            <w:r w:rsidR="004630D0">
              <w:rPr>
                <w:noProof/>
                <w:webHidden/>
              </w:rPr>
              <w:fldChar w:fldCharType="separate"/>
            </w:r>
            <w:r w:rsidR="00100A74">
              <w:rPr>
                <w:noProof/>
                <w:webHidden/>
              </w:rPr>
              <w:t>11</w:t>
            </w:r>
            <w:r w:rsidR="004630D0">
              <w:rPr>
                <w:noProof/>
                <w:webHidden/>
              </w:rPr>
              <w:fldChar w:fldCharType="end"/>
            </w:r>
          </w:hyperlink>
        </w:p>
        <w:p w14:paraId="31B74AD4" w14:textId="341EE36E" w:rsidR="004630D0" w:rsidRDefault="008D122E">
          <w:pPr>
            <w:pStyle w:val="TOC2"/>
            <w:tabs>
              <w:tab w:val="left" w:pos="880"/>
              <w:tab w:val="right" w:leader="dot" w:pos="9016"/>
            </w:tabs>
            <w:rPr>
              <w:rFonts w:asciiTheme="minorHAnsi" w:eastAsiaTheme="minorEastAsia" w:hAnsiTheme="minorHAnsi"/>
              <w:noProof/>
              <w:sz w:val="22"/>
              <w:szCs w:val="22"/>
              <w:lang w:eastAsia="en-GB"/>
            </w:rPr>
          </w:pPr>
          <w:hyperlink w:anchor="_Toc73208395" w:history="1">
            <w:r w:rsidR="004630D0" w:rsidRPr="00E95688">
              <w:rPr>
                <w:rStyle w:val="Hyperlink"/>
                <w:rFonts w:cs="Times New Roman"/>
                <w:noProof/>
              </w:rPr>
              <w:t>2.5</w:t>
            </w:r>
            <w:r w:rsidR="004630D0">
              <w:rPr>
                <w:rFonts w:asciiTheme="minorHAnsi" w:eastAsiaTheme="minorEastAsia" w:hAnsiTheme="minorHAnsi"/>
                <w:noProof/>
                <w:sz w:val="22"/>
                <w:szCs w:val="22"/>
                <w:lang w:eastAsia="en-GB"/>
              </w:rPr>
              <w:tab/>
            </w:r>
            <w:r w:rsidR="004630D0" w:rsidRPr="00E95688">
              <w:rPr>
                <w:rStyle w:val="Hyperlink"/>
                <w:rFonts w:cs="Times New Roman"/>
                <w:noProof/>
              </w:rPr>
              <w:t>Sentiment Analysis Challenges</w:t>
            </w:r>
            <w:r w:rsidR="004630D0">
              <w:rPr>
                <w:noProof/>
                <w:webHidden/>
              </w:rPr>
              <w:tab/>
            </w:r>
            <w:r w:rsidR="004630D0">
              <w:rPr>
                <w:noProof/>
                <w:webHidden/>
              </w:rPr>
              <w:fldChar w:fldCharType="begin"/>
            </w:r>
            <w:r w:rsidR="004630D0">
              <w:rPr>
                <w:noProof/>
                <w:webHidden/>
              </w:rPr>
              <w:instrText xml:space="preserve"> PAGEREF _Toc73208395 \h </w:instrText>
            </w:r>
            <w:r w:rsidR="004630D0">
              <w:rPr>
                <w:noProof/>
                <w:webHidden/>
              </w:rPr>
            </w:r>
            <w:r w:rsidR="004630D0">
              <w:rPr>
                <w:noProof/>
                <w:webHidden/>
              </w:rPr>
              <w:fldChar w:fldCharType="separate"/>
            </w:r>
            <w:r w:rsidR="00100A74">
              <w:rPr>
                <w:noProof/>
                <w:webHidden/>
              </w:rPr>
              <w:t>11</w:t>
            </w:r>
            <w:r w:rsidR="004630D0">
              <w:rPr>
                <w:noProof/>
                <w:webHidden/>
              </w:rPr>
              <w:fldChar w:fldCharType="end"/>
            </w:r>
          </w:hyperlink>
        </w:p>
        <w:p w14:paraId="5FBE61E8" w14:textId="631B2ABE" w:rsidR="004630D0" w:rsidRDefault="008D122E">
          <w:pPr>
            <w:pStyle w:val="TOC2"/>
            <w:tabs>
              <w:tab w:val="left" w:pos="1100"/>
              <w:tab w:val="right" w:leader="dot" w:pos="9016"/>
            </w:tabs>
            <w:rPr>
              <w:rFonts w:asciiTheme="minorHAnsi" w:eastAsiaTheme="minorEastAsia" w:hAnsiTheme="minorHAnsi"/>
              <w:noProof/>
              <w:sz w:val="22"/>
              <w:szCs w:val="22"/>
              <w:lang w:eastAsia="en-GB"/>
            </w:rPr>
          </w:pPr>
          <w:hyperlink w:anchor="_Toc73208396" w:history="1">
            <w:r w:rsidR="004630D0" w:rsidRPr="00E95688">
              <w:rPr>
                <w:rStyle w:val="Hyperlink"/>
                <w:noProof/>
              </w:rPr>
              <w:t>2.5.1</w:t>
            </w:r>
            <w:r w:rsidR="004630D0">
              <w:rPr>
                <w:rFonts w:asciiTheme="minorHAnsi" w:eastAsiaTheme="minorEastAsia" w:hAnsiTheme="minorHAnsi"/>
                <w:noProof/>
                <w:sz w:val="22"/>
                <w:szCs w:val="22"/>
                <w:lang w:eastAsia="en-GB"/>
              </w:rPr>
              <w:tab/>
            </w:r>
            <w:r w:rsidR="004630D0" w:rsidRPr="00E95688">
              <w:rPr>
                <w:rStyle w:val="Hyperlink"/>
                <w:noProof/>
              </w:rPr>
              <w:t>Context</w:t>
            </w:r>
            <w:r w:rsidR="004630D0">
              <w:rPr>
                <w:noProof/>
                <w:webHidden/>
              </w:rPr>
              <w:tab/>
            </w:r>
            <w:r w:rsidR="004630D0">
              <w:rPr>
                <w:noProof/>
                <w:webHidden/>
              </w:rPr>
              <w:fldChar w:fldCharType="begin"/>
            </w:r>
            <w:r w:rsidR="004630D0">
              <w:rPr>
                <w:noProof/>
                <w:webHidden/>
              </w:rPr>
              <w:instrText xml:space="preserve"> PAGEREF _Toc73208396 \h </w:instrText>
            </w:r>
            <w:r w:rsidR="004630D0">
              <w:rPr>
                <w:noProof/>
                <w:webHidden/>
              </w:rPr>
            </w:r>
            <w:r w:rsidR="004630D0">
              <w:rPr>
                <w:noProof/>
                <w:webHidden/>
              </w:rPr>
              <w:fldChar w:fldCharType="separate"/>
            </w:r>
            <w:r w:rsidR="00100A74">
              <w:rPr>
                <w:noProof/>
                <w:webHidden/>
              </w:rPr>
              <w:t>11</w:t>
            </w:r>
            <w:r w:rsidR="004630D0">
              <w:rPr>
                <w:noProof/>
                <w:webHidden/>
              </w:rPr>
              <w:fldChar w:fldCharType="end"/>
            </w:r>
          </w:hyperlink>
        </w:p>
        <w:p w14:paraId="25BEF8A5" w14:textId="51EEBA38" w:rsidR="004630D0" w:rsidRDefault="008D122E">
          <w:pPr>
            <w:pStyle w:val="TOC2"/>
            <w:tabs>
              <w:tab w:val="left" w:pos="1100"/>
              <w:tab w:val="right" w:leader="dot" w:pos="9016"/>
            </w:tabs>
            <w:rPr>
              <w:rFonts w:asciiTheme="minorHAnsi" w:eastAsiaTheme="minorEastAsia" w:hAnsiTheme="minorHAnsi"/>
              <w:noProof/>
              <w:sz w:val="22"/>
              <w:szCs w:val="22"/>
              <w:lang w:eastAsia="en-GB"/>
            </w:rPr>
          </w:pPr>
          <w:hyperlink w:anchor="_Toc73208397" w:history="1">
            <w:r w:rsidR="004630D0" w:rsidRPr="00E95688">
              <w:rPr>
                <w:rStyle w:val="Hyperlink"/>
                <w:noProof/>
              </w:rPr>
              <w:t>2.5.2</w:t>
            </w:r>
            <w:r w:rsidR="004630D0">
              <w:rPr>
                <w:rFonts w:asciiTheme="minorHAnsi" w:eastAsiaTheme="minorEastAsia" w:hAnsiTheme="minorHAnsi"/>
                <w:noProof/>
                <w:sz w:val="22"/>
                <w:szCs w:val="22"/>
                <w:lang w:eastAsia="en-GB"/>
              </w:rPr>
              <w:tab/>
            </w:r>
            <w:r w:rsidR="004630D0" w:rsidRPr="00E95688">
              <w:rPr>
                <w:rStyle w:val="Hyperlink"/>
                <w:noProof/>
              </w:rPr>
              <w:t>Sarcasm</w:t>
            </w:r>
            <w:r w:rsidR="004630D0">
              <w:rPr>
                <w:noProof/>
                <w:webHidden/>
              </w:rPr>
              <w:tab/>
            </w:r>
            <w:r w:rsidR="004630D0">
              <w:rPr>
                <w:noProof/>
                <w:webHidden/>
              </w:rPr>
              <w:fldChar w:fldCharType="begin"/>
            </w:r>
            <w:r w:rsidR="004630D0">
              <w:rPr>
                <w:noProof/>
                <w:webHidden/>
              </w:rPr>
              <w:instrText xml:space="preserve"> PAGEREF _Toc73208397 \h </w:instrText>
            </w:r>
            <w:r w:rsidR="004630D0">
              <w:rPr>
                <w:noProof/>
                <w:webHidden/>
              </w:rPr>
            </w:r>
            <w:r w:rsidR="004630D0">
              <w:rPr>
                <w:noProof/>
                <w:webHidden/>
              </w:rPr>
              <w:fldChar w:fldCharType="separate"/>
            </w:r>
            <w:r w:rsidR="00100A74">
              <w:rPr>
                <w:noProof/>
                <w:webHidden/>
              </w:rPr>
              <w:t>12</w:t>
            </w:r>
            <w:r w:rsidR="004630D0">
              <w:rPr>
                <w:noProof/>
                <w:webHidden/>
              </w:rPr>
              <w:fldChar w:fldCharType="end"/>
            </w:r>
          </w:hyperlink>
        </w:p>
        <w:p w14:paraId="2A5592FB" w14:textId="76452444" w:rsidR="004630D0" w:rsidRDefault="008D122E">
          <w:pPr>
            <w:pStyle w:val="TOC2"/>
            <w:tabs>
              <w:tab w:val="left" w:pos="1100"/>
              <w:tab w:val="right" w:leader="dot" w:pos="9016"/>
            </w:tabs>
            <w:rPr>
              <w:rFonts w:asciiTheme="minorHAnsi" w:eastAsiaTheme="minorEastAsia" w:hAnsiTheme="minorHAnsi"/>
              <w:noProof/>
              <w:sz w:val="22"/>
              <w:szCs w:val="22"/>
              <w:lang w:eastAsia="en-GB"/>
            </w:rPr>
          </w:pPr>
          <w:hyperlink w:anchor="_Toc73208398" w:history="1">
            <w:r w:rsidR="004630D0" w:rsidRPr="00E95688">
              <w:rPr>
                <w:rStyle w:val="Hyperlink"/>
                <w:noProof/>
              </w:rPr>
              <w:t>2.5.3</w:t>
            </w:r>
            <w:r w:rsidR="004630D0">
              <w:rPr>
                <w:rFonts w:asciiTheme="minorHAnsi" w:eastAsiaTheme="minorEastAsia" w:hAnsiTheme="minorHAnsi"/>
                <w:noProof/>
                <w:sz w:val="22"/>
                <w:szCs w:val="22"/>
                <w:lang w:eastAsia="en-GB"/>
              </w:rPr>
              <w:tab/>
            </w:r>
            <w:r w:rsidR="004630D0" w:rsidRPr="00E95688">
              <w:rPr>
                <w:rStyle w:val="Hyperlink"/>
                <w:noProof/>
              </w:rPr>
              <w:t>Recognition</w:t>
            </w:r>
            <w:r w:rsidR="004630D0">
              <w:rPr>
                <w:noProof/>
                <w:webHidden/>
              </w:rPr>
              <w:tab/>
            </w:r>
            <w:r w:rsidR="004630D0">
              <w:rPr>
                <w:noProof/>
                <w:webHidden/>
              </w:rPr>
              <w:fldChar w:fldCharType="begin"/>
            </w:r>
            <w:r w:rsidR="004630D0">
              <w:rPr>
                <w:noProof/>
                <w:webHidden/>
              </w:rPr>
              <w:instrText xml:space="preserve"> PAGEREF _Toc73208398 \h </w:instrText>
            </w:r>
            <w:r w:rsidR="004630D0">
              <w:rPr>
                <w:noProof/>
                <w:webHidden/>
              </w:rPr>
            </w:r>
            <w:r w:rsidR="004630D0">
              <w:rPr>
                <w:noProof/>
                <w:webHidden/>
              </w:rPr>
              <w:fldChar w:fldCharType="separate"/>
            </w:r>
            <w:r w:rsidR="00100A74">
              <w:rPr>
                <w:noProof/>
                <w:webHidden/>
              </w:rPr>
              <w:t>12</w:t>
            </w:r>
            <w:r w:rsidR="004630D0">
              <w:rPr>
                <w:noProof/>
                <w:webHidden/>
              </w:rPr>
              <w:fldChar w:fldCharType="end"/>
            </w:r>
          </w:hyperlink>
        </w:p>
        <w:p w14:paraId="2FF47423" w14:textId="23F31423" w:rsidR="004630D0" w:rsidRDefault="008D122E">
          <w:pPr>
            <w:pStyle w:val="TOC2"/>
            <w:tabs>
              <w:tab w:val="left" w:pos="1100"/>
              <w:tab w:val="right" w:leader="dot" w:pos="9016"/>
            </w:tabs>
            <w:rPr>
              <w:rFonts w:asciiTheme="minorHAnsi" w:eastAsiaTheme="minorEastAsia" w:hAnsiTheme="minorHAnsi"/>
              <w:noProof/>
              <w:sz w:val="22"/>
              <w:szCs w:val="22"/>
              <w:lang w:eastAsia="en-GB"/>
            </w:rPr>
          </w:pPr>
          <w:hyperlink w:anchor="_Toc73208399" w:history="1">
            <w:r w:rsidR="004630D0" w:rsidRPr="00E95688">
              <w:rPr>
                <w:rStyle w:val="Hyperlink"/>
                <w:noProof/>
              </w:rPr>
              <w:t>2.5.4</w:t>
            </w:r>
            <w:r w:rsidR="004630D0">
              <w:rPr>
                <w:rFonts w:asciiTheme="minorHAnsi" w:eastAsiaTheme="minorEastAsia" w:hAnsiTheme="minorHAnsi"/>
                <w:noProof/>
                <w:sz w:val="22"/>
                <w:szCs w:val="22"/>
                <w:lang w:eastAsia="en-GB"/>
              </w:rPr>
              <w:tab/>
            </w:r>
            <w:r w:rsidR="004630D0" w:rsidRPr="00E95688">
              <w:rPr>
                <w:rStyle w:val="Hyperlink"/>
                <w:noProof/>
              </w:rPr>
              <w:t>Modern Language</w:t>
            </w:r>
            <w:r w:rsidR="004630D0">
              <w:rPr>
                <w:noProof/>
                <w:webHidden/>
              </w:rPr>
              <w:tab/>
            </w:r>
            <w:r w:rsidR="004630D0">
              <w:rPr>
                <w:noProof/>
                <w:webHidden/>
              </w:rPr>
              <w:fldChar w:fldCharType="begin"/>
            </w:r>
            <w:r w:rsidR="004630D0">
              <w:rPr>
                <w:noProof/>
                <w:webHidden/>
              </w:rPr>
              <w:instrText xml:space="preserve"> PAGEREF _Toc73208399 \h </w:instrText>
            </w:r>
            <w:r w:rsidR="004630D0">
              <w:rPr>
                <w:noProof/>
                <w:webHidden/>
              </w:rPr>
            </w:r>
            <w:r w:rsidR="004630D0">
              <w:rPr>
                <w:noProof/>
                <w:webHidden/>
              </w:rPr>
              <w:fldChar w:fldCharType="separate"/>
            </w:r>
            <w:r w:rsidR="00100A74">
              <w:rPr>
                <w:noProof/>
                <w:webHidden/>
              </w:rPr>
              <w:t>12</w:t>
            </w:r>
            <w:r w:rsidR="004630D0">
              <w:rPr>
                <w:noProof/>
                <w:webHidden/>
              </w:rPr>
              <w:fldChar w:fldCharType="end"/>
            </w:r>
          </w:hyperlink>
        </w:p>
        <w:p w14:paraId="50182B18" w14:textId="37A7D604" w:rsidR="004630D0" w:rsidRDefault="008D122E">
          <w:pPr>
            <w:pStyle w:val="TOC1"/>
            <w:tabs>
              <w:tab w:val="right" w:leader="dot" w:pos="9016"/>
            </w:tabs>
            <w:rPr>
              <w:rFonts w:asciiTheme="minorHAnsi" w:eastAsiaTheme="minorEastAsia" w:hAnsiTheme="minorHAnsi"/>
              <w:noProof/>
              <w:sz w:val="22"/>
              <w:szCs w:val="22"/>
              <w:lang w:eastAsia="en-GB"/>
            </w:rPr>
          </w:pPr>
          <w:hyperlink w:anchor="_Toc73208400" w:history="1">
            <w:r w:rsidR="004630D0" w:rsidRPr="00E95688">
              <w:rPr>
                <w:rStyle w:val="Hyperlink"/>
                <w:rFonts w:cs="Times New Roman"/>
                <w:noProof/>
              </w:rPr>
              <w:t>Chapter 3: Music Lyrics</w:t>
            </w:r>
            <w:r w:rsidR="004630D0">
              <w:rPr>
                <w:noProof/>
                <w:webHidden/>
              </w:rPr>
              <w:tab/>
            </w:r>
            <w:r w:rsidR="004630D0">
              <w:rPr>
                <w:noProof/>
                <w:webHidden/>
              </w:rPr>
              <w:fldChar w:fldCharType="begin"/>
            </w:r>
            <w:r w:rsidR="004630D0">
              <w:rPr>
                <w:noProof/>
                <w:webHidden/>
              </w:rPr>
              <w:instrText xml:space="preserve"> PAGEREF _Toc73208400 \h </w:instrText>
            </w:r>
            <w:r w:rsidR="004630D0">
              <w:rPr>
                <w:noProof/>
                <w:webHidden/>
              </w:rPr>
            </w:r>
            <w:r w:rsidR="004630D0">
              <w:rPr>
                <w:noProof/>
                <w:webHidden/>
              </w:rPr>
              <w:fldChar w:fldCharType="separate"/>
            </w:r>
            <w:r w:rsidR="00100A74">
              <w:rPr>
                <w:noProof/>
                <w:webHidden/>
              </w:rPr>
              <w:t>14</w:t>
            </w:r>
            <w:r w:rsidR="004630D0">
              <w:rPr>
                <w:noProof/>
                <w:webHidden/>
              </w:rPr>
              <w:fldChar w:fldCharType="end"/>
            </w:r>
          </w:hyperlink>
        </w:p>
        <w:p w14:paraId="4A3A2364" w14:textId="30DDDDEF" w:rsidR="004630D0" w:rsidRDefault="008D122E">
          <w:pPr>
            <w:pStyle w:val="TOC2"/>
            <w:tabs>
              <w:tab w:val="left" w:pos="880"/>
              <w:tab w:val="right" w:leader="dot" w:pos="9016"/>
            </w:tabs>
            <w:rPr>
              <w:rFonts w:asciiTheme="minorHAnsi" w:eastAsiaTheme="minorEastAsia" w:hAnsiTheme="minorHAnsi"/>
              <w:noProof/>
              <w:sz w:val="22"/>
              <w:szCs w:val="22"/>
              <w:lang w:eastAsia="en-GB"/>
            </w:rPr>
          </w:pPr>
          <w:hyperlink w:anchor="_Toc73208401" w:history="1">
            <w:r w:rsidR="004630D0" w:rsidRPr="00E95688">
              <w:rPr>
                <w:rStyle w:val="Hyperlink"/>
                <w:rFonts w:cs="Times New Roman"/>
                <w:noProof/>
              </w:rPr>
              <w:t>3.1</w:t>
            </w:r>
            <w:r w:rsidR="004630D0">
              <w:rPr>
                <w:rFonts w:asciiTheme="minorHAnsi" w:eastAsiaTheme="minorEastAsia" w:hAnsiTheme="minorHAnsi"/>
                <w:noProof/>
                <w:sz w:val="22"/>
                <w:szCs w:val="22"/>
                <w:lang w:eastAsia="en-GB"/>
              </w:rPr>
              <w:tab/>
            </w:r>
            <w:r w:rsidR="004630D0" w:rsidRPr="00E95688">
              <w:rPr>
                <w:rStyle w:val="Hyperlink"/>
                <w:rFonts w:cs="Times New Roman"/>
                <w:noProof/>
              </w:rPr>
              <w:t>Introduction</w:t>
            </w:r>
            <w:r w:rsidR="004630D0">
              <w:rPr>
                <w:noProof/>
                <w:webHidden/>
              </w:rPr>
              <w:tab/>
            </w:r>
            <w:r w:rsidR="004630D0">
              <w:rPr>
                <w:noProof/>
                <w:webHidden/>
              </w:rPr>
              <w:fldChar w:fldCharType="begin"/>
            </w:r>
            <w:r w:rsidR="004630D0">
              <w:rPr>
                <w:noProof/>
                <w:webHidden/>
              </w:rPr>
              <w:instrText xml:space="preserve"> PAGEREF _Toc73208401 \h </w:instrText>
            </w:r>
            <w:r w:rsidR="004630D0">
              <w:rPr>
                <w:noProof/>
                <w:webHidden/>
              </w:rPr>
            </w:r>
            <w:r w:rsidR="004630D0">
              <w:rPr>
                <w:noProof/>
                <w:webHidden/>
              </w:rPr>
              <w:fldChar w:fldCharType="separate"/>
            </w:r>
            <w:r w:rsidR="00100A74">
              <w:rPr>
                <w:noProof/>
                <w:webHidden/>
              </w:rPr>
              <w:t>14</w:t>
            </w:r>
            <w:r w:rsidR="004630D0">
              <w:rPr>
                <w:noProof/>
                <w:webHidden/>
              </w:rPr>
              <w:fldChar w:fldCharType="end"/>
            </w:r>
          </w:hyperlink>
        </w:p>
        <w:p w14:paraId="336C8DD8" w14:textId="3E0D64BD" w:rsidR="004630D0" w:rsidRDefault="008D122E">
          <w:pPr>
            <w:pStyle w:val="TOC2"/>
            <w:tabs>
              <w:tab w:val="left" w:pos="880"/>
              <w:tab w:val="right" w:leader="dot" w:pos="9016"/>
            </w:tabs>
            <w:rPr>
              <w:rFonts w:asciiTheme="minorHAnsi" w:eastAsiaTheme="minorEastAsia" w:hAnsiTheme="minorHAnsi"/>
              <w:noProof/>
              <w:sz w:val="22"/>
              <w:szCs w:val="22"/>
              <w:lang w:eastAsia="en-GB"/>
            </w:rPr>
          </w:pPr>
          <w:hyperlink w:anchor="_Toc73208402" w:history="1">
            <w:r w:rsidR="004630D0" w:rsidRPr="00E95688">
              <w:rPr>
                <w:rStyle w:val="Hyperlink"/>
                <w:rFonts w:cs="Times New Roman"/>
                <w:noProof/>
              </w:rPr>
              <w:t>3.2</w:t>
            </w:r>
            <w:r w:rsidR="004630D0">
              <w:rPr>
                <w:rFonts w:asciiTheme="minorHAnsi" w:eastAsiaTheme="minorEastAsia" w:hAnsiTheme="minorHAnsi"/>
                <w:noProof/>
                <w:sz w:val="22"/>
                <w:szCs w:val="22"/>
                <w:lang w:eastAsia="en-GB"/>
              </w:rPr>
              <w:tab/>
            </w:r>
            <w:r w:rsidR="004630D0" w:rsidRPr="00E95688">
              <w:rPr>
                <w:rStyle w:val="Hyperlink"/>
                <w:rFonts w:cs="Times New Roman"/>
                <w:noProof/>
              </w:rPr>
              <w:t>Stereotyping of Music Genres</w:t>
            </w:r>
            <w:r w:rsidR="004630D0">
              <w:rPr>
                <w:noProof/>
                <w:webHidden/>
              </w:rPr>
              <w:tab/>
            </w:r>
            <w:r w:rsidR="004630D0">
              <w:rPr>
                <w:noProof/>
                <w:webHidden/>
              </w:rPr>
              <w:fldChar w:fldCharType="begin"/>
            </w:r>
            <w:r w:rsidR="004630D0">
              <w:rPr>
                <w:noProof/>
                <w:webHidden/>
              </w:rPr>
              <w:instrText xml:space="preserve"> PAGEREF _Toc73208402 \h </w:instrText>
            </w:r>
            <w:r w:rsidR="004630D0">
              <w:rPr>
                <w:noProof/>
                <w:webHidden/>
              </w:rPr>
            </w:r>
            <w:r w:rsidR="004630D0">
              <w:rPr>
                <w:noProof/>
                <w:webHidden/>
              </w:rPr>
              <w:fldChar w:fldCharType="separate"/>
            </w:r>
            <w:r w:rsidR="00100A74">
              <w:rPr>
                <w:noProof/>
                <w:webHidden/>
              </w:rPr>
              <w:t>15</w:t>
            </w:r>
            <w:r w:rsidR="004630D0">
              <w:rPr>
                <w:noProof/>
                <w:webHidden/>
              </w:rPr>
              <w:fldChar w:fldCharType="end"/>
            </w:r>
          </w:hyperlink>
        </w:p>
        <w:p w14:paraId="668A5B21" w14:textId="4BA9EF0B" w:rsidR="004630D0" w:rsidRDefault="008D122E">
          <w:pPr>
            <w:pStyle w:val="TOC2"/>
            <w:tabs>
              <w:tab w:val="left" w:pos="1100"/>
              <w:tab w:val="right" w:leader="dot" w:pos="9016"/>
            </w:tabs>
            <w:rPr>
              <w:rFonts w:asciiTheme="minorHAnsi" w:eastAsiaTheme="minorEastAsia" w:hAnsiTheme="minorHAnsi"/>
              <w:noProof/>
              <w:sz w:val="22"/>
              <w:szCs w:val="22"/>
              <w:lang w:eastAsia="en-GB"/>
            </w:rPr>
          </w:pPr>
          <w:hyperlink w:anchor="_Toc73208403" w:history="1">
            <w:r w:rsidR="004630D0" w:rsidRPr="00E95688">
              <w:rPr>
                <w:rStyle w:val="Hyperlink"/>
                <w:noProof/>
              </w:rPr>
              <w:t>3.2.1</w:t>
            </w:r>
            <w:r w:rsidR="004630D0">
              <w:rPr>
                <w:rFonts w:asciiTheme="minorHAnsi" w:eastAsiaTheme="minorEastAsia" w:hAnsiTheme="minorHAnsi"/>
                <w:noProof/>
                <w:sz w:val="22"/>
                <w:szCs w:val="22"/>
                <w:lang w:eastAsia="en-GB"/>
              </w:rPr>
              <w:tab/>
            </w:r>
            <w:r w:rsidR="004630D0" w:rsidRPr="00E95688">
              <w:rPr>
                <w:rStyle w:val="Hyperlink"/>
                <w:noProof/>
              </w:rPr>
              <w:t>Hip-Hop</w:t>
            </w:r>
            <w:r w:rsidR="004630D0">
              <w:rPr>
                <w:noProof/>
                <w:webHidden/>
              </w:rPr>
              <w:tab/>
            </w:r>
            <w:r w:rsidR="004630D0">
              <w:rPr>
                <w:noProof/>
                <w:webHidden/>
              </w:rPr>
              <w:fldChar w:fldCharType="begin"/>
            </w:r>
            <w:r w:rsidR="004630D0">
              <w:rPr>
                <w:noProof/>
                <w:webHidden/>
              </w:rPr>
              <w:instrText xml:space="preserve"> PAGEREF _Toc73208403 \h </w:instrText>
            </w:r>
            <w:r w:rsidR="004630D0">
              <w:rPr>
                <w:noProof/>
                <w:webHidden/>
              </w:rPr>
            </w:r>
            <w:r w:rsidR="004630D0">
              <w:rPr>
                <w:noProof/>
                <w:webHidden/>
              </w:rPr>
              <w:fldChar w:fldCharType="separate"/>
            </w:r>
            <w:r w:rsidR="00100A74">
              <w:rPr>
                <w:noProof/>
                <w:webHidden/>
              </w:rPr>
              <w:t>17</w:t>
            </w:r>
            <w:r w:rsidR="004630D0">
              <w:rPr>
                <w:noProof/>
                <w:webHidden/>
              </w:rPr>
              <w:fldChar w:fldCharType="end"/>
            </w:r>
          </w:hyperlink>
        </w:p>
        <w:p w14:paraId="64D6DBA6" w14:textId="4721B6C8" w:rsidR="004630D0" w:rsidRDefault="008D122E">
          <w:pPr>
            <w:pStyle w:val="TOC2"/>
            <w:tabs>
              <w:tab w:val="left" w:pos="1100"/>
              <w:tab w:val="right" w:leader="dot" w:pos="9016"/>
            </w:tabs>
            <w:rPr>
              <w:rFonts w:asciiTheme="minorHAnsi" w:eastAsiaTheme="minorEastAsia" w:hAnsiTheme="minorHAnsi"/>
              <w:noProof/>
              <w:sz w:val="22"/>
              <w:szCs w:val="22"/>
              <w:lang w:eastAsia="en-GB"/>
            </w:rPr>
          </w:pPr>
          <w:hyperlink w:anchor="_Toc73208404" w:history="1">
            <w:r w:rsidR="004630D0" w:rsidRPr="00E95688">
              <w:rPr>
                <w:rStyle w:val="Hyperlink"/>
                <w:rFonts w:cs="Times New Roman"/>
                <w:noProof/>
              </w:rPr>
              <w:t>3.2.2</w:t>
            </w:r>
            <w:r w:rsidR="004630D0">
              <w:rPr>
                <w:rFonts w:asciiTheme="minorHAnsi" w:eastAsiaTheme="minorEastAsia" w:hAnsiTheme="minorHAnsi"/>
                <w:noProof/>
                <w:sz w:val="22"/>
                <w:szCs w:val="22"/>
                <w:lang w:eastAsia="en-GB"/>
              </w:rPr>
              <w:tab/>
            </w:r>
            <w:r w:rsidR="004630D0" w:rsidRPr="00E95688">
              <w:rPr>
                <w:rStyle w:val="Hyperlink"/>
                <w:noProof/>
              </w:rPr>
              <w:t>Heavy Metal</w:t>
            </w:r>
            <w:r w:rsidR="004630D0">
              <w:rPr>
                <w:noProof/>
                <w:webHidden/>
              </w:rPr>
              <w:tab/>
            </w:r>
            <w:r w:rsidR="004630D0">
              <w:rPr>
                <w:noProof/>
                <w:webHidden/>
              </w:rPr>
              <w:fldChar w:fldCharType="begin"/>
            </w:r>
            <w:r w:rsidR="004630D0">
              <w:rPr>
                <w:noProof/>
                <w:webHidden/>
              </w:rPr>
              <w:instrText xml:space="preserve"> PAGEREF _Toc73208404 \h </w:instrText>
            </w:r>
            <w:r w:rsidR="004630D0">
              <w:rPr>
                <w:noProof/>
                <w:webHidden/>
              </w:rPr>
            </w:r>
            <w:r w:rsidR="004630D0">
              <w:rPr>
                <w:noProof/>
                <w:webHidden/>
              </w:rPr>
              <w:fldChar w:fldCharType="separate"/>
            </w:r>
            <w:r w:rsidR="00100A74">
              <w:rPr>
                <w:noProof/>
                <w:webHidden/>
              </w:rPr>
              <w:t>17</w:t>
            </w:r>
            <w:r w:rsidR="004630D0">
              <w:rPr>
                <w:noProof/>
                <w:webHidden/>
              </w:rPr>
              <w:fldChar w:fldCharType="end"/>
            </w:r>
          </w:hyperlink>
        </w:p>
        <w:p w14:paraId="21B56744" w14:textId="5CC6DD43" w:rsidR="004630D0" w:rsidRDefault="008D122E">
          <w:pPr>
            <w:pStyle w:val="TOC1"/>
            <w:tabs>
              <w:tab w:val="right" w:leader="dot" w:pos="9016"/>
            </w:tabs>
            <w:rPr>
              <w:rFonts w:asciiTheme="minorHAnsi" w:eastAsiaTheme="minorEastAsia" w:hAnsiTheme="minorHAnsi"/>
              <w:noProof/>
              <w:sz w:val="22"/>
              <w:szCs w:val="22"/>
              <w:lang w:eastAsia="en-GB"/>
            </w:rPr>
          </w:pPr>
          <w:hyperlink w:anchor="_Toc73208405" w:history="1">
            <w:r w:rsidR="004630D0" w:rsidRPr="00E95688">
              <w:rPr>
                <w:rStyle w:val="Hyperlink"/>
                <w:rFonts w:cs="Times New Roman"/>
                <w:noProof/>
              </w:rPr>
              <w:t>Chapter 4: Methodology</w:t>
            </w:r>
            <w:r w:rsidR="004630D0">
              <w:rPr>
                <w:noProof/>
                <w:webHidden/>
              </w:rPr>
              <w:tab/>
            </w:r>
            <w:r w:rsidR="004630D0">
              <w:rPr>
                <w:noProof/>
                <w:webHidden/>
              </w:rPr>
              <w:fldChar w:fldCharType="begin"/>
            </w:r>
            <w:r w:rsidR="004630D0">
              <w:rPr>
                <w:noProof/>
                <w:webHidden/>
              </w:rPr>
              <w:instrText xml:space="preserve"> PAGEREF _Toc73208405 \h </w:instrText>
            </w:r>
            <w:r w:rsidR="004630D0">
              <w:rPr>
                <w:noProof/>
                <w:webHidden/>
              </w:rPr>
            </w:r>
            <w:r w:rsidR="004630D0">
              <w:rPr>
                <w:noProof/>
                <w:webHidden/>
              </w:rPr>
              <w:fldChar w:fldCharType="separate"/>
            </w:r>
            <w:r w:rsidR="00100A74">
              <w:rPr>
                <w:noProof/>
                <w:webHidden/>
              </w:rPr>
              <w:t>18</w:t>
            </w:r>
            <w:r w:rsidR="004630D0">
              <w:rPr>
                <w:noProof/>
                <w:webHidden/>
              </w:rPr>
              <w:fldChar w:fldCharType="end"/>
            </w:r>
          </w:hyperlink>
        </w:p>
        <w:p w14:paraId="47476E20" w14:textId="67D0699E" w:rsidR="004630D0" w:rsidRDefault="008D122E">
          <w:pPr>
            <w:pStyle w:val="TOC2"/>
            <w:tabs>
              <w:tab w:val="left" w:pos="880"/>
              <w:tab w:val="right" w:leader="dot" w:pos="9016"/>
            </w:tabs>
            <w:rPr>
              <w:rFonts w:asciiTheme="minorHAnsi" w:eastAsiaTheme="minorEastAsia" w:hAnsiTheme="minorHAnsi"/>
              <w:noProof/>
              <w:sz w:val="22"/>
              <w:szCs w:val="22"/>
              <w:lang w:eastAsia="en-GB"/>
            </w:rPr>
          </w:pPr>
          <w:hyperlink w:anchor="_Toc73208406" w:history="1">
            <w:r w:rsidR="004630D0" w:rsidRPr="00E95688">
              <w:rPr>
                <w:rStyle w:val="Hyperlink"/>
                <w:rFonts w:cs="Times New Roman"/>
                <w:noProof/>
              </w:rPr>
              <w:t>4.1</w:t>
            </w:r>
            <w:r w:rsidR="004630D0">
              <w:rPr>
                <w:rFonts w:asciiTheme="minorHAnsi" w:eastAsiaTheme="minorEastAsia" w:hAnsiTheme="minorHAnsi"/>
                <w:noProof/>
                <w:sz w:val="22"/>
                <w:szCs w:val="22"/>
                <w:lang w:eastAsia="en-GB"/>
              </w:rPr>
              <w:tab/>
            </w:r>
            <w:r w:rsidR="004630D0" w:rsidRPr="00E95688">
              <w:rPr>
                <w:rStyle w:val="Hyperlink"/>
                <w:rFonts w:cs="Times New Roman"/>
                <w:noProof/>
              </w:rPr>
              <w:t>Key Research Findings</w:t>
            </w:r>
            <w:r w:rsidR="004630D0">
              <w:rPr>
                <w:noProof/>
                <w:webHidden/>
              </w:rPr>
              <w:tab/>
            </w:r>
            <w:r w:rsidR="004630D0">
              <w:rPr>
                <w:noProof/>
                <w:webHidden/>
              </w:rPr>
              <w:fldChar w:fldCharType="begin"/>
            </w:r>
            <w:r w:rsidR="004630D0">
              <w:rPr>
                <w:noProof/>
                <w:webHidden/>
              </w:rPr>
              <w:instrText xml:space="preserve"> PAGEREF _Toc73208406 \h </w:instrText>
            </w:r>
            <w:r w:rsidR="004630D0">
              <w:rPr>
                <w:noProof/>
                <w:webHidden/>
              </w:rPr>
            </w:r>
            <w:r w:rsidR="004630D0">
              <w:rPr>
                <w:noProof/>
                <w:webHidden/>
              </w:rPr>
              <w:fldChar w:fldCharType="separate"/>
            </w:r>
            <w:r w:rsidR="00100A74">
              <w:rPr>
                <w:noProof/>
                <w:webHidden/>
              </w:rPr>
              <w:t>18</w:t>
            </w:r>
            <w:r w:rsidR="004630D0">
              <w:rPr>
                <w:noProof/>
                <w:webHidden/>
              </w:rPr>
              <w:fldChar w:fldCharType="end"/>
            </w:r>
          </w:hyperlink>
        </w:p>
        <w:p w14:paraId="1A5893F9" w14:textId="1E1E88B5" w:rsidR="004630D0" w:rsidRDefault="008D122E">
          <w:pPr>
            <w:pStyle w:val="TOC2"/>
            <w:tabs>
              <w:tab w:val="left" w:pos="880"/>
              <w:tab w:val="right" w:leader="dot" w:pos="9016"/>
            </w:tabs>
            <w:rPr>
              <w:rFonts w:asciiTheme="minorHAnsi" w:eastAsiaTheme="minorEastAsia" w:hAnsiTheme="minorHAnsi"/>
              <w:noProof/>
              <w:sz w:val="22"/>
              <w:szCs w:val="22"/>
              <w:lang w:eastAsia="en-GB"/>
            </w:rPr>
          </w:pPr>
          <w:hyperlink w:anchor="_Toc73208407" w:history="1">
            <w:r w:rsidR="004630D0" w:rsidRPr="00E95688">
              <w:rPr>
                <w:rStyle w:val="Hyperlink"/>
                <w:noProof/>
              </w:rPr>
              <w:t>4.2</w:t>
            </w:r>
            <w:r w:rsidR="004630D0">
              <w:rPr>
                <w:rFonts w:asciiTheme="minorHAnsi" w:eastAsiaTheme="minorEastAsia" w:hAnsiTheme="minorHAnsi"/>
                <w:noProof/>
                <w:sz w:val="22"/>
                <w:szCs w:val="22"/>
                <w:lang w:eastAsia="en-GB"/>
              </w:rPr>
              <w:tab/>
            </w:r>
            <w:r w:rsidR="004630D0" w:rsidRPr="00E95688">
              <w:rPr>
                <w:rStyle w:val="Hyperlink"/>
                <w:noProof/>
              </w:rPr>
              <w:t>Research Question</w:t>
            </w:r>
            <w:r w:rsidR="004630D0">
              <w:rPr>
                <w:noProof/>
                <w:webHidden/>
              </w:rPr>
              <w:tab/>
            </w:r>
            <w:r w:rsidR="004630D0">
              <w:rPr>
                <w:noProof/>
                <w:webHidden/>
              </w:rPr>
              <w:fldChar w:fldCharType="begin"/>
            </w:r>
            <w:r w:rsidR="004630D0">
              <w:rPr>
                <w:noProof/>
                <w:webHidden/>
              </w:rPr>
              <w:instrText xml:space="preserve"> PAGEREF _Toc73208407 \h </w:instrText>
            </w:r>
            <w:r w:rsidR="004630D0">
              <w:rPr>
                <w:noProof/>
                <w:webHidden/>
              </w:rPr>
            </w:r>
            <w:r w:rsidR="004630D0">
              <w:rPr>
                <w:noProof/>
                <w:webHidden/>
              </w:rPr>
              <w:fldChar w:fldCharType="separate"/>
            </w:r>
            <w:r w:rsidR="00100A74">
              <w:rPr>
                <w:noProof/>
                <w:webHidden/>
              </w:rPr>
              <w:t>19</w:t>
            </w:r>
            <w:r w:rsidR="004630D0">
              <w:rPr>
                <w:noProof/>
                <w:webHidden/>
              </w:rPr>
              <w:fldChar w:fldCharType="end"/>
            </w:r>
          </w:hyperlink>
        </w:p>
        <w:p w14:paraId="533182D6" w14:textId="0F02E146" w:rsidR="004630D0" w:rsidRDefault="008D122E">
          <w:pPr>
            <w:pStyle w:val="TOC2"/>
            <w:tabs>
              <w:tab w:val="left" w:pos="1100"/>
              <w:tab w:val="right" w:leader="dot" w:pos="9016"/>
            </w:tabs>
            <w:rPr>
              <w:rFonts w:asciiTheme="minorHAnsi" w:eastAsiaTheme="minorEastAsia" w:hAnsiTheme="minorHAnsi"/>
              <w:noProof/>
              <w:sz w:val="22"/>
              <w:szCs w:val="22"/>
              <w:lang w:eastAsia="en-GB"/>
            </w:rPr>
          </w:pPr>
          <w:hyperlink w:anchor="_Toc73208408" w:history="1">
            <w:r w:rsidR="004630D0" w:rsidRPr="00E95688">
              <w:rPr>
                <w:rStyle w:val="Hyperlink"/>
                <w:noProof/>
              </w:rPr>
              <w:t>4.2.1</w:t>
            </w:r>
            <w:r w:rsidR="004630D0">
              <w:rPr>
                <w:rFonts w:asciiTheme="minorHAnsi" w:eastAsiaTheme="minorEastAsia" w:hAnsiTheme="minorHAnsi"/>
                <w:noProof/>
                <w:sz w:val="22"/>
                <w:szCs w:val="22"/>
                <w:lang w:eastAsia="en-GB"/>
              </w:rPr>
              <w:tab/>
            </w:r>
            <w:r w:rsidR="004630D0" w:rsidRPr="00E95688">
              <w:rPr>
                <w:rStyle w:val="Hyperlink"/>
                <w:noProof/>
              </w:rPr>
              <w:t>Research sub-questions</w:t>
            </w:r>
            <w:r w:rsidR="004630D0">
              <w:rPr>
                <w:noProof/>
                <w:webHidden/>
              </w:rPr>
              <w:tab/>
            </w:r>
            <w:r w:rsidR="004630D0">
              <w:rPr>
                <w:noProof/>
                <w:webHidden/>
              </w:rPr>
              <w:fldChar w:fldCharType="begin"/>
            </w:r>
            <w:r w:rsidR="004630D0">
              <w:rPr>
                <w:noProof/>
                <w:webHidden/>
              </w:rPr>
              <w:instrText xml:space="preserve"> PAGEREF _Toc73208408 \h </w:instrText>
            </w:r>
            <w:r w:rsidR="004630D0">
              <w:rPr>
                <w:noProof/>
                <w:webHidden/>
              </w:rPr>
            </w:r>
            <w:r w:rsidR="004630D0">
              <w:rPr>
                <w:noProof/>
                <w:webHidden/>
              </w:rPr>
              <w:fldChar w:fldCharType="separate"/>
            </w:r>
            <w:r w:rsidR="00100A74">
              <w:rPr>
                <w:noProof/>
                <w:webHidden/>
              </w:rPr>
              <w:t>20</w:t>
            </w:r>
            <w:r w:rsidR="004630D0">
              <w:rPr>
                <w:noProof/>
                <w:webHidden/>
              </w:rPr>
              <w:fldChar w:fldCharType="end"/>
            </w:r>
          </w:hyperlink>
        </w:p>
        <w:p w14:paraId="2D751B3E" w14:textId="2EA551BA" w:rsidR="004630D0" w:rsidRDefault="008D122E">
          <w:pPr>
            <w:pStyle w:val="TOC2"/>
            <w:tabs>
              <w:tab w:val="left" w:pos="880"/>
              <w:tab w:val="right" w:leader="dot" w:pos="9016"/>
            </w:tabs>
            <w:rPr>
              <w:rFonts w:asciiTheme="minorHAnsi" w:eastAsiaTheme="minorEastAsia" w:hAnsiTheme="minorHAnsi"/>
              <w:noProof/>
              <w:sz w:val="22"/>
              <w:szCs w:val="22"/>
              <w:lang w:eastAsia="en-GB"/>
            </w:rPr>
          </w:pPr>
          <w:hyperlink w:anchor="_Toc73208409" w:history="1">
            <w:r w:rsidR="004630D0" w:rsidRPr="00E95688">
              <w:rPr>
                <w:rStyle w:val="Hyperlink"/>
                <w:noProof/>
              </w:rPr>
              <w:t>4.3</w:t>
            </w:r>
            <w:r w:rsidR="004630D0">
              <w:rPr>
                <w:rFonts w:asciiTheme="minorHAnsi" w:eastAsiaTheme="minorEastAsia" w:hAnsiTheme="minorHAnsi"/>
                <w:noProof/>
                <w:sz w:val="22"/>
                <w:szCs w:val="22"/>
                <w:lang w:eastAsia="en-GB"/>
              </w:rPr>
              <w:tab/>
            </w:r>
            <w:r w:rsidR="004630D0" w:rsidRPr="00E95688">
              <w:rPr>
                <w:rStyle w:val="Hyperlink"/>
                <w:noProof/>
              </w:rPr>
              <w:t>Project Scope</w:t>
            </w:r>
            <w:r w:rsidR="004630D0">
              <w:rPr>
                <w:noProof/>
                <w:webHidden/>
              </w:rPr>
              <w:tab/>
            </w:r>
            <w:r w:rsidR="004630D0">
              <w:rPr>
                <w:noProof/>
                <w:webHidden/>
              </w:rPr>
              <w:fldChar w:fldCharType="begin"/>
            </w:r>
            <w:r w:rsidR="004630D0">
              <w:rPr>
                <w:noProof/>
                <w:webHidden/>
              </w:rPr>
              <w:instrText xml:space="preserve"> PAGEREF _Toc73208409 \h </w:instrText>
            </w:r>
            <w:r w:rsidR="004630D0">
              <w:rPr>
                <w:noProof/>
                <w:webHidden/>
              </w:rPr>
            </w:r>
            <w:r w:rsidR="004630D0">
              <w:rPr>
                <w:noProof/>
                <w:webHidden/>
              </w:rPr>
              <w:fldChar w:fldCharType="separate"/>
            </w:r>
            <w:r w:rsidR="00100A74">
              <w:rPr>
                <w:noProof/>
                <w:webHidden/>
              </w:rPr>
              <w:t>20</w:t>
            </w:r>
            <w:r w:rsidR="004630D0">
              <w:rPr>
                <w:noProof/>
                <w:webHidden/>
              </w:rPr>
              <w:fldChar w:fldCharType="end"/>
            </w:r>
          </w:hyperlink>
        </w:p>
        <w:p w14:paraId="00A2E8A7" w14:textId="1E4DEEF5" w:rsidR="004630D0" w:rsidRDefault="008D122E">
          <w:pPr>
            <w:pStyle w:val="TOC2"/>
            <w:tabs>
              <w:tab w:val="left" w:pos="880"/>
              <w:tab w:val="right" w:leader="dot" w:pos="9016"/>
            </w:tabs>
            <w:rPr>
              <w:rFonts w:asciiTheme="minorHAnsi" w:eastAsiaTheme="minorEastAsia" w:hAnsiTheme="minorHAnsi"/>
              <w:noProof/>
              <w:sz w:val="22"/>
              <w:szCs w:val="22"/>
              <w:lang w:eastAsia="en-GB"/>
            </w:rPr>
          </w:pPr>
          <w:hyperlink w:anchor="_Toc73208410" w:history="1">
            <w:r w:rsidR="004630D0" w:rsidRPr="00E95688">
              <w:rPr>
                <w:rStyle w:val="Hyperlink"/>
                <w:noProof/>
              </w:rPr>
              <w:t>4.4</w:t>
            </w:r>
            <w:r w:rsidR="004630D0">
              <w:rPr>
                <w:rFonts w:asciiTheme="minorHAnsi" w:eastAsiaTheme="minorEastAsia" w:hAnsiTheme="minorHAnsi"/>
                <w:noProof/>
                <w:sz w:val="22"/>
                <w:szCs w:val="22"/>
                <w:lang w:eastAsia="en-GB"/>
              </w:rPr>
              <w:tab/>
            </w:r>
            <w:r w:rsidR="004630D0" w:rsidRPr="00E95688">
              <w:rPr>
                <w:rStyle w:val="Hyperlink"/>
                <w:noProof/>
              </w:rPr>
              <w:t>Proposed Methodology</w:t>
            </w:r>
            <w:r w:rsidR="004630D0">
              <w:rPr>
                <w:noProof/>
                <w:webHidden/>
              </w:rPr>
              <w:tab/>
            </w:r>
            <w:r w:rsidR="004630D0">
              <w:rPr>
                <w:noProof/>
                <w:webHidden/>
              </w:rPr>
              <w:fldChar w:fldCharType="begin"/>
            </w:r>
            <w:r w:rsidR="004630D0">
              <w:rPr>
                <w:noProof/>
                <w:webHidden/>
              </w:rPr>
              <w:instrText xml:space="preserve"> PAGEREF _Toc73208410 \h </w:instrText>
            </w:r>
            <w:r w:rsidR="004630D0">
              <w:rPr>
                <w:noProof/>
                <w:webHidden/>
              </w:rPr>
            </w:r>
            <w:r w:rsidR="004630D0">
              <w:rPr>
                <w:noProof/>
                <w:webHidden/>
              </w:rPr>
              <w:fldChar w:fldCharType="separate"/>
            </w:r>
            <w:r w:rsidR="00100A74">
              <w:rPr>
                <w:noProof/>
                <w:webHidden/>
              </w:rPr>
              <w:t>20</w:t>
            </w:r>
            <w:r w:rsidR="004630D0">
              <w:rPr>
                <w:noProof/>
                <w:webHidden/>
              </w:rPr>
              <w:fldChar w:fldCharType="end"/>
            </w:r>
          </w:hyperlink>
        </w:p>
        <w:p w14:paraId="04C3FAF4" w14:textId="3CCDA5A4" w:rsidR="004630D0" w:rsidRDefault="008D122E">
          <w:pPr>
            <w:pStyle w:val="TOC2"/>
            <w:tabs>
              <w:tab w:val="left" w:pos="1100"/>
              <w:tab w:val="right" w:leader="dot" w:pos="9016"/>
            </w:tabs>
            <w:rPr>
              <w:rFonts w:asciiTheme="minorHAnsi" w:eastAsiaTheme="minorEastAsia" w:hAnsiTheme="minorHAnsi"/>
              <w:noProof/>
              <w:sz w:val="22"/>
              <w:szCs w:val="22"/>
              <w:lang w:eastAsia="en-GB"/>
            </w:rPr>
          </w:pPr>
          <w:hyperlink w:anchor="_Toc73208411" w:history="1">
            <w:r w:rsidR="004630D0" w:rsidRPr="00E95688">
              <w:rPr>
                <w:rStyle w:val="Hyperlink"/>
                <w:noProof/>
              </w:rPr>
              <w:t>4.4.1</w:t>
            </w:r>
            <w:r w:rsidR="004630D0">
              <w:rPr>
                <w:rFonts w:asciiTheme="minorHAnsi" w:eastAsiaTheme="minorEastAsia" w:hAnsiTheme="minorHAnsi"/>
                <w:noProof/>
                <w:sz w:val="22"/>
                <w:szCs w:val="22"/>
                <w:lang w:eastAsia="en-GB"/>
              </w:rPr>
              <w:tab/>
            </w:r>
            <w:r w:rsidR="004630D0" w:rsidRPr="00E95688">
              <w:rPr>
                <w:rStyle w:val="Hyperlink"/>
                <w:noProof/>
              </w:rPr>
              <w:t>Functional Specifications</w:t>
            </w:r>
            <w:r w:rsidR="004630D0">
              <w:rPr>
                <w:noProof/>
                <w:webHidden/>
              </w:rPr>
              <w:tab/>
            </w:r>
            <w:r w:rsidR="004630D0">
              <w:rPr>
                <w:noProof/>
                <w:webHidden/>
              </w:rPr>
              <w:fldChar w:fldCharType="begin"/>
            </w:r>
            <w:r w:rsidR="004630D0">
              <w:rPr>
                <w:noProof/>
                <w:webHidden/>
              </w:rPr>
              <w:instrText xml:space="preserve"> PAGEREF _Toc73208411 \h </w:instrText>
            </w:r>
            <w:r w:rsidR="004630D0">
              <w:rPr>
                <w:noProof/>
                <w:webHidden/>
              </w:rPr>
            </w:r>
            <w:r w:rsidR="004630D0">
              <w:rPr>
                <w:noProof/>
                <w:webHidden/>
              </w:rPr>
              <w:fldChar w:fldCharType="separate"/>
            </w:r>
            <w:r w:rsidR="00100A74">
              <w:rPr>
                <w:noProof/>
                <w:webHidden/>
              </w:rPr>
              <w:t>21</w:t>
            </w:r>
            <w:r w:rsidR="004630D0">
              <w:rPr>
                <w:noProof/>
                <w:webHidden/>
              </w:rPr>
              <w:fldChar w:fldCharType="end"/>
            </w:r>
          </w:hyperlink>
        </w:p>
        <w:p w14:paraId="6D7F2387" w14:textId="326CF20F" w:rsidR="004630D0" w:rsidRDefault="008D122E">
          <w:pPr>
            <w:pStyle w:val="TOC2"/>
            <w:tabs>
              <w:tab w:val="left" w:pos="1320"/>
              <w:tab w:val="right" w:leader="dot" w:pos="9016"/>
            </w:tabs>
            <w:rPr>
              <w:rFonts w:asciiTheme="minorHAnsi" w:eastAsiaTheme="minorEastAsia" w:hAnsiTheme="minorHAnsi"/>
              <w:noProof/>
              <w:sz w:val="22"/>
              <w:szCs w:val="22"/>
              <w:lang w:eastAsia="en-GB"/>
            </w:rPr>
          </w:pPr>
          <w:hyperlink w:anchor="_Toc73208412" w:history="1">
            <w:r w:rsidR="004630D0" w:rsidRPr="00E95688">
              <w:rPr>
                <w:rStyle w:val="Hyperlink"/>
                <w:noProof/>
              </w:rPr>
              <w:t>4.4.1.1</w:t>
            </w:r>
            <w:r w:rsidR="004630D0">
              <w:rPr>
                <w:rFonts w:asciiTheme="minorHAnsi" w:eastAsiaTheme="minorEastAsia" w:hAnsiTheme="minorHAnsi"/>
                <w:noProof/>
                <w:sz w:val="22"/>
                <w:szCs w:val="22"/>
                <w:lang w:eastAsia="en-GB"/>
              </w:rPr>
              <w:tab/>
            </w:r>
            <w:r w:rsidR="004630D0" w:rsidRPr="00E95688">
              <w:rPr>
                <w:rStyle w:val="Hyperlink"/>
                <w:noProof/>
              </w:rPr>
              <w:t>MoSCoW Method</w:t>
            </w:r>
            <w:r w:rsidR="004630D0">
              <w:rPr>
                <w:noProof/>
                <w:webHidden/>
              </w:rPr>
              <w:tab/>
            </w:r>
            <w:r w:rsidR="004630D0">
              <w:rPr>
                <w:noProof/>
                <w:webHidden/>
              </w:rPr>
              <w:fldChar w:fldCharType="begin"/>
            </w:r>
            <w:r w:rsidR="004630D0">
              <w:rPr>
                <w:noProof/>
                <w:webHidden/>
              </w:rPr>
              <w:instrText xml:space="preserve"> PAGEREF _Toc73208412 \h </w:instrText>
            </w:r>
            <w:r w:rsidR="004630D0">
              <w:rPr>
                <w:noProof/>
                <w:webHidden/>
              </w:rPr>
            </w:r>
            <w:r w:rsidR="004630D0">
              <w:rPr>
                <w:noProof/>
                <w:webHidden/>
              </w:rPr>
              <w:fldChar w:fldCharType="separate"/>
            </w:r>
            <w:r w:rsidR="00100A74">
              <w:rPr>
                <w:noProof/>
                <w:webHidden/>
              </w:rPr>
              <w:t>21</w:t>
            </w:r>
            <w:r w:rsidR="004630D0">
              <w:rPr>
                <w:noProof/>
                <w:webHidden/>
              </w:rPr>
              <w:fldChar w:fldCharType="end"/>
            </w:r>
          </w:hyperlink>
        </w:p>
        <w:p w14:paraId="4182E2EB" w14:textId="413EC266" w:rsidR="004630D0" w:rsidRDefault="008D122E">
          <w:pPr>
            <w:pStyle w:val="TOC2"/>
            <w:tabs>
              <w:tab w:val="left" w:pos="1320"/>
              <w:tab w:val="right" w:leader="dot" w:pos="9016"/>
            </w:tabs>
            <w:rPr>
              <w:rFonts w:asciiTheme="minorHAnsi" w:eastAsiaTheme="minorEastAsia" w:hAnsiTheme="minorHAnsi"/>
              <w:noProof/>
              <w:sz w:val="22"/>
              <w:szCs w:val="22"/>
              <w:lang w:eastAsia="en-GB"/>
            </w:rPr>
          </w:pPr>
          <w:hyperlink w:anchor="_Toc73208413" w:history="1">
            <w:r w:rsidR="004630D0" w:rsidRPr="00E95688">
              <w:rPr>
                <w:rStyle w:val="Hyperlink"/>
                <w:noProof/>
              </w:rPr>
              <w:t>4.4.1.2</w:t>
            </w:r>
            <w:r w:rsidR="004630D0">
              <w:rPr>
                <w:rFonts w:asciiTheme="minorHAnsi" w:eastAsiaTheme="minorEastAsia" w:hAnsiTheme="minorHAnsi"/>
                <w:noProof/>
                <w:sz w:val="22"/>
                <w:szCs w:val="22"/>
                <w:lang w:eastAsia="en-GB"/>
              </w:rPr>
              <w:tab/>
            </w:r>
            <w:r w:rsidR="004630D0" w:rsidRPr="00E95688">
              <w:rPr>
                <w:rStyle w:val="Hyperlink"/>
                <w:noProof/>
              </w:rPr>
              <w:t>User Stories</w:t>
            </w:r>
            <w:r w:rsidR="004630D0">
              <w:rPr>
                <w:noProof/>
                <w:webHidden/>
              </w:rPr>
              <w:tab/>
            </w:r>
            <w:r w:rsidR="004630D0">
              <w:rPr>
                <w:noProof/>
                <w:webHidden/>
              </w:rPr>
              <w:fldChar w:fldCharType="begin"/>
            </w:r>
            <w:r w:rsidR="004630D0">
              <w:rPr>
                <w:noProof/>
                <w:webHidden/>
              </w:rPr>
              <w:instrText xml:space="preserve"> PAGEREF _Toc73208413 \h </w:instrText>
            </w:r>
            <w:r w:rsidR="004630D0">
              <w:rPr>
                <w:noProof/>
                <w:webHidden/>
              </w:rPr>
            </w:r>
            <w:r w:rsidR="004630D0">
              <w:rPr>
                <w:noProof/>
                <w:webHidden/>
              </w:rPr>
              <w:fldChar w:fldCharType="separate"/>
            </w:r>
            <w:r w:rsidR="00100A74">
              <w:rPr>
                <w:noProof/>
                <w:webHidden/>
              </w:rPr>
              <w:t>22</w:t>
            </w:r>
            <w:r w:rsidR="004630D0">
              <w:rPr>
                <w:noProof/>
                <w:webHidden/>
              </w:rPr>
              <w:fldChar w:fldCharType="end"/>
            </w:r>
          </w:hyperlink>
        </w:p>
        <w:p w14:paraId="5548291C" w14:textId="70F93795" w:rsidR="004630D0" w:rsidRDefault="008D122E">
          <w:pPr>
            <w:pStyle w:val="TOC2"/>
            <w:tabs>
              <w:tab w:val="left" w:pos="880"/>
              <w:tab w:val="right" w:leader="dot" w:pos="9016"/>
            </w:tabs>
            <w:rPr>
              <w:rFonts w:asciiTheme="minorHAnsi" w:eastAsiaTheme="minorEastAsia" w:hAnsiTheme="minorHAnsi"/>
              <w:noProof/>
              <w:sz w:val="22"/>
              <w:szCs w:val="22"/>
              <w:lang w:eastAsia="en-GB"/>
            </w:rPr>
          </w:pPr>
          <w:hyperlink w:anchor="_Toc73208414" w:history="1">
            <w:r w:rsidR="004630D0" w:rsidRPr="00E95688">
              <w:rPr>
                <w:rStyle w:val="Hyperlink"/>
                <w:noProof/>
              </w:rPr>
              <w:t>4.5</w:t>
            </w:r>
            <w:r w:rsidR="004630D0">
              <w:rPr>
                <w:rFonts w:asciiTheme="minorHAnsi" w:eastAsiaTheme="minorEastAsia" w:hAnsiTheme="minorHAnsi"/>
                <w:noProof/>
                <w:sz w:val="22"/>
                <w:szCs w:val="22"/>
                <w:lang w:eastAsia="en-GB"/>
              </w:rPr>
              <w:tab/>
            </w:r>
            <w:r w:rsidR="004630D0" w:rsidRPr="00E95688">
              <w:rPr>
                <w:rStyle w:val="Hyperlink"/>
                <w:noProof/>
              </w:rPr>
              <w:t>Risk Analysis</w:t>
            </w:r>
            <w:r w:rsidR="004630D0">
              <w:rPr>
                <w:noProof/>
                <w:webHidden/>
              </w:rPr>
              <w:tab/>
            </w:r>
            <w:r w:rsidR="004630D0">
              <w:rPr>
                <w:noProof/>
                <w:webHidden/>
              </w:rPr>
              <w:fldChar w:fldCharType="begin"/>
            </w:r>
            <w:r w:rsidR="004630D0">
              <w:rPr>
                <w:noProof/>
                <w:webHidden/>
              </w:rPr>
              <w:instrText xml:space="preserve"> PAGEREF _Toc73208414 \h </w:instrText>
            </w:r>
            <w:r w:rsidR="004630D0">
              <w:rPr>
                <w:noProof/>
                <w:webHidden/>
              </w:rPr>
            </w:r>
            <w:r w:rsidR="004630D0">
              <w:rPr>
                <w:noProof/>
                <w:webHidden/>
              </w:rPr>
              <w:fldChar w:fldCharType="separate"/>
            </w:r>
            <w:r w:rsidR="00100A74">
              <w:rPr>
                <w:noProof/>
                <w:webHidden/>
              </w:rPr>
              <w:t>30</w:t>
            </w:r>
            <w:r w:rsidR="004630D0">
              <w:rPr>
                <w:noProof/>
                <w:webHidden/>
              </w:rPr>
              <w:fldChar w:fldCharType="end"/>
            </w:r>
          </w:hyperlink>
        </w:p>
        <w:p w14:paraId="4C5E0BE9" w14:textId="6DAE98A5" w:rsidR="004630D0" w:rsidRDefault="008D122E">
          <w:pPr>
            <w:pStyle w:val="TOC2"/>
            <w:tabs>
              <w:tab w:val="left" w:pos="880"/>
              <w:tab w:val="right" w:leader="dot" w:pos="9016"/>
            </w:tabs>
            <w:rPr>
              <w:rFonts w:asciiTheme="minorHAnsi" w:eastAsiaTheme="minorEastAsia" w:hAnsiTheme="minorHAnsi"/>
              <w:noProof/>
              <w:sz w:val="22"/>
              <w:szCs w:val="22"/>
              <w:lang w:eastAsia="en-GB"/>
            </w:rPr>
          </w:pPr>
          <w:hyperlink w:anchor="_Toc73208415" w:history="1">
            <w:r w:rsidR="004630D0" w:rsidRPr="00E95688">
              <w:rPr>
                <w:rStyle w:val="Hyperlink"/>
                <w:rFonts w:cs="Times New Roman"/>
                <w:noProof/>
              </w:rPr>
              <w:t>4.6</w:t>
            </w:r>
            <w:r w:rsidR="004630D0">
              <w:rPr>
                <w:rFonts w:asciiTheme="minorHAnsi" w:eastAsiaTheme="minorEastAsia" w:hAnsiTheme="minorHAnsi"/>
                <w:noProof/>
                <w:sz w:val="22"/>
                <w:szCs w:val="22"/>
                <w:lang w:eastAsia="en-GB"/>
              </w:rPr>
              <w:tab/>
            </w:r>
            <w:r w:rsidR="004630D0" w:rsidRPr="00E95688">
              <w:rPr>
                <w:rStyle w:val="Hyperlink"/>
                <w:rFonts w:cs="Times New Roman"/>
                <w:noProof/>
              </w:rPr>
              <w:t>Prototype</w:t>
            </w:r>
            <w:r w:rsidR="004630D0">
              <w:rPr>
                <w:noProof/>
                <w:webHidden/>
              </w:rPr>
              <w:tab/>
            </w:r>
            <w:r w:rsidR="004630D0">
              <w:rPr>
                <w:noProof/>
                <w:webHidden/>
              </w:rPr>
              <w:fldChar w:fldCharType="begin"/>
            </w:r>
            <w:r w:rsidR="004630D0">
              <w:rPr>
                <w:noProof/>
                <w:webHidden/>
              </w:rPr>
              <w:instrText xml:space="preserve"> PAGEREF _Toc73208415 \h </w:instrText>
            </w:r>
            <w:r w:rsidR="004630D0">
              <w:rPr>
                <w:noProof/>
                <w:webHidden/>
              </w:rPr>
            </w:r>
            <w:r w:rsidR="004630D0">
              <w:rPr>
                <w:noProof/>
                <w:webHidden/>
              </w:rPr>
              <w:fldChar w:fldCharType="separate"/>
            </w:r>
            <w:r w:rsidR="00100A74">
              <w:rPr>
                <w:noProof/>
                <w:webHidden/>
              </w:rPr>
              <w:t>32</w:t>
            </w:r>
            <w:r w:rsidR="004630D0">
              <w:rPr>
                <w:noProof/>
                <w:webHidden/>
              </w:rPr>
              <w:fldChar w:fldCharType="end"/>
            </w:r>
          </w:hyperlink>
        </w:p>
        <w:p w14:paraId="4EFBC355" w14:textId="799CD60E" w:rsidR="004630D0" w:rsidRDefault="008D122E">
          <w:pPr>
            <w:pStyle w:val="TOC1"/>
            <w:tabs>
              <w:tab w:val="right" w:leader="dot" w:pos="9016"/>
            </w:tabs>
            <w:rPr>
              <w:rFonts w:asciiTheme="minorHAnsi" w:eastAsiaTheme="minorEastAsia" w:hAnsiTheme="minorHAnsi"/>
              <w:noProof/>
              <w:sz w:val="22"/>
              <w:szCs w:val="22"/>
              <w:lang w:eastAsia="en-GB"/>
            </w:rPr>
          </w:pPr>
          <w:hyperlink w:anchor="_Toc73208416" w:history="1">
            <w:r w:rsidR="004630D0" w:rsidRPr="00E95688">
              <w:rPr>
                <w:rStyle w:val="Hyperlink"/>
                <w:rFonts w:cs="Times New Roman"/>
                <w:noProof/>
              </w:rPr>
              <w:t>Chapter 5: Implementation</w:t>
            </w:r>
            <w:r w:rsidR="004630D0">
              <w:rPr>
                <w:noProof/>
                <w:webHidden/>
              </w:rPr>
              <w:tab/>
            </w:r>
            <w:r w:rsidR="004630D0">
              <w:rPr>
                <w:noProof/>
                <w:webHidden/>
              </w:rPr>
              <w:fldChar w:fldCharType="begin"/>
            </w:r>
            <w:r w:rsidR="004630D0">
              <w:rPr>
                <w:noProof/>
                <w:webHidden/>
              </w:rPr>
              <w:instrText xml:space="preserve"> PAGEREF _Toc73208416 \h </w:instrText>
            </w:r>
            <w:r w:rsidR="004630D0">
              <w:rPr>
                <w:noProof/>
                <w:webHidden/>
              </w:rPr>
            </w:r>
            <w:r w:rsidR="004630D0">
              <w:rPr>
                <w:noProof/>
                <w:webHidden/>
              </w:rPr>
              <w:fldChar w:fldCharType="separate"/>
            </w:r>
            <w:r w:rsidR="00100A74">
              <w:rPr>
                <w:noProof/>
                <w:webHidden/>
              </w:rPr>
              <w:t>36</w:t>
            </w:r>
            <w:r w:rsidR="004630D0">
              <w:rPr>
                <w:noProof/>
                <w:webHidden/>
              </w:rPr>
              <w:fldChar w:fldCharType="end"/>
            </w:r>
          </w:hyperlink>
        </w:p>
        <w:p w14:paraId="2B817DFB" w14:textId="1D5224DF" w:rsidR="004630D0" w:rsidRDefault="008D122E">
          <w:pPr>
            <w:pStyle w:val="TOC2"/>
            <w:tabs>
              <w:tab w:val="left" w:pos="880"/>
              <w:tab w:val="right" w:leader="dot" w:pos="9016"/>
            </w:tabs>
            <w:rPr>
              <w:rFonts w:asciiTheme="minorHAnsi" w:eastAsiaTheme="minorEastAsia" w:hAnsiTheme="minorHAnsi"/>
              <w:noProof/>
              <w:sz w:val="22"/>
              <w:szCs w:val="22"/>
              <w:lang w:eastAsia="en-GB"/>
            </w:rPr>
          </w:pPr>
          <w:hyperlink w:anchor="_Toc73208417" w:history="1">
            <w:r w:rsidR="004630D0" w:rsidRPr="00E95688">
              <w:rPr>
                <w:rStyle w:val="Hyperlink"/>
                <w:noProof/>
              </w:rPr>
              <w:t>5.1</w:t>
            </w:r>
            <w:r w:rsidR="004630D0">
              <w:rPr>
                <w:rFonts w:asciiTheme="minorHAnsi" w:eastAsiaTheme="minorEastAsia" w:hAnsiTheme="minorHAnsi"/>
                <w:noProof/>
                <w:sz w:val="22"/>
                <w:szCs w:val="22"/>
                <w:lang w:eastAsia="en-GB"/>
              </w:rPr>
              <w:tab/>
            </w:r>
            <w:r w:rsidR="004630D0" w:rsidRPr="00E95688">
              <w:rPr>
                <w:rStyle w:val="Hyperlink"/>
                <w:noProof/>
              </w:rPr>
              <w:t>Introduction</w:t>
            </w:r>
            <w:r w:rsidR="004630D0">
              <w:rPr>
                <w:noProof/>
                <w:webHidden/>
              </w:rPr>
              <w:tab/>
            </w:r>
            <w:r w:rsidR="004630D0">
              <w:rPr>
                <w:noProof/>
                <w:webHidden/>
              </w:rPr>
              <w:fldChar w:fldCharType="begin"/>
            </w:r>
            <w:r w:rsidR="004630D0">
              <w:rPr>
                <w:noProof/>
                <w:webHidden/>
              </w:rPr>
              <w:instrText xml:space="preserve"> PAGEREF _Toc73208417 \h </w:instrText>
            </w:r>
            <w:r w:rsidR="004630D0">
              <w:rPr>
                <w:noProof/>
                <w:webHidden/>
              </w:rPr>
            </w:r>
            <w:r w:rsidR="004630D0">
              <w:rPr>
                <w:noProof/>
                <w:webHidden/>
              </w:rPr>
              <w:fldChar w:fldCharType="separate"/>
            </w:r>
            <w:r w:rsidR="00100A74">
              <w:rPr>
                <w:noProof/>
                <w:webHidden/>
              </w:rPr>
              <w:t>36</w:t>
            </w:r>
            <w:r w:rsidR="004630D0">
              <w:rPr>
                <w:noProof/>
                <w:webHidden/>
              </w:rPr>
              <w:fldChar w:fldCharType="end"/>
            </w:r>
          </w:hyperlink>
        </w:p>
        <w:p w14:paraId="21CAC174" w14:textId="5B3B4200" w:rsidR="004630D0" w:rsidRDefault="008D122E">
          <w:pPr>
            <w:pStyle w:val="TOC2"/>
            <w:tabs>
              <w:tab w:val="left" w:pos="880"/>
              <w:tab w:val="right" w:leader="dot" w:pos="9016"/>
            </w:tabs>
            <w:rPr>
              <w:rFonts w:asciiTheme="minorHAnsi" w:eastAsiaTheme="minorEastAsia" w:hAnsiTheme="minorHAnsi"/>
              <w:noProof/>
              <w:sz w:val="22"/>
              <w:szCs w:val="22"/>
              <w:lang w:eastAsia="en-GB"/>
            </w:rPr>
          </w:pPr>
          <w:hyperlink w:anchor="_Toc73208418" w:history="1">
            <w:r w:rsidR="004630D0" w:rsidRPr="00E95688">
              <w:rPr>
                <w:rStyle w:val="Hyperlink"/>
                <w:noProof/>
              </w:rPr>
              <w:t>5.2</w:t>
            </w:r>
            <w:r w:rsidR="004630D0">
              <w:rPr>
                <w:rFonts w:asciiTheme="minorHAnsi" w:eastAsiaTheme="minorEastAsia" w:hAnsiTheme="minorHAnsi"/>
                <w:noProof/>
                <w:sz w:val="22"/>
                <w:szCs w:val="22"/>
                <w:lang w:eastAsia="en-GB"/>
              </w:rPr>
              <w:tab/>
            </w:r>
            <w:r w:rsidR="004630D0" w:rsidRPr="00E95688">
              <w:rPr>
                <w:rStyle w:val="Hyperlink"/>
                <w:noProof/>
              </w:rPr>
              <w:t>Sprint Schedule</w:t>
            </w:r>
            <w:r w:rsidR="004630D0">
              <w:rPr>
                <w:noProof/>
                <w:webHidden/>
              </w:rPr>
              <w:tab/>
            </w:r>
            <w:r w:rsidR="004630D0">
              <w:rPr>
                <w:noProof/>
                <w:webHidden/>
              </w:rPr>
              <w:fldChar w:fldCharType="begin"/>
            </w:r>
            <w:r w:rsidR="004630D0">
              <w:rPr>
                <w:noProof/>
                <w:webHidden/>
              </w:rPr>
              <w:instrText xml:space="preserve"> PAGEREF _Toc73208418 \h </w:instrText>
            </w:r>
            <w:r w:rsidR="004630D0">
              <w:rPr>
                <w:noProof/>
                <w:webHidden/>
              </w:rPr>
            </w:r>
            <w:r w:rsidR="004630D0">
              <w:rPr>
                <w:noProof/>
                <w:webHidden/>
              </w:rPr>
              <w:fldChar w:fldCharType="separate"/>
            </w:r>
            <w:r w:rsidR="00100A74">
              <w:rPr>
                <w:noProof/>
                <w:webHidden/>
              </w:rPr>
              <w:t>36</w:t>
            </w:r>
            <w:r w:rsidR="004630D0">
              <w:rPr>
                <w:noProof/>
                <w:webHidden/>
              </w:rPr>
              <w:fldChar w:fldCharType="end"/>
            </w:r>
          </w:hyperlink>
        </w:p>
        <w:p w14:paraId="7A6C4C9D" w14:textId="7911D0F6" w:rsidR="004630D0" w:rsidRDefault="008D122E">
          <w:pPr>
            <w:pStyle w:val="TOC2"/>
            <w:tabs>
              <w:tab w:val="left" w:pos="880"/>
              <w:tab w:val="right" w:leader="dot" w:pos="9016"/>
            </w:tabs>
            <w:rPr>
              <w:rFonts w:asciiTheme="minorHAnsi" w:eastAsiaTheme="minorEastAsia" w:hAnsiTheme="minorHAnsi"/>
              <w:noProof/>
              <w:sz w:val="22"/>
              <w:szCs w:val="22"/>
              <w:lang w:eastAsia="en-GB"/>
            </w:rPr>
          </w:pPr>
          <w:hyperlink w:anchor="_Toc73208419" w:history="1">
            <w:r w:rsidR="004630D0" w:rsidRPr="00E95688">
              <w:rPr>
                <w:rStyle w:val="Hyperlink"/>
                <w:noProof/>
              </w:rPr>
              <w:t>5.3</w:t>
            </w:r>
            <w:r w:rsidR="004630D0">
              <w:rPr>
                <w:rFonts w:asciiTheme="minorHAnsi" w:eastAsiaTheme="minorEastAsia" w:hAnsiTheme="minorHAnsi"/>
                <w:noProof/>
                <w:sz w:val="22"/>
                <w:szCs w:val="22"/>
                <w:lang w:eastAsia="en-GB"/>
              </w:rPr>
              <w:tab/>
            </w:r>
            <w:r w:rsidR="004630D0" w:rsidRPr="00E95688">
              <w:rPr>
                <w:rStyle w:val="Hyperlink"/>
                <w:noProof/>
              </w:rPr>
              <w:t>Sprint 1 – Understanding prototype and Python code</w:t>
            </w:r>
            <w:r w:rsidR="004630D0">
              <w:rPr>
                <w:noProof/>
                <w:webHidden/>
              </w:rPr>
              <w:tab/>
            </w:r>
            <w:r w:rsidR="004630D0">
              <w:rPr>
                <w:noProof/>
                <w:webHidden/>
              </w:rPr>
              <w:fldChar w:fldCharType="begin"/>
            </w:r>
            <w:r w:rsidR="004630D0">
              <w:rPr>
                <w:noProof/>
                <w:webHidden/>
              </w:rPr>
              <w:instrText xml:space="preserve"> PAGEREF _Toc73208419 \h </w:instrText>
            </w:r>
            <w:r w:rsidR="004630D0">
              <w:rPr>
                <w:noProof/>
                <w:webHidden/>
              </w:rPr>
            </w:r>
            <w:r w:rsidR="004630D0">
              <w:rPr>
                <w:noProof/>
                <w:webHidden/>
              </w:rPr>
              <w:fldChar w:fldCharType="separate"/>
            </w:r>
            <w:r w:rsidR="00100A74">
              <w:rPr>
                <w:noProof/>
                <w:webHidden/>
              </w:rPr>
              <w:t>37</w:t>
            </w:r>
            <w:r w:rsidR="004630D0">
              <w:rPr>
                <w:noProof/>
                <w:webHidden/>
              </w:rPr>
              <w:fldChar w:fldCharType="end"/>
            </w:r>
          </w:hyperlink>
        </w:p>
        <w:p w14:paraId="27C41C32" w14:textId="461668C1" w:rsidR="004630D0" w:rsidRDefault="008D122E">
          <w:pPr>
            <w:pStyle w:val="TOC2"/>
            <w:tabs>
              <w:tab w:val="left" w:pos="880"/>
              <w:tab w:val="right" w:leader="dot" w:pos="9016"/>
            </w:tabs>
            <w:rPr>
              <w:rFonts w:asciiTheme="minorHAnsi" w:eastAsiaTheme="minorEastAsia" w:hAnsiTheme="minorHAnsi"/>
              <w:noProof/>
              <w:sz w:val="22"/>
              <w:szCs w:val="22"/>
              <w:lang w:eastAsia="en-GB"/>
            </w:rPr>
          </w:pPr>
          <w:hyperlink w:anchor="_Toc73208420" w:history="1">
            <w:r w:rsidR="004630D0" w:rsidRPr="00E95688">
              <w:rPr>
                <w:rStyle w:val="Hyperlink"/>
                <w:noProof/>
              </w:rPr>
              <w:t>5.4</w:t>
            </w:r>
            <w:r w:rsidR="004630D0">
              <w:rPr>
                <w:rFonts w:asciiTheme="minorHAnsi" w:eastAsiaTheme="minorEastAsia" w:hAnsiTheme="minorHAnsi"/>
                <w:noProof/>
                <w:sz w:val="22"/>
                <w:szCs w:val="22"/>
                <w:lang w:eastAsia="en-GB"/>
              </w:rPr>
              <w:tab/>
            </w:r>
            <w:r w:rsidR="004630D0" w:rsidRPr="00E95688">
              <w:rPr>
                <w:rStyle w:val="Hyperlink"/>
                <w:noProof/>
              </w:rPr>
              <w:t>Sprint 2 – Web scraping and cleaning of UK chart data</w:t>
            </w:r>
            <w:r w:rsidR="004630D0">
              <w:rPr>
                <w:noProof/>
                <w:webHidden/>
              </w:rPr>
              <w:tab/>
            </w:r>
            <w:r w:rsidR="004630D0">
              <w:rPr>
                <w:noProof/>
                <w:webHidden/>
              </w:rPr>
              <w:fldChar w:fldCharType="begin"/>
            </w:r>
            <w:r w:rsidR="004630D0">
              <w:rPr>
                <w:noProof/>
                <w:webHidden/>
              </w:rPr>
              <w:instrText xml:space="preserve"> PAGEREF _Toc73208420 \h </w:instrText>
            </w:r>
            <w:r w:rsidR="004630D0">
              <w:rPr>
                <w:noProof/>
                <w:webHidden/>
              </w:rPr>
            </w:r>
            <w:r w:rsidR="004630D0">
              <w:rPr>
                <w:noProof/>
                <w:webHidden/>
              </w:rPr>
              <w:fldChar w:fldCharType="separate"/>
            </w:r>
            <w:r w:rsidR="00100A74">
              <w:rPr>
                <w:noProof/>
                <w:webHidden/>
              </w:rPr>
              <w:t>43</w:t>
            </w:r>
            <w:r w:rsidR="004630D0">
              <w:rPr>
                <w:noProof/>
                <w:webHidden/>
              </w:rPr>
              <w:fldChar w:fldCharType="end"/>
            </w:r>
          </w:hyperlink>
        </w:p>
        <w:p w14:paraId="297A7911" w14:textId="5851ABEC" w:rsidR="004630D0" w:rsidRDefault="008D122E">
          <w:pPr>
            <w:pStyle w:val="TOC2"/>
            <w:tabs>
              <w:tab w:val="left" w:pos="880"/>
              <w:tab w:val="right" w:leader="dot" w:pos="9016"/>
            </w:tabs>
            <w:rPr>
              <w:rFonts w:asciiTheme="minorHAnsi" w:eastAsiaTheme="minorEastAsia" w:hAnsiTheme="minorHAnsi"/>
              <w:noProof/>
              <w:sz w:val="22"/>
              <w:szCs w:val="22"/>
              <w:lang w:eastAsia="en-GB"/>
            </w:rPr>
          </w:pPr>
          <w:hyperlink w:anchor="_Toc73208421" w:history="1">
            <w:r w:rsidR="004630D0" w:rsidRPr="00E95688">
              <w:rPr>
                <w:rStyle w:val="Hyperlink"/>
                <w:noProof/>
              </w:rPr>
              <w:t>5.5</w:t>
            </w:r>
            <w:r w:rsidR="004630D0">
              <w:rPr>
                <w:rFonts w:asciiTheme="minorHAnsi" w:eastAsiaTheme="minorEastAsia" w:hAnsiTheme="minorHAnsi"/>
                <w:noProof/>
                <w:sz w:val="22"/>
                <w:szCs w:val="22"/>
                <w:lang w:eastAsia="en-GB"/>
              </w:rPr>
              <w:tab/>
            </w:r>
            <w:r w:rsidR="004630D0" w:rsidRPr="00E95688">
              <w:rPr>
                <w:rStyle w:val="Hyperlink"/>
                <w:noProof/>
              </w:rPr>
              <w:t>Sprint 3 – Running UK data and performing sentiment analysis</w:t>
            </w:r>
            <w:r w:rsidR="004630D0">
              <w:rPr>
                <w:noProof/>
                <w:webHidden/>
              </w:rPr>
              <w:tab/>
            </w:r>
            <w:r w:rsidR="004630D0">
              <w:rPr>
                <w:noProof/>
                <w:webHidden/>
              </w:rPr>
              <w:fldChar w:fldCharType="begin"/>
            </w:r>
            <w:r w:rsidR="004630D0">
              <w:rPr>
                <w:noProof/>
                <w:webHidden/>
              </w:rPr>
              <w:instrText xml:space="preserve"> PAGEREF _Toc73208421 \h </w:instrText>
            </w:r>
            <w:r w:rsidR="004630D0">
              <w:rPr>
                <w:noProof/>
                <w:webHidden/>
              </w:rPr>
            </w:r>
            <w:r w:rsidR="004630D0">
              <w:rPr>
                <w:noProof/>
                <w:webHidden/>
              </w:rPr>
              <w:fldChar w:fldCharType="separate"/>
            </w:r>
            <w:r w:rsidR="00100A74">
              <w:rPr>
                <w:noProof/>
                <w:webHidden/>
              </w:rPr>
              <w:t>47</w:t>
            </w:r>
            <w:r w:rsidR="004630D0">
              <w:rPr>
                <w:noProof/>
                <w:webHidden/>
              </w:rPr>
              <w:fldChar w:fldCharType="end"/>
            </w:r>
          </w:hyperlink>
        </w:p>
        <w:p w14:paraId="5A833EEA" w14:textId="5D5CE97E" w:rsidR="004630D0" w:rsidRDefault="008D122E">
          <w:pPr>
            <w:pStyle w:val="TOC2"/>
            <w:tabs>
              <w:tab w:val="left" w:pos="880"/>
              <w:tab w:val="right" w:leader="dot" w:pos="9016"/>
            </w:tabs>
            <w:rPr>
              <w:rFonts w:asciiTheme="minorHAnsi" w:eastAsiaTheme="minorEastAsia" w:hAnsiTheme="minorHAnsi"/>
              <w:noProof/>
              <w:sz w:val="22"/>
              <w:szCs w:val="22"/>
              <w:lang w:eastAsia="en-GB"/>
            </w:rPr>
          </w:pPr>
          <w:hyperlink w:anchor="_Toc73208422" w:history="1">
            <w:r w:rsidR="004630D0" w:rsidRPr="00E95688">
              <w:rPr>
                <w:rStyle w:val="Hyperlink"/>
                <w:noProof/>
              </w:rPr>
              <w:t>5.6</w:t>
            </w:r>
            <w:r w:rsidR="004630D0">
              <w:rPr>
                <w:rFonts w:asciiTheme="minorHAnsi" w:eastAsiaTheme="minorEastAsia" w:hAnsiTheme="minorHAnsi"/>
                <w:noProof/>
                <w:sz w:val="22"/>
                <w:szCs w:val="22"/>
                <w:lang w:eastAsia="en-GB"/>
              </w:rPr>
              <w:tab/>
            </w:r>
            <w:r w:rsidR="004630D0" w:rsidRPr="00E95688">
              <w:rPr>
                <w:rStyle w:val="Hyperlink"/>
                <w:noProof/>
              </w:rPr>
              <w:t>Sprint 4 – Researching UK cultural and societal data</w:t>
            </w:r>
            <w:r w:rsidR="004630D0">
              <w:rPr>
                <w:noProof/>
                <w:webHidden/>
              </w:rPr>
              <w:tab/>
            </w:r>
            <w:r w:rsidR="004630D0">
              <w:rPr>
                <w:noProof/>
                <w:webHidden/>
              </w:rPr>
              <w:fldChar w:fldCharType="begin"/>
            </w:r>
            <w:r w:rsidR="004630D0">
              <w:rPr>
                <w:noProof/>
                <w:webHidden/>
              </w:rPr>
              <w:instrText xml:space="preserve"> PAGEREF _Toc73208422 \h </w:instrText>
            </w:r>
            <w:r w:rsidR="004630D0">
              <w:rPr>
                <w:noProof/>
                <w:webHidden/>
              </w:rPr>
            </w:r>
            <w:r w:rsidR="004630D0">
              <w:rPr>
                <w:noProof/>
                <w:webHidden/>
              </w:rPr>
              <w:fldChar w:fldCharType="separate"/>
            </w:r>
            <w:r w:rsidR="00100A74">
              <w:rPr>
                <w:noProof/>
                <w:webHidden/>
              </w:rPr>
              <w:t>69</w:t>
            </w:r>
            <w:r w:rsidR="004630D0">
              <w:rPr>
                <w:noProof/>
                <w:webHidden/>
              </w:rPr>
              <w:fldChar w:fldCharType="end"/>
            </w:r>
          </w:hyperlink>
        </w:p>
        <w:p w14:paraId="78118A9E" w14:textId="6C78A9C2" w:rsidR="004630D0" w:rsidRDefault="008D122E">
          <w:pPr>
            <w:pStyle w:val="TOC2"/>
            <w:tabs>
              <w:tab w:val="left" w:pos="880"/>
              <w:tab w:val="right" w:leader="dot" w:pos="9016"/>
            </w:tabs>
            <w:rPr>
              <w:rFonts w:asciiTheme="minorHAnsi" w:eastAsiaTheme="minorEastAsia" w:hAnsiTheme="minorHAnsi"/>
              <w:noProof/>
              <w:sz w:val="22"/>
              <w:szCs w:val="22"/>
              <w:lang w:eastAsia="en-GB"/>
            </w:rPr>
          </w:pPr>
          <w:hyperlink w:anchor="_Toc73208423" w:history="1">
            <w:r w:rsidR="004630D0" w:rsidRPr="00E95688">
              <w:rPr>
                <w:rStyle w:val="Hyperlink"/>
                <w:noProof/>
              </w:rPr>
              <w:t>5.7</w:t>
            </w:r>
            <w:r w:rsidR="004630D0">
              <w:rPr>
                <w:rFonts w:asciiTheme="minorHAnsi" w:eastAsiaTheme="minorEastAsia" w:hAnsiTheme="minorHAnsi"/>
                <w:noProof/>
                <w:sz w:val="22"/>
                <w:szCs w:val="22"/>
                <w:lang w:eastAsia="en-GB"/>
              </w:rPr>
              <w:tab/>
            </w:r>
            <w:r w:rsidR="004630D0" w:rsidRPr="00E95688">
              <w:rPr>
                <w:rStyle w:val="Hyperlink"/>
                <w:noProof/>
              </w:rPr>
              <w:t>Sprint 5 – Bonus data</w:t>
            </w:r>
            <w:r w:rsidR="004630D0">
              <w:rPr>
                <w:noProof/>
                <w:webHidden/>
              </w:rPr>
              <w:tab/>
            </w:r>
            <w:r w:rsidR="004630D0">
              <w:rPr>
                <w:noProof/>
                <w:webHidden/>
              </w:rPr>
              <w:fldChar w:fldCharType="begin"/>
            </w:r>
            <w:r w:rsidR="004630D0">
              <w:rPr>
                <w:noProof/>
                <w:webHidden/>
              </w:rPr>
              <w:instrText xml:space="preserve"> PAGEREF _Toc73208423 \h </w:instrText>
            </w:r>
            <w:r w:rsidR="004630D0">
              <w:rPr>
                <w:noProof/>
                <w:webHidden/>
              </w:rPr>
            </w:r>
            <w:r w:rsidR="004630D0">
              <w:rPr>
                <w:noProof/>
                <w:webHidden/>
              </w:rPr>
              <w:fldChar w:fldCharType="separate"/>
            </w:r>
            <w:r w:rsidR="00100A74">
              <w:rPr>
                <w:noProof/>
                <w:webHidden/>
              </w:rPr>
              <w:t>75</w:t>
            </w:r>
            <w:r w:rsidR="004630D0">
              <w:rPr>
                <w:noProof/>
                <w:webHidden/>
              </w:rPr>
              <w:fldChar w:fldCharType="end"/>
            </w:r>
          </w:hyperlink>
        </w:p>
        <w:p w14:paraId="53FFDA04" w14:textId="0E948046" w:rsidR="004630D0" w:rsidRDefault="008D122E">
          <w:pPr>
            <w:pStyle w:val="TOC2"/>
            <w:tabs>
              <w:tab w:val="left" w:pos="880"/>
              <w:tab w:val="right" w:leader="dot" w:pos="9016"/>
            </w:tabs>
            <w:rPr>
              <w:rFonts w:asciiTheme="minorHAnsi" w:eastAsiaTheme="minorEastAsia" w:hAnsiTheme="minorHAnsi"/>
              <w:noProof/>
              <w:sz w:val="22"/>
              <w:szCs w:val="22"/>
              <w:lang w:eastAsia="en-GB"/>
            </w:rPr>
          </w:pPr>
          <w:hyperlink w:anchor="_Toc73208424" w:history="1">
            <w:r w:rsidR="004630D0" w:rsidRPr="00E95688">
              <w:rPr>
                <w:rStyle w:val="Hyperlink"/>
                <w:noProof/>
              </w:rPr>
              <w:t>5.8</w:t>
            </w:r>
            <w:r w:rsidR="004630D0">
              <w:rPr>
                <w:rFonts w:asciiTheme="minorHAnsi" w:eastAsiaTheme="minorEastAsia" w:hAnsiTheme="minorHAnsi"/>
                <w:noProof/>
                <w:sz w:val="22"/>
                <w:szCs w:val="22"/>
                <w:lang w:eastAsia="en-GB"/>
              </w:rPr>
              <w:tab/>
            </w:r>
            <w:r w:rsidR="004630D0" w:rsidRPr="00E95688">
              <w:rPr>
                <w:rStyle w:val="Hyperlink"/>
                <w:noProof/>
              </w:rPr>
              <w:t>Sprint 6 –Answering research question, &amp; preparing final submission</w:t>
            </w:r>
            <w:r w:rsidR="004630D0">
              <w:rPr>
                <w:noProof/>
                <w:webHidden/>
              </w:rPr>
              <w:tab/>
            </w:r>
            <w:r w:rsidR="004630D0">
              <w:rPr>
                <w:noProof/>
                <w:webHidden/>
              </w:rPr>
              <w:fldChar w:fldCharType="begin"/>
            </w:r>
            <w:r w:rsidR="004630D0">
              <w:rPr>
                <w:noProof/>
                <w:webHidden/>
              </w:rPr>
              <w:instrText xml:space="preserve"> PAGEREF _Toc73208424 \h </w:instrText>
            </w:r>
            <w:r w:rsidR="004630D0">
              <w:rPr>
                <w:noProof/>
                <w:webHidden/>
              </w:rPr>
            </w:r>
            <w:r w:rsidR="004630D0">
              <w:rPr>
                <w:noProof/>
                <w:webHidden/>
              </w:rPr>
              <w:fldChar w:fldCharType="separate"/>
            </w:r>
            <w:r w:rsidR="00100A74">
              <w:rPr>
                <w:noProof/>
                <w:webHidden/>
              </w:rPr>
              <w:t>76</w:t>
            </w:r>
            <w:r w:rsidR="004630D0">
              <w:rPr>
                <w:noProof/>
                <w:webHidden/>
              </w:rPr>
              <w:fldChar w:fldCharType="end"/>
            </w:r>
          </w:hyperlink>
        </w:p>
        <w:p w14:paraId="195BA6CB" w14:textId="7AA07142" w:rsidR="004630D0" w:rsidRDefault="008D122E">
          <w:pPr>
            <w:pStyle w:val="TOC1"/>
            <w:tabs>
              <w:tab w:val="right" w:leader="dot" w:pos="9016"/>
            </w:tabs>
            <w:rPr>
              <w:rFonts w:asciiTheme="minorHAnsi" w:eastAsiaTheme="minorEastAsia" w:hAnsiTheme="minorHAnsi"/>
              <w:noProof/>
              <w:sz w:val="22"/>
              <w:szCs w:val="22"/>
              <w:lang w:eastAsia="en-GB"/>
            </w:rPr>
          </w:pPr>
          <w:hyperlink w:anchor="_Toc73208425" w:history="1">
            <w:r w:rsidR="004630D0" w:rsidRPr="00E95688">
              <w:rPr>
                <w:rStyle w:val="Hyperlink"/>
                <w:rFonts w:cs="Times New Roman"/>
                <w:noProof/>
              </w:rPr>
              <w:t>Chapter 6: Results Analysis of Data</w:t>
            </w:r>
            <w:r w:rsidR="004630D0">
              <w:rPr>
                <w:noProof/>
                <w:webHidden/>
              </w:rPr>
              <w:tab/>
            </w:r>
            <w:r w:rsidR="004630D0">
              <w:rPr>
                <w:noProof/>
                <w:webHidden/>
              </w:rPr>
              <w:fldChar w:fldCharType="begin"/>
            </w:r>
            <w:r w:rsidR="004630D0">
              <w:rPr>
                <w:noProof/>
                <w:webHidden/>
              </w:rPr>
              <w:instrText xml:space="preserve"> PAGEREF _Toc73208425 \h </w:instrText>
            </w:r>
            <w:r w:rsidR="004630D0">
              <w:rPr>
                <w:noProof/>
                <w:webHidden/>
              </w:rPr>
            </w:r>
            <w:r w:rsidR="004630D0">
              <w:rPr>
                <w:noProof/>
                <w:webHidden/>
              </w:rPr>
              <w:fldChar w:fldCharType="separate"/>
            </w:r>
            <w:r w:rsidR="00100A74">
              <w:rPr>
                <w:noProof/>
                <w:webHidden/>
              </w:rPr>
              <w:t>78</w:t>
            </w:r>
            <w:r w:rsidR="004630D0">
              <w:rPr>
                <w:noProof/>
                <w:webHidden/>
              </w:rPr>
              <w:fldChar w:fldCharType="end"/>
            </w:r>
          </w:hyperlink>
        </w:p>
        <w:p w14:paraId="6C1A7D54" w14:textId="6182D063" w:rsidR="004630D0" w:rsidRDefault="008D122E">
          <w:pPr>
            <w:pStyle w:val="TOC2"/>
            <w:tabs>
              <w:tab w:val="left" w:pos="880"/>
              <w:tab w:val="right" w:leader="dot" w:pos="9016"/>
            </w:tabs>
            <w:rPr>
              <w:rFonts w:asciiTheme="minorHAnsi" w:eastAsiaTheme="minorEastAsia" w:hAnsiTheme="minorHAnsi"/>
              <w:noProof/>
              <w:sz w:val="22"/>
              <w:szCs w:val="22"/>
              <w:lang w:eastAsia="en-GB"/>
            </w:rPr>
          </w:pPr>
          <w:hyperlink w:anchor="_Toc73208426" w:history="1">
            <w:r w:rsidR="004630D0" w:rsidRPr="00E95688">
              <w:rPr>
                <w:rStyle w:val="Hyperlink"/>
                <w:noProof/>
              </w:rPr>
              <w:t>6.1</w:t>
            </w:r>
            <w:r w:rsidR="004630D0">
              <w:rPr>
                <w:rFonts w:asciiTheme="minorHAnsi" w:eastAsiaTheme="minorEastAsia" w:hAnsiTheme="minorHAnsi"/>
                <w:noProof/>
                <w:sz w:val="22"/>
                <w:szCs w:val="22"/>
                <w:lang w:eastAsia="en-GB"/>
              </w:rPr>
              <w:tab/>
            </w:r>
            <w:r w:rsidR="004630D0" w:rsidRPr="00E95688">
              <w:rPr>
                <w:rStyle w:val="Hyperlink"/>
                <w:noProof/>
              </w:rPr>
              <w:t>Introduction</w:t>
            </w:r>
            <w:r w:rsidR="004630D0">
              <w:rPr>
                <w:noProof/>
                <w:webHidden/>
              </w:rPr>
              <w:tab/>
            </w:r>
            <w:r w:rsidR="004630D0">
              <w:rPr>
                <w:noProof/>
                <w:webHidden/>
              </w:rPr>
              <w:fldChar w:fldCharType="begin"/>
            </w:r>
            <w:r w:rsidR="004630D0">
              <w:rPr>
                <w:noProof/>
                <w:webHidden/>
              </w:rPr>
              <w:instrText xml:space="preserve"> PAGEREF _Toc73208426 \h </w:instrText>
            </w:r>
            <w:r w:rsidR="004630D0">
              <w:rPr>
                <w:noProof/>
                <w:webHidden/>
              </w:rPr>
            </w:r>
            <w:r w:rsidR="004630D0">
              <w:rPr>
                <w:noProof/>
                <w:webHidden/>
              </w:rPr>
              <w:fldChar w:fldCharType="separate"/>
            </w:r>
            <w:r w:rsidR="00100A74">
              <w:rPr>
                <w:noProof/>
                <w:webHidden/>
              </w:rPr>
              <w:t>78</w:t>
            </w:r>
            <w:r w:rsidR="004630D0">
              <w:rPr>
                <w:noProof/>
                <w:webHidden/>
              </w:rPr>
              <w:fldChar w:fldCharType="end"/>
            </w:r>
          </w:hyperlink>
        </w:p>
        <w:p w14:paraId="4F46F993" w14:textId="68BAD6FB" w:rsidR="004630D0" w:rsidRDefault="008D122E">
          <w:pPr>
            <w:pStyle w:val="TOC2"/>
            <w:tabs>
              <w:tab w:val="left" w:pos="880"/>
              <w:tab w:val="right" w:leader="dot" w:pos="9016"/>
            </w:tabs>
            <w:rPr>
              <w:rFonts w:asciiTheme="minorHAnsi" w:eastAsiaTheme="minorEastAsia" w:hAnsiTheme="minorHAnsi"/>
              <w:noProof/>
              <w:sz w:val="22"/>
              <w:szCs w:val="22"/>
              <w:lang w:eastAsia="en-GB"/>
            </w:rPr>
          </w:pPr>
          <w:hyperlink w:anchor="_Toc73208427" w:history="1">
            <w:r w:rsidR="004630D0" w:rsidRPr="00E95688">
              <w:rPr>
                <w:rStyle w:val="Hyperlink"/>
                <w:noProof/>
              </w:rPr>
              <w:t>6.2</w:t>
            </w:r>
            <w:r w:rsidR="004630D0">
              <w:rPr>
                <w:rFonts w:asciiTheme="minorHAnsi" w:eastAsiaTheme="minorEastAsia" w:hAnsiTheme="minorHAnsi"/>
                <w:noProof/>
                <w:sz w:val="22"/>
                <w:szCs w:val="22"/>
                <w:lang w:eastAsia="en-GB"/>
              </w:rPr>
              <w:tab/>
            </w:r>
            <w:r w:rsidR="004630D0" w:rsidRPr="00E95688">
              <w:rPr>
                <w:rStyle w:val="Hyperlink"/>
                <w:noProof/>
              </w:rPr>
              <w:t>Lyrics</w:t>
            </w:r>
            <w:r w:rsidR="004630D0">
              <w:rPr>
                <w:noProof/>
                <w:webHidden/>
              </w:rPr>
              <w:tab/>
            </w:r>
            <w:r w:rsidR="004630D0">
              <w:rPr>
                <w:noProof/>
                <w:webHidden/>
              </w:rPr>
              <w:fldChar w:fldCharType="begin"/>
            </w:r>
            <w:r w:rsidR="004630D0">
              <w:rPr>
                <w:noProof/>
                <w:webHidden/>
              </w:rPr>
              <w:instrText xml:space="preserve"> PAGEREF _Toc73208427 \h </w:instrText>
            </w:r>
            <w:r w:rsidR="004630D0">
              <w:rPr>
                <w:noProof/>
                <w:webHidden/>
              </w:rPr>
            </w:r>
            <w:r w:rsidR="004630D0">
              <w:rPr>
                <w:noProof/>
                <w:webHidden/>
              </w:rPr>
              <w:fldChar w:fldCharType="separate"/>
            </w:r>
            <w:r w:rsidR="00100A74">
              <w:rPr>
                <w:noProof/>
                <w:webHidden/>
              </w:rPr>
              <w:t>78</w:t>
            </w:r>
            <w:r w:rsidR="004630D0">
              <w:rPr>
                <w:noProof/>
                <w:webHidden/>
              </w:rPr>
              <w:fldChar w:fldCharType="end"/>
            </w:r>
          </w:hyperlink>
        </w:p>
        <w:p w14:paraId="70E15231" w14:textId="52DEC942" w:rsidR="004630D0" w:rsidRDefault="008D122E">
          <w:pPr>
            <w:pStyle w:val="TOC1"/>
            <w:tabs>
              <w:tab w:val="right" w:leader="dot" w:pos="9016"/>
            </w:tabs>
            <w:rPr>
              <w:rFonts w:asciiTheme="minorHAnsi" w:eastAsiaTheme="minorEastAsia" w:hAnsiTheme="minorHAnsi"/>
              <w:noProof/>
              <w:sz w:val="22"/>
              <w:szCs w:val="22"/>
              <w:lang w:eastAsia="en-GB"/>
            </w:rPr>
          </w:pPr>
          <w:hyperlink w:anchor="_Toc73208428" w:history="1">
            <w:r w:rsidR="004630D0" w:rsidRPr="00E95688">
              <w:rPr>
                <w:rStyle w:val="Hyperlink"/>
                <w:rFonts w:cs="Times New Roman"/>
                <w:noProof/>
              </w:rPr>
              <w:t>Chapter 7: Discussion &amp; Conclusions</w:t>
            </w:r>
            <w:r w:rsidR="004630D0">
              <w:rPr>
                <w:noProof/>
                <w:webHidden/>
              </w:rPr>
              <w:tab/>
            </w:r>
            <w:r w:rsidR="004630D0">
              <w:rPr>
                <w:noProof/>
                <w:webHidden/>
              </w:rPr>
              <w:fldChar w:fldCharType="begin"/>
            </w:r>
            <w:r w:rsidR="004630D0">
              <w:rPr>
                <w:noProof/>
                <w:webHidden/>
              </w:rPr>
              <w:instrText xml:space="preserve"> PAGEREF _Toc73208428 \h </w:instrText>
            </w:r>
            <w:r w:rsidR="004630D0">
              <w:rPr>
                <w:noProof/>
                <w:webHidden/>
              </w:rPr>
            </w:r>
            <w:r w:rsidR="004630D0">
              <w:rPr>
                <w:noProof/>
                <w:webHidden/>
              </w:rPr>
              <w:fldChar w:fldCharType="separate"/>
            </w:r>
            <w:r w:rsidR="00100A74">
              <w:rPr>
                <w:noProof/>
                <w:webHidden/>
              </w:rPr>
              <w:t>86</w:t>
            </w:r>
            <w:r w:rsidR="004630D0">
              <w:rPr>
                <w:noProof/>
                <w:webHidden/>
              </w:rPr>
              <w:fldChar w:fldCharType="end"/>
            </w:r>
          </w:hyperlink>
        </w:p>
        <w:p w14:paraId="0F1B212F" w14:textId="576E3F56" w:rsidR="004630D0" w:rsidRDefault="008D122E">
          <w:pPr>
            <w:pStyle w:val="TOC2"/>
            <w:tabs>
              <w:tab w:val="left" w:pos="880"/>
              <w:tab w:val="right" w:leader="dot" w:pos="9016"/>
            </w:tabs>
            <w:rPr>
              <w:rFonts w:asciiTheme="minorHAnsi" w:eastAsiaTheme="minorEastAsia" w:hAnsiTheme="minorHAnsi"/>
              <w:noProof/>
              <w:sz w:val="22"/>
              <w:szCs w:val="22"/>
              <w:lang w:eastAsia="en-GB"/>
            </w:rPr>
          </w:pPr>
          <w:hyperlink w:anchor="_Toc73208429" w:history="1">
            <w:r w:rsidR="004630D0" w:rsidRPr="00E95688">
              <w:rPr>
                <w:rStyle w:val="Hyperlink"/>
                <w:noProof/>
              </w:rPr>
              <w:t>7.1</w:t>
            </w:r>
            <w:r w:rsidR="004630D0">
              <w:rPr>
                <w:rFonts w:asciiTheme="minorHAnsi" w:eastAsiaTheme="minorEastAsia" w:hAnsiTheme="minorHAnsi"/>
                <w:noProof/>
                <w:sz w:val="22"/>
                <w:szCs w:val="22"/>
                <w:lang w:eastAsia="en-GB"/>
              </w:rPr>
              <w:tab/>
            </w:r>
            <w:r w:rsidR="004630D0" w:rsidRPr="00E95688">
              <w:rPr>
                <w:rStyle w:val="Hyperlink"/>
                <w:noProof/>
              </w:rPr>
              <w:t>Introduction</w:t>
            </w:r>
            <w:r w:rsidR="004630D0">
              <w:rPr>
                <w:noProof/>
                <w:webHidden/>
              </w:rPr>
              <w:tab/>
            </w:r>
            <w:r w:rsidR="004630D0">
              <w:rPr>
                <w:noProof/>
                <w:webHidden/>
              </w:rPr>
              <w:fldChar w:fldCharType="begin"/>
            </w:r>
            <w:r w:rsidR="004630D0">
              <w:rPr>
                <w:noProof/>
                <w:webHidden/>
              </w:rPr>
              <w:instrText xml:space="preserve"> PAGEREF _Toc73208429 \h </w:instrText>
            </w:r>
            <w:r w:rsidR="004630D0">
              <w:rPr>
                <w:noProof/>
                <w:webHidden/>
              </w:rPr>
            </w:r>
            <w:r w:rsidR="004630D0">
              <w:rPr>
                <w:noProof/>
                <w:webHidden/>
              </w:rPr>
              <w:fldChar w:fldCharType="separate"/>
            </w:r>
            <w:r w:rsidR="00100A74">
              <w:rPr>
                <w:noProof/>
                <w:webHidden/>
              </w:rPr>
              <w:t>86</w:t>
            </w:r>
            <w:r w:rsidR="004630D0">
              <w:rPr>
                <w:noProof/>
                <w:webHidden/>
              </w:rPr>
              <w:fldChar w:fldCharType="end"/>
            </w:r>
          </w:hyperlink>
        </w:p>
        <w:p w14:paraId="1ED4B376" w14:textId="4FAFA121" w:rsidR="004630D0" w:rsidRDefault="008D122E">
          <w:pPr>
            <w:pStyle w:val="TOC2"/>
            <w:tabs>
              <w:tab w:val="left" w:pos="880"/>
              <w:tab w:val="right" w:leader="dot" w:pos="9016"/>
            </w:tabs>
            <w:rPr>
              <w:rFonts w:asciiTheme="minorHAnsi" w:eastAsiaTheme="minorEastAsia" w:hAnsiTheme="minorHAnsi"/>
              <w:noProof/>
              <w:sz w:val="22"/>
              <w:szCs w:val="22"/>
              <w:lang w:eastAsia="en-GB"/>
            </w:rPr>
          </w:pPr>
          <w:hyperlink w:anchor="_Toc73208430" w:history="1">
            <w:r w:rsidR="004630D0" w:rsidRPr="00E95688">
              <w:rPr>
                <w:rStyle w:val="Hyperlink"/>
                <w:noProof/>
              </w:rPr>
              <w:t>7.2</w:t>
            </w:r>
            <w:r w:rsidR="004630D0">
              <w:rPr>
                <w:rFonts w:asciiTheme="minorHAnsi" w:eastAsiaTheme="minorEastAsia" w:hAnsiTheme="minorHAnsi"/>
                <w:noProof/>
                <w:sz w:val="22"/>
                <w:szCs w:val="22"/>
                <w:lang w:eastAsia="en-GB"/>
              </w:rPr>
              <w:tab/>
            </w:r>
            <w:r w:rsidR="004630D0" w:rsidRPr="00E95688">
              <w:rPr>
                <w:rStyle w:val="Hyperlink"/>
                <w:noProof/>
              </w:rPr>
              <w:t>Discussion</w:t>
            </w:r>
            <w:r w:rsidR="004630D0">
              <w:rPr>
                <w:noProof/>
                <w:webHidden/>
              </w:rPr>
              <w:tab/>
            </w:r>
            <w:r w:rsidR="004630D0">
              <w:rPr>
                <w:noProof/>
                <w:webHidden/>
              </w:rPr>
              <w:fldChar w:fldCharType="begin"/>
            </w:r>
            <w:r w:rsidR="004630D0">
              <w:rPr>
                <w:noProof/>
                <w:webHidden/>
              </w:rPr>
              <w:instrText xml:space="preserve"> PAGEREF _Toc73208430 \h </w:instrText>
            </w:r>
            <w:r w:rsidR="004630D0">
              <w:rPr>
                <w:noProof/>
                <w:webHidden/>
              </w:rPr>
            </w:r>
            <w:r w:rsidR="004630D0">
              <w:rPr>
                <w:noProof/>
                <w:webHidden/>
              </w:rPr>
              <w:fldChar w:fldCharType="separate"/>
            </w:r>
            <w:r w:rsidR="00100A74">
              <w:rPr>
                <w:noProof/>
                <w:webHidden/>
              </w:rPr>
              <w:t>86</w:t>
            </w:r>
            <w:r w:rsidR="004630D0">
              <w:rPr>
                <w:noProof/>
                <w:webHidden/>
              </w:rPr>
              <w:fldChar w:fldCharType="end"/>
            </w:r>
          </w:hyperlink>
        </w:p>
        <w:p w14:paraId="60F56FDC" w14:textId="6F67F499" w:rsidR="004630D0" w:rsidRDefault="008D122E">
          <w:pPr>
            <w:pStyle w:val="TOC2"/>
            <w:tabs>
              <w:tab w:val="left" w:pos="880"/>
              <w:tab w:val="right" w:leader="dot" w:pos="9016"/>
            </w:tabs>
            <w:rPr>
              <w:rFonts w:asciiTheme="minorHAnsi" w:eastAsiaTheme="minorEastAsia" w:hAnsiTheme="minorHAnsi"/>
              <w:noProof/>
              <w:sz w:val="22"/>
              <w:szCs w:val="22"/>
              <w:lang w:eastAsia="en-GB"/>
            </w:rPr>
          </w:pPr>
          <w:hyperlink w:anchor="_Toc73208431" w:history="1">
            <w:r w:rsidR="004630D0" w:rsidRPr="00E95688">
              <w:rPr>
                <w:rStyle w:val="Hyperlink"/>
                <w:noProof/>
              </w:rPr>
              <w:t>7.3</w:t>
            </w:r>
            <w:r w:rsidR="004630D0">
              <w:rPr>
                <w:rFonts w:asciiTheme="minorHAnsi" w:eastAsiaTheme="minorEastAsia" w:hAnsiTheme="minorHAnsi"/>
                <w:noProof/>
                <w:sz w:val="22"/>
                <w:szCs w:val="22"/>
                <w:lang w:eastAsia="en-GB"/>
              </w:rPr>
              <w:tab/>
            </w:r>
            <w:r w:rsidR="004630D0" w:rsidRPr="00E95688">
              <w:rPr>
                <w:rStyle w:val="Hyperlink"/>
                <w:noProof/>
              </w:rPr>
              <w:t>Answering the Research Question</w:t>
            </w:r>
            <w:r w:rsidR="004630D0">
              <w:rPr>
                <w:noProof/>
                <w:webHidden/>
              </w:rPr>
              <w:tab/>
            </w:r>
            <w:r w:rsidR="004630D0">
              <w:rPr>
                <w:noProof/>
                <w:webHidden/>
              </w:rPr>
              <w:fldChar w:fldCharType="begin"/>
            </w:r>
            <w:r w:rsidR="004630D0">
              <w:rPr>
                <w:noProof/>
                <w:webHidden/>
              </w:rPr>
              <w:instrText xml:space="preserve"> PAGEREF _Toc73208431 \h </w:instrText>
            </w:r>
            <w:r w:rsidR="004630D0">
              <w:rPr>
                <w:noProof/>
                <w:webHidden/>
              </w:rPr>
            </w:r>
            <w:r w:rsidR="004630D0">
              <w:rPr>
                <w:noProof/>
                <w:webHidden/>
              </w:rPr>
              <w:fldChar w:fldCharType="separate"/>
            </w:r>
            <w:r w:rsidR="00100A74">
              <w:rPr>
                <w:noProof/>
                <w:webHidden/>
              </w:rPr>
              <w:t>87</w:t>
            </w:r>
            <w:r w:rsidR="004630D0">
              <w:rPr>
                <w:noProof/>
                <w:webHidden/>
              </w:rPr>
              <w:fldChar w:fldCharType="end"/>
            </w:r>
          </w:hyperlink>
        </w:p>
        <w:p w14:paraId="42D13B64" w14:textId="0DE9B7A3" w:rsidR="004630D0" w:rsidRDefault="008D122E">
          <w:pPr>
            <w:pStyle w:val="TOC1"/>
            <w:tabs>
              <w:tab w:val="right" w:leader="dot" w:pos="9016"/>
            </w:tabs>
            <w:rPr>
              <w:rFonts w:asciiTheme="minorHAnsi" w:eastAsiaTheme="minorEastAsia" w:hAnsiTheme="minorHAnsi"/>
              <w:noProof/>
              <w:sz w:val="22"/>
              <w:szCs w:val="22"/>
              <w:lang w:eastAsia="en-GB"/>
            </w:rPr>
          </w:pPr>
          <w:hyperlink w:anchor="_Toc73208432" w:history="1">
            <w:r w:rsidR="004630D0" w:rsidRPr="00E95688">
              <w:rPr>
                <w:rStyle w:val="Hyperlink"/>
                <w:rFonts w:cs="Times New Roman"/>
                <w:noProof/>
              </w:rPr>
              <w:t>References</w:t>
            </w:r>
            <w:r w:rsidR="004630D0">
              <w:rPr>
                <w:noProof/>
                <w:webHidden/>
              </w:rPr>
              <w:tab/>
            </w:r>
            <w:r w:rsidR="004630D0">
              <w:rPr>
                <w:noProof/>
                <w:webHidden/>
              </w:rPr>
              <w:fldChar w:fldCharType="begin"/>
            </w:r>
            <w:r w:rsidR="004630D0">
              <w:rPr>
                <w:noProof/>
                <w:webHidden/>
              </w:rPr>
              <w:instrText xml:space="preserve"> PAGEREF _Toc73208432 \h </w:instrText>
            </w:r>
            <w:r w:rsidR="004630D0">
              <w:rPr>
                <w:noProof/>
                <w:webHidden/>
              </w:rPr>
            </w:r>
            <w:r w:rsidR="004630D0">
              <w:rPr>
                <w:noProof/>
                <w:webHidden/>
              </w:rPr>
              <w:fldChar w:fldCharType="separate"/>
            </w:r>
            <w:r w:rsidR="00100A74">
              <w:rPr>
                <w:noProof/>
                <w:webHidden/>
              </w:rPr>
              <w:t>88</w:t>
            </w:r>
            <w:r w:rsidR="004630D0">
              <w:rPr>
                <w:noProof/>
                <w:webHidden/>
              </w:rPr>
              <w:fldChar w:fldCharType="end"/>
            </w:r>
          </w:hyperlink>
        </w:p>
        <w:p w14:paraId="6FE03774" w14:textId="7A02F4DD" w:rsidR="004630D0" w:rsidRDefault="008D122E">
          <w:pPr>
            <w:pStyle w:val="TOC1"/>
            <w:tabs>
              <w:tab w:val="right" w:leader="dot" w:pos="9016"/>
            </w:tabs>
            <w:rPr>
              <w:rFonts w:asciiTheme="minorHAnsi" w:eastAsiaTheme="minorEastAsia" w:hAnsiTheme="minorHAnsi"/>
              <w:noProof/>
              <w:sz w:val="22"/>
              <w:szCs w:val="22"/>
              <w:lang w:eastAsia="en-GB"/>
            </w:rPr>
          </w:pPr>
          <w:hyperlink w:anchor="_Toc73208433" w:history="1">
            <w:r w:rsidR="004630D0" w:rsidRPr="00E95688">
              <w:rPr>
                <w:rStyle w:val="Hyperlink"/>
                <w:rFonts w:cs="Times New Roman"/>
                <w:noProof/>
              </w:rPr>
              <w:t>Bibliography</w:t>
            </w:r>
            <w:r w:rsidR="004630D0">
              <w:rPr>
                <w:noProof/>
                <w:webHidden/>
              </w:rPr>
              <w:tab/>
            </w:r>
            <w:r w:rsidR="004630D0">
              <w:rPr>
                <w:noProof/>
                <w:webHidden/>
              </w:rPr>
              <w:fldChar w:fldCharType="begin"/>
            </w:r>
            <w:r w:rsidR="004630D0">
              <w:rPr>
                <w:noProof/>
                <w:webHidden/>
              </w:rPr>
              <w:instrText xml:space="preserve"> PAGEREF _Toc73208433 \h </w:instrText>
            </w:r>
            <w:r w:rsidR="004630D0">
              <w:rPr>
                <w:noProof/>
                <w:webHidden/>
              </w:rPr>
            </w:r>
            <w:r w:rsidR="004630D0">
              <w:rPr>
                <w:noProof/>
                <w:webHidden/>
              </w:rPr>
              <w:fldChar w:fldCharType="separate"/>
            </w:r>
            <w:r w:rsidR="00100A74">
              <w:rPr>
                <w:noProof/>
                <w:webHidden/>
              </w:rPr>
              <w:t>97</w:t>
            </w:r>
            <w:r w:rsidR="004630D0">
              <w:rPr>
                <w:noProof/>
                <w:webHidden/>
              </w:rPr>
              <w:fldChar w:fldCharType="end"/>
            </w:r>
          </w:hyperlink>
        </w:p>
        <w:p w14:paraId="07BC4BF7" w14:textId="587116AD" w:rsidR="004630D0" w:rsidRDefault="008D122E">
          <w:pPr>
            <w:pStyle w:val="TOC1"/>
            <w:tabs>
              <w:tab w:val="right" w:leader="dot" w:pos="9016"/>
            </w:tabs>
            <w:rPr>
              <w:rFonts w:asciiTheme="minorHAnsi" w:eastAsiaTheme="minorEastAsia" w:hAnsiTheme="minorHAnsi"/>
              <w:noProof/>
              <w:sz w:val="22"/>
              <w:szCs w:val="22"/>
              <w:lang w:eastAsia="en-GB"/>
            </w:rPr>
          </w:pPr>
          <w:hyperlink w:anchor="_Toc73208434" w:history="1">
            <w:r w:rsidR="004630D0" w:rsidRPr="00E95688">
              <w:rPr>
                <w:rStyle w:val="Hyperlink"/>
                <w:rFonts w:cs="Times New Roman"/>
                <w:noProof/>
              </w:rPr>
              <w:t>Appendices</w:t>
            </w:r>
            <w:r w:rsidR="004630D0">
              <w:rPr>
                <w:noProof/>
                <w:webHidden/>
              </w:rPr>
              <w:tab/>
            </w:r>
            <w:r w:rsidR="004630D0">
              <w:rPr>
                <w:noProof/>
                <w:webHidden/>
              </w:rPr>
              <w:fldChar w:fldCharType="begin"/>
            </w:r>
            <w:r w:rsidR="004630D0">
              <w:rPr>
                <w:noProof/>
                <w:webHidden/>
              </w:rPr>
              <w:instrText xml:space="preserve"> PAGEREF _Toc73208434 \h </w:instrText>
            </w:r>
            <w:r w:rsidR="004630D0">
              <w:rPr>
                <w:noProof/>
                <w:webHidden/>
              </w:rPr>
            </w:r>
            <w:r w:rsidR="004630D0">
              <w:rPr>
                <w:noProof/>
                <w:webHidden/>
              </w:rPr>
              <w:fldChar w:fldCharType="separate"/>
            </w:r>
            <w:r w:rsidR="00100A74">
              <w:rPr>
                <w:noProof/>
                <w:webHidden/>
              </w:rPr>
              <w:t>124</w:t>
            </w:r>
            <w:r w:rsidR="004630D0">
              <w:rPr>
                <w:noProof/>
                <w:webHidden/>
              </w:rPr>
              <w:fldChar w:fldCharType="end"/>
            </w:r>
          </w:hyperlink>
        </w:p>
        <w:p w14:paraId="5DBAE8B8" w14:textId="1202819A" w:rsidR="004630D0" w:rsidRDefault="008D122E">
          <w:pPr>
            <w:pStyle w:val="TOC2"/>
            <w:tabs>
              <w:tab w:val="right" w:leader="dot" w:pos="9016"/>
            </w:tabs>
            <w:rPr>
              <w:rFonts w:asciiTheme="minorHAnsi" w:eastAsiaTheme="minorEastAsia" w:hAnsiTheme="minorHAnsi"/>
              <w:noProof/>
              <w:sz w:val="22"/>
              <w:szCs w:val="22"/>
              <w:lang w:eastAsia="en-GB"/>
            </w:rPr>
          </w:pPr>
          <w:hyperlink w:anchor="_Toc73208435" w:history="1">
            <w:r w:rsidR="004630D0" w:rsidRPr="00E95688">
              <w:rPr>
                <w:rStyle w:val="Hyperlink"/>
                <w:noProof/>
              </w:rPr>
              <w:t>Appendix A - Prototype screenshots</w:t>
            </w:r>
            <w:r w:rsidR="004630D0">
              <w:rPr>
                <w:noProof/>
                <w:webHidden/>
              </w:rPr>
              <w:tab/>
            </w:r>
            <w:r w:rsidR="004630D0">
              <w:rPr>
                <w:noProof/>
                <w:webHidden/>
              </w:rPr>
              <w:fldChar w:fldCharType="begin"/>
            </w:r>
            <w:r w:rsidR="004630D0">
              <w:rPr>
                <w:noProof/>
                <w:webHidden/>
              </w:rPr>
              <w:instrText xml:space="preserve"> PAGEREF _Toc73208435 \h </w:instrText>
            </w:r>
            <w:r w:rsidR="004630D0">
              <w:rPr>
                <w:noProof/>
                <w:webHidden/>
              </w:rPr>
            </w:r>
            <w:r w:rsidR="004630D0">
              <w:rPr>
                <w:noProof/>
                <w:webHidden/>
              </w:rPr>
              <w:fldChar w:fldCharType="separate"/>
            </w:r>
            <w:r w:rsidR="00100A74">
              <w:rPr>
                <w:noProof/>
                <w:webHidden/>
              </w:rPr>
              <w:t>124</w:t>
            </w:r>
            <w:r w:rsidR="004630D0">
              <w:rPr>
                <w:noProof/>
                <w:webHidden/>
              </w:rPr>
              <w:fldChar w:fldCharType="end"/>
            </w:r>
          </w:hyperlink>
        </w:p>
        <w:p w14:paraId="667EB834" w14:textId="06A34954" w:rsidR="004630D0" w:rsidRDefault="008D122E">
          <w:pPr>
            <w:pStyle w:val="TOC2"/>
            <w:tabs>
              <w:tab w:val="right" w:leader="dot" w:pos="9016"/>
            </w:tabs>
            <w:rPr>
              <w:rFonts w:asciiTheme="minorHAnsi" w:eastAsiaTheme="minorEastAsia" w:hAnsiTheme="minorHAnsi"/>
              <w:noProof/>
              <w:sz w:val="22"/>
              <w:szCs w:val="22"/>
              <w:lang w:eastAsia="en-GB"/>
            </w:rPr>
          </w:pPr>
          <w:hyperlink w:anchor="_Toc73208436" w:history="1">
            <w:r w:rsidR="004630D0" w:rsidRPr="00E95688">
              <w:rPr>
                <w:rStyle w:val="Hyperlink"/>
                <w:noProof/>
              </w:rPr>
              <w:t>Appendix B – Lemmatisation vs Stemming</w:t>
            </w:r>
            <w:r w:rsidR="004630D0">
              <w:rPr>
                <w:noProof/>
                <w:webHidden/>
              </w:rPr>
              <w:tab/>
            </w:r>
            <w:r w:rsidR="004630D0">
              <w:rPr>
                <w:noProof/>
                <w:webHidden/>
              </w:rPr>
              <w:fldChar w:fldCharType="begin"/>
            </w:r>
            <w:r w:rsidR="004630D0">
              <w:rPr>
                <w:noProof/>
                <w:webHidden/>
              </w:rPr>
              <w:instrText xml:space="preserve"> PAGEREF _Toc73208436 \h </w:instrText>
            </w:r>
            <w:r w:rsidR="004630D0">
              <w:rPr>
                <w:noProof/>
                <w:webHidden/>
              </w:rPr>
            </w:r>
            <w:r w:rsidR="004630D0">
              <w:rPr>
                <w:noProof/>
                <w:webHidden/>
              </w:rPr>
              <w:fldChar w:fldCharType="separate"/>
            </w:r>
            <w:r w:rsidR="00100A74">
              <w:rPr>
                <w:noProof/>
                <w:webHidden/>
              </w:rPr>
              <w:t>134</w:t>
            </w:r>
            <w:r w:rsidR="004630D0">
              <w:rPr>
                <w:noProof/>
                <w:webHidden/>
              </w:rPr>
              <w:fldChar w:fldCharType="end"/>
            </w:r>
          </w:hyperlink>
        </w:p>
        <w:p w14:paraId="266D892B" w14:textId="6D18660A" w:rsidR="004630D0" w:rsidRDefault="008D122E">
          <w:pPr>
            <w:pStyle w:val="TOC2"/>
            <w:tabs>
              <w:tab w:val="right" w:leader="dot" w:pos="9016"/>
            </w:tabs>
            <w:rPr>
              <w:rFonts w:asciiTheme="minorHAnsi" w:eastAsiaTheme="minorEastAsia" w:hAnsiTheme="minorHAnsi"/>
              <w:noProof/>
              <w:sz w:val="22"/>
              <w:szCs w:val="22"/>
              <w:lang w:eastAsia="en-GB"/>
            </w:rPr>
          </w:pPr>
          <w:hyperlink w:anchor="_Toc73208437" w:history="1">
            <w:r w:rsidR="004630D0" w:rsidRPr="00E95688">
              <w:rPr>
                <w:rStyle w:val="Hyperlink"/>
                <w:noProof/>
              </w:rPr>
              <w:t>Appendix C – Web scraping and cleaning data in Power BI</w:t>
            </w:r>
            <w:r w:rsidR="004630D0">
              <w:rPr>
                <w:noProof/>
                <w:webHidden/>
              </w:rPr>
              <w:tab/>
            </w:r>
            <w:r w:rsidR="004630D0">
              <w:rPr>
                <w:noProof/>
                <w:webHidden/>
              </w:rPr>
              <w:fldChar w:fldCharType="begin"/>
            </w:r>
            <w:r w:rsidR="004630D0">
              <w:rPr>
                <w:noProof/>
                <w:webHidden/>
              </w:rPr>
              <w:instrText xml:space="preserve"> PAGEREF _Toc73208437 \h </w:instrText>
            </w:r>
            <w:r w:rsidR="004630D0">
              <w:rPr>
                <w:noProof/>
                <w:webHidden/>
              </w:rPr>
            </w:r>
            <w:r w:rsidR="004630D0">
              <w:rPr>
                <w:noProof/>
                <w:webHidden/>
              </w:rPr>
              <w:fldChar w:fldCharType="separate"/>
            </w:r>
            <w:r w:rsidR="00100A74">
              <w:rPr>
                <w:noProof/>
                <w:webHidden/>
              </w:rPr>
              <w:t>137</w:t>
            </w:r>
            <w:r w:rsidR="004630D0">
              <w:rPr>
                <w:noProof/>
                <w:webHidden/>
              </w:rPr>
              <w:fldChar w:fldCharType="end"/>
            </w:r>
          </w:hyperlink>
        </w:p>
        <w:p w14:paraId="53340E23" w14:textId="5A039075" w:rsidR="004630D0" w:rsidRDefault="008D122E">
          <w:pPr>
            <w:pStyle w:val="TOC2"/>
            <w:tabs>
              <w:tab w:val="right" w:leader="dot" w:pos="9016"/>
            </w:tabs>
            <w:rPr>
              <w:rFonts w:asciiTheme="minorHAnsi" w:eastAsiaTheme="minorEastAsia" w:hAnsiTheme="minorHAnsi"/>
              <w:noProof/>
              <w:sz w:val="22"/>
              <w:szCs w:val="22"/>
              <w:lang w:eastAsia="en-GB"/>
            </w:rPr>
          </w:pPr>
          <w:hyperlink w:anchor="_Toc73208438" w:history="1">
            <w:r w:rsidR="004630D0" w:rsidRPr="00E95688">
              <w:rPr>
                <w:rStyle w:val="Hyperlink"/>
                <w:noProof/>
              </w:rPr>
              <w:t>Appendix D – Google Colab run of UK dataset</w:t>
            </w:r>
            <w:r w:rsidR="004630D0">
              <w:rPr>
                <w:noProof/>
                <w:webHidden/>
              </w:rPr>
              <w:tab/>
            </w:r>
            <w:r w:rsidR="004630D0">
              <w:rPr>
                <w:noProof/>
                <w:webHidden/>
              </w:rPr>
              <w:fldChar w:fldCharType="begin"/>
            </w:r>
            <w:r w:rsidR="004630D0">
              <w:rPr>
                <w:noProof/>
                <w:webHidden/>
              </w:rPr>
              <w:instrText xml:space="preserve"> PAGEREF _Toc73208438 \h </w:instrText>
            </w:r>
            <w:r w:rsidR="004630D0">
              <w:rPr>
                <w:noProof/>
                <w:webHidden/>
              </w:rPr>
            </w:r>
            <w:r w:rsidR="004630D0">
              <w:rPr>
                <w:noProof/>
                <w:webHidden/>
              </w:rPr>
              <w:fldChar w:fldCharType="separate"/>
            </w:r>
            <w:r w:rsidR="00100A74">
              <w:rPr>
                <w:noProof/>
                <w:webHidden/>
              </w:rPr>
              <w:t>142</w:t>
            </w:r>
            <w:r w:rsidR="004630D0">
              <w:rPr>
                <w:noProof/>
                <w:webHidden/>
              </w:rPr>
              <w:fldChar w:fldCharType="end"/>
            </w:r>
          </w:hyperlink>
        </w:p>
        <w:p w14:paraId="0F0F348D" w14:textId="3977A15A" w:rsidR="004630D0" w:rsidRDefault="008D122E">
          <w:pPr>
            <w:pStyle w:val="TOC2"/>
            <w:tabs>
              <w:tab w:val="right" w:leader="dot" w:pos="9016"/>
            </w:tabs>
            <w:rPr>
              <w:rFonts w:asciiTheme="minorHAnsi" w:eastAsiaTheme="minorEastAsia" w:hAnsiTheme="minorHAnsi"/>
              <w:noProof/>
              <w:sz w:val="22"/>
              <w:szCs w:val="22"/>
              <w:lang w:eastAsia="en-GB"/>
            </w:rPr>
          </w:pPr>
          <w:hyperlink w:anchor="_Toc73208439" w:history="1">
            <w:r w:rsidR="004630D0" w:rsidRPr="00E95688">
              <w:rPr>
                <w:rStyle w:val="Hyperlink"/>
                <w:noProof/>
              </w:rPr>
              <w:t>Appendix E – Sentiment Analysis in Power BI</w:t>
            </w:r>
            <w:r w:rsidR="004630D0">
              <w:rPr>
                <w:noProof/>
                <w:webHidden/>
              </w:rPr>
              <w:tab/>
            </w:r>
            <w:r w:rsidR="004630D0">
              <w:rPr>
                <w:noProof/>
                <w:webHidden/>
              </w:rPr>
              <w:fldChar w:fldCharType="begin"/>
            </w:r>
            <w:r w:rsidR="004630D0">
              <w:rPr>
                <w:noProof/>
                <w:webHidden/>
              </w:rPr>
              <w:instrText xml:space="preserve"> PAGEREF _Toc73208439 \h </w:instrText>
            </w:r>
            <w:r w:rsidR="004630D0">
              <w:rPr>
                <w:noProof/>
                <w:webHidden/>
              </w:rPr>
            </w:r>
            <w:r w:rsidR="004630D0">
              <w:rPr>
                <w:noProof/>
                <w:webHidden/>
              </w:rPr>
              <w:fldChar w:fldCharType="separate"/>
            </w:r>
            <w:r w:rsidR="00100A74">
              <w:rPr>
                <w:noProof/>
                <w:webHidden/>
              </w:rPr>
              <w:t>148</w:t>
            </w:r>
            <w:r w:rsidR="004630D0">
              <w:rPr>
                <w:noProof/>
                <w:webHidden/>
              </w:rPr>
              <w:fldChar w:fldCharType="end"/>
            </w:r>
          </w:hyperlink>
        </w:p>
        <w:p w14:paraId="555FC4E9" w14:textId="6B74E99F" w:rsidR="004630D0" w:rsidRDefault="008D122E">
          <w:pPr>
            <w:pStyle w:val="TOC1"/>
            <w:tabs>
              <w:tab w:val="right" w:leader="dot" w:pos="9016"/>
            </w:tabs>
            <w:rPr>
              <w:rFonts w:asciiTheme="minorHAnsi" w:eastAsiaTheme="minorEastAsia" w:hAnsiTheme="minorHAnsi"/>
              <w:noProof/>
              <w:sz w:val="22"/>
              <w:szCs w:val="22"/>
              <w:lang w:eastAsia="en-GB"/>
            </w:rPr>
          </w:pPr>
          <w:hyperlink w:anchor="_Toc73208440" w:history="1">
            <w:r w:rsidR="004630D0" w:rsidRPr="00E95688">
              <w:rPr>
                <w:rStyle w:val="Hyperlink"/>
                <w:rFonts w:cs="Times New Roman"/>
                <w:noProof/>
              </w:rPr>
              <w:t>End Notes</w:t>
            </w:r>
            <w:r w:rsidR="004630D0">
              <w:rPr>
                <w:noProof/>
                <w:webHidden/>
              </w:rPr>
              <w:tab/>
            </w:r>
            <w:r w:rsidR="004630D0">
              <w:rPr>
                <w:noProof/>
                <w:webHidden/>
              </w:rPr>
              <w:fldChar w:fldCharType="begin"/>
            </w:r>
            <w:r w:rsidR="004630D0">
              <w:rPr>
                <w:noProof/>
                <w:webHidden/>
              </w:rPr>
              <w:instrText xml:space="preserve"> PAGEREF _Toc73208440 \h </w:instrText>
            </w:r>
            <w:r w:rsidR="004630D0">
              <w:rPr>
                <w:noProof/>
                <w:webHidden/>
              </w:rPr>
            </w:r>
            <w:r w:rsidR="004630D0">
              <w:rPr>
                <w:noProof/>
                <w:webHidden/>
              </w:rPr>
              <w:fldChar w:fldCharType="separate"/>
            </w:r>
            <w:r w:rsidR="00100A74">
              <w:rPr>
                <w:noProof/>
                <w:webHidden/>
              </w:rPr>
              <w:t>187</w:t>
            </w:r>
            <w:r w:rsidR="004630D0">
              <w:rPr>
                <w:noProof/>
                <w:webHidden/>
              </w:rPr>
              <w:fldChar w:fldCharType="end"/>
            </w:r>
          </w:hyperlink>
        </w:p>
        <w:p w14:paraId="2A40D004" w14:textId="5612079E" w:rsidR="008E5E23" w:rsidRPr="007F38A3" w:rsidRDefault="006E3F28" w:rsidP="005D43C3">
          <w:pPr>
            <w:rPr>
              <w:rFonts w:cs="Times New Roman"/>
              <w:b/>
              <w:bCs/>
              <w:noProof/>
            </w:rPr>
            <w:sectPr w:rsidR="008E5E23" w:rsidRPr="007F38A3" w:rsidSect="00E44D79">
              <w:headerReference w:type="default" r:id="rId10"/>
              <w:footerReference w:type="default" r:id="rId11"/>
              <w:pgSz w:w="11906" w:h="16838"/>
              <w:pgMar w:top="1440" w:right="1440" w:bottom="1440" w:left="1440" w:header="708" w:footer="708" w:gutter="0"/>
              <w:pgNumType w:fmt="lowerRoman"/>
              <w:cols w:space="708"/>
              <w:titlePg/>
              <w:docGrid w:linePitch="360"/>
            </w:sectPr>
          </w:pPr>
          <w:r w:rsidRPr="007F38A3">
            <w:rPr>
              <w:rFonts w:cs="Times New Roman"/>
              <w:b/>
              <w:bCs/>
              <w:noProof/>
            </w:rPr>
            <w:fldChar w:fldCharType="end"/>
          </w:r>
        </w:p>
        <w:p w14:paraId="138E83BC" w14:textId="77777777" w:rsidR="000E1EE5" w:rsidRPr="007F38A3" w:rsidRDefault="008D122E" w:rsidP="005D43C3">
          <w:pPr>
            <w:tabs>
              <w:tab w:val="right" w:pos="9026"/>
            </w:tabs>
            <w:rPr>
              <w:rFonts w:cs="Times New Roman"/>
              <w:noProof/>
            </w:rPr>
          </w:pPr>
        </w:p>
      </w:sdtContent>
    </w:sdt>
    <w:p w14:paraId="5C48A5A8" w14:textId="321EDCB1" w:rsidR="000E1EE5" w:rsidRDefault="000E1EE5" w:rsidP="005D43C3">
      <w:pPr>
        <w:tabs>
          <w:tab w:val="right" w:pos="9026"/>
        </w:tabs>
        <w:rPr>
          <w:rFonts w:cs="Times New Roman"/>
        </w:rPr>
      </w:pPr>
    </w:p>
    <w:p w14:paraId="65054B8A" w14:textId="172FD3CA" w:rsidR="00256B0C" w:rsidRDefault="00256B0C" w:rsidP="005D43C3">
      <w:pPr>
        <w:tabs>
          <w:tab w:val="right" w:pos="9026"/>
        </w:tabs>
        <w:rPr>
          <w:rFonts w:cs="Times New Roman"/>
        </w:rPr>
      </w:pPr>
    </w:p>
    <w:p w14:paraId="20DC9A04" w14:textId="6873CB14" w:rsidR="00256B0C" w:rsidRDefault="00256B0C" w:rsidP="005D43C3">
      <w:pPr>
        <w:tabs>
          <w:tab w:val="right" w:pos="9026"/>
        </w:tabs>
        <w:rPr>
          <w:rFonts w:cs="Times New Roman"/>
        </w:rPr>
      </w:pPr>
    </w:p>
    <w:p w14:paraId="3D42B6AD" w14:textId="73301EDA" w:rsidR="00256B0C" w:rsidRDefault="00256B0C" w:rsidP="005D43C3">
      <w:pPr>
        <w:tabs>
          <w:tab w:val="right" w:pos="9026"/>
        </w:tabs>
        <w:rPr>
          <w:rFonts w:cs="Times New Roman"/>
        </w:rPr>
      </w:pPr>
    </w:p>
    <w:p w14:paraId="181C984B" w14:textId="5D18FF23" w:rsidR="00256B0C" w:rsidRDefault="00256B0C" w:rsidP="005D43C3">
      <w:pPr>
        <w:tabs>
          <w:tab w:val="right" w:pos="9026"/>
        </w:tabs>
        <w:rPr>
          <w:rFonts w:cs="Times New Roman"/>
        </w:rPr>
      </w:pPr>
    </w:p>
    <w:p w14:paraId="2300C333" w14:textId="2629CA22" w:rsidR="00256B0C" w:rsidRDefault="00256B0C" w:rsidP="005D43C3">
      <w:pPr>
        <w:tabs>
          <w:tab w:val="right" w:pos="9026"/>
        </w:tabs>
        <w:rPr>
          <w:rFonts w:cs="Times New Roman"/>
        </w:rPr>
      </w:pPr>
    </w:p>
    <w:p w14:paraId="2C3C3F23" w14:textId="05F89DCD" w:rsidR="00256B0C" w:rsidRDefault="00256B0C" w:rsidP="005D43C3">
      <w:pPr>
        <w:tabs>
          <w:tab w:val="right" w:pos="9026"/>
        </w:tabs>
        <w:rPr>
          <w:rFonts w:cs="Times New Roman"/>
        </w:rPr>
      </w:pPr>
    </w:p>
    <w:p w14:paraId="2DCA722D" w14:textId="34C0C4D8" w:rsidR="00256B0C" w:rsidRDefault="00256B0C" w:rsidP="005D43C3">
      <w:pPr>
        <w:tabs>
          <w:tab w:val="right" w:pos="9026"/>
        </w:tabs>
        <w:rPr>
          <w:rFonts w:cs="Times New Roman"/>
        </w:rPr>
      </w:pPr>
    </w:p>
    <w:p w14:paraId="624C6D6E" w14:textId="20DEC430" w:rsidR="00256B0C" w:rsidRDefault="00256B0C" w:rsidP="005D43C3">
      <w:pPr>
        <w:tabs>
          <w:tab w:val="right" w:pos="9026"/>
        </w:tabs>
        <w:rPr>
          <w:rFonts w:cs="Times New Roman"/>
        </w:rPr>
      </w:pPr>
    </w:p>
    <w:p w14:paraId="1D1922BB" w14:textId="340C92BC" w:rsidR="00256B0C" w:rsidRDefault="00256B0C" w:rsidP="005D43C3">
      <w:pPr>
        <w:tabs>
          <w:tab w:val="right" w:pos="9026"/>
        </w:tabs>
        <w:rPr>
          <w:rFonts w:cs="Times New Roman"/>
        </w:rPr>
      </w:pPr>
    </w:p>
    <w:p w14:paraId="48744421" w14:textId="77777777" w:rsidR="00256B0C" w:rsidRPr="007F38A3" w:rsidRDefault="00256B0C" w:rsidP="005D43C3">
      <w:pPr>
        <w:tabs>
          <w:tab w:val="right" w:pos="9026"/>
        </w:tabs>
        <w:rPr>
          <w:rFonts w:cs="Times New Roman"/>
        </w:rPr>
      </w:pPr>
    </w:p>
    <w:p w14:paraId="7F636122" w14:textId="78AFFED0" w:rsidR="00020D0C" w:rsidRPr="007F38A3" w:rsidRDefault="00F43DC2" w:rsidP="005D43C3">
      <w:pPr>
        <w:pStyle w:val="Heading1"/>
        <w:rPr>
          <w:rFonts w:ascii="Times New Roman" w:hAnsi="Times New Roman" w:cs="Times New Roman"/>
          <w:noProof/>
          <w:sz w:val="32"/>
          <w:szCs w:val="32"/>
        </w:rPr>
      </w:pPr>
      <w:bookmarkStart w:id="2" w:name="_Toc73208379"/>
      <w:r w:rsidRPr="007F38A3">
        <w:rPr>
          <w:rFonts w:ascii="Times New Roman" w:hAnsi="Times New Roman" w:cs="Times New Roman"/>
          <w:color w:val="auto"/>
          <w:sz w:val="32"/>
          <w:szCs w:val="32"/>
        </w:rPr>
        <w:lastRenderedPageBreak/>
        <w:t xml:space="preserve">Chapter 1: </w:t>
      </w:r>
      <w:r w:rsidR="00D928E1" w:rsidRPr="007F38A3">
        <w:rPr>
          <w:rFonts w:ascii="Times New Roman" w:hAnsi="Times New Roman" w:cs="Times New Roman"/>
          <w:color w:val="auto"/>
          <w:sz w:val="32"/>
          <w:szCs w:val="32"/>
        </w:rPr>
        <w:t>Introduction</w:t>
      </w:r>
      <w:bookmarkEnd w:id="2"/>
    </w:p>
    <w:p w14:paraId="21CC8B62" w14:textId="71826ACB" w:rsidR="003408BC" w:rsidRDefault="004A598D" w:rsidP="005D43C3">
      <w:pPr>
        <w:pStyle w:val="Heading2"/>
        <w:numPr>
          <w:ilvl w:val="1"/>
          <w:numId w:val="24"/>
        </w:numPr>
        <w:rPr>
          <w:sz w:val="28"/>
          <w:szCs w:val="28"/>
        </w:rPr>
      </w:pPr>
      <w:bookmarkStart w:id="3" w:name="_Toc73208380"/>
      <w:r w:rsidRPr="004A598D">
        <w:rPr>
          <w:sz w:val="28"/>
          <w:szCs w:val="28"/>
        </w:rPr>
        <w:t>Overview</w:t>
      </w:r>
      <w:bookmarkEnd w:id="3"/>
    </w:p>
    <w:p w14:paraId="5DD5E36B" w14:textId="25BA0F4E" w:rsidR="00905877" w:rsidRPr="00905877" w:rsidRDefault="00905877" w:rsidP="005D43C3">
      <w:pPr>
        <w:ind w:left="720"/>
      </w:pPr>
      <w:r>
        <w:t xml:space="preserve">“a single unit of language that has meaning and can be spoken or written” </w:t>
      </w:r>
      <w:r>
        <w:fldChar w:fldCharType="begin"/>
      </w:r>
      <w:r>
        <w:instrText xml:space="preserve"> ADDIN ZOTERO_ITEM CSL_CITATION {"citationID":"yTembn2h","properties":{"formattedCitation":"(word, 2021)","plainCitation":"(word, 2021)","noteIndex":0},"citationItems":[{"id":1231,"uris":["http://zotero.org/users/7056409/items/X6SHNFAR"],"uri":["http://zotero.org/users/7056409/items/X6SHNFAR"],"itemData":{"id":1231,"type":"webpage","abstract":"1. a single unit of language that has meaning and can be spoken or written:  2…","language":"en","title":"word","URL":"https://dictionary.cambridge.org/dictionary/english/word","accessed":{"date-parts":[["2021",5,26]]}}}],"schema":"https://github.com/citation-style-language/schema/raw/master/csl-citation.json"} </w:instrText>
      </w:r>
      <w:r>
        <w:fldChar w:fldCharType="separate"/>
      </w:r>
      <w:r w:rsidRPr="00905877">
        <w:rPr>
          <w:rFonts w:cs="Times New Roman"/>
        </w:rPr>
        <w:t>(word, 2021)</w:t>
      </w:r>
      <w:r>
        <w:fldChar w:fldCharType="end"/>
      </w:r>
    </w:p>
    <w:p w14:paraId="481C6750" w14:textId="372F8ED3" w:rsidR="008D4186" w:rsidRDefault="00DF1803" w:rsidP="005D43C3">
      <w:pPr>
        <w:rPr>
          <w:rFonts w:cs="Times New Roman"/>
        </w:rPr>
      </w:pPr>
      <w:r>
        <w:rPr>
          <w:rFonts w:cs="Times New Roman"/>
        </w:rPr>
        <w:t>Words are incredibly powerful tools.  We tell our parents, our partners, or our children that we love them</w:t>
      </w:r>
      <w:r w:rsidR="00256B0C">
        <w:rPr>
          <w:rFonts w:cs="Times New Roman"/>
        </w:rPr>
        <w:t>, and it sets off a ball of emotion for all concerned.  Then, there are times that we are stuck in traffic, or hit our toe of</w:t>
      </w:r>
      <w:r w:rsidR="00826046">
        <w:rPr>
          <w:rFonts w:cs="Times New Roman"/>
        </w:rPr>
        <w:t>f</w:t>
      </w:r>
      <w:r w:rsidR="00256B0C">
        <w:rPr>
          <w:rFonts w:cs="Times New Roman"/>
        </w:rPr>
        <w:t xml:space="preserve"> the corner of the bed; again, we use words to express our intense frustration or pain (some of </w:t>
      </w:r>
      <w:r w:rsidR="00256B0C" w:rsidRPr="00256B0C">
        <w:rPr>
          <w:rFonts w:cs="Times New Roman"/>
          <w:i/>
          <w:iCs/>
        </w:rPr>
        <w:t>these</w:t>
      </w:r>
      <w:r w:rsidR="00256B0C">
        <w:rPr>
          <w:rFonts w:cs="Times New Roman"/>
        </w:rPr>
        <w:t xml:space="preserve"> words will be discussed later in this paper).</w:t>
      </w:r>
    </w:p>
    <w:p w14:paraId="0ABCEC51" w14:textId="5004A291" w:rsidR="00256B0C" w:rsidRDefault="00256B0C" w:rsidP="005D43C3">
      <w:pPr>
        <w:rPr>
          <w:rFonts w:cs="Times New Roman"/>
        </w:rPr>
      </w:pPr>
      <w:r>
        <w:rPr>
          <w:rFonts w:cs="Times New Roman"/>
        </w:rPr>
        <w:t>Some of the most powerful figures throughout history have</w:t>
      </w:r>
      <w:r w:rsidR="00D55050">
        <w:rPr>
          <w:rFonts w:cs="Times New Roman"/>
        </w:rPr>
        <w:t xml:space="preserve"> used words to great effect.  </w:t>
      </w:r>
      <w:r w:rsidR="0063017E">
        <w:rPr>
          <w:rFonts w:cs="Times New Roman"/>
        </w:rPr>
        <w:t xml:space="preserve">Winston Churchill’s, </w:t>
      </w:r>
      <w:r w:rsidR="00D55050">
        <w:rPr>
          <w:rFonts w:cs="Times New Roman"/>
        </w:rPr>
        <w:t>“We Shall Fight on the Beaches”</w:t>
      </w:r>
      <w:r w:rsidR="0063017E">
        <w:rPr>
          <w:rFonts w:cs="Times New Roman"/>
        </w:rPr>
        <w:t>,</w:t>
      </w:r>
      <w:r w:rsidR="00D55050">
        <w:rPr>
          <w:rFonts w:cs="Times New Roman"/>
        </w:rPr>
        <w:t xml:space="preserve"> roused the nation and reassured his people early on in World War II; The sense of a new dawn arising </w:t>
      </w:r>
      <w:r w:rsidR="00AD2FBD">
        <w:rPr>
          <w:rFonts w:cs="Times New Roman"/>
        </w:rPr>
        <w:t xml:space="preserve">through Martin Luther King’s, “I Have a Dream”, brought black people hope that, at long last, their voice would finally be heard. </w:t>
      </w:r>
      <w:r w:rsidR="00D55050">
        <w:rPr>
          <w:rFonts w:cs="Times New Roman"/>
        </w:rPr>
        <w:t xml:space="preserve"> </w:t>
      </w:r>
      <w:r>
        <w:rPr>
          <w:rFonts w:cs="Times New Roman"/>
        </w:rPr>
        <w:t xml:space="preserve"> </w:t>
      </w:r>
    </w:p>
    <w:p w14:paraId="42E7CCF0" w14:textId="72DDC795" w:rsidR="00905877" w:rsidRDefault="00905877" w:rsidP="005D43C3">
      <w:pPr>
        <w:ind w:left="720"/>
        <w:rPr>
          <w:rFonts w:cs="Times New Roman"/>
        </w:rPr>
      </w:pPr>
      <w:r>
        <w:rPr>
          <w:rFonts w:cs="Times New Roman"/>
        </w:rPr>
        <w:t xml:space="preserve">“a short poem that expresses the personal thoughts and feelings of the person who wrote it” </w:t>
      </w:r>
      <w:r>
        <w:rPr>
          <w:rFonts w:cs="Times New Roman"/>
        </w:rPr>
        <w:fldChar w:fldCharType="begin"/>
      </w:r>
      <w:r>
        <w:rPr>
          <w:rFonts w:cs="Times New Roman"/>
        </w:rPr>
        <w:instrText xml:space="preserve"> ADDIN ZOTERO_ITEM CSL_CITATION {"citationID":"fhSWogbf","properties":{"formattedCitation":"(lyric, 2021)","plainCitation":"(lyric, 2021)","noteIndex":0},"citationItems":[{"id":1233,"uris":["http://zotero.org/users/7056409/items/XFPGEZT3"],"uri":["http://zotero.org/users/7056409/items/XFPGEZT3"],"itemData":{"id":1233,"type":"webpage","abstract":"1. the words of a song, especially a pop song:  2. a short poem that expresses…","language":"en","title":"lyric","URL":"https://dictionary.cambridge.org/dictionary/english/lyric","accessed":{"date-parts":[["2021",5,26]]}}}],"schema":"https://github.com/citation-style-language/schema/raw/master/csl-citation.json"} </w:instrText>
      </w:r>
      <w:r>
        <w:rPr>
          <w:rFonts w:cs="Times New Roman"/>
        </w:rPr>
        <w:fldChar w:fldCharType="separate"/>
      </w:r>
      <w:r w:rsidRPr="00905877">
        <w:rPr>
          <w:rFonts w:cs="Times New Roman"/>
        </w:rPr>
        <w:t>(lyric, 2021)</w:t>
      </w:r>
      <w:r>
        <w:rPr>
          <w:rFonts w:cs="Times New Roman"/>
        </w:rPr>
        <w:fldChar w:fldCharType="end"/>
      </w:r>
    </w:p>
    <w:p w14:paraId="413E8927" w14:textId="23D4B9AB" w:rsidR="00AD2FBD" w:rsidRDefault="00AD2FBD" w:rsidP="005D43C3">
      <w:r>
        <w:t xml:space="preserve">Yes, words are incredibly powerful.  But added to music as lyrics, they take that power to a whole new level.  </w:t>
      </w:r>
      <w:r w:rsidR="00882762">
        <w:t>Many of us will have heard the single line, “We shall fight on the beaches”, but how many of us, in all honesty, could recite much more of the speech?  But if we were asked to sing the chorus to “Mr Brightside”, by The Killers after a few drinks in a bar?  I rest my case m’lud.</w:t>
      </w:r>
    </w:p>
    <w:p w14:paraId="32E3AA3E" w14:textId="48D5A8AF" w:rsidR="00882762" w:rsidRDefault="00882762" w:rsidP="005D43C3">
      <w:r>
        <w:t>This thesis will explore the sentiment behind the lyrics, how positive, negative, or neutral they may be.  The litera</w:t>
      </w:r>
      <w:r w:rsidR="00DC12C0">
        <w:t>ture review chapter will look to explain both sentiment analysis, and music lyrics, in some more detail.</w:t>
      </w:r>
    </w:p>
    <w:p w14:paraId="7EAB41DC" w14:textId="195E6B20" w:rsidR="00DC12C0" w:rsidRDefault="00DC12C0" w:rsidP="005D43C3">
      <w:r>
        <w:t xml:space="preserve">In the methodology chapter, the </w:t>
      </w:r>
      <w:r w:rsidR="00345C44">
        <w:t>tools,</w:t>
      </w:r>
      <w:r>
        <w:t xml:space="preserve"> and technologies of how the sentiment analysis will be produced are examined, as well as showcasing a fully function</w:t>
      </w:r>
      <w:r w:rsidR="001D1DC1">
        <w:t>ing</w:t>
      </w:r>
      <w:r>
        <w:t xml:space="preserve"> prototype.</w:t>
      </w:r>
    </w:p>
    <w:p w14:paraId="53561A2E" w14:textId="77777777" w:rsidR="00DC12C0" w:rsidRDefault="00DC12C0" w:rsidP="005D43C3">
      <w:r>
        <w:t>The following chapter will give a detailed journey of the implementation process from the early period of gathering data, through to the performing of the sentiment analysis.</w:t>
      </w:r>
    </w:p>
    <w:p w14:paraId="6DDB662E" w14:textId="078924D7" w:rsidR="00C42BDF" w:rsidRDefault="00DC12C0" w:rsidP="005D43C3">
      <w:r>
        <w:t xml:space="preserve">My results and findings will then be discussed </w:t>
      </w:r>
      <w:r w:rsidR="00C42BDF">
        <w:t>as I</w:t>
      </w:r>
      <w:r>
        <w:t xml:space="preserve"> conclude the thesis</w:t>
      </w:r>
      <w:r w:rsidR="00C42BDF">
        <w:t xml:space="preserve"> with, </w:t>
      </w:r>
      <w:r w:rsidR="00C42BDF" w:rsidRPr="00C42BDF">
        <w:rPr>
          <w:i/>
          <w:iCs/>
        </w:rPr>
        <w:t>hopefully</w:t>
      </w:r>
      <w:r w:rsidR="00C42BDF">
        <w:t>, a sufficient answer to the research question.  Hopefully, you will enjoy this paper, but if not…</w:t>
      </w:r>
    </w:p>
    <w:p w14:paraId="335708CC" w14:textId="38C9957A" w:rsidR="00C42BDF" w:rsidRPr="00DF1803" w:rsidRDefault="00C42BDF" w:rsidP="005D43C3">
      <w:pPr>
        <w:ind w:left="720"/>
      </w:pPr>
      <w:r>
        <w:lastRenderedPageBreak/>
        <w:t>“</w:t>
      </w:r>
      <w:r w:rsidR="001D1DC1">
        <w:t>The</w:t>
      </w:r>
      <w:r>
        <w:t xml:space="preserve"> record shows</w:t>
      </w:r>
      <w:r w:rsidR="001D1DC1">
        <w:t xml:space="preserve"> I took the blows, and did it…my way” </w:t>
      </w:r>
      <w:r w:rsidR="001D1DC1">
        <w:fldChar w:fldCharType="begin"/>
      </w:r>
      <w:r w:rsidR="001D1DC1">
        <w:instrText xml:space="preserve"> ADDIN ZOTERO_ITEM CSL_CITATION {"citationID":"mjHMkyGP","properties":{"formattedCitation":"(Frank Sinatra \\uc0\\u8211{} My Way, 2021)","plainCitation":"(Frank Sinatra – My Way, 2021)","noteIndex":0},"citationItems":[{"id":1235,"uris":["http://zotero.org/users/7056409/items/LJHQK8C8"],"uri":["http://zotero.org/users/7056409/items/LJHQK8C8"],"itemData":{"id":1235,"type":"song","abstract":"One of Sinatra’s most well-known songs, “My Way” is considered an all time classic. It holds the record for the most time spent in the UK top 40 singles chart at a massive 75 weeks","language":"en","source":"genius.com","title":"Frank Sinatra – My Way","URL":"https://genius.com/Frank-sinatra-my-way-lyrics","accessed":{"date-parts":[["2021",5,26]]}}}],"schema":"https://github.com/citation-style-language/schema/raw/master/csl-citation.json"} </w:instrText>
      </w:r>
      <w:r w:rsidR="001D1DC1">
        <w:fldChar w:fldCharType="separate"/>
      </w:r>
      <w:r w:rsidR="001D1DC1" w:rsidRPr="001D1DC1">
        <w:rPr>
          <w:rFonts w:cs="Times New Roman"/>
        </w:rPr>
        <w:t>(Frank Sinatra – My Way, 2021)</w:t>
      </w:r>
      <w:r w:rsidR="001D1DC1">
        <w:fldChar w:fldCharType="end"/>
      </w:r>
    </w:p>
    <w:p w14:paraId="0DEFD93B" w14:textId="6E8DE791" w:rsidR="008D4186" w:rsidRPr="004A598D" w:rsidRDefault="004A598D" w:rsidP="005D43C3">
      <w:pPr>
        <w:pStyle w:val="Heading2"/>
        <w:numPr>
          <w:ilvl w:val="1"/>
          <w:numId w:val="24"/>
        </w:numPr>
        <w:rPr>
          <w:sz w:val="28"/>
          <w:szCs w:val="28"/>
        </w:rPr>
      </w:pPr>
      <w:bookmarkStart w:id="4" w:name="_Toc73208381"/>
      <w:r>
        <w:rPr>
          <w:sz w:val="28"/>
          <w:szCs w:val="28"/>
        </w:rPr>
        <w:t>Problem Statement</w:t>
      </w:r>
      <w:bookmarkEnd w:id="4"/>
    </w:p>
    <w:p w14:paraId="3FC6502F" w14:textId="77777777" w:rsidR="00370085" w:rsidRPr="007F38A3" w:rsidRDefault="00370085" w:rsidP="005D43C3">
      <w:pPr>
        <w:rPr>
          <w:rFonts w:cs="Times New Roman"/>
          <w:b/>
          <w:bCs/>
        </w:rPr>
      </w:pPr>
      <w:r w:rsidRPr="007F38A3">
        <w:rPr>
          <w:rFonts w:cs="Times New Roman"/>
          <w:b/>
          <w:bCs/>
        </w:rPr>
        <w:t>Research question</w:t>
      </w:r>
    </w:p>
    <w:p w14:paraId="4A04652C" w14:textId="6E5024C4" w:rsidR="00065659" w:rsidRPr="007F38A3" w:rsidRDefault="00AE3F6D" w:rsidP="005D43C3">
      <w:pPr>
        <w:rPr>
          <w:rFonts w:cs="Times New Roman"/>
        </w:rPr>
      </w:pPr>
      <w:r>
        <w:t>Can s</w:t>
      </w:r>
      <w:r w:rsidRPr="00920CA4">
        <w:t xml:space="preserve">entiment </w:t>
      </w:r>
      <w:r>
        <w:t>a</w:t>
      </w:r>
      <w:r w:rsidRPr="00920CA4">
        <w:t>nalysis</w:t>
      </w:r>
      <w:r>
        <w:t xml:space="preserve"> of UK number ones</w:t>
      </w:r>
      <w:r w:rsidRPr="00920CA4">
        <w:t xml:space="preserve"> (1952-2020) </w:t>
      </w:r>
      <w:r>
        <w:t>detect</w:t>
      </w:r>
      <w:r w:rsidRPr="00920CA4">
        <w:t xml:space="preserve"> correlation between lyrics</w:t>
      </w:r>
      <w:r>
        <w:t xml:space="preserve"> and society?</w:t>
      </w:r>
    </w:p>
    <w:p w14:paraId="0FFE1295" w14:textId="54F98535" w:rsidR="00370085" w:rsidRPr="004A598D" w:rsidRDefault="004A598D" w:rsidP="005D43C3">
      <w:pPr>
        <w:pStyle w:val="Heading2"/>
        <w:numPr>
          <w:ilvl w:val="1"/>
          <w:numId w:val="24"/>
        </w:numPr>
        <w:rPr>
          <w:sz w:val="28"/>
          <w:szCs w:val="28"/>
        </w:rPr>
      </w:pPr>
      <w:bookmarkStart w:id="5" w:name="_Toc73208382"/>
      <w:r>
        <w:rPr>
          <w:sz w:val="28"/>
          <w:szCs w:val="28"/>
        </w:rPr>
        <w:t>Aims and Objectives</w:t>
      </w:r>
      <w:bookmarkEnd w:id="5"/>
    </w:p>
    <w:p w14:paraId="48990759" w14:textId="69B3E306" w:rsidR="00A923D3" w:rsidRDefault="001D1DC1" w:rsidP="005D43C3">
      <w:pPr>
        <w:rPr>
          <w:rFonts w:cs="Times New Roman"/>
          <w:b/>
          <w:bCs/>
        </w:rPr>
      </w:pPr>
      <w:r>
        <w:rPr>
          <w:rFonts w:cs="Times New Roman"/>
          <w:b/>
          <w:bCs/>
        </w:rPr>
        <w:t>Aim</w:t>
      </w:r>
    </w:p>
    <w:p w14:paraId="35193B24" w14:textId="526FCA67" w:rsidR="001D1DC1" w:rsidRDefault="001D1DC1" w:rsidP="005D43C3">
      <w:pPr>
        <w:rPr>
          <w:rFonts w:cs="Times New Roman"/>
        </w:rPr>
      </w:pPr>
      <w:r>
        <w:rPr>
          <w:rFonts w:cs="Times New Roman"/>
        </w:rPr>
        <w:t>To discover whether there exists a tangible connection between music lyrics and trends in society of the same era.</w:t>
      </w:r>
    </w:p>
    <w:p w14:paraId="25B4B513" w14:textId="6394A822" w:rsidR="001D1DC1" w:rsidRDefault="001D1DC1" w:rsidP="005D43C3">
      <w:pPr>
        <w:rPr>
          <w:rFonts w:cs="Times New Roman"/>
          <w:b/>
          <w:bCs/>
        </w:rPr>
      </w:pPr>
      <w:r>
        <w:rPr>
          <w:rFonts w:cs="Times New Roman"/>
          <w:b/>
          <w:bCs/>
        </w:rPr>
        <w:t>Objectives</w:t>
      </w:r>
    </w:p>
    <w:p w14:paraId="5902FB3D" w14:textId="2D843058" w:rsidR="001D1DC1" w:rsidRDefault="001D1DC1" w:rsidP="005D43C3">
      <w:pPr>
        <w:pStyle w:val="ListParagraph"/>
        <w:numPr>
          <w:ilvl w:val="0"/>
          <w:numId w:val="25"/>
        </w:numPr>
        <w:spacing w:line="360" w:lineRule="auto"/>
        <w:rPr>
          <w:rFonts w:cs="Times New Roman"/>
        </w:rPr>
      </w:pPr>
      <w:r w:rsidRPr="001D1DC1">
        <w:rPr>
          <w:rFonts w:cs="Times New Roman"/>
        </w:rPr>
        <w:t>Produce</w:t>
      </w:r>
      <w:r>
        <w:rPr>
          <w:rFonts w:cs="Times New Roman"/>
        </w:rPr>
        <w:t xml:space="preserve"> a fully functioning prototype</w:t>
      </w:r>
    </w:p>
    <w:p w14:paraId="433F5970" w14:textId="0F374862" w:rsidR="001D1DC1" w:rsidRDefault="001D1DC1" w:rsidP="005D43C3">
      <w:pPr>
        <w:pStyle w:val="ListParagraph"/>
        <w:numPr>
          <w:ilvl w:val="0"/>
          <w:numId w:val="25"/>
        </w:numPr>
        <w:spacing w:line="360" w:lineRule="auto"/>
        <w:rPr>
          <w:rFonts w:cs="Times New Roman"/>
        </w:rPr>
      </w:pPr>
      <w:r>
        <w:rPr>
          <w:rFonts w:cs="Times New Roman"/>
        </w:rPr>
        <w:t xml:space="preserve">Find </w:t>
      </w:r>
      <w:r w:rsidR="003D4CE0">
        <w:rPr>
          <w:rFonts w:cs="Times New Roman"/>
        </w:rPr>
        <w:t>a comprehensive UK chart dataset</w:t>
      </w:r>
    </w:p>
    <w:p w14:paraId="56E07E1D" w14:textId="652EE70F" w:rsidR="003D4CE0" w:rsidRDefault="003D4CE0" w:rsidP="005D43C3">
      <w:pPr>
        <w:pStyle w:val="ListParagraph"/>
        <w:numPr>
          <w:ilvl w:val="0"/>
          <w:numId w:val="25"/>
        </w:numPr>
        <w:spacing w:line="360" w:lineRule="auto"/>
        <w:rPr>
          <w:rFonts w:cs="Times New Roman"/>
        </w:rPr>
      </w:pPr>
      <w:r>
        <w:rPr>
          <w:rFonts w:cs="Times New Roman"/>
        </w:rPr>
        <w:t>Perform sentiment analysis on the data</w:t>
      </w:r>
    </w:p>
    <w:p w14:paraId="53630B41" w14:textId="15BBFDAE" w:rsidR="003D4CE0" w:rsidRPr="001D1DC1" w:rsidRDefault="003D4CE0" w:rsidP="005D43C3">
      <w:pPr>
        <w:pStyle w:val="ListParagraph"/>
        <w:numPr>
          <w:ilvl w:val="0"/>
          <w:numId w:val="25"/>
        </w:numPr>
        <w:spacing w:line="360" w:lineRule="auto"/>
        <w:rPr>
          <w:rFonts w:cs="Times New Roman"/>
        </w:rPr>
      </w:pPr>
      <w:r>
        <w:rPr>
          <w:rFonts w:cs="Times New Roman"/>
        </w:rPr>
        <w:t>Present results and findings in an articulate and reasoned manner</w:t>
      </w:r>
    </w:p>
    <w:p w14:paraId="4518C658" w14:textId="67FFB617" w:rsidR="007E1512" w:rsidRDefault="007E1512" w:rsidP="005D43C3">
      <w:pPr>
        <w:rPr>
          <w:rFonts w:eastAsiaTheme="majorEastAsia" w:cs="Times New Roman"/>
          <w:b/>
          <w:bCs/>
          <w:sz w:val="28"/>
          <w:szCs w:val="28"/>
        </w:rPr>
      </w:pPr>
    </w:p>
    <w:p w14:paraId="57F9898D" w14:textId="1B1ECBAE" w:rsidR="003D4CE0" w:rsidRDefault="003D4CE0" w:rsidP="005D43C3">
      <w:pPr>
        <w:rPr>
          <w:rFonts w:eastAsiaTheme="majorEastAsia" w:cs="Times New Roman"/>
          <w:b/>
          <w:bCs/>
          <w:sz w:val="28"/>
          <w:szCs w:val="28"/>
        </w:rPr>
      </w:pPr>
    </w:p>
    <w:p w14:paraId="07788371" w14:textId="3117F1F5" w:rsidR="003D4CE0" w:rsidRDefault="003D4CE0" w:rsidP="005D43C3">
      <w:pPr>
        <w:rPr>
          <w:rFonts w:eastAsiaTheme="majorEastAsia" w:cs="Times New Roman"/>
          <w:b/>
          <w:bCs/>
          <w:sz w:val="28"/>
          <w:szCs w:val="28"/>
        </w:rPr>
      </w:pPr>
    </w:p>
    <w:p w14:paraId="7EAA0676" w14:textId="6ADC914B" w:rsidR="003D4CE0" w:rsidRDefault="003D4CE0" w:rsidP="005D43C3">
      <w:pPr>
        <w:rPr>
          <w:rFonts w:eastAsiaTheme="majorEastAsia" w:cs="Times New Roman"/>
          <w:b/>
          <w:bCs/>
          <w:sz w:val="28"/>
          <w:szCs w:val="28"/>
        </w:rPr>
      </w:pPr>
    </w:p>
    <w:p w14:paraId="2ABEECD9" w14:textId="4BAB1860" w:rsidR="003D4CE0" w:rsidRDefault="003D4CE0" w:rsidP="005D43C3">
      <w:pPr>
        <w:rPr>
          <w:rFonts w:eastAsiaTheme="majorEastAsia" w:cs="Times New Roman"/>
          <w:b/>
          <w:bCs/>
          <w:sz w:val="28"/>
          <w:szCs w:val="28"/>
        </w:rPr>
      </w:pPr>
    </w:p>
    <w:p w14:paraId="7DD2F755" w14:textId="54C1D224" w:rsidR="003D4CE0" w:rsidRDefault="003D4CE0" w:rsidP="005D43C3">
      <w:pPr>
        <w:rPr>
          <w:rFonts w:eastAsiaTheme="majorEastAsia" w:cs="Times New Roman"/>
          <w:b/>
          <w:bCs/>
          <w:sz w:val="28"/>
          <w:szCs w:val="28"/>
        </w:rPr>
      </w:pPr>
    </w:p>
    <w:p w14:paraId="2E170AC7" w14:textId="188A16E1" w:rsidR="003D4CE0" w:rsidRDefault="003D4CE0" w:rsidP="005D43C3">
      <w:pPr>
        <w:rPr>
          <w:rFonts w:eastAsiaTheme="majorEastAsia" w:cs="Times New Roman"/>
          <w:b/>
          <w:bCs/>
          <w:sz w:val="28"/>
          <w:szCs w:val="28"/>
        </w:rPr>
      </w:pPr>
    </w:p>
    <w:p w14:paraId="049C75F5" w14:textId="77777777" w:rsidR="003D4CE0" w:rsidRPr="007F38A3" w:rsidRDefault="003D4CE0" w:rsidP="005D43C3">
      <w:pPr>
        <w:rPr>
          <w:rFonts w:eastAsiaTheme="majorEastAsia" w:cs="Times New Roman"/>
          <w:b/>
          <w:bCs/>
          <w:sz w:val="28"/>
          <w:szCs w:val="28"/>
        </w:rPr>
      </w:pPr>
    </w:p>
    <w:p w14:paraId="57F274D1" w14:textId="15C68186" w:rsidR="009710D3" w:rsidRPr="007F38A3" w:rsidRDefault="00020D0C" w:rsidP="005D43C3">
      <w:pPr>
        <w:pStyle w:val="Heading1"/>
        <w:spacing w:after="120"/>
        <w:rPr>
          <w:rFonts w:ascii="Times New Roman" w:hAnsi="Times New Roman" w:cs="Times New Roman"/>
          <w:color w:val="auto"/>
          <w:sz w:val="32"/>
          <w:szCs w:val="32"/>
        </w:rPr>
      </w:pPr>
      <w:bookmarkStart w:id="6" w:name="_Toc73208383"/>
      <w:r w:rsidRPr="007F38A3">
        <w:rPr>
          <w:rFonts w:ascii="Times New Roman" w:hAnsi="Times New Roman" w:cs="Times New Roman"/>
          <w:color w:val="auto"/>
          <w:sz w:val="32"/>
          <w:szCs w:val="32"/>
        </w:rPr>
        <w:lastRenderedPageBreak/>
        <w:t xml:space="preserve">Chapter </w:t>
      </w:r>
      <w:r w:rsidR="00F43DC2" w:rsidRPr="007F38A3">
        <w:rPr>
          <w:rFonts w:ascii="Times New Roman" w:hAnsi="Times New Roman" w:cs="Times New Roman"/>
          <w:color w:val="auto"/>
          <w:sz w:val="32"/>
          <w:szCs w:val="32"/>
        </w:rPr>
        <w:t>2</w:t>
      </w:r>
      <w:r w:rsidRPr="007F38A3">
        <w:rPr>
          <w:rFonts w:ascii="Times New Roman" w:hAnsi="Times New Roman" w:cs="Times New Roman"/>
          <w:color w:val="auto"/>
          <w:sz w:val="32"/>
          <w:szCs w:val="32"/>
        </w:rPr>
        <w:t xml:space="preserve">: </w:t>
      </w:r>
      <w:r w:rsidR="00A37B21" w:rsidRPr="007F38A3">
        <w:rPr>
          <w:rFonts w:ascii="Times New Roman" w:hAnsi="Times New Roman" w:cs="Times New Roman"/>
          <w:color w:val="auto"/>
          <w:sz w:val="32"/>
          <w:szCs w:val="32"/>
        </w:rPr>
        <w:t>Sentiment Analysis</w:t>
      </w:r>
      <w:bookmarkEnd w:id="6"/>
    </w:p>
    <w:p w14:paraId="258CB65B" w14:textId="7165572F" w:rsidR="009710D3" w:rsidRPr="007F38A3" w:rsidRDefault="00F43DC2" w:rsidP="005D43C3">
      <w:pPr>
        <w:pStyle w:val="Heading2"/>
        <w:spacing w:after="120"/>
        <w:rPr>
          <w:rFonts w:cs="Times New Roman"/>
          <w:sz w:val="28"/>
          <w:szCs w:val="28"/>
        </w:rPr>
      </w:pPr>
      <w:bookmarkStart w:id="7" w:name="_Toc73208384"/>
      <w:r w:rsidRPr="007F38A3">
        <w:rPr>
          <w:rFonts w:cs="Times New Roman"/>
          <w:sz w:val="28"/>
          <w:szCs w:val="28"/>
        </w:rPr>
        <w:t>2</w:t>
      </w:r>
      <w:r w:rsidR="009710D3" w:rsidRPr="007F38A3">
        <w:rPr>
          <w:rFonts w:cs="Times New Roman"/>
          <w:sz w:val="28"/>
          <w:szCs w:val="28"/>
        </w:rPr>
        <w:t>.1</w:t>
      </w:r>
      <w:r w:rsidR="00175211" w:rsidRPr="007F38A3">
        <w:rPr>
          <w:rFonts w:cs="Times New Roman"/>
          <w:sz w:val="28"/>
          <w:szCs w:val="28"/>
        </w:rPr>
        <w:tab/>
      </w:r>
      <w:r w:rsidR="009710D3" w:rsidRPr="007F38A3">
        <w:rPr>
          <w:rFonts w:cs="Times New Roman"/>
          <w:sz w:val="28"/>
          <w:szCs w:val="28"/>
        </w:rPr>
        <w:t>Introduction</w:t>
      </w:r>
      <w:bookmarkEnd w:id="7"/>
      <w:r w:rsidR="009710D3" w:rsidRPr="007F38A3">
        <w:rPr>
          <w:rFonts w:cs="Times New Roman"/>
          <w:sz w:val="28"/>
          <w:szCs w:val="28"/>
        </w:rPr>
        <w:t xml:space="preserve"> </w:t>
      </w:r>
    </w:p>
    <w:p w14:paraId="6C4914F9" w14:textId="3E477D0E" w:rsidR="00734B50" w:rsidRPr="007F38A3" w:rsidRDefault="009568B3" w:rsidP="005D43C3">
      <w:pPr>
        <w:rPr>
          <w:rFonts w:cs="Times New Roman"/>
        </w:rPr>
      </w:pPr>
      <w:r w:rsidRPr="007F38A3">
        <w:rPr>
          <w:rFonts w:cs="Times New Roman"/>
          <w:i/>
          <w:iCs/>
        </w:rPr>
        <w:t>Sentiment Analysis</w:t>
      </w:r>
      <w:r w:rsidRPr="007F38A3">
        <w:rPr>
          <w:rFonts w:cs="Times New Roman"/>
        </w:rPr>
        <w:t xml:space="preserve">, also known as </w:t>
      </w:r>
      <w:r w:rsidR="009E11FD" w:rsidRPr="007F38A3">
        <w:rPr>
          <w:rFonts w:cs="Times New Roman"/>
          <w:i/>
          <w:iCs/>
        </w:rPr>
        <w:t>O</w:t>
      </w:r>
      <w:r w:rsidRPr="007F38A3">
        <w:rPr>
          <w:rFonts w:cs="Times New Roman"/>
          <w:i/>
          <w:iCs/>
        </w:rPr>
        <w:t xml:space="preserve">pinion </w:t>
      </w:r>
      <w:r w:rsidR="009E11FD" w:rsidRPr="007F38A3">
        <w:rPr>
          <w:rFonts w:cs="Times New Roman"/>
          <w:i/>
          <w:iCs/>
        </w:rPr>
        <w:t>M</w:t>
      </w:r>
      <w:r w:rsidRPr="007F38A3">
        <w:rPr>
          <w:rFonts w:cs="Times New Roman"/>
          <w:i/>
          <w:iCs/>
        </w:rPr>
        <w:t>ining</w:t>
      </w:r>
      <w:r w:rsidRPr="007F38A3">
        <w:rPr>
          <w:rFonts w:cs="Times New Roman"/>
        </w:rPr>
        <w:t>, is the process of gathering data on the opinions and emotional feelings</w:t>
      </w:r>
      <w:r w:rsidR="009E11FD" w:rsidRPr="007F38A3">
        <w:rPr>
          <w:rFonts w:cs="Times New Roman"/>
        </w:rPr>
        <w:t>,</w:t>
      </w:r>
      <w:r w:rsidRPr="007F38A3">
        <w:rPr>
          <w:rFonts w:cs="Times New Roman"/>
        </w:rPr>
        <w:t xml:space="preserve"> in text f</w:t>
      </w:r>
      <w:r w:rsidR="009E11FD" w:rsidRPr="007F38A3">
        <w:rPr>
          <w:rFonts w:cs="Times New Roman"/>
        </w:rPr>
        <w:t>or</w:t>
      </w:r>
      <w:r w:rsidRPr="007F38A3">
        <w:rPr>
          <w:rFonts w:cs="Times New Roman"/>
        </w:rPr>
        <w:t xml:space="preserve">m, emanating from human behaviour. </w:t>
      </w:r>
      <w:r w:rsidR="009E11FD" w:rsidRPr="007F38A3">
        <w:rPr>
          <w:rFonts w:cs="Times New Roman"/>
        </w:rPr>
        <w:t xml:space="preserve">This process is achieved by using techniques such as </w:t>
      </w:r>
      <w:r w:rsidR="009E11FD" w:rsidRPr="007F38A3">
        <w:rPr>
          <w:rFonts w:cs="Times New Roman"/>
          <w:i/>
          <w:iCs/>
        </w:rPr>
        <w:t>Machine Learning</w:t>
      </w:r>
      <w:r w:rsidR="009E11FD" w:rsidRPr="007F38A3">
        <w:rPr>
          <w:rFonts w:cs="Times New Roman"/>
        </w:rPr>
        <w:t xml:space="preserve"> and </w:t>
      </w:r>
      <w:r w:rsidR="009E11FD" w:rsidRPr="007F38A3">
        <w:rPr>
          <w:rFonts w:cs="Times New Roman"/>
          <w:i/>
          <w:iCs/>
        </w:rPr>
        <w:t>Natural Language Processing</w:t>
      </w:r>
      <w:r w:rsidR="009E11FD" w:rsidRPr="007F38A3">
        <w:rPr>
          <w:rFonts w:cs="Times New Roman"/>
        </w:rPr>
        <w:t xml:space="preserve"> (NLP), using algorithms in order to understand the tone of the sentiment being expressed by an individual user, or </w:t>
      </w:r>
      <w:r w:rsidR="009E11FD" w:rsidRPr="007F38A3">
        <w:rPr>
          <w:rFonts w:cs="Times New Roman"/>
          <w:i/>
          <w:iCs/>
        </w:rPr>
        <w:t xml:space="preserve">users </w:t>
      </w:r>
      <w:r w:rsidR="009E11FD" w:rsidRPr="007F38A3">
        <w:rPr>
          <w:rFonts w:cs="Times New Roman"/>
          <w:i/>
          <w:iCs/>
        </w:rPr>
        <w:fldChar w:fldCharType="begin"/>
      </w:r>
      <w:r w:rsidR="009E11FD" w:rsidRPr="007F38A3">
        <w:rPr>
          <w:rFonts w:cs="Times New Roman"/>
          <w:i/>
          <w:iCs/>
        </w:rPr>
        <w:instrText xml:space="preserve"> ADDIN ZOTERO_ITEM CSL_CITATION {"citationID":"roHo7iBG","properties":{"formattedCitation":"(Bannister, Kristian, 2020)","plainCitation":"(Bannister, Kristian, 2020)","noteIndex":0},"citationItems":[{"id":761,"uris":["http://zotero.org/users/7056409/items/YWVGV45X"],"uri":["http://zotero.org/users/7056409/items/YWVGV45X"],"itemData":{"id":761,"type":"webpage","abstract":"What is sentiment analysis, how does it work, and why should we use it? Read our overview of the broad uses and benefits of sentiment analysis.","container-title":"Brandwatch","language":"en-US","title":"Sentiment Analysis: How Does It Work? Why Should We Use It?","title-short":"Sentiment Analysis","URL":"https://www.brandwatch.com/blog/understanding-sentiment-analysis/","author":[{"family":"Bannister, Kristian","given":""}],"accessed":{"date-parts":[["2020",12,16]]}}}],"schema":"https://github.com/citation-style-language/schema/raw/master/csl-citation.json"} </w:instrText>
      </w:r>
      <w:r w:rsidR="009E11FD" w:rsidRPr="007F38A3">
        <w:rPr>
          <w:rFonts w:cs="Times New Roman"/>
          <w:i/>
          <w:iCs/>
        </w:rPr>
        <w:fldChar w:fldCharType="separate"/>
      </w:r>
      <w:r w:rsidR="009E11FD" w:rsidRPr="007F38A3">
        <w:rPr>
          <w:rFonts w:cs="Times New Roman"/>
        </w:rPr>
        <w:t>(Bannister, Kristian, 2020)</w:t>
      </w:r>
      <w:r w:rsidR="009E11FD" w:rsidRPr="007F38A3">
        <w:rPr>
          <w:rFonts w:cs="Times New Roman"/>
          <w:i/>
          <w:iCs/>
        </w:rPr>
        <w:fldChar w:fldCharType="end"/>
      </w:r>
      <w:r w:rsidR="009E11FD" w:rsidRPr="007F38A3">
        <w:rPr>
          <w:rFonts w:cs="Times New Roman"/>
        </w:rPr>
        <w:t xml:space="preserve">. </w:t>
      </w:r>
    </w:p>
    <w:p w14:paraId="13CF923C" w14:textId="109660EE" w:rsidR="009E11FD" w:rsidRPr="007F38A3" w:rsidRDefault="002C1179" w:rsidP="005D43C3">
      <w:pPr>
        <w:rPr>
          <w:rFonts w:cs="Times New Roman"/>
        </w:rPr>
      </w:pPr>
      <w:r w:rsidRPr="007F38A3">
        <w:rPr>
          <w:rFonts w:cs="Times New Roman"/>
        </w:rPr>
        <w:t>The purpose of the algorithms being used is to separate these sentiments into three specific categories</w:t>
      </w:r>
      <w:r w:rsidR="00A25660" w:rsidRPr="007F38A3">
        <w:rPr>
          <w:rFonts w:cs="Times New Roman"/>
        </w:rPr>
        <w:t xml:space="preserve"> of polarity</w:t>
      </w:r>
      <w:r w:rsidRPr="007F38A3">
        <w:rPr>
          <w:rFonts w:cs="Times New Roman"/>
        </w:rPr>
        <w:t xml:space="preserve">: </w:t>
      </w:r>
      <w:r w:rsidR="0025068A" w:rsidRPr="007F38A3">
        <w:rPr>
          <w:rFonts w:cs="Times New Roman"/>
          <w:i/>
          <w:iCs/>
        </w:rPr>
        <w:t>P</w:t>
      </w:r>
      <w:r w:rsidRPr="007F38A3">
        <w:rPr>
          <w:rFonts w:cs="Times New Roman"/>
          <w:i/>
          <w:iCs/>
        </w:rPr>
        <w:t>ositive</w:t>
      </w:r>
      <w:r w:rsidR="00C22DF6" w:rsidRPr="007F38A3">
        <w:rPr>
          <w:rFonts w:cs="Times New Roman"/>
          <w:i/>
          <w:iCs/>
        </w:rPr>
        <w:t xml:space="preserve"> (+1)</w:t>
      </w:r>
      <w:r w:rsidRPr="007F38A3">
        <w:rPr>
          <w:rFonts w:cs="Times New Roman"/>
          <w:i/>
          <w:iCs/>
        </w:rPr>
        <w:t xml:space="preserve">, </w:t>
      </w:r>
      <w:r w:rsidR="0025068A" w:rsidRPr="007F38A3">
        <w:rPr>
          <w:rFonts w:cs="Times New Roman"/>
          <w:i/>
          <w:iCs/>
        </w:rPr>
        <w:t>N</w:t>
      </w:r>
      <w:r w:rsidRPr="007F38A3">
        <w:rPr>
          <w:rFonts w:cs="Times New Roman"/>
          <w:i/>
          <w:iCs/>
        </w:rPr>
        <w:t>eutral</w:t>
      </w:r>
      <w:r w:rsidR="00C22DF6" w:rsidRPr="007F38A3">
        <w:rPr>
          <w:rFonts w:cs="Times New Roman"/>
          <w:i/>
          <w:iCs/>
        </w:rPr>
        <w:t xml:space="preserve"> (0)</w:t>
      </w:r>
      <w:r w:rsidRPr="007F38A3">
        <w:rPr>
          <w:rFonts w:cs="Times New Roman"/>
          <w:i/>
          <w:iCs/>
        </w:rPr>
        <w:t xml:space="preserve">, or </w:t>
      </w:r>
      <w:r w:rsidR="0025068A" w:rsidRPr="007F38A3">
        <w:rPr>
          <w:rFonts w:cs="Times New Roman"/>
          <w:i/>
          <w:iCs/>
        </w:rPr>
        <w:t>N</w:t>
      </w:r>
      <w:r w:rsidRPr="007F38A3">
        <w:rPr>
          <w:rFonts w:cs="Times New Roman"/>
          <w:i/>
          <w:iCs/>
        </w:rPr>
        <w:t>egative</w:t>
      </w:r>
      <w:r w:rsidR="00C22DF6" w:rsidRPr="007F38A3">
        <w:rPr>
          <w:rFonts w:cs="Times New Roman"/>
          <w:i/>
          <w:iCs/>
        </w:rPr>
        <w:t xml:space="preserve"> (-1)</w:t>
      </w:r>
      <w:r w:rsidRPr="007F38A3">
        <w:rPr>
          <w:rFonts w:cs="Times New Roman"/>
        </w:rPr>
        <w:t>.</w:t>
      </w:r>
      <w:r w:rsidR="00BA640F" w:rsidRPr="007F38A3">
        <w:rPr>
          <w:rFonts w:cs="Times New Roman"/>
        </w:rPr>
        <w:t xml:space="preserve">  </w:t>
      </w:r>
      <w:r w:rsidR="00B17F47" w:rsidRPr="007F38A3">
        <w:rPr>
          <w:rFonts w:cs="Times New Roman"/>
        </w:rPr>
        <w:t xml:space="preserve">These categories are explained in better detail below with the use of text. </w:t>
      </w:r>
    </w:p>
    <w:p w14:paraId="622A18A2" w14:textId="07ECAFA4" w:rsidR="002C1179" w:rsidRPr="007F38A3" w:rsidRDefault="002C1179" w:rsidP="005D43C3">
      <w:pPr>
        <w:pStyle w:val="Heading2"/>
        <w:rPr>
          <w:sz w:val="26"/>
        </w:rPr>
      </w:pPr>
      <w:bookmarkStart w:id="8" w:name="_Toc73208385"/>
      <w:r w:rsidRPr="007F38A3">
        <w:rPr>
          <w:sz w:val="26"/>
        </w:rPr>
        <w:t>2.1.1</w:t>
      </w:r>
      <w:r w:rsidRPr="007F38A3">
        <w:rPr>
          <w:sz w:val="26"/>
        </w:rPr>
        <w:tab/>
        <w:t>Positive</w:t>
      </w:r>
      <w:bookmarkEnd w:id="8"/>
    </w:p>
    <w:p w14:paraId="1371E354" w14:textId="09FE9C1D" w:rsidR="00E9327D" w:rsidRPr="007F38A3" w:rsidRDefault="00B17F47" w:rsidP="005D43C3">
      <w:r w:rsidRPr="007F38A3">
        <w:t xml:space="preserve">An example of a </w:t>
      </w:r>
      <w:r w:rsidRPr="007F38A3">
        <w:rPr>
          <w:i/>
          <w:iCs/>
        </w:rPr>
        <w:t>positive</w:t>
      </w:r>
      <w:r w:rsidRPr="007F38A3">
        <w:t xml:space="preserve"> customer review where the adjective “Fantastic” clearly shows the satisfaction of the customer, therefore giving a highly positive score.</w:t>
      </w:r>
    </w:p>
    <w:p w14:paraId="20419848" w14:textId="77777777" w:rsidR="00BA640F" w:rsidRPr="007F38A3" w:rsidRDefault="00E9327D" w:rsidP="005D43C3">
      <w:pPr>
        <w:keepNext/>
        <w:jc w:val="center"/>
      </w:pPr>
      <w:r w:rsidRPr="007F38A3">
        <w:rPr>
          <w:noProof/>
        </w:rPr>
        <w:drawing>
          <wp:inline distT="0" distB="0" distL="0" distR="0" wp14:anchorId="66411A7B" wp14:editId="51E55927">
            <wp:extent cx="3901440" cy="1958340"/>
            <wp:effectExtent l="0" t="0" r="3810" b="381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01440" cy="1958340"/>
                    </a:xfrm>
                    <a:prstGeom prst="rect">
                      <a:avLst/>
                    </a:prstGeom>
                    <a:noFill/>
                    <a:ln>
                      <a:noFill/>
                    </a:ln>
                  </pic:spPr>
                </pic:pic>
              </a:graphicData>
            </a:graphic>
          </wp:inline>
        </w:drawing>
      </w:r>
    </w:p>
    <w:p w14:paraId="477EAEC6" w14:textId="6C102F34" w:rsidR="007A21C9" w:rsidRPr="007F38A3" w:rsidRDefault="00BA640F" w:rsidP="005D43C3">
      <w:pPr>
        <w:pStyle w:val="Caption"/>
        <w:spacing w:line="360" w:lineRule="auto"/>
        <w:jc w:val="center"/>
      </w:pPr>
      <w:bookmarkStart w:id="9" w:name="_Toc73007839"/>
      <w:r w:rsidRPr="007F38A3">
        <w:t xml:space="preserve">Figure </w:t>
      </w:r>
      <w:r w:rsidR="00CA253D" w:rsidRPr="007F38A3">
        <w:fldChar w:fldCharType="begin"/>
      </w:r>
      <w:r w:rsidR="00CA253D" w:rsidRPr="007F38A3">
        <w:instrText xml:space="preserve"> SEQ Figure \* ARABIC </w:instrText>
      </w:r>
      <w:r w:rsidR="00CA253D" w:rsidRPr="007F38A3">
        <w:fldChar w:fldCharType="separate"/>
      </w:r>
      <w:r w:rsidR="00100A74">
        <w:rPr>
          <w:noProof/>
        </w:rPr>
        <w:t>1</w:t>
      </w:r>
      <w:r w:rsidR="00CA253D" w:rsidRPr="007F38A3">
        <w:rPr>
          <w:noProof/>
        </w:rPr>
        <w:fldChar w:fldCharType="end"/>
      </w:r>
      <w:r w:rsidRPr="007F38A3">
        <w:t xml:space="preserve">- Example of Positive analysis </w:t>
      </w:r>
      <w:r w:rsidRPr="007F38A3">
        <w:fldChar w:fldCharType="begin"/>
      </w:r>
      <w:r w:rsidRPr="007F38A3">
        <w:instrText xml:space="preserve"> ADDIN ZOTERO_ITEM CSL_CITATION {"citationID":"V4FqHL2Q","properties":{"formattedCitation":"(Everything There Is to Know about Sentiment Analysis, 2020)","plainCitation":"(Everything There Is to Know about Sentiment Analysis, 2020)","noteIndex":0},"citationItems":[{"id":753,"uris":["http://zotero.org/users/7056409/items/TTW7MX6R"],"uri":["http://zotero.org/users/7056409/items/TTW7MX6R"],"itemData":{"id":753,"type":"webpage","abstract":"Sentiment analysis is the interpretation and classification of emotions (positive, negative and neutral) within text data using text analysis techniques. Sentiment analysis tools allow businesses to identify customer sentiment toward products, brands or services in online feedback.","container-title":"MonkeyLearn","title":"Everything There Is to Know about Sentiment Analysis","URL":"https://monkeylearn.com/sentiment-analysis/","accessed":{"date-parts":[["2020",12,15]]}}}],"schema":"https://github.com/citation-style-language/schema/raw/master/csl-citation.json"} </w:instrText>
      </w:r>
      <w:r w:rsidRPr="007F38A3">
        <w:fldChar w:fldCharType="separate"/>
      </w:r>
      <w:r w:rsidRPr="007F38A3">
        <w:rPr>
          <w:rFonts w:cs="Times New Roman"/>
        </w:rPr>
        <w:t>(Everything There Is to Know about Sentiment Analysis, 2020)</w:t>
      </w:r>
      <w:bookmarkEnd w:id="9"/>
      <w:r w:rsidRPr="007F38A3">
        <w:fldChar w:fldCharType="end"/>
      </w:r>
    </w:p>
    <w:p w14:paraId="6B911C63" w14:textId="4606D9E4" w:rsidR="002C1179" w:rsidRPr="007F38A3" w:rsidRDefault="002C1179" w:rsidP="005D43C3">
      <w:pPr>
        <w:pStyle w:val="Heading2"/>
        <w:rPr>
          <w:sz w:val="26"/>
        </w:rPr>
      </w:pPr>
      <w:bookmarkStart w:id="10" w:name="_Toc73208386"/>
      <w:r w:rsidRPr="007F38A3">
        <w:rPr>
          <w:sz w:val="26"/>
        </w:rPr>
        <w:t>2.1.2</w:t>
      </w:r>
      <w:r w:rsidRPr="007F38A3">
        <w:rPr>
          <w:sz w:val="26"/>
        </w:rPr>
        <w:tab/>
        <w:t>Neutral</w:t>
      </w:r>
      <w:bookmarkEnd w:id="10"/>
    </w:p>
    <w:p w14:paraId="750F84D6" w14:textId="361D2226" w:rsidR="00B17F47" w:rsidRPr="007F38A3" w:rsidRDefault="00B17F47" w:rsidP="005D43C3">
      <w:r w:rsidRPr="007F38A3">
        <w:t xml:space="preserve">The following is an example of a neutral sentence.  A </w:t>
      </w:r>
      <w:r w:rsidRPr="007F38A3">
        <w:rPr>
          <w:i/>
          <w:iCs/>
        </w:rPr>
        <w:t>positive</w:t>
      </w:r>
      <w:r w:rsidRPr="007F38A3">
        <w:t xml:space="preserve"> is the baby arriving but the issue of having to wait is construed as a </w:t>
      </w:r>
      <w:r w:rsidRPr="007F38A3">
        <w:rPr>
          <w:i/>
          <w:iCs/>
        </w:rPr>
        <w:t>negative</w:t>
      </w:r>
      <w:r w:rsidRPr="007F38A3">
        <w:t>.</w:t>
      </w:r>
    </w:p>
    <w:p w14:paraId="2D394079" w14:textId="77777777" w:rsidR="00BA640F" w:rsidRPr="007F38A3" w:rsidRDefault="00E9327D" w:rsidP="005D43C3">
      <w:pPr>
        <w:keepNext/>
        <w:jc w:val="center"/>
      </w:pPr>
      <w:r w:rsidRPr="007F38A3">
        <w:rPr>
          <w:noProof/>
        </w:rPr>
        <w:lastRenderedPageBreak/>
        <w:drawing>
          <wp:inline distT="0" distB="0" distL="0" distR="0" wp14:anchorId="71256283" wp14:editId="04DB5847">
            <wp:extent cx="3505200" cy="177546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505200" cy="1775460"/>
                    </a:xfrm>
                    <a:prstGeom prst="rect">
                      <a:avLst/>
                    </a:prstGeom>
                    <a:noFill/>
                    <a:ln>
                      <a:noFill/>
                    </a:ln>
                  </pic:spPr>
                </pic:pic>
              </a:graphicData>
            </a:graphic>
          </wp:inline>
        </w:drawing>
      </w:r>
    </w:p>
    <w:p w14:paraId="7085484F" w14:textId="5F1D880D" w:rsidR="00BF2433" w:rsidRPr="007F38A3" w:rsidRDefault="00BA640F" w:rsidP="005D43C3">
      <w:pPr>
        <w:pStyle w:val="Caption"/>
        <w:spacing w:line="360" w:lineRule="auto"/>
        <w:jc w:val="center"/>
      </w:pPr>
      <w:bookmarkStart w:id="11" w:name="_Toc73007840"/>
      <w:r w:rsidRPr="007F38A3">
        <w:t xml:space="preserve">Figure </w:t>
      </w:r>
      <w:r w:rsidR="00CA253D" w:rsidRPr="007F38A3">
        <w:fldChar w:fldCharType="begin"/>
      </w:r>
      <w:r w:rsidR="00CA253D" w:rsidRPr="007F38A3">
        <w:instrText xml:space="preserve"> SEQ Figure \* ARABIC </w:instrText>
      </w:r>
      <w:r w:rsidR="00CA253D" w:rsidRPr="007F38A3">
        <w:fldChar w:fldCharType="separate"/>
      </w:r>
      <w:r w:rsidR="00100A74">
        <w:rPr>
          <w:noProof/>
        </w:rPr>
        <w:t>2</w:t>
      </w:r>
      <w:r w:rsidR="00CA253D" w:rsidRPr="007F38A3">
        <w:rPr>
          <w:noProof/>
        </w:rPr>
        <w:fldChar w:fldCharType="end"/>
      </w:r>
      <w:r w:rsidRPr="007F38A3">
        <w:t xml:space="preserve"> - Example of Neutral analysis </w:t>
      </w:r>
      <w:r w:rsidRPr="007F38A3">
        <w:fldChar w:fldCharType="begin"/>
      </w:r>
      <w:r w:rsidRPr="007F38A3">
        <w:instrText xml:space="preserve"> ADDIN ZOTERO_ITEM CSL_CITATION {"citationID":"J6CQmmWG","properties":{"formattedCitation":"(Everything There Is to Know about Sentiment Analysis, 2020)","plainCitation":"(Everything There Is to Know about Sentiment Analysis, 2020)","noteIndex":0},"citationItems":[{"id":753,"uris":["http://zotero.org/users/7056409/items/TTW7MX6R"],"uri":["http://zotero.org/users/7056409/items/TTW7MX6R"],"itemData":{"id":753,"type":"webpage","abstract":"Sentiment analysis is the interpretation and classification of emotions (positive, negative and neutral) within text data using text analysis techniques. Sentiment analysis tools allow businesses to identify customer sentiment toward products, brands or services in online feedback.","container-title":"MonkeyLearn","title":"Everything There Is to Know about Sentiment Analysis","URL":"https://monkeylearn.com/sentiment-analysis/","accessed":{"date-parts":[["2020",12,15]]}}}],"schema":"https://github.com/citation-style-language/schema/raw/master/csl-citation.json"} </w:instrText>
      </w:r>
      <w:r w:rsidRPr="007F38A3">
        <w:fldChar w:fldCharType="separate"/>
      </w:r>
      <w:r w:rsidRPr="007F38A3">
        <w:rPr>
          <w:rFonts w:cs="Times New Roman"/>
        </w:rPr>
        <w:t>(Everything There Is to Know about Sentiment Analysis, 2020)</w:t>
      </w:r>
      <w:bookmarkEnd w:id="11"/>
      <w:r w:rsidRPr="007F38A3">
        <w:fldChar w:fldCharType="end"/>
      </w:r>
    </w:p>
    <w:p w14:paraId="51D1C069" w14:textId="211CDD88" w:rsidR="002C1179" w:rsidRPr="007F38A3" w:rsidRDefault="002C1179" w:rsidP="005D43C3">
      <w:pPr>
        <w:pStyle w:val="Heading2"/>
        <w:rPr>
          <w:sz w:val="26"/>
        </w:rPr>
      </w:pPr>
      <w:bookmarkStart w:id="12" w:name="_Toc73208387"/>
      <w:r w:rsidRPr="007F38A3">
        <w:rPr>
          <w:sz w:val="26"/>
        </w:rPr>
        <w:t>2.1.3</w:t>
      </w:r>
      <w:r w:rsidRPr="007F38A3">
        <w:rPr>
          <w:sz w:val="26"/>
        </w:rPr>
        <w:tab/>
        <w:t>Negative</w:t>
      </w:r>
      <w:bookmarkEnd w:id="12"/>
    </w:p>
    <w:p w14:paraId="0F8630B8" w14:textId="25044330" w:rsidR="00B17F47" w:rsidRPr="007F38A3" w:rsidRDefault="00B17F47" w:rsidP="005D43C3">
      <w:r w:rsidRPr="007F38A3">
        <w:t xml:space="preserve">This is clearly proposed as a </w:t>
      </w:r>
      <w:r w:rsidRPr="007F38A3">
        <w:rPr>
          <w:i/>
          <w:iCs/>
        </w:rPr>
        <w:t>negative</w:t>
      </w:r>
      <w:r w:rsidRPr="007F38A3">
        <w:t xml:space="preserve"> review by the customer.  The use of the word “Terrible” and the fact that they </w:t>
      </w:r>
      <w:r w:rsidR="00F62CBA" w:rsidRPr="007F38A3">
        <w:t>will not</w:t>
      </w:r>
      <w:r w:rsidRPr="007F38A3">
        <w:t xml:space="preserve"> be going back ensures a very high </w:t>
      </w:r>
      <w:r w:rsidRPr="007F38A3">
        <w:rPr>
          <w:i/>
          <w:iCs/>
        </w:rPr>
        <w:t>negative</w:t>
      </w:r>
      <w:r w:rsidRPr="007F38A3">
        <w:t xml:space="preserve"> score.</w:t>
      </w:r>
    </w:p>
    <w:p w14:paraId="68F7B4A7" w14:textId="77777777" w:rsidR="00BA640F" w:rsidRPr="007F38A3" w:rsidRDefault="00E9327D" w:rsidP="005D43C3">
      <w:pPr>
        <w:keepNext/>
        <w:jc w:val="center"/>
      </w:pPr>
      <w:r w:rsidRPr="007F38A3">
        <w:rPr>
          <w:noProof/>
        </w:rPr>
        <w:drawing>
          <wp:inline distT="0" distB="0" distL="0" distR="0" wp14:anchorId="629D64BD" wp14:editId="4459C48A">
            <wp:extent cx="3345180" cy="1973580"/>
            <wp:effectExtent l="0" t="0" r="7620" b="762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345180" cy="1973580"/>
                    </a:xfrm>
                    <a:prstGeom prst="rect">
                      <a:avLst/>
                    </a:prstGeom>
                    <a:noFill/>
                    <a:ln>
                      <a:noFill/>
                    </a:ln>
                  </pic:spPr>
                </pic:pic>
              </a:graphicData>
            </a:graphic>
          </wp:inline>
        </w:drawing>
      </w:r>
    </w:p>
    <w:p w14:paraId="2DADA5BE" w14:textId="418EA137" w:rsidR="00E9327D" w:rsidRPr="007F38A3" w:rsidRDefault="00BA640F" w:rsidP="005D43C3">
      <w:pPr>
        <w:pStyle w:val="Caption"/>
        <w:spacing w:line="360" w:lineRule="auto"/>
        <w:jc w:val="center"/>
      </w:pPr>
      <w:bookmarkStart w:id="13" w:name="_Toc73007841"/>
      <w:r w:rsidRPr="007F38A3">
        <w:t xml:space="preserve">Figure </w:t>
      </w:r>
      <w:r w:rsidR="00CA253D" w:rsidRPr="007F38A3">
        <w:fldChar w:fldCharType="begin"/>
      </w:r>
      <w:r w:rsidR="00CA253D" w:rsidRPr="007F38A3">
        <w:instrText xml:space="preserve"> SEQ Figure \* ARABIC </w:instrText>
      </w:r>
      <w:r w:rsidR="00CA253D" w:rsidRPr="007F38A3">
        <w:fldChar w:fldCharType="separate"/>
      </w:r>
      <w:r w:rsidR="00100A74">
        <w:rPr>
          <w:noProof/>
        </w:rPr>
        <w:t>3</w:t>
      </w:r>
      <w:r w:rsidR="00CA253D" w:rsidRPr="007F38A3">
        <w:rPr>
          <w:noProof/>
        </w:rPr>
        <w:fldChar w:fldCharType="end"/>
      </w:r>
      <w:r w:rsidRPr="007F38A3">
        <w:t xml:space="preserve"> - Example of Negative analysis </w:t>
      </w:r>
      <w:r w:rsidRPr="007F38A3">
        <w:fldChar w:fldCharType="begin"/>
      </w:r>
      <w:r w:rsidRPr="007F38A3">
        <w:instrText xml:space="preserve"> ADDIN ZOTERO_ITEM CSL_CITATION {"citationID":"UAUx9VdY","properties":{"formattedCitation":"(Everything There Is to Know about Sentiment Analysis, 2020)","plainCitation":"(Everything There Is to Know about Sentiment Analysis, 2020)","noteIndex":0},"citationItems":[{"id":753,"uris":["http://zotero.org/users/7056409/items/TTW7MX6R"],"uri":["http://zotero.org/users/7056409/items/TTW7MX6R"],"itemData":{"id":753,"type":"webpage","abstract":"Sentiment analysis is the interpretation and classification of emotions (positive, negative and neutral) within text data using text analysis techniques. Sentiment analysis tools allow businesses to identify customer sentiment toward products, brands or services in online feedback.","container-title":"MonkeyLearn","title":"Everything There Is to Know about Sentiment Analysis","URL":"https://monkeylearn.com/sentiment-analysis/","accessed":{"date-parts":[["2020",12,15]]}}}],"schema":"https://github.com/citation-style-language/schema/raw/master/csl-citation.json"} </w:instrText>
      </w:r>
      <w:r w:rsidRPr="007F38A3">
        <w:fldChar w:fldCharType="separate"/>
      </w:r>
      <w:r w:rsidRPr="007F38A3">
        <w:rPr>
          <w:rFonts w:cs="Times New Roman"/>
        </w:rPr>
        <w:t>(Everything There Is to Know about Sentiment Analysis, 2020)</w:t>
      </w:r>
      <w:bookmarkEnd w:id="13"/>
      <w:r w:rsidRPr="007F38A3">
        <w:fldChar w:fldCharType="end"/>
      </w:r>
    </w:p>
    <w:p w14:paraId="75944558" w14:textId="73585A5F" w:rsidR="00BF2433" w:rsidRPr="007F38A3" w:rsidRDefault="00CC2067" w:rsidP="005D43C3">
      <w:r w:rsidRPr="007F38A3">
        <w:t>Sentiment Analysis is becoming ever more important to businesses, in particular, who use the process as a tool to better understand the feelings of their customer base.  This gives them the information they require in order to improve certain services, drop others, or be satisfied that some are working perfectly well.  With social media becoming more prominent each year, the opportunity for customers to express their opinions is more accessible than ever, and so companies will actively monitor these feelings on a wider scale, making sentiment analysis a vital component moving forwards.</w:t>
      </w:r>
    </w:p>
    <w:p w14:paraId="4391E2C8" w14:textId="2C764932" w:rsidR="00305958" w:rsidRPr="007F38A3" w:rsidRDefault="006F0F3F" w:rsidP="005D43C3">
      <w:r w:rsidRPr="007F38A3">
        <w:t>It is not just the commercial world that benefits from Sentiment Analysis.</w:t>
      </w:r>
      <w:r w:rsidR="00305958" w:rsidRPr="007F38A3">
        <w:t xml:space="preserve">  </w:t>
      </w:r>
      <w:r w:rsidRPr="007F38A3">
        <w:t xml:space="preserve">Politicians, for example, are increasingly using it to gauge the opinions of voters in order to help them prepare policies which would likely receive positive reaction from the public.  During the 2012 U.S. election campaign, Barack Obama used sentiment analysis as a tool to aid with his </w:t>
      </w:r>
      <w:r w:rsidRPr="007F38A3">
        <w:lastRenderedPageBreak/>
        <w:t xml:space="preserve">aspiration of becoming President </w:t>
      </w:r>
      <w:r w:rsidRPr="007F38A3">
        <w:fldChar w:fldCharType="begin"/>
      </w:r>
      <w:r w:rsidRPr="007F38A3">
        <w:instrText xml:space="preserve"> ADDIN ZOTERO_ITEM CSL_CITATION {"citationID":"yKESx8qC","properties":{"formattedCitation":"(Bannister, Kristian, 2020)","plainCitation":"(Bannister, Kristian, 2020)","noteIndex":0},"citationItems":[{"id":761,"uris":["http://zotero.org/users/7056409/items/YWVGV45X"],"uri":["http://zotero.org/users/7056409/items/YWVGV45X"],"itemData":{"id":761,"type":"webpage","abstract":"What is sentiment analysis, how does it work, and why should we use it? Read our overview of the broad uses and benefits of sentiment analysis.","container-title":"Brandwatch","language":"en-US","title":"Sentiment Analysis: How Does It Work? Why Should We Use It?","title-short":"Sentiment Analysis","URL":"https://www.brandwatch.com/blog/understanding-sentiment-analysis/","author":[{"family":"Bannister, Kristian","given":""}],"accessed":{"date-parts":[["2020",12,16]]}}}],"schema":"https://github.com/citation-style-language/schema/raw/master/csl-citation.json"} </w:instrText>
      </w:r>
      <w:r w:rsidRPr="007F38A3">
        <w:fldChar w:fldCharType="separate"/>
      </w:r>
      <w:r w:rsidRPr="007F38A3">
        <w:rPr>
          <w:rFonts w:cs="Times New Roman"/>
        </w:rPr>
        <w:t>(Bannister, Kristian, 2020)</w:t>
      </w:r>
      <w:r w:rsidRPr="007F38A3">
        <w:fldChar w:fldCharType="end"/>
      </w:r>
      <w:r w:rsidRPr="007F38A3">
        <w:t>.</w:t>
      </w:r>
      <w:r w:rsidR="00305958" w:rsidRPr="007F38A3">
        <w:t xml:space="preserve">  And since 2014, the field of social media has eclipsed market research as the most commonly produced papers on the topic of sentiment analysis</w:t>
      </w:r>
      <w:r w:rsidR="00322F25" w:rsidRPr="007F38A3">
        <w:t xml:space="preserve"> </w:t>
      </w:r>
      <w:r w:rsidR="00322F25" w:rsidRPr="007F38A3">
        <w:fldChar w:fldCharType="begin"/>
      </w:r>
      <w:r w:rsidR="00322F25" w:rsidRPr="007F38A3">
        <w:instrText xml:space="preserve"> ADDIN ZOTERO_ITEM CSL_CITATION {"citationID":"40AtQFWZ","properties":{"formattedCitation":"(M\\uc0\\u228{}ntyl\\uc0\\u228{}, Graziotin and Kuutila, 2018)","plainCitation":"(Mäntylä, Graziotin and Kuutila, 2018)","noteIndex":0},"citationItems":[{"id":219,"uris":["http://zotero.org/users/7056409/items/G6U7RHH5"],"uri":["http://zotero.org/users/7056409/items/G6U7RHH5"],"itemData":{"id":219,"type":"article-journal","abstract":"Sentiment analysis is one of the fastest growing research areas in computer science, making it challenging to keep track of all the activities in the area. We present a computer-assisted literature review, where we utilize both text mining and qualitative coding, and analyze 6996 papers from Scopus. We find that the roots of sentiment analysis are in the studies on public opinion analysis at the beginning of 20th century and in the text subjectivity analysis performed by the computational linguistics community in 1990's. However, the outbreak of computer-based sentiment analysis only occurred with the availability of subjective texts on the Web. Consequently, 99% of the papers have been published after 2004. Sentiment analysis papers are scattered to multiple publication venues, and the combined number of papers in the top-15 venues only represent ca. 30% of the papers in total. We present the top-20 cited papers from Google Scholar and Scopus and a taxonomy of research topics. In recent years, sentiment analysis has shifted from analyzing online product reviews to social media texts from Twitter and Facebook. Many topics beyond product reviews like stock markets, elections, disasters, medicine, software engineering and cyberbullying extend the utilization of sentiment analysis.","container-title":"Computer Science Review","DOI":"10.1016/j.cosrev.2017.10.002","note":"publisher: Elsevier Ireland Ltd","page":"16-32","title":"The evolution of sentiment analysis—A review of research topics, venues, and top cited papers","volume":"27","author":[{"family":"Mäntylä","given":"Mika V."},{"family":"Graziotin","given":"Daniel"},{"family":"Kuutila","given":"Miikka"}],"issued":{"date-parts":[["2018",2]]}}}],"schema":"https://github.com/citation-style-language/schema/raw/master/csl-citation.json"} </w:instrText>
      </w:r>
      <w:r w:rsidR="00322F25" w:rsidRPr="007F38A3">
        <w:fldChar w:fldCharType="separate"/>
      </w:r>
      <w:r w:rsidR="00322F25" w:rsidRPr="007F38A3">
        <w:rPr>
          <w:rFonts w:cs="Times New Roman"/>
        </w:rPr>
        <w:t>(Mäntylä, Graziotin and Kuutila, 2018)</w:t>
      </w:r>
      <w:r w:rsidR="00322F25" w:rsidRPr="007F38A3">
        <w:fldChar w:fldCharType="end"/>
      </w:r>
      <w:r w:rsidR="00305958" w:rsidRPr="007F38A3">
        <w:t xml:space="preserve">. </w:t>
      </w:r>
    </w:p>
    <w:p w14:paraId="154D6FAF" w14:textId="1EF271DB" w:rsidR="007729D7" w:rsidRPr="007F38A3" w:rsidRDefault="007729D7" w:rsidP="005D43C3">
      <w:pPr>
        <w:pStyle w:val="Heading2"/>
        <w:rPr>
          <w:sz w:val="28"/>
          <w:szCs w:val="28"/>
        </w:rPr>
      </w:pPr>
      <w:bookmarkStart w:id="14" w:name="_Toc73208388"/>
      <w:r w:rsidRPr="007F38A3">
        <w:rPr>
          <w:sz w:val="28"/>
          <w:szCs w:val="28"/>
        </w:rPr>
        <w:t>2.2</w:t>
      </w:r>
      <w:r w:rsidRPr="007F38A3">
        <w:rPr>
          <w:sz w:val="28"/>
          <w:szCs w:val="28"/>
        </w:rPr>
        <w:tab/>
        <w:t>Sentiment Analysis history</w:t>
      </w:r>
      <w:bookmarkEnd w:id="14"/>
    </w:p>
    <w:p w14:paraId="0F23B57B" w14:textId="383673C0" w:rsidR="007729D7" w:rsidRPr="007F38A3" w:rsidRDefault="00533C1E" w:rsidP="005D43C3">
      <w:r w:rsidRPr="007F38A3">
        <w:t xml:space="preserve">Sentiment Analysis is one of many branches which descend from </w:t>
      </w:r>
      <w:r w:rsidR="00B3559C" w:rsidRPr="007F38A3">
        <w:rPr>
          <w:i/>
          <w:iCs/>
        </w:rPr>
        <w:t>Content</w:t>
      </w:r>
      <w:r w:rsidR="00C25885" w:rsidRPr="007F38A3">
        <w:rPr>
          <w:i/>
          <w:iCs/>
        </w:rPr>
        <w:t xml:space="preserve"> Analysis</w:t>
      </w:r>
      <w:r w:rsidR="001D3E3E" w:rsidRPr="007F38A3">
        <w:t xml:space="preserve">.  </w:t>
      </w:r>
      <w:r w:rsidR="0015460A" w:rsidRPr="007F38A3">
        <w:t xml:space="preserve">To understand the origins of sentiment analysis, one must </w:t>
      </w:r>
      <w:r w:rsidR="00ED7DBE" w:rsidRPr="007F38A3">
        <w:t>delve deeper into its predecessors.</w:t>
      </w:r>
      <w:r w:rsidR="00B3559C" w:rsidRPr="007F38A3">
        <w:t xml:space="preserve">  </w:t>
      </w:r>
      <w:r w:rsidR="00B3559C" w:rsidRPr="007F38A3">
        <w:fldChar w:fldCharType="begin"/>
      </w:r>
      <w:r w:rsidR="00B3559C" w:rsidRPr="007F38A3">
        <w:instrText xml:space="preserve"> ADDIN ZOTERO_ITEM CSL_CITATION {"citationID":"mqK3FC2d","properties":{"formattedCitation":"(Kuckartz, 2019)","plainCitation":"(Kuckartz, 2019)","noteIndex":0},"citationItems":[{"id":952,"uris":["http://zotero.org/users/7056409/items/HU2M7UAG"],"uri":["http://zotero.org/users/7056409/items/HU2M7UAG"],"itemData":{"id":952,"type":"article-journal","abstract":"Zu Beginn der 1950er Jahre, als die Kommunikationsforschung ihre Blütezeit erlebte, führte KRACAUER den Begriff \"qualitative content analysis\" ein. Heute gehört die qualitative Inhaltsanalyse in Deutschland zu den in der Sozialforschung am häufigsten benutzten Methoden. Anknüpfend an KRACAUERs Argumentation schlage ich drei Felder der Weiterentwicklung vor: erstens eine stärker qualitativ ausgerichtete Analyse nach der Bildung der Kategorien und der Codierung der Daten; zweitens eine die kategorienbasierte Analyse ergänzende Fallorientierung, die charakteristisch für qualitative Forschung ist, aber bisher in der qualitativen Inhaltsanalyse kaum eine Rolle spielt; drittens eine stärkere Bezugnahme auf die internationale Methodendiskussion, in der die qualitative Inhaltsanalyse noch wenig bekannt ist. Ferner reflektiere ich methodologische Aspekte, fokussiere in einem abschließenden Ausblick das Thema Standards und Gütekriterien und plädiere für die Entwicklung methodischer Strenge.","container-title":"Forum Qualitative Sozialforschung / Forum: Qualitative Social Research","DOI":"10.17169/FQS-20.3.3370","language":"de","note":"publisher: Forum Qualitative Sozialforschung / Forum: Qualitative Social Research","page":"No 3 (2019): Qualitative Content Analysis I","source":"DOI.org (Datacite)","title":"Qualitative Inhaltsanalyse: von Kracauers Anfängen zu heutigen Herausforderungen","title-short":"Qualitative Inhaltsanalyse","volume":"Vol 20","author":[{"family":"Kuckartz","given":"Udo"}],"issued":{"date-parts":[["2019",9,26]]}}}],"schema":"https://github.com/citation-style-language/schema/raw/master/csl-citation.json"} </w:instrText>
      </w:r>
      <w:r w:rsidR="00B3559C" w:rsidRPr="007F38A3">
        <w:fldChar w:fldCharType="separate"/>
      </w:r>
      <w:r w:rsidR="00B3559C" w:rsidRPr="007F38A3">
        <w:rPr>
          <w:rFonts w:cs="Times New Roman"/>
        </w:rPr>
        <w:t>(Kuckartz, 2019)</w:t>
      </w:r>
      <w:r w:rsidR="00B3559C" w:rsidRPr="007F38A3">
        <w:fldChar w:fldCharType="end"/>
      </w:r>
      <w:r w:rsidR="00D84E21" w:rsidRPr="007F38A3">
        <w:t xml:space="preserve"> and </w:t>
      </w:r>
      <w:r w:rsidR="00D84E21" w:rsidRPr="007F38A3">
        <w:fldChar w:fldCharType="begin"/>
      </w:r>
      <w:r w:rsidR="00D84E21" w:rsidRPr="007F38A3">
        <w:instrText xml:space="preserve"> ADDIN ZOTERO_ITEM CSL_CITATION {"citationID":"G7bV67Va","properties":{"formattedCitation":"(Prasad, 2008)","plainCitation":"(Prasad, 2008)","noteIndex":0},"citationItems":[{"id":1017,"uris":["http://zotero.org/users/7056409/items/6TBCFBMM"],"uri":["http://zotero.org/users/7056409/items/6TBCFBMM"],"itemData":{"id":1017,"type":"article","title":"Content Analysis A method in Social Science Research","author":[{"family":"Prasad","given":"B Devi"}],"issued":{"date-parts":[["2008"]]}}}],"schema":"https://github.com/citation-style-language/schema/raw/master/csl-citation.json"} </w:instrText>
      </w:r>
      <w:r w:rsidR="00D84E21" w:rsidRPr="007F38A3">
        <w:fldChar w:fldCharType="separate"/>
      </w:r>
      <w:r w:rsidR="00D84E21" w:rsidRPr="007F38A3">
        <w:rPr>
          <w:rFonts w:cs="Times New Roman"/>
        </w:rPr>
        <w:t>(Prasad, 2008)</w:t>
      </w:r>
      <w:r w:rsidR="00D84E21" w:rsidRPr="007F38A3">
        <w:fldChar w:fldCharType="end"/>
      </w:r>
      <w:r w:rsidR="00B3559C" w:rsidRPr="007F38A3">
        <w:t xml:space="preserve"> note that “Content Analysis” was a </w:t>
      </w:r>
      <w:r w:rsidR="00703B23" w:rsidRPr="007F38A3">
        <w:t>well-known</w:t>
      </w:r>
      <w:r w:rsidR="00B3559C" w:rsidRPr="007F38A3">
        <w:t xml:space="preserve"> method used by the American’s during the Second World War</w:t>
      </w:r>
      <w:r w:rsidR="00C25885" w:rsidRPr="007F38A3">
        <w:t xml:space="preserve"> </w:t>
      </w:r>
      <w:r w:rsidR="00703B23" w:rsidRPr="007F38A3">
        <w:t>to</w:t>
      </w:r>
      <w:r w:rsidR="00D84E21" w:rsidRPr="007F38A3">
        <w:t xml:space="preserve"> </w:t>
      </w:r>
      <w:r w:rsidR="00643397" w:rsidRPr="007F38A3">
        <w:t>analyse</w:t>
      </w:r>
      <w:r w:rsidR="00D84E21" w:rsidRPr="007F38A3">
        <w:t xml:space="preserve"> enemy</w:t>
      </w:r>
      <w:r w:rsidR="00703B23" w:rsidRPr="007F38A3">
        <w:t xml:space="preserve"> propaganda </w:t>
      </w:r>
      <w:r w:rsidR="00D84E21" w:rsidRPr="007F38A3">
        <w:t>under the directorship of Harold Lasswell</w:t>
      </w:r>
      <w:r w:rsidR="00703B23" w:rsidRPr="007F38A3">
        <w:t xml:space="preserve">.  But </w:t>
      </w:r>
      <w:r w:rsidR="00801A4A" w:rsidRPr="007F38A3">
        <w:t xml:space="preserve">the concept of </w:t>
      </w:r>
      <w:r w:rsidR="00E67DC4" w:rsidRPr="007F38A3">
        <w:rPr>
          <w:i/>
          <w:iCs/>
        </w:rPr>
        <w:t>Content Analysis</w:t>
      </w:r>
      <w:r w:rsidR="00801A4A" w:rsidRPr="007F38A3">
        <w:t xml:space="preserve"> can be traced back to at least the time of the Ancient Greek’s </w:t>
      </w:r>
      <w:r w:rsidR="00801A4A" w:rsidRPr="007F38A3">
        <w:fldChar w:fldCharType="begin"/>
      </w:r>
      <w:r w:rsidR="00801A4A" w:rsidRPr="007F38A3">
        <w:instrText xml:space="preserve"> ADDIN ZOTERO_ITEM CSL_CITATION {"citationID":"czHyu6SI","properties":{"formattedCitation":"(M\\uc0\\u228{}ntyl\\uc0\\u228{}, Graziotin and Kuutila, 2018)","plainCitation":"(Mäntylä, Graziotin and Kuutila, 2018)","noteIndex":0},"citationItems":[{"id":219,"uris":["http://zotero.org/users/7056409/items/G6U7RHH5"],"uri":["http://zotero.org/users/7056409/items/G6U7RHH5"],"itemData":{"id":219,"type":"article-journal","abstract":"Sentiment analysis is one of the fastest growing research areas in computer science, making it challenging to keep track of all the activities in the area. We present a computer-assisted literature review, where we utilize both text mining and qualitative coding, and analyze 6996 papers from Scopus. We find that the roots of sentiment analysis are in the studies on public opinion analysis at the beginning of 20th century and in the text subjectivity analysis performed by the computational linguistics community in 1990's. However, the outbreak of computer-based sentiment analysis only occurred with the availability of subjective texts on the Web. Consequently, 99% of the papers have been published after 2004. Sentiment analysis papers are scattered to multiple publication venues, and the combined number of papers in the top-15 venues only represent ca. 30% of the papers in total. We present the top-20 cited papers from Google Scholar and Scopus and a taxonomy of research topics. In recent years, sentiment analysis has shifted from analyzing online product reviews to social media texts from Twitter and Facebook. Many topics beyond product reviews like stock markets, elections, disasters, medicine, software engineering and cyberbullying extend the utilization of sentiment analysis.","container-title":"Computer Science Review","DOI":"10.1016/j.cosrev.2017.10.002","note":"publisher: Elsevier Ireland Ltd","page":"16-32","title":"The evolution of sentiment analysis—A review of research topics, venues, and top cited papers","volume":"27","author":[{"family":"Mäntylä","given":"Mika V."},{"family":"Graziotin","given":"Daniel"},{"family":"Kuutila","given":"Miikka"}],"issued":{"date-parts":[["2018",2]]}}}],"schema":"https://github.com/citation-style-language/schema/raw/master/csl-citation.json"} </w:instrText>
      </w:r>
      <w:r w:rsidR="00801A4A" w:rsidRPr="007F38A3">
        <w:fldChar w:fldCharType="separate"/>
      </w:r>
      <w:r w:rsidR="00801A4A" w:rsidRPr="007F38A3">
        <w:rPr>
          <w:rFonts w:cs="Times New Roman"/>
        </w:rPr>
        <w:t>(Mäntylä, Graziotin and Kuutila, 2018)</w:t>
      </w:r>
      <w:r w:rsidR="00801A4A" w:rsidRPr="007F38A3">
        <w:fldChar w:fldCharType="end"/>
      </w:r>
      <w:r w:rsidR="00E67DC4" w:rsidRPr="007F38A3">
        <w:t xml:space="preserve">, and </w:t>
      </w:r>
      <w:r w:rsidR="009612F9" w:rsidRPr="007F38A3">
        <w:t>latterly</w:t>
      </w:r>
      <w:r w:rsidR="00E67DC4" w:rsidRPr="007F38A3">
        <w:t>, to the reaction of 17</w:t>
      </w:r>
      <w:r w:rsidR="00E67DC4" w:rsidRPr="007F38A3">
        <w:rPr>
          <w:vertAlign w:val="superscript"/>
        </w:rPr>
        <w:t>th</w:t>
      </w:r>
      <w:r w:rsidR="00E67DC4" w:rsidRPr="007F38A3">
        <w:t xml:space="preserve"> century churches in relation to the printing press </w:t>
      </w:r>
      <w:r w:rsidR="00E67DC4" w:rsidRPr="007F38A3">
        <w:fldChar w:fldCharType="begin"/>
      </w:r>
      <w:r w:rsidR="00E67DC4" w:rsidRPr="007F38A3">
        <w:instrText xml:space="preserve"> ADDIN ZOTERO_ITEM CSL_CITATION {"citationID":"eNIkGg8R","properties":{"formattedCitation":"(Shelley and Krippendorff, 1984)","plainCitation":"(Shelley and Krippendorff, 1984)","noteIndex":0},"citationItems":[{"id":1020,"uris":["http://zotero.org/users/7056409/items/8X4QMU5M"],"uri":["http://zotero.org/users/7056409/items/8X4QMU5M"],"itemData":{"id":1020,"type":"article-journal","container-title":"Journal of the American Statistical Association","DOI":"10.2307/2288384","ISSN":"01621459","issue":"385","journalAbbreviation":"Journal of the American Statistical Association","language":"en","page":"240","source":"DOI.org (Crossref)","title":"Content Analysis: An Introduction to its Methodology.","title-short":"Content Analysis","volume":"79","author":[{"family":"Shelley","given":"Mack"},{"family":"Krippendorff","given":"Klaus"}],"issued":{"date-parts":[["1984",3]]}}}],"schema":"https://github.com/citation-style-language/schema/raw/master/csl-citation.json"} </w:instrText>
      </w:r>
      <w:r w:rsidR="00E67DC4" w:rsidRPr="007F38A3">
        <w:fldChar w:fldCharType="separate"/>
      </w:r>
      <w:r w:rsidR="00E67DC4" w:rsidRPr="007F38A3">
        <w:rPr>
          <w:rFonts w:cs="Times New Roman"/>
        </w:rPr>
        <w:t>(Shelley and Krippendorff, 1984)</w:t>
      </w:r>
      <w:r w:rsidR="00E67DC4" w:rsidRPr="007F38A3">
        <w:fldChar w:fldCharType="end"/>
      </w:r>
      <w:r w:rsidR="00801A4A" w:rsidRPr="007F38A3">
        <w:t>.  Some of the more noteworthy milestones follow:</w:t>
      </w:r>
    </w:p>
    <w:p w14:paraId="1A3B5A16" w14:textId="7D7AF7D6" w:rsidR="00580144" w:rsidRDefault="00580144" w:rsidP="005D43C3">
      <w:r w:rsidRPr="007F38A3">
        <w:rPr>
          <w:noProof/>
        </w:rPr>
        <w:lastRenderedPageBreak/>
        <w:drawing>
          <wp:inline distT="0" distB="0" distL="0" distR="0" wp14:anchorId="53AF0005" wp14:editId="3BF7AD74">
            <wp:extent cx="5486400" cy="8046720"/>
            <wp:effectExtent l="0" t="76200" r="0" b="87630"/>
            <wp:docPr id="54" name="Diagram 5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14:paraId="7182D5EF" w14:textId="7B5D2E6B" w:rsidR="00DF44E1" w:rsidRPr="007F38A3" w:rsidRDefault="00DF44E1" w:rsidP="005D43C3">
      <w:r w:rsidRPr="007F38A3">
        <w:rPr>
          <w:noProof/>
        </w:rPr>
        <w:lastRenderedPageBreak/>
        <w:drawing>
          <wp:inline distT="0" distB="0" distL="0" distR="0" wp14:anchorId="40CAACA4" wp14:editId="7654F196">
            <wp:extent cx="5486400" cy="8046720"/>
            <wp:effectExtent l="0" t="57150" r="0" b="106680"/>
            <wp:docPr id="337" name="Diagram 33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08C5CB47" w14:textId="51C73E62" w:rsidR="008B41F8" w:rsidRPr="007F38A3" w:rsidRDefault="008B41F8" w:rsidP="005D43C3"/>
    <w:p w14:paraId="0E805615" w14:textId="1C73813A" w:rsidR="00020D0C" w:rsidRPr="007F38A3" w:rsidRDefault="00F43DC2" w:rsidP="005D43C3">
      <w:pPr>
        <w:pStyle w:val="Heading2"/>
        <w:rPr>
          <w:rFonts w:cs="Times New Roman"/>
          <w:sz w:val="28"/>
          <w:szCs w:val="28"/>
        </w:rPr>
      </w:pPr>
      <w:bookmarkStart w:id="15" w:name="_Toc73208389"/>
      <w:r w:rsidRPr="007F38A3">
        <w:rPr>
          <w:rFonts w:cs="Times New Roman"/>
          <w:sz w:val="28"/>
          <w:szCs w:val="28"/>
        </w:rPr>
        <w:lastRenderedPageBreak/>
        <w:t>2</w:t>
      </w:r>
      <w:r w:rsidR="00AF3A1A" w:rsidRPr="007F38A3">
        <w:rPr>
          <w:rFonts w:cs="Times New Roman"/>
          <w:sz w:val="28"/>
          <w:szCs w:val="28"/>
        </w:rPr>
        <w:t>.</w:t>
      </w:r>
      <w:r w:rsidR="00A73E7B" w:rsidRPr="007F38A3">
        <w:rPr>
          <w:rFonts w:cs="Times New Roman"/>
          <w:sz w:val="28"/>
          <w:szCs w:val="28"/>
        </w:rPr>
        <w:t>3</w:t>
      </w:r>
      <w:r w:rsidR="00175211" w:rsidRPr="007F38A3">
        <w:rPr>
          <w:rFonts w:cs="Times New Roman"/>
          <w:sz w:val="28"/>
          <w:szCs w:val="28"/>
        </w:rPr>
        <w:tab/>
      </w:r>
      <w:r w:rsidR="002F1085" w:rsidRPr="007F38A3">
        <w:rPr>
          <w:rFonts w:cs="Times New Roman"/>
          <w:sz w:val="28"/>
          <w:szCs w:val="28"/>
        </w:rPr>
        <w:t>Types</w:t>
      </w:r>
      <w:r w:rsidR="006E42B6" w:rsidRPr="007F38A3">
        <w:rPr>
          <w:rFonts w:cs="Times New Roman"/>
          <w:sz w:val="28"/>
          <w:szCs w:val="28"/>
        </w:rPr>
        <w:t xml:space="preserve"> of Sentiment Analysis</w:t>
      </w:r>
      <w:bookmarkEnd w:id="15"/>
    </w:p>
    <w:p w14:paraId="1A9360D7" w14:textId="5D4E90DB" w:rsidR="00BF2433" w:rsidRPr="007F38A3" w:rsidRDefault="0025068A" w:rsidP="005D43C3">
      <w:pPr>
        <w:pStyle w:val="Heading2"/>
        <w:rPr>
          <w:sz w:val="26"/>
        </w:rPr>
      </w:pPr>
      <w:bookmarkStart w:id="16" w:name="_Toc73208390"/>
      <w:r w:rsidRPr="007F38A3">
        <w:rPr>
          <w:sz w:val="26"/>
        </w:rPr>
        <w:t>2.</w:t>
      </w:r>
      <w:r w:rsidR="00A73E7B" w:rsidRPr="007F38A3">
        <w:rPr>
          <w:sz w:val="26"/>
        </w:rPr>
        <w:t>3</w:t>
      </w:r>
      <w:r w:rsidRPr="007F38A3">
        <w:rPr>
          <w:sz w:val="26"/>
        </w:rPr>
        <w:t>.1</w:t>
      </w:r>
      <w:r w:rsidRPr="007F38A3">
        <w:rPr>
          <w:sz w:val="26"/>
        </w:rPr>
        <w:tab/>
        <w:t>Fine-Grained</w:t>
      </w:r>
      <w:bookmarkEnd w:id="16"/>
    </w:p>
    <w:p w14:paraId="061C2868" w14:textId="76205D58" w:rsidR="0025068A" w:rsidRPr="007F38A3" w:rsidRDefault="0025068A" w:rsidP="005D43C3">
      <w:r w:rsidRPr="007F38A3">
        <w:t>This could be seen as the most precise of the sentiment analysis types due to it having a five-tier score system.  As well as the more commonly used</w:t>
      </w:r>
      <w:r w:rsidRPr="007F38A3">
        <w:rPr>
          <w:i/>
          <w:iCs/>
        </w:rPr>
        <w:t>, Positive, Neutral, and Negative, Very Positive</w:t>
      </w:r>
      <w:r w:rsidRPr="007F38A3">
        <w:t xml:space="preserve"> and </w:t>
      </w:r>
      <w:r w:rsidRPr="007F38A3">
        <w:rPr>
          <w:i/>
          <w:iCs/>
        </w:rPr>
        <w:t>Very Negative</w:t>
      </w:r>
      <w:r w:rsidRPr="007F38A3">
        <w:t xml:space="preserve"> are also added on for more minute detail into the customers feelings.</w:t>
      </w:r>
    </w:p>
    <w:p w14:paraId="52A9EFA8" w14:textId="1417C9C7" w:rsidR="00074482" w:rsidRPr="007F38A3" w:rsidRDefault="00074482" w:rsidP="005D43C3">
      <w:r w:rsidRPr="007F38A3">
        <w:t xml:space="preserve">Whilst this process can be seen to provide greater polarity, it can also prove to be more costly to implement.  Ironically, it can hit both ends of its own scale </w:t>
      </w:r>
      <w:r w:rsidRPr="007F38A3">
        <w:fldChar w:fldCharType="begin"/>
      </w:r>
      <w:r w:rsidRPr="007F38A3">
        <w:instrText xml:space="preserve"> ADDIN ZOTERO_ITEM CSL_CITATION {"citationID":"TApb8alm","properties":{"formattedCitation":"(Goyal, Kechit, 2020)","plainCitation":"(Goyal, Kechit, 2020)","noteIndex":0},"citationItems":[{"id":763,"uris":["http://zotero.org/users/7056409/items/DFW422L3"],"uri":["http://zotero.org/users/7056409/items/DFW422L3"],"itemData":{"id":763,"type":"post-weblog","abstract":"Sentiment analysis is a process of computationally analyzing and identifying opinions and judgments from a piece of text. You can understand if a piece of text is positive, negative, or neutral, based on their sentiment analysis. It is also crucial for you to understand the different types of sentiment analysis to know which one fits […]","container-title":"upGrad blog","language":"en-US","title":"Top 4 Types of Sentiment Analysis &amp; Where to Use","URL":"https://www.upgrad.com/blog/types-of-sentiment-analysis/","author":[{"literal":"Goyal, Kechit"}],"accessed":{"date-parts":[["2020",12,16]]},"issued":{"date-parts":[["2020",3,24]]}}}],"schema":"https://github.com/citation-style-language/schema/raw/master/csl-citation.json"} </w:instrText>
      </w:r>
      <w:r w:rsidRPr="007F38A3">
        <w:fldChar w:fldCharType="separate"/>
      </w:r>
      <w:r w:rsidRPr="007F38A3">
        <w:rPr>
          <w:rFonts w:cs="Times New Roman"/>
        </w:rPr>
        <w:t>(Goyal, Kechit, 2020)</w:t>
      </w:r>
      <w:r w:rsidRPr="007F38A3">
        <w:fldChar w:fldCharType="end"/>
      </w:r>
    </w:p>
    <w:p w14:paraId="4E31AEBD" w14:textId="6EE520CE" w:rsidR="0025068A" w:rsidRPr="007F38A3" w:rsidRDefault="0025068A" w:rsidP="005D43C3">
      <w:pPr>
        <w:pStyle w:val="Heading2"/>
        <w:rPr>
          <w:sz w:val="26"/>
        </w:rPr>
      </w:pPr>
      <w:bookmarkStart w:id="17" w:name="_Toc73208391"/>
      <w:r w:rsidRPr="007F38A3">
        <w:rPr>
          <w:sz w:val="26"/>
        </w:rPr>
        <w:t>2.</w:t>
      </w:r>
      <w:r w:rsidR="00A73E7B" w:rsidRPr="007F38A3">
        <w:rPr>
          <w:sz w:val="26"/>
        </w:rPr>
        <w:t>3</w:t>
      </w:r>
      <w:r w:rsidRPr="007F38A3">
        <w:rPr>
          <w:sz w:val="26"/>
        </w:rPr>
        <w:t>.2</w:t>
      </w:r>
      <w:r w:rsidRPr="007F38A3">
        <w:rPr>
          <w:sz w:val="26"/>
        </w:rPr>
        <w:tab/>
        <w:t>Coarse-Grained</w:t>
      </w:r>
      <w:bookmarkEnd w:id="17"/>
    </w:p>
    <w:p w14:paraId="1660F9C2" w14:textId="020E241E" w:rsidR="00074482" w:rsidRPr="007F38A3" w:rsidRDefault="00361832" w:rsidP="005D43C3">
      <w:r w:rsidRPr="007F38A3">
        <w:t>This type of sentiment analysis is performed at, both, document level and sentence level.  At document level the process focuses on a piece as a whole.</w:t>
      </w:r>
      <w:r w:rsidR="00C108FA" w:rsidRPr="007F38A3">
        <w:t xml:space="preserve">  The example below could be a simple review on Amazon.</w:t>
      </w:r>
    </w:p>
    <w:p w14:paraId="6C01B893" w14:textId="12CDBE45" w:rsidR="00361832" w:rsidRPr="007F38A3" w:rsidRDefault="00361832" w:rsidP="005D43C3">
      <w:pPr>
        <w:ind w:left="720"/>
      </w:pPr>
      <w:r w:rsidRPr="007F38A3">
        <w:t>“My laptop is superb.  It provides me with exactly what I need in relation to functionality.”</w:t>
      </w:r>
    </w:p>
    <w:p w14:paraId="7A091928" w14:textId="10A06D35" w:rsidR="00361832" w:rsidRPr="007F38A3" w:rsidRDefault="00361832" w:rsidP="005D43C3">
      <w:r w:rsidRPr="007F38A3">
        <w:t xml:space="preserve">This sentiment is wholly focussed on the laptop in general terms and does not delve into the specific pros and cons of the machine.  </w:t>
      </w:r>
      <w:r w:rsidR="00C108FA" w:rsidRPr="007F38A3">
        <w:t>This means that a positive review would be understood from the sentence, which is acceptable as the customer is displaying clear satisfaction with the product.</w:t>
      </w:r>
    </w:p>
    <w:p w14:paraId="72B601BD" w14:textId="57CB5681" w:rsidR="00FC2E14" w:rsidRPr="007F38A3" w:rsidRDefault="00FC2E14" w:rsidP="005D43C3">
      <w:r w:rsidRPr="007F38A3">
        <w:t xml:space="preserve">At sentence level, however, the user may express further, more in-depth, opinions on the machine.  The first task of coarse-grained sentiment analysis is to determine whether a sentence is </w:t>
      </w:r>
      <w:r w:rsidRPr="007F38A3">
        <w:rPr>
          <w:i/>
          <w:iCs/>
        </w:rPr>
        <w:t>subjective</w:t>
      </w:r>
      <w:r w:rsidRPr="007F38A3">
        <w:t xml:space="preserve"> or </w:t>
      </w:r>
      <w:r w:rsidRPr="007F38A3">
        <w:rPr>
          <w:i/>
          <w:iCs/>
        </w:rPr>
        <w:t>objective</w:t>
      </w:r>
      <w:r w:rsidR="009E664A" w:rsidRPr="007F38A3">
        <w:rPr>
          <w:i/>
          <w:iCs/>
        </w:rPr>
        <w:t xml:space="preserve"> </w:t>
      </w:r>
      <w:r w:rsidR="009E664A" w:rsidRPr="007F38A3">
        <w:rPr>
          <w:i/>
          <w:iCs/>
        </w:rPr>
        <w:fldChar w:fldCharType="begin"/>
      </w:r>
      <w:r w:rsidR="009E664A" w:rsidRPr="007F38A3">
        <w:rPr>
          <w:i/>
          <w:iCs/>
        </w:rPr>
        <w:instrText xml:space="preserve"> ADDIN ZOTERO_ITEM CSL_CITATION {"citationID":"KDyGxXbU","properties":{"formattedCitation":"(Sentiment Analysis: Types, Tools, and Use Cases, n.d.)","plainCitation":"(Sentiment Analysis: Types, Tools, and Use Cases, n.d.)","noteIndex":0},"citationItems":[{"id":759,"uris":["http://zotero.org/users/7056409/items/ZK6892EV"],"uri":["http://zotero.org/users/7056409/items/ZK6892EV"],"itemData":{"id":759,"type":"post-weblog","abstract":"What do you do before purchasing something that costs more than a pack of gum? Whether you want to treat yourself to new sneakers, a laptop, or an overseas tour","container-title":"AltexSoft","language":"en-US","title":"Sentiment Analysis: Types, Tools, and Use Cases","title-short":"Sentiment Analysis","URL":"https://www.altexsoft.com/blog/business/sentiment-analysis-types-tools-and-use-cases/","accessed":{"date-parts":[["2020",12,16]]}}}],"schema":"https://github.com/citation-style-language/schema/raw/master/csl-citation.json"} </w:instrText>
      </w:r>
      <w:r w:rsidR="009E664A" w:rsidRPr="007F38A3">
        <w:rPr>
          <w:i/>
          <w:iCs/>
        </w:rPr>
        <w:fldChar w:fldCharType="separate"/>
      </w:r>
      <w:r w:rsidR="009E664A" w:rsidRPr="007F38A3">
        <w:rPr>
          <w:rFonts w:cs="Times New Roman"/>
        </w:rPr>
        <w:t>(Sentiment Analysis: Types, Tools, and Use Cases, n.d.)</w:t>
      </w:r>
      <w:r w:rsidR="009E664A" w:rsidRPr="007F38A3">
        <w:rPr>
          <w:i/>
          <w:iCs/>
        </w:rPr>
        <w:fldChar w:fldCharType="end"/>
      </w:r>
      <w:r w:rsidRPr="007F38A3">
        <w:t xml:space="preserve">.  An </w:t>
      </w:r>
      <w:r w:rsidRPr="007F38A3">
        <w:rPr>
          <w:i/>
          <w:iCs/>
        </w:rPr>
        <w:t>objective</w:t>
      </w:r>
      <w:r w:rsidRPr="007F38A3">
        <w:t xml:space="preserve"> example in relation to the above user would be as follows.</w:t>
      </w:r>
    </w:p>
    <w:p w14:paraId="3625F7C9" w14:textId="77777777" w:rsidR="00FC2E14" w:rsidRPr="007F38A3" w:rsidRDefault="00FC2E14" w:rsidP="005D43C3">
      <w:pPr>
        <w:ind w:left="720"/>
      </w:pPr>
      <w:r w:rsidRPr="007F38A3">
        <w:t>“The computer has 256 gigabytes of memory and 8 gigabytes of RAM.”</w:t>
      </w:r>
    </w:p>
    <w:p w14:paraId="124AB5FA" w14:textId="230D4155" w:rsidR="00C108FA" w:rsidRPr="007F38A3" w:rsidRDefault="00FC2E14" w:rsidP="005D43C3">
      <w:r w:rsidRPr="007F38A3">
        <w:t xml:space="preserve">What is being stated above is simply fact, not opinion.  The second task of coarse-grained sentiment analysis is to decide the emotion of a </w:t>
      </w:r>
      <w:r w:rsidRPr="007F38A3">
        <w:rPr>
          <w:i/>
          <w:iCs/>
        </w:rPr>
        <w:t>subjective</w:t>
      </w:r>
      <w:r w:rsidRPr="007F38A3">
        <w:t xml:space="preserve"> sentence</w:t>
      </w:r>
      <w:r w:rsidR="00DE35C2">
        <w:t>.</w:t>
      </w:r>
      <w:r w:rsidRPr="007F38A3">
        <w:t xml:space="preserve"> </w:t>
      </w:r>
      <w:r w:rsidR="00DE35C2">
        <w:t xml:space="preserve"> </w:t>
      </w:r>
      <w:r w:rsidRPr="007F38A3">
        <w:t>All of the below quot</w:t>
      </w:r>
      <w:r w:rsidR="00DE35C2">
        <w:t>ed</w:t>
      </w:r>
      <w:r w:rsidRPr="007F38A3">
        <w:t xml:space="preserve"> examples would be classified as </w:t>
      </w:r>
      <w:r w:rsidRPr="007F38A3">
        <w:rPr>
          <w:i/>
          <w:iCs/>
        </w:rPr>
        <w:t>subjective</w:t>
      </w:r>
      <w:r w:rsidRPr="007F38A3">
        <w:t xml:space="preserve"> as they express a personal opinion.  </w:t>
      </w:r>
      <w:r w:rsidR="00C108FA" w:rsidRPr="007F38A3">
        <w:t>If they were to produce this in a blog, for example, each sentence would be analysed.  This could be positive, as below.</w:t>
      </w:r>
    </w:p>
    <w:p w14:paraId="3F6C0587" w14:textId="7D652FAA" w:rsidR="00C108FA" w:rsidRPr="007F38A3" w:rsidRDefault="00C108FA" w:rsidP="005D43C3">
      <w:pPr>
        <w:ind w:left="720"/>
      </w:pPr>
      <w:r w:rsidRPr="007F38A3">
        <w:lastRenderedPageBreak/>
        <w:t>“The SSD drive is very large which is great.  It allows me plenty of room to store my music with loads of space left over.”</w:t>
      </w:r>
    </w:p>
    <w:p w14:paraId="37B55523" w14:textId="47BB6F4B" w:rsidR="00C108FA" w:rsidRPr="007F38A3" w:rsidRDefault="00C108FA" w:rsidP="005D43C3">
      <w:r w:rsidRPr="007F38A3">
        <w:t>Conversely, they may express a negative opinion</w:t>
      </w:r>
      <w:r w:rsidR="00B66EBC" w:rsidRPr="007F38A3">
        <w:t xml:space="preserve"> in a sentence</w:t>
      </w:r>
      <w:r w:rsidRPr="007F38A3">
        <w:t xml:space="preserve"> elsewhere in the blog, as such.</w:t>
      </w:r>
    </w:p>
    <w:p w14:paraId="6C6EDCC9" w14:textId="42538AE9" w:rsidR="00C108FA" w:rsidRPr="007F38A3" w:rsidRDefault="00C108FA" w:rsidP="005D43C3">
      <w:pPr>
        <w:ind w:left="720"/>
      </w:pPr>
      <w:r w:rsidRPr="007F38A3">
        <w:t>“The speakers are very poor quality and produce quite a ‘Tinny’ sound.  I wouldn’t recommend this machine for pure music lovers.”</w:t>
      </w:r>
    </w:p>
    <w:p w14:paraId="72A2FC8C" w14:textId="7716754E" w:rsidR="00570585" w:rsidRPr="007F38A3" w:rsidRDefault="009E664A" w:rsidP="005D43C3">
      <w:r w:rsidRPr="007F38A3">
        <w:t>And, finally, a neutral point of view.</w:t>
      </w:r>
    </w:p>
    <w:p w14:paraId="1A273366" w14:textId="47BA5D96" w:rsidR="00361832" w:rsidRPr="007F38A3" w:rsidRDefault="009E664A" w:rsidP="005D43C3">
      <w:pPr>
        <w:ind w:left="720"/>
      </w:pPr>
      <w:r w:rsidRPr="007F38A3">
        <w:t>“The speed of the laptop is very impressive, but the graphics are below average.”</w:t>
      </w:r>
    </w:p>
    <w:p w14:paraId="40BCFB91" w14:textId="0AE7F6DF" w:rsidR="0025068A" w:rsidRPr="007F38A3" w:rsidRDefault="0025068A" w:rsidP="005D43C3">
      <w:pPr>
        <w:pStyle w:val="Heading2"/>
        <w:rPr>
          <w:sz w:val="26"/>
        </w:rPr>
      </w:pPr>
      <w:bookmarkStart w:id="18" w:name="_Toc73208392"/>
      <w:r w:rsidRPr="007F38A3">
        <w:rPr>
          <w:sz w:val="26"/>
        </w:rPr>
        <w:t>2.</w:t>
      </w:r>
      <w:r w:rsidR="00A73E7B" w:rsidRPr="007F38A3">
        <w:rPr>
          <w:sz w:val="26"/>
        </w:rPr>
        <w:t>3</w:t>
      </w:r>
      <w:r w:rsidRPr="007F38A3">
        <w:rPr>
          <w:sz w:val="26"/>
        </w:rPr>
        <w:t>.3</w:t>
      </w:r>
      <w:r w:rsidRPr="007F38A3">
        <w:rPr>
          <w:sz w:val="26"/>
        </w:rPr>
        <w:tab/>
      </w:r>
      <w:r w:rsidR="006956A1" w:rsidRPr="007F38A3">
        <w:rPr>
          <w:sz w:val="26"/>
        </w:rPr>
        <w:t>Aspect-Based</w:t>
      </w:r>
      <w:bookmarkEnd w:id="18"/>
    </w:p>
    <w:p w14:paraId="65AE3A46" w14:textId="28422C35" w:rsidR="009E664A" w:rsidRPr="007F38A3" w:rsidRDefault="00B27A66" w:rsidP="005D43C3">
      <w:r w:rsidRPr="007F38A3">
        <w:t>This form of sentiment analysis focuses on a specific feature of an entity.</w:t>
      </w:r>
    </w:p>
    <w:p w14:paraId="0DA6C599" w14:textId="4E75EDE4" w:rsidR="00B27A66" w:rsidRPr="007F38A3" w:rsidRDefault="00B27A66" w:rsidP="005D43C3">
      <w:pPr>
        <w:ind w:left="720"/>
      </w:pPr>
      <w:r w:rsidRPr="007F38A3">
        <w:t>“The Guinness at Mike the Pies is exquisite!”</w:t>
      </w:r>
    </w:p>
    <w:p w14:paraId="1D341FC5" w14:textId="7CA95FF7" w:rsidR="00B27A66" w:rsidRPr="007F38A3" w:rsidRDefault="00B27A66" w:rsidP="005D43C3">
      <w:r w:rsidRPr="007F38A3">
        <w:t xml:space="preserve">The entity here being the public house, </w:t>
      </w:r>
      <w:r w:rsidRPr="007F38A3">
        <w:rPr>
          <w:i/>
          <w:iCs/>
        </w:rPr>
        <w:t>Mike the Pies</w:t>
      </w:r>
      <w:r w:rsidRPr="007F38A3">
        <w:t xml:space="preserve">, and the feature being the </w:t>
      </w:r>
      <w:r w:rsidRPr="007F38A3">
        <w:rPr>
          <w:i/>
          <w:iCs/>
        </w:rPr>
        <w:t>Guinness</w:t>
      </w:r>
      <w:r w:rsidRPr="007F38A3">
        <w:t xml:space="preserve"> drink</w:t>
      </w:r>
      <w:r w:rsidR="00B66EBC" w:rsidRPr="007F38A3">
        <w:t>,</w:t>
      </w:r>
      <w:r w:rsidRPr="007F38A3">
        <w:t xml:space="preserve"> itself.  This would be particularly helpful for </w:t>
      </w:r>
      <w:r w:rsidRPr="007F38A3">
        <w:rPr>
          <w:i/>
          <w:iCs/>
        </w:rPr>
        <w:t>Mike the Pies</w:t>
      </w:r>
      <w:r w:rsidRPr="007F38A3">
        <w:t xml:space="preserve"> review ratings on a website such as </w:t>
      </w:r>
      <w:r w:rsidRPr="007F38A3">
        <w:rPr>
          <w:i/>
          <w:iCs/>
        </w:rPr>
        <w:t>Trip Advisor</w:t>
      </w:r>
      <w:r w:rsidRPr="007F38A3">
        <w:t>, for example.</w:t>
      </w:r>
    </w:p>
    <w:p w14:paraId="051F09D3" w14:textId="2820126E" w:rsidR="00B27A66" w:rsidRPr="007F38A3" w:rsidRDefault="00B27A66" w:rsidP="005D43C3">
      <w:r w:rsidRPr="007F38A3">
        <w:t>It is important to note that the sole focus is on the Guinness</w:t>
      </w:r>
      <w:r w:rsidR="00C7240B" w:rsidRPr="007F38A3">
        <w:t xml:space="preserve"> only.  Other features of the pub, space, toilets, atmosphere, are irrelevant as the quote pinpoints that one aspect of the establishment </w:t>
      </w:r>
      <w:r w:rsidR="00C7240B" w:rsidRPr="007F38A3">
        <w:fldChar w:fldCharType="begin"/>
      </w:r>
      <w:r w:rsidR="00C7240B" w:rsidRPr="007F38A3">
        <w:instrText xml:space="preserve"> ADDIN ZOTERO_ITEM CSL_CITATION {"citationID":"ITacCqRU","properties":{"formattedCitation":"(Goyal, Kechit, 2020)","plainCitation":"(Goyal, Kechit, 2020)","noteIndex":0},"citationItems":[{"id":763,"uris":["http://zotero.org/users/7056409/items/DFW422L3"],"uri":["http://zotero.org/users/7056409/items/DFW422L3"],"itemData":{"id":763,"type":"post-weblog","abstract":"Sentiment analysis is a process of computationally analyzing and identifying opinions and judgments from a piece of text. You can understand if a piece of text is positive, negative, or neutral, based on their sentiment analysis. It is also crucial for you to understand the different types of sentiment analysis to know which one fits […]","container-title":"upGrad blog","language":"en-US","title":"Top 4 Types of Sentiment Analysis &amp; Where to Use","URL":"https://www.upgrad.com/blog/types-of-sentiment-analysis/","author":[{"literal":"Goyal, Kechit"}],"accessed":{"date-parts":[["2020",12,16]]},"issued":{"date-parts":[["2020",3,24]]}}}],"schema":"https://github.com/citation-style-language/schema/raw/master/csl-citation.json"} </w:instrText>
      </w:r>
      <w:r w:rsidR="00C7240B" w:rsidRPr="007F38A3">
        <w:fldChar w:fldCharType="separate"/>
      </w:r>
      <w:r w:rsidR="00C7240B" w:rsidRPr="007F38A3">
        <w:rPr>
          <w:rFonts w:cs="Times New Roman"/>
        </w:rPr>
        <w:t>(Goyal, Kechit, 2020)</w:t>
      </w:r>
      <w:r w:rsidR="00C7240B" w:rsidRPr="007F38A3">
        <w:fldChar w:fldCharType="end"/>
      </w:r>
      <w:r w:rsidR="00C7240B" w:rsidRPr="007F38A3">
        <w:t>.</w:t>
      </w:r>
    </w:p>
    <w:p w14:paraId="716FBB88" w14:textId="5AB1B7DC" w:rsidR="004B4A86" w:rsidRPr="007F38A3" w:rsidRDefault="004B4A86" w:rsidP="005D43C3">
      <w:pPr>
        <w:pStyle w:val="Heading2"/>
        <w:rPr>
          <w:sz w:val="26"/>
        </w:rPr>
      </w:pPr>
      <w:bookmarkStart w:id="19" w:name="_Toc73208393"/>
      <w:r w:rsidRPr="007F38A3">
        <w:rPr>
          <w:sz w:val="26"/>
        </w:rPr>
        <w:t>2.</w:t>
      </w:r>
      <w:r w:rsidR="00A73E7B" w:rsidRPr="007F38A3">
        <w:rPr>
          <w:sz w:val="26"/>
        </w:rPr>
        <w:t>3</w:t>
      </w:r>
      <w:r w:rsidRPr="007F38A3">
        <w:rPr>
          <w:sz w:val="26"/>
        </w:rPr>
        <w:t>.4</w:t>
      </w:r>
      <w:r w:rsidRPr="007F38A3">
        <w:rPr>
          <w:sz w:val="26"/>
        </w:rPr>
        <w:tab/>
        <w:t>Emotion Detection</w:t>
      </w:r>
      <w:bookmarkEnd w:id="19"/>
    </w:p>
    <w:p w14:paraId="61B5B23E" w14:textId="172C27E2" w:rsidR="004B4A86" w:rsidRPr="007F38A3" w:rsidRDefault="007B44AF" w:rsidP="005D43C3">
      <w:r w:rsidRPr="007F38A3">
        <w:t xml:space="preserve">This method aims to detect </w:t>
      </w:r>
      <w:r w:rsidR="003E29F6" w:rsidRPr="007F38A3">
        <w:t>sentiment from a range of words classified under the following common emotions:</w:t>
      </w:r>
    </w:p>
    <w:p w14:paraId="1402D0BC" w14:textId="7C9B623D" w:rsidR="003E29F6" w:rsidRPr="007F38A3" w:rsidRDefault="003E29F6" w:rsidP="005D43C3">
      <w:pPr>
        <w:pStyle w:val="ListParagraph"/>
        <w:numPr>
          <w:ilvl w:val="0"/>
          <w:numId w:val="8"/>
        </w:numPr>
        <w:spacing w:line="360" w:lineRule="auto"/>
      </w:pPr>
      <w:r w:rsidRPr="007F38A3">
        <w:t>Anger</w:t>
      </w:r>
    </w:p>
    <w:p w14:paraId="7014C2C8" w14:textId="053C78AB" w:rsidR="003E29F6" w:rsidRPr="007F38A3" w:rsidRDefault="003E29F6" w:rsidP="005D43C3">
      <w:pPr>
        <w:pStyle w:val="ListParagraph"/>
        <w:numPr>
          <w:ilvl w:val="0"/>
          <w:numId w:val="8"/>
        </w:numPr>
        <w:spacing w:line="360" w:lineRule="auto"/>
      </w:pPr>
      <w:r w:rsidRPr="007F38A3">
        <w:t>Disgust</w:t>
      </w:r>
    </w:p>
    <w:p w14:paraId="7BEDE706" w14:textId="7DD63672" w:rsidR="003E29F6" w:rsidRPr="007F38A3" w:rsidRDefault="003E29F6" w:rsidP="005D43C3">
      <w:pPr>
        <w:pStyle w:val="ListParagraph"/>
        <w:numPr>
          <w:ilvl w:val="0"/>
          <w:numId w:val="8"/>
        </w:numPr>
        <w:spacing w:line="360" w:lineRule="auto"/>
      </w:pPr>
      <w:r w:rsidRPr="007F38A3">
        <w:t>Fear</w:t>
      </w:r>
    </w:p>
    <w:p w14:paraId="1DF3B86A" w14:textId="7CADBDA9" w:rsidR="003E29F6" w:rsidRPr="007F38A3" w:rsidRDefault="003E29F6" w:rsidP="005D43C3">
      <w:pPr>
        <w:pStyle w:val="ListParagraph"/>
        <w:numPr>
          <w:ilvl w:val="0"/>
          <w:numId w:val="8"/>
        </w:numPr>
        <w:spacing w:line="360" w:lineRule="auto"/>
      </w:pPr>
      <w:r w:rsidRPr="007F38A3">
        <w:t>Happiness</w:t>
      </w:r>
    </w:p>
    <w:p w14:paraId="3051FD7F" w14:textId="503CB92A" w:rsidR="003E29F6" w:rsidRPr="007F38A3" w:rsidRDefault="003E29F6" w:rsidP="005D43C3">
      <w:pPr>
        <w:pStyle w:val="ListParagraph"/>
        <w:numPr>
          <w:ilvl w:val="0"/>
          <w:numId w:val="8"/>
        </w:numPr>
        <w:spacing w:line="360" w:lineRule="auto"/>
      </w:pPr>
      <w:r w:rsidRPr="007F38A3">
        <w:t>Sadness</w:t>
      </w:r>
    </w:p>
    <w:p w14:paraId="3DD62649" w14:textId="109B69B5" w:rsidR="003E29F6" w:rsidRPr="007F38A3" w:rsidRDefault="003E29F6" w:rsidP="005D43C3">
      <w:pPr>
        <w:pStyle w:val="ListParagraph"/>
        <w:numPr>
          <w:ilvl w:val="0"/>
          <w:numId w:val="8"/>
        </w:numPr>
        <w:spacing w:line="360" w:lineRule="auto"/>
      </w:pPr>
      <w:r w:rsidRPr="007F38A3">
        <w:t>Surprise</w:t>
      </w:r>
    </w:p>
    <w:p w14:paraId="35330797" w14:textId="3C4723BE" w:rsidR="00E31940" w:rsidRPr="007F38A3" w:rsidRDefault="00E31940" w:rsidP="005D43C3">
      <w:pPr>
        <w:pStyle w:val="ListParagraph"/>
        <w:numPr>
          <w:ilvl w:val="0"/>
          <w:numId w:val="8"/>
        </w:numPr>
        <w:spacing w:line="360" w:lineRule="auto"/>
      </w:pPr>
      <w:r w:rsidRPr="007F38A3">
        <w:t>Love</w:t>
      </w:r>
    </w:p>
    <w:p w14:paraId="1033121C" w14:textId="6ED28B38" w:rsidR="00E31940" w:rsidRPr="007F38A3" w:rsidRDefault="00E31940" w:rsidP="005D43C3">
      <w:pPr>
        <w:pStyle w:val="ListParagraph"/>
        <w:numPr>
          <w:ilvl w:val="0"/>
          <w:numId w:val="8"/>
        </w:numPr>
        <w:spacing w:line="360" w:lineRule="auto"/>
      </w:pPr>
      <w:r w:rsidRPr="007F38A3">
        <w:t>Joy</w:t>
      </w:r>
    </w:p>
    <w:p w14:paraId="68D3A38C" w14:textId="77777777" w:rsidR="003E29F6" w:rsidRPr="007F38A3" w:rsidRDefault="003E29F6" w:rsidP="005D43C3">
      <w:pPr>
        <w:keepNext/>
        <w:jc w:val="center"/>
      </w:pPr>
      <w:r w:rsidRPr="007F38A3">
        <w:rPr>
          <w:noProof/>
        </w:rPr>
        <w:lastRenderedPageBreak/>
        <w:drawing>
          <wp:inline distT="0" distB="0" distL="0" distR="0" wp14:anchorId="2B51C0FF" wp14:editId="78AA38E0">
            <wp:extent cx="4488180" cy="278892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488180" cy="2788920"/>
                    </a:xfrm>
                    <a:prstGeom prst="rect">
                      <a:avLst/>
                    </a:prstGeom>
                    <a:noFill/>
                    <a:ln>
                      <a:noFill/>
                    </a:ln>
                  </pic:spPr>
                </pic:pic>
              </a:graphicData>
            </a:graphic>
          </wp:inline>
        </w:drawing>
      </w:r>
    </w:p>
    <w:p w14:paraId="1AE4786E" w14:textId="67123CC1" w:rsidR="003E29F6" w:rsidRPr="007F38A3" w:rsidRDefault="003E29F6" w:rsidP="005D43C3">
      <w:pPr>
        <w:pStyle w:val="Caption"/>
        <w:spacing w:line="360" w:lineRule="auto"/>
        <w:jc w:val="center"/>
      </w:pPr>
      <w:bookmarkStart w:id="20" w:name="_Toc73007842"/>
      <w:r w:rsidRPr="007F38A3">
        <w:t xml:space="preserve">Figure </w:t>
      </w:r>
      <w:r w:rsidRPr="007F38A3">
        <w:fldChar w:fldCharType="begin"/>
      </w:r>
      <w:r w:rsidRPr="007F38A3">
        <w:instrText xml:space="preserve"> SEQ Figure \* ARABIC </w:instrText>
      </w:r>
      <w:r w:rsidRPr="007F38A3">
        <w:fldChar w:fldCharType="separate"/>
      </w:r>
      <w:r w:rsidR="00100A74">
        <w:rPr>
          <w:noProof/>
        </w:rPr>
        <w:t>4</w:t>
      </w:r>
      <w:r w:rsidRPr="007F38A3">
        <w:fldChar w:fldCharType="end"/>
      </w:r>
      <w:r w:rsidRPr="007F38A3">
        <w:t xml:space="preserve"> </w:t>
      </w:r>
      <w:r w:rsidR="002A3DBD" w:rsidRPr="007F38A3">
        <w:t>–</w:t>
      </w:r>
      <w:r w:rsidRPr="007F38A3">
        <w:t xml:space="preserve"> </w:t>
      </w:r>
      <w:r w:rsidR="002A3DBD" w:rsidRPr="007F38A3">
        <w:t>Ekman’s w</w:t>
      </w:r>
      <w:r w:rsidRPr="007F38A3">
        <w:t>ords associated with emotion detection</w:t>
      </w:r>
      <w:r w:rsidR="00E31940" w:rsidRPr="007F38A3">
        <w:t xml:space="preserve"> </w:t>
      </w:r>
      <w:r w:rsidR="00E31940" w:rsidRPr="007F38A3">
        <w:fldChar w:fldCharType="begin"/>
      </w:r>
      <w:r w:rsidR="00817C3D">
        <w:instrText xml:space="preserve"> ADDIN ZOTERO_ITEM CSL_CITATION {"citationID":"HqsvV6oz","properties":{"formattedCitation":"(Fern\\uc0\\u225{}ndez-Caballero et al., 2016)","plainCitation":"(Fernández-Caballero et al., 2016)","noteIndex":0},"citationItems":[{"id":"bVsH8L0q/Dxu5P6ap","uris":["http://zotero.org/users/7056409/items/TZW3UCD5"],"uri":["http://zotero.org/users/7056409/items/TZW3UCD5"],"itemData":{"id":926,"type":"article-journal","abstract":"This paper introduces an architecture as a proof-of-concept for emotion detection and regulation in smart health environments. The aim of the proposal is to detect the patient’s emotional state by analysing his/her physiological signals, facial expression and behaviour. Then, the system provides the best-tailored actions in the environment to regulate these emotions towards a positive mood when possible. The current state-of-the-art in emotion regulation through music and colour/light is implemented with the final goal of enhancing the quality of life and care of the subject. The paper describes the three main parts of the architecture, namely “Emotion Detection”, “Emotion Regulation” and “Emotion Feedback Control”. “Emotion Detection” works with the data captured from the patient, whereas “Emotion Regulation” offers him/her different musical pieces and colour/light settings. “Emotion Feedback Control” performs as a feedback control loop to assess the effect of emotion regulation over emotion detection. We are currently testing the overall architecture and the intervention in real environments to achieve our final goal.","container-title":"Journal of Biomedical Informatics","DOI":"10.1016/j.jbi.2016.09.015","ISSN":"1532-0464","journalAbbreviation":"Journal of Biomedical Informatics","language":"en","page":"55-73","source":"ScienceDirect","title":"Smart environment architecture for emotion detection and regulation","volume":"64","author":[{"family":"Fernández-Caballero","given":"Antonio"},{"family":"Martínez-Rodrigo","given":"Arturo"},{"family":"Pastor","given":"José Manuel"},{"family":"Castillo","given":"José Carlos"},{"family":"Lozano-Monasor","given":"Elena"},{"family":"López","given":"María T."},{"family":"Zangróniz","given":"Roberto"},{"family":"Latorre","given":"José Miguel"},{"family":"Fernández-Sotos","given":"Alicia"}],"issued":{"date-parts":[["2016",12,1]]}}}],"schema":"https://github.com/citation-style-language/schema/raw/master/csl-citation.json"} </w:instrText>
      </w:r>
      <w:r w:rsidR="00E31940" w:rsidRPr="007F38A3">
        <w:fldChar w:fldCharType="separate"/>
      </w:r>
      <w:r w:rsidR="00E31940" w:rsidRPr="007F38A3">
        <w:rPr>
          <w:rFonts w:cs="Times New Roman"/>
          <w:szCs w:val="24"/>
        </w:rPr>
        <w:t>(Fernández-Caballero et al., 2016)</w:t>
      </w:r>
      <w:bookmarkEnd w:id="20"/>
      <w:r w:rsidR="00E31940" w:rsidRPr="007F38A3">
        <w:fldChar w:fldCharType="end"/>
      </w:r>
    </w:p>
    <w:p w14:paraId="6D7A90AF" w14:textId="1F1D7738" w:rsidR="00361DC5" w:rsidRPr="007F38A3" w:rsidRDefault="002A3DBD" w:rsidP="005D43C3">
      <w:r w:rsidRPr="007F38A3">
        <w:t>American psychologist, Paul Ekman, proposed the first six of the above as the basic forms of emotion</w:t>
      </w:r>
      <w:r w:rsidR="008805BF" w:rsidRPr="007F38A3">
        <w:t xml:space="preserve"> </w:t>
      </w:r>
      <w:r w:rsidR="008805BF" w:rsidRPr="007F38A3">
        <w:fldChar w:fldCharType="begin"/>
      </w:r>
      <w:r w:rsidR="00817C3D">
        <w:instrText xml:space="preserve"> ADDIN ZOTERO_ITEM CSL_CITATION {"citationID":"MWmEtoGz","properties":{"formattedCitation":"(Fern\\uc0\\u225{}ndez-Caballero et al., 2016)","plainCitation":"(Fernández-Caballero et al., 2016)","noteIndex":0},"citationItems":[{"id":"bVsH8L0q/Dxu5P6ap","uris":["http://zotero.org/users/7056409/items/TZW3UCD5"],"uri":["http://zotero.org/users/7056409/items/TZW3UCD5"],"itemData":{"id":926,"type":"article-journal","abstract":"This paper introduces an architecture as a proof-of-concept for emotion detection and regulation in smart health environments. The aim of the proposal is to detect the patient’s emotional state by analysing his/her physiological signals, facial expression and behaviour. Then, the system provides the best-tailored actions in the environment to regulate these emotions towards a positive mood when possible. The current state-of-the-art in emotion regulation through music and colour/light is implemented with the final goal of enhancing the quality of life and care of the subject. The paper describes the three main parts of the architecture, namely “Emotion Detection”, “Emotion Regulation” and “Emotion Feedback Control”. “Emotion Detection” works with the data captured from the patient, whereas “Emotion Regulation” offers him/her different musical pieces and colour/light settings. “Emotion Feedback Control” performs as a feedback control loop to assess the effect of emotion regulation over emotion detection. We are currently testing the overall architecture and the intervention in real environments to achieve our final goal.","container-title":"Journal of Biomedical Informatics","DOI":"10.1016/j.jbi.2016.09.015","ISSN":"1532-0464","journalAbbreviation":"Journal of Biomedical Informatics","language":"en","page":"55-73","source":"ScienceDirect","title":"Smart environment architecture for emotion detection and regulation","volume":"64","author":[{"family":"Fernández-Caballero","given":"Antonio"},{"family":"Martínez-Rodrigo","given":"Arturo"},{"family":"Pastor","given":"José Manuel"},{"family":"Castillo","given":"José Carlos"},{"family":"Lozano-Monasor","given":"Elena"},{"family":"López","given":"María T."},{"family":"Zangróniz","given":"Roberto"},{"family":"Latorre","given":"José Miguel"},{"family":"Fernández-Sotos","given":"Alicia"}],"issued":{"date-parts":[["2016",12,1]]}}}],"schema":"https://github.com/citation-style-language/schema/raw/master/csl-citation.json"} </w:instrText>
      </w:r>
      <w:r w:rsidR="008805BF" w:rsidRPr="007F38A3">
        <w:fldChar w:fldCharType="separate"/>
      </w:r>
      <w:r w:rsidR="008805BF" w:rsidRPr="007F38A3">
        <w:rPr>
          <w:rFonts w:cs="Times New Roman"/>
        </w:rPr>
        <w:t>(Fernández-Caballero et al., 2016)</w:t>
      </w:r>
      <w:r w:rsidR="008805BF" w:rsidRPr="007F38A3">
        <w:fldChar w:fldCharType="end"/>
      </w:r>
      <w:r w:rsidRPr="007F38A3">
        <w:t>.  In 2001, Professor of Psychology</w:t>
      </w:r>
      <w:r w:rsidR="00DE35C2">
        <w:t xml:space="preserve"> at Georgetown University</w:t>
      </w:r>
      <w:r w:rsidRPr="007F38A3">
        <w:t>, W. Gerrod Parrot</w:t>
      </w:r>
      <w:r w:rsidR="00361DC5" w:rsidRPr="007F38A3">
        <w:t>, elaborated on this as he</w:t>
      </w:r>
      <w:r w:rsidRPr="007F38A3">
        <w:t xml:space="preserve"> put forward his theory</w:t>
      </w:r>
      <w:r w:rsidR="00361DC5" w:rsidRPr="007F38A3">
        <w:t xml:space="preserve"> on emotion detection</w:t>
      </w:r>
      <w:r w:rsidR="008805BF" w:rsidRPr="007F38A3">
        <w:t xml:space="preserve"> </w:t>
      </w:r>
      <w:r w:rsidR="008805BF" w:rsidRPr="007F38A3">
        <w:fldChar w:fldCharType="begin"/>
      </w:r>
      <w:r w:rsidR="00817C3D">
        <w:instrText xml:space="preserve"> ADDIN ZOTERO_ITEM CSL_CITATION {"citationID":"jKZzDl9U","properties":{"formattedCitation":"(H and el, 2011)","plainCitation":"(H and el, 2011)","noteIndex":0},"citationItems":[{"id":"bVsH8L0q/AZiUCEfw","uris":["http://zotero.org/users/7056409/items/5SE2HQI3"],"uri":["http://zotero.org/users/7056409/items/5SE2HQI3"],"itemData":{"id":931,"type":"post-weblog","abstract":"Many scientists have attempted to break-down the range of human emotions that we experience, but there is still no clear consensus.","container-title":"The Emotion Machine","language":"en-US","title":"Classification of Emotions","URL":"https://www.theemotionmachine.com/classification-of-emotions/","author":[{"family":"H","given":"Steven"},{"literal":"el"}],"accessed":{"date-parts":[["2021",3,18]]},"issued":{"date-parts":[["2011",5,24]]}}}],"schema":"https://github.com/citation-style-language/schema/raw/master/csl-citation.json"} </w:instrText>
      </w:r>
      <w:r w:rsidR="008805BF" w:rsidRPr="007F38A3">
        <w:fldChar w:fldCharType="separate"/>
      </w:r>
      <w:r w:rsidR="008805BF" w:rsidRPr="007F38A3">
        <w:rPr>
          <w:rFonts w:cs="Times New Roman"/>
        </w:rPr>
        <w:t>(H and el, 2011)</w:t>
      </w:r>
      <w:r w:rsidR="008805BF" w:rsidRPr="007F38A3">
        <w:fldChar w:fldCharType="end"/>
      </w:r>
      <w:r w:rsidR="00361DC5" w:rsidRPr="007F38A3">
        <w:t>.</w:t>
      </w:r>
    </w:p>
    <w:p w14:paraId="2000879E" w14:textId="77777777" w:rsidR="00361DC5" w:rsidRPr="007F38A3" w:rsidRDefault="00361DC5" w:rsidP="005D43C3">
      <w:pPr>
        <w:keepNext/>
        <w:jc w:val="center"/>
      </w:pPr>
      <w:r w:rsidRPr="007F38A3">
        <w:rPr>
          <w:noProof/>
        </w:rPr>
        <w:drawing>
          <wp:inline distT="0" distB="0" distL="0" distR="0" wp14:anchorId="0EC72DFA" wp14:editId="3AB06A1F">
            <wp:extent cx="4556760" cy="3878580"/>
            <wp:effectExtent l="0" t="0" r="0" b="762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556760" cy="3878580"/>
                    </a:xfrm>
                    <a:prstGeom prst="rect">
                      <a:avLst/>
                    </a:prstGeom>
                    <a:noFill/>
                    <a:ln>
                      <a:noFill/>
                    </a:ln>
                  </pic:spPr>
                </pic:pic>
              </a:graphicData>
            </a:graphic>
          </wp:inline>
        </w:drawing>
      </w:r>
    </w:p>
    <w:p w14:paraId="104973D3" w14:textId="75AD3B0F" w:rsidR="003E29F6" w:rsidRPr="007F38A3" w:rsidRDefault="00361DC5" w:rsidP="005D43C3">
      <w:pPr>
        <w:pStyle w:val="Caption"/>
        <w:spacing w:line="360" w:lineRule="auto"/>
        <w:jc w:val="center"/>
      </w:pPr>
      <w:bookmarkStart w:id="21" w:name="_Toc73007843"/>
      <w:r w:rsidRPr="007F38A3">
        <w:t xml:space="preserve">Figure </w:t>
      </w:r>
      <w:r w:rsidRPr="007F38A3">
        <w:fldChar w:fldCharType="begin"/>
      </w:r>
      <w:r w:rsidRPr="007F38A3">
        <w:instrText xml:space="preserve"> SEQ Figure \* ARABIC </w:instrText>
      </w:r>
      <w:r w:rsidRPr="007F38A3">
        <w:fldChar w:fldCharType="separate"/>
      </w:r>
      <w:r w:rsidR="00100A74">
        <w:rPr>
          <w:noProof/>
        </w:rPr>
        <w:t>5</w:t>
      </w:r>
      <w:r w:rsidRPr="007F38A3">
        <w:fldChar w:fldCharType="end"/>
      </w:r>
      <w:r w:rsidRPr="007F38A3">
        <w:t xml:space="preserve"> - Parrot's emotion detection theory </w:t>
      </w:r>
      <w:r w:rsidRPr="007F38A3">
        <w:fldChar w:fldCharType="begin"/>
      </w:r>
      <w:r w:rsidR="00817C3D">
        <w:instrText xml:space="preserve"> ADDIN ZOTERO_ITEM CSL_CITATION {"citationID":"zxYfhmTz","properties":{"formattedCitation":"(H and el, 2011)","plainCitation":"(H and el, 2011)","noteIndex":0},"citationItems":[{"id":"bVsH8L0q/AZiUCEfw","uris":["http://zotero.org/users/7056409/items/5SE2HQI3"],"uri":["http://zotero.org/users/7056409/items/5SE2HQI3"],"itemData":{"id":931,"type":"post-weblog","abstract":"Many scientists have attempted to break-down the range of human emotions that we experience, but there is still no clear consensus.","container-title":"The Emotion Machine","language":"en-US","title":"Classification of Emotions","URL":"https://www.theemotionmachine.com/classification-of-emotions/","author":[{"family":"H","given":"Steven"},{"literal":"el"}],"accessed":{"date-parts":[["2021",3,18]]},"issued":{"date-parts":[["2011",5,24]]}}}],"schema":"https://github.com/citation-style-language/schema/raw/master/csl-citation.json"} </w:instrText>
      </w:r>
      <w:r w:rsidRPr="007F38A3">
        <w:fldChar w:fldCharType="separate"/>
      </w:r>
      <w:r w:rsidRPr="007F38A3">
        <w:rPr>
          <w:rFonts w:cs="Times New Roman"/>
        </w:rPr>
        <w:t>(H and el, 2011)</w:t>
      </w:r>
      <w:bookmarkEnd w:id="21"/>
      <w:r w:rsidRPr="007F38A3">
        <w:fldChar w:fldCharType="end"/>
      </w:r>
    </w:p>
    <w:p w14:paraId="169F463A" w14:textId="048353F8" w:rsidR="00361DC5" w:rsidRPr="007F38A3" w:rsidRDefault="00043F82" w:rsidP="005D43C3">
      <w:r w:rsidRPr="007F38A3">
        <w:lastRenderedPageBreak/>
        <w:t>There are varying opinions on what method is best practice in the gathering of emotion detection.  The t</w:t>
      </w:r>
      <w:r w:rsidR="00C06A13" w:rsidRPr="007F38A3">
        <w:t>hree</w:t>
      </w:r>
      <w:r w:rsidRPr="007F38A3">
        <w:t xml:space="preserve"> main algorithms used are outlined in the next section of this paper.</w:t>
      </w:r>
    </w:p>
    <w:p w14:paraId="62989FB7" w14:textId="6CF2D88C" w:rsidR="00D15910" w:rsidRDefault="00F43DC2" w:rsidP="005D43C3">
      <w:pPr>
        <w:pStyle w:val="Heading2"/>
        <w:spacing w:after="120"/>
        <w:rPr>
          <w:rFonts w:cs="Times New Roman"/>
          <w:sz w:val="28"/>
          <w:szCs w:val="28"/>
        </w:rPr>
      </w:pPr>
      <w:bookmarkStart w:id="22" w:name="_Toc73208394"/>
      <w:r w:rsidRPr="007F38A3">
        <w:rPr>
          <w:rFonts w:cs="Times New Roman"/>
          <w:sz w:val="28"/>
          <w:szCs w:val="28"/>
        </w:rPr>
        <w:t>2</w:t>
      </w:r>
      <w:r w:rsidR="00AF3A1A" w:rsidRPr="007F38A3">
        <w:rPr>
          <w:rFonts w:cs="Times New Roman"/>
          <w:sz w:val="28"/>
          <w:szCs w:val="28"/>
        </w:rPr>
        <w:t>.</w:t>
      </w:r>
      <w:r w:rsidR="00A73E7B" w:rsidRPr="007F38A3">
        <w:rPr>
          <w:rFonts w:cs="Times New Roman"/>
          <w:sz w:val="28"/>
          <w:szCs w:val="28"/>
        </w:rPr>
        <w:t>4</w:t>
      </w:r>
      <w:r w:rsidR="00175211" w:rsidRPr="007F38A3">
        <w:rPr>
          <w:rFonts w:cs="Times New Roman"/>
          <w:sz w:val="28"/>
          <w:szCs w:val="28"/>
        </w:rPr>
        <w:tab/>
      </w:r>
      <w:r w:rsidR="00D15910" w:rsidRPr="007F38A3">
        <w:rPr>
          <w:rFonts w:cs="Times New Roman"/>
          <w:sz w:val="28"/>
          <w:szCs w:val="28"/>
        </w:rPr>
        <w:t>Sentiment Analysis Algorithms</w:t>
      </w:r>
      <w:bookmarkEnd w:id="22"/>
    </w:p>
    <w:p w14:paraId="37882008" w14:textId="77777777" w:rsidR="00AE27CA" w:rsidRPr="007F38A3" w:rsidRDefault="00AE27CA" w:rsidP="005D43C3">
      <w:pPr>
        <w:keepNext/>
        <w:jc w:val="center"/>
      </w:pPr>
      <w:r w:rsidRPr="007F38A3">
        <w:rPr>
          <w:noProof/>
        </w:rPr>
        <w:drawing>
          <wp:inline distT="0" distB="0" distL="0" distR="0" wp14:anchorId="794805C0" wp14:editId="769EAE31">
            <wp:extent cx="4968240" cy="2796540"/>
            <wp:effectExtent l="0" t="0" r="381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968240" cy="2796540"/>
                    </a:xfrm>
                    <a:prstGeom prst="rect">
                      <a:avLst/>
                    </a:prstGeom>
                    <a:noFill/>
                    <a:ln>
                      <a:noFill/>
                    </a:ln>
                  </pic:spPr>
                </pic:pic>
              </a:graphicData>
            </a:graphic>
          </wp:inline>
        </w:drawing>
      </w:r>
    </w:p>
    <w:p w14:paraId="5CE06D2A" w14:textId="53A58CFA" w:rsidR="00824AB4" w:rsidRPr="008224AF" w:rsidRDefault="00AE27CA" w:rsidP="005D43C3">
      <w:pPr>
        <w:pStyle w:val="Caption"/>
        <w:spacing w:line="360" w:lineRule="auto"/>
        <w:jc w:val="center"/>
      </w:pPr>
      <w:bookmarkStart w:id="23" w:name="_Toc73007844"/>
      <w:r w:rsidRPr="007F38A3">
        <w:t xml:space="preserve">Figure </w:t>
      </w:r>
      <w:r w:rsidRPr="007F38A3">
        <w:fldChar w:fldCharType="begin"/>
      </w:r>
      <w:r w:rsidRPr="007F38A3">
        <w:instrText xml:space="preserve"> SEQ Figure \* ARABIC </w:instrText>
      </w:r>
      <w:r w:rsidRPr="007F38A3">
        <w:fldChar w:fldCharType="separate"/>
      </w:r>
      <w:r w:rsidR="00100A74">
        <w:rPr>
          <w:noProof/>
        </w:rPr>
        <w:t>6</w:t>
      </w:r>
      <w:r w:rsidRPr="007F38A3">
        <w:fldChar w:fldCharType="end"/>
      </w:r>
      <w:r w:rsidRPr="007F38A3">
        <w:t xml:space="preserve"> - Sentiment Analysis tree diagram</w:t>
      </w:r>
      <w:r w:rsidR="00BB5EF5" w:rsidRPr="007F38A3">
        <w:t xml:space="preserve"> </w:t>
      </w:r>
      <w:r w:rsidR="00BB5EF5" w:rsidRPr="007F38A3">
        <w:fldChar w:fldCharType="begin"/>
      </w:r>
      <w:r w:rsidR="00817C3D">
        <w:instrText xml:space="preserve"> ADDIN ZOTERO_ITEM CSL_CITATION {"citationID":"3JA92kQz","properties":{"formattedCitation":"(Pandey, Rajpoot and Saraswat, 2017)","plainCitation":"(Pandey, Rajpoot and Saraswat, 2017)","noteIndex":0},"citationItems":[{"id":"bVsH8L0q/z1IIHkJN","uris":["http://zotero.org/users/7056409/items/RGR3CH33"],"uri":["http://zotero.org/users/7056409/items/RGR3CH33"],"itemData":{"id":935,"type":"article-journal","abstract":"Sentiment analysis is one of the prominent fields of data mining that deals with the identification and analysis of sentimental contents generally available at social media. Twitter is one of such social medias used by many users about some topics in the form of tweets. These tweets can be analyzed to find the viewpoints and sentiments of the users by using clustering-based methods. However, due to the subjective nature of the Twitter datasets, metaheuristic-based clustering methods outperforms the traditional methods for sentiment analysis. Therefore, this paper proposes a novel metaheuristic method (CSK) which is based on K-means and cuckoo search. The proposed method has been used to find the optimum cluster-heads from the sentimental contents of Twitter dataset. The efficacy of proposed method has been tested on different Twitter datasets and compared with particle swarm optimization, differential evolution, cuckoo search, improved cuckoo search, gauss-based cuckoo search, and two n-grams methods. Experimental results and statistical analysis validate that the proposed method outperforms the existing methods. The proposed method has theoretical implications for the future research to analyze the data generated through social networks/medias. This method has also very generalized practical implications for designing a system that can provide conclusive reviews on any social issues.","container-title":"Information Processing &amp; Management","DOI":"10.1016/j.ipm.2017.02.004","journalAbbreviation":"Information Processing &amp; Management","page":"764-779","source":"ResearchGate","title":"Twitter sentiment analysis using hybrid cuckoo search method","volume":"53","author":[{"family":"Pandey","given":"Avinash"},{"family":"Rajpoot","given":"Dharmveer"},{"family":"Saraswat","given":"Mukesh"}],"issued":{"date-parts":[["2017",7,1]]}}}],"schema":"https://github.com/citation-style-language/schema/raw/master/csl-citation.json"} </w:instrText>
      </w:r>
      <w:r w:rsidR="00BB5EF5" w:rsidRPr="007F38A3">
        <w:fldChar w:fldCharType="separate"/>
      </w:r>
      <w:r w:rsidR="00BB5EF5" w:rsidRPr="007F38A3">
        <w:rPr>
          <w:rFonts w:cs="Times New Roman"/>
        </w:rPr>
        <w:t>(Pandey, Rajpoot and Saraswat, 2017)</w:t>
      </w:r>
      <w:bookmarkEnd w:id="23"/>
      <w:r w:rsidR="00BB5EF5" w:rsidRPr="007F38A3">
        <w:fldChar w:fldCharType="end"/>
      </w:r>
    </w:p>
    <w:p w14:paraId="52F8CD29" w14:textId="4C505ABE" w:rsidR="00824AB4" w:rsidRPr="007F38A3" w:rsidRDefault="00824AB4" w:rsidP="005D43C3">
      <w:pPr>
        <w:pStyle w:val="Heading2"/>
        <w:spacing w:after="120"/>
        <w:rPr>
          <w:rFonts w:cs="Times New Roman"/>
          <w:color w:val="000000" w:themeColor="text1"/>
          <w:szCs w:val="24"/>
        </w:rPr>
      </w:pPr>
      <w:bookmarkStart w:id="24" w:name="_Toc73208395"/>
      <w:r w:rsidRPr="007F38A3">
        <w:rPr>
          <w:rFonts w:cs="Times New Roman"/>
          <w:color w:val="000000" w:themeColor="text1"/>
          <w:sz w:val="28"/>
          <w:szCs w:val="28"/>
        </w:rPr>
        <w:t>2.</w:t>
      </w:r>
      <w:r w:rsidR="008224AF">
        <w:rPr>
          <w:rFonts w:cs="Times New Roman"/>
          <w:color w:val="000000" w:themeColor="text1"/>
          <w:sz w:val="28"/>
          <w:szCs w:val="28"/>
        </w:rPr>
        <w:t>5</w:t>
      </w:r>
      <w:r w:rsidRPr="007F38A3">
        <w:rPr>
          <w:rFonts w:cs="Times New Roman"/>
          <w:color w:val="000000" w:themeColor="text1"/>
          <w:sz w:val="28"/>
          <w:szCs w:val="28"/>
        </w:rPr>
        <w:tab/>
        <w:t>Sentiment Analysis Challenges</w:t>
      </w:r>
      <w:bookmarkEnd w:id="24"/>
    </w:p>
    <w:p w14:paraId="3A92E6BB" w14:textId="7DDA0FFB" w:rsidR="003A5799" w:rsidRPr="007F38A3" w:rsidRDefault="003A5799" w:rsidP="005D43C3">
      <w:pPr>
        <w:pStyle w:val="Heading2"/>
        <w:rPr>
          <w:sz w:val="26"/>
        </w:rPr>
      </w:pPr>
      <w:bookmarkStart w:id="25" w:name="_Toc73208396"/>
      <w:r w:rsidRPr="007F38A3">
        <w:rPr>
          <w:sz w:val="26"/>
        </w:rPr>
        <w:t>2.</w:t>
      </w:r>
      <w:r w:rsidR="008224AF">
        <w:rPr>
          <w:sz w:val="26"/>
        </w:rPr>
        <w:t>5</w:t>
      </w:r>
      <w:r w:rsidRPr="007F38A3">
        <w:rPr>
          <w:sz w:val="26"/>
        </w:rPr>
        <w:t>.1</w:t>
      </w:r>
      <w:r w:rsidRPr="007F38A3">
        <w:rPr>
          <w:sz w:val="26"/>
        </w:rPr>
        <w:tab/>
        <w:t>Context</w:t>
      </w:r>
      <w:bookmarkEnd w:id="25"/>
    </w:p>
    <w:p w14:paraId="1B911CF3" w14:textId="77777777" w:rsidR="00CB2299" w:rsidRPr="007F38A3" w:rsidRDefault="00641166" w:rsidP="005D43C3">
      <w:r w:rsidRPr="007F38A3">
        <w:t>A major challenge to the accuracy of sentiment analysis is the difficulty in understanding the context of a piece of text.</w:t>
      </w:r>
    </w:p>
    <w:p w14:paraId="11F5A2EE" w14:textId="77777777" w:rsidR="00CB2299" w:rsidRPr="007F38A3" w:rsidRDefault="00CB2299" w:rsidP="005D43C3">
      <w:pPr>
        <w:ind w:left="720"/>
      </w:pPr>
      <w:r w:rsidRPr="007F38A3">
        <w:t xml:space="preserve">“Yesterday happened to be a very </w:t>
      </w:r>
      <w:r w:rsidRPr="007F38A3">
        <w:rPr>
          <w:i/>
          <w:iCs/>
        </w:rPr>
        <w:t>challenging</w:t>
      </w:r>
      <w:r w:rsidRPr="007F38A3">
        <w:t xml:space="preserve"> day.”</w:t>
      </w:r>
    </w:p>
    <w:p w14:paraId="714B54C1" w14:textId="77777777" w:rsidR="00CB2299" w:rsidRPr="007F38A3" w:rsidRDefault="00CB2299" w:rsidP="005D43C3">
      <w:r w:rsidRPr="007F38A3">
        <w:t>The word “Challenging” could be perceived as being either positive or negative in this sentence.  The person could have thrived upon completing the challenge or found it to have been extremely tough.</w:t>
      </w:r>
    </w:p>
    <w:p w14:paraId="3DCA25C5" w14:textId="77777777" w:rsidR="00CB2299" w:rsidRPr="007F38A3" w:rsidRDefault="00CB2299" w:rsidP="005D43C3">
      <w:pPr>
        <w:ind w:left="720"/>
      </w:pPr>
      <w:r w:rsidRPr="007F38A3">
        <w:t xml:space="preserve">“Jim is a really </w:t>
      </w:r>
      <w:r w:rsidRPr="007F38A3">
        <w:rPr>
          <w:i/>
          <w:iCs/>
        </w:rPr>
        <w:t>laid-back</w:t>
      </w:r>
      <w:r w:rsidRPr="007F38A3">
        <w:t xml:space="preserve"> kind of guy.  You’ll find this when you get to work with him.”</w:t>
      </w:r>
    </w:p>
    <w:p w14:paraId="2A18B3A5" w14:textId="7499E863" w:rsidR="00CB2299" w:rsidRPr="007F38A3" w:rsidRDefault="00CB2299" w:rsidP="005D43C3">
      <w:r w:rsidRPr="007F38A3">
        <w:t>Is Jim “Laid-back” in a positively likeable way?  Or is the person suggesting that they are lazy and will be a pain to work with?</w:t>
      </w:r>
      <w:r w:rsidR="00DF0177" w:rsidRPr="007F38A3">
        <w:t xml:space="preserve"> </w:t>
      </w:r>
      <w:r w:rsidR="00DF0177" w:rsidRPr="007F38A3">
        <w:fldChar w:fldCharType="begin"/>
      </w:r>
      <w:r w:rsidR="00DF0177" w:rsidRPr="007F38A3">
        <w:instrText xml:space="preserve"> ADDIN ZOTERO_ITEM CSL_CITATION {"citationID":"OVVN7opM","properties":{"formattedCitation":"(Positive and Negative Connotations: Example Sentences, 2021)","plainCitation":"(Positive and Negative Connotations: Example Sentences, 2021)","noteIndex":0},"citationItems":[{"id":773,"uris":["http://zotero.org/users/7056409/items/987KULF9"],"uri":["http://zotero.org/users/7056409/items/987KULF9"],"itemData":{"id":773,"type":"webpage","abstract":"In these positive and negative connotation examples sentences, you'll be able to look at two sides to a coin. Some words will be rather snarky; others will be sugary sweet. See if you can pick apart each word's true meaning!","title":"Positive and Negative Connotations: Example Sentences","title-short":"Positive and Negative Connotations","URL":"https://examples.yourdictionary.com/positive-and-negative-connotations-example-sentences.html","accessed":{"date-parts":[["2021",2,3]]}}}],"schema":"https://github.com/citation-style-language/schema/raw/master/csl-citation.json"} </w:instrText>
      </w:r>
      <w:r w:rsidR="00DF0177" w:rsidRPr="007F38A3">
        <w:fldChar w:fldCharType="separate"/>
      </w:r>
      <w:r w:rsidR="00DF0177" w:rsidRPr="007F38A3">
        <w:rPr>
          <w:rFonts w:cs="Times New Roman"/>
        </w:rPr>
        <w:t>(Positive and Negative Connotations: Example Sentences, 2021)</w:t>
      </w:r>
      <w:r w:rsidR="00DF0177" w:rsidRPr="007F38A3">
        <w:fldChar w:fldCharType="end"/>
      </w:r>
    </w:p>
    <w:p w14:paraId="7EE56D95" w14:textId="77777777" w:rsidR="00CB2299" w:rsidRPr="007F38A3" w:rsidRDefault="00CB2299" w:rsidP="005D43C3">
      <w:pPr>
        <w:ind w:left="720"/>
      </w:pPr>
      <w:r w:rsidRPr="007F38A3">
        <w:t>“Well, I’ve never tasted chicken like that before!”</w:t>
      </w:r>
    </w:p>
    <w:p w14:paraId="303CD54C" w14:textId="233B3F98" w:rsidR="00DF0177" w:rsidRPr="007F38A3" w:rsidRDefault="00CB2299" w:rsidP="005D43C3">
      <w:r w:rsidRPr="007F38A3">
        <w:lastRenderedPageBreak/>
        <w:t>Is this person suggesting that the chicken tasted good or bad?</w:t>
      </w:r>
      <w:r w:rsidR="00DF0177" w:rsidRPr="007F38A3">
        <w:t xml:space="preserve"> </w:t>
      </w:r>
      <w:r w:rsidR="00DF0177" w:rsidRPr="007F38A3">
        <w:fldChar w:fldCharType="begin"/>
      </w:r>
      <w:r w:rsidR="00DF0177" w:rsidRPr="007F38A3">
        <w:instrText xml:space="preserve"> ADDIN ZOTERO_ITEM CSL_CITATION {"citationID":"6B3MLESK","properties":{"formattedCitation":"(Examples of Ambiguity, 2021)","plainCitation":"(Examples of Ambiguity, 2021)","noteIndex":0},"citationItems":[{"id":774,"uris":["http://zotero.org/users/7056409/items/IPEGYUMB"],"uri":["http://zotero.org/users/7056409/items/IPEGYUMB"],"itemData":{"id":774,"type":"webpage","abstract":"In speech and writing, ambiguity isn’t merely the absence of clarity. It presents two or more possible meanings in a single word or phrase. Read on to explore some examples of ambiguity!","title":"Examples of Ambiguity","URL":"https://examples.yourdictionary.com/reference/examples/examples-of-ambiguity.html","accessed":{"date-parts":[["2021",2,3]]}}}],"schema":"https://github.com/citation-style-language/schema/raw/master/csl-citation.json"} </w:instrText>
      </w:r>
      <w:r w:rsidR="00DF0177" w:rsidRPr="007F38A3">
        <w:fldChar w:fldCharType="separate"/>
      </w:r>
      <w:r w:rsidR="00DF0177" w:rsidRPr="007F38A3">
        <w:rPr>
          <w:rFonts w:cs="Times New Roman"/>
        </w:rPr>
        <w:t>(Examples of Ambiguity, 2021)</w:t>
      </w:r>
      <w:r w:rsidR="00DF0177" w:rsidRPr="007F38A3">
        <w:fldChar w:fldCharType="end"/>
      </w:r>
    </w:p>
    <w:p w14:paraId="729DAF5A" w14:textId="01894D1E" w:rsidR="00DF0177" w:rsidRPr="007F38A3" w:rsidRDefault="00DF0177" w:rsidP="005D43C3">
      <w:r w:rsidRPr="007F38A3">
        <w:t>Without proper context, the text can be completely ambiguous, and this can prove to be very problematic for anybody attempting to understand the sentiment behind the text.  The sentences are subjective as opposed to objective.</w:t>
      </w:r>
    </w:p>
    <w:p w14:paraId="0B603019" w14:textId="7DF5D90E" w:rsidR="003A5799" w:rsidRPr="007F38A3" w:rsidRDefault="003A5799" w:rsidP="005D43C3">
      <w:pPr>
        <w:pStyle w:val="Heading2"/>
        <w:rPr>
          <w:sz w:val="26"/>
        </w:rPr>
      </w:pPr>
      <w:bookmarkStart w:id="26" w:name="_Toc73208397"/>
      <w:r w:rsidRPr="007F38A3">
        <w:rPr>
          <w:sz w:val="26"/>
        </w:rPr>
        <w:t>2.</w:t>
      </w:r>
      <w:r w:rsidR="008224AF">
        <w:rPr>
          <w:sz w:val="26"/>
        </w:rPr>
        <w:t>5</w:t>
      </w:r>
      <w:r w:rsidRPr="007F38A3">
        <w:rPr>
          <w:sz w:val="26"/>
        </w:rPr>
        <w:t>.2</w:t>
      </w:r>
      <w:r w:rsidRPr="007F38A3">
        <w:rPr>
          <w:sz w:val="26"/>
        </w:rPr>
        <w:tab/>
        <w:t>Sarcasm</w:t>
      </w:r>
      <w:bookmarkEnd w:id="26"/>
    </w:p>
    <w:p w14:paraId="327A7186" w14:textId="77777777" w:rsidR="00DF0177" w:rsidRPr="007F38A3" w:rsidRDefault="00DF0177" w:rsidP="005D43C3">
      <w:r w:rsidRPr="007F38A3">
        <w:t>Another common challenge is the usage of sarcasm or irony within text.  A good example of this is the following sentence.</w:t>
      </w:r>
    </w:p>
    <w:p w14:paraId="03F98971" w14:textId="3B8A766D" w:rsidR="00DF0177" w:rsidRPr="007F38A3" w:rsidRDefault="00DF0177" w:rsidP="005D43C3">
      <w:pPr>
        <w:ind w:left="720"/>
      </w:pPr>
      <w:r w:rsidRPr="007F38A3">
        <w:t>“My flight has been delayed.  Brilliant!”</w:t>
      </w:r>
      <w:r w:rsidR="0025068A" w:rsidRPr="007F38A3">
        <w:t xml:space="preserve"> </w:t>
      </w:r>
      <w:r w:rsidR="0025068A" w:rsidRPr="007F38A3">
        <w:fldChar w:fldCharType="begin"/>
      </w:r>
      <w:r w:rsidR="0025068A" w:rsidRPr="007F38A3">
        <w:instrText xml:space="preserve"> ADDIN ZOTERO_ITEM CSL_CITATION {"citationID":"BCxYjBwI","properties":{"formattedCitation":"(Bannister, Kristian, 2020)","plainCitation":"(Bannister, Kristian, 2020)","noteIndex":0},"citationItems":[{"id":761,"uris":["http://zotero.org/users/7056409/items/YWVGV45X"],"uri":["http://zotero.org/users/7056409/items/YWVGV45X"],"itemData":{"id":761,"type":"webpage","abstract":"What is sentiment analysis, how does it work, and why should we use it? Read our overview of the broad uses and benefits of sentiment analysis.","container-title":"Brandwatch","language":"en-US","title":"Sentiment Analysis: How Does It Work? Why Should We Use It?","title-short":"Sentiment Analysis","URL":"https://www.brandwatch.com/blog/understanding-sentiment-analysis/","author":[{"family":"Bannister, Kristian","given":""}],"accessed":{"date-parts":[["2020",12,16]]}}}],"schema":"https://github.com/citation-style-language/schema/raw/master/csl-citation.json"} </w:instrText>
      </w:r>
      <w:r w:rsidR="0025068A" w:rsidRPr="007F38A3">
        <w:fldChar w:fldCharType="separate"/>
      </w:r>
      <w:r w:rsidR="0025068A" w:rsidRPr="007F38A3">
        <w:rPr>
          <w:rFonts w:cs="Times New Roman"/>
        </w:rPr>
        <w:t>(Bannister, Kristian, 2020)</w:t>
      </w:r>
      <w:r w:rsidR="0025068A" w:rsidRPr="007F38A3">
        <w:fldChar w:fldCharType="end"/>
      </w:r>
    </w:p>
    <w:p w14:paraId="23761133" w14:textId="7E5D2521" w:rsidR="008B367A" w:rsidRPr="007F38A3" w:rsidRDefault="00DF0177" w:rsidP="005D43C3">
      <w:r w:rsidRPr="007F38A3">
        <w:t xml:space="preserve">If this </w:t>
      </w:r>
      <w:r w:rsidR="00F62CBA" w:rsidRPr="007F38A3">
        <w:t>were</w:t>
      </w:r>
      <w:r w:rsidRPr="007F38A3">
        <w:t xml:space="preserve"> spoken in person, an average human could acknowledge that this would be said in a sarcastic manner.  The person is clearly unhappy that their flight has been delayed.  But in a machine learning environment, the computer will not necessarily understand the connotation behind the sentiment.  It would probably just read the word “Brilliant” </w:t>
      </w:r>
      <w:r w:rsidR="003A5799" w:rsidRPr="007F38A3">
        <w:t xml:space="preserve">and process it </w:t>
      </w:r>
      <w:r w:rsidRPr="007F38A3">
        <w:t xml:space="preserve">as a completely positive experience for the user, therefore producing an incorrect evaluation of the </w:t>
      </w:r>
      <w:r w:rsidR="0025068A" w:rsidRPr="007F38A3">
        <w:t>feeling behind the sentence as a whole.</w:t>
      </w:r>
    </w:p>
    <w:p w14:paraId="68D404F6" w14:textId="7C807373" w:rsidR="008B367A" w:rsidRPr="007F38A3" w:rsidRDefault="008B367A" w:rsidP="005D43C3">
      <w:pPr>
        <w:pStyle w:val="Heading2"/>
        <w:rPr>
          <w:sz w:val="26"/>
        </w:rPr>
      </w:pPr>
      <w:bookmarkStart w:id="27" w:name="_Toc73208398"/>
      <w:r w:rsidRPr="007F38A3">
        <w:rPr>
          <w:sz w:val="26"/>
        </w:rPr>
        <w:t>2.</w:t>
      </w:r>
      <w:r w:rsidR="008224AF">
        <w:rPr>
          <w:sz w:val="26"/>
        </w:rPr>
        <w:t>5</w:t>
      </w:r>
      <w:r w:rsidRPr="007F38A3">
        <w:rPr>
          <w:sz w:val="26"/>
        </w:rPr>
        <w:t>.3</w:t>
      </w:r>
      <w:r w:rsidRPr="007F38A3">
        <w:rPr>
          <w:sz w:val="26"/>
        </w:rPr>
        <w:tab/>
        <w:t>Recognition</w:t>
      </w:r>
      <w:bookmarkEnd w:id="27"/>
    </w:p>
    <w:p w14:paraId="04AC52B9" w14:textId="51E7E22F" w:rsidR="008B367A" w:rsidRPr="007F38A3" w:rsidRDefault="008B367A" w:rsidP="005D43C3">
      <w:r w:rsidRPr="007F38A3">
        <w:t>There are many occasions when a word can have more than one meaning or relate to multiple entities.</w:t>
      </w:r>
    </w:p>
    <w:p w14:paraId="244EA3E0" w14:textId="77777777" w:rsidR="008B367A" w:rsidRPr="007F38A3" w:rsidRDefault="008B367A" w:rsidP="005D43C3">
      <w:pPr>
        <w:ind w:left="720"/>
      </w:pPr>
      <w:r w:rsidRPr="007F38A3">
        <w:t>“As a youngster, I really enjoyed squash.”</w:t>
      </w:r>
    </w:p>
    <w:p w14:paraId="4AA6F9E8" w14:textId="77777777" w:rsidR="005E6A3D" w:rsidRPr="007F38A3" w:rsidRDefault="008B367A" w:rsidP="005D43C3">
      <w:r w:rsidRPr="007F38A3">
        <w:t xml:space="preserve">The use of the word </w:t>
      </w:r>
      <w:r w:rsidRPr="007F38A3">
        <w:rPr>
          <w:i/>
          <w:iCs/>
        </w:rPr>
        <w:t>squash</w:t>
      </w:r>
      <w:r w:rsidRPr="007F38A3">
        <w:t xml:space="preserve"> here is ambiguous.  Did the person enjoy drinking squash or playing squash</w:t>
      </w:r>
      <w:r w:rsidR="005E6A3D" w:rsidRPr="007F38A3">
        <w:t>?</w:t>
      </w:r>
    </w:p>
    <w:p w14:paraId="7016F38E" w14:textId="77777777" w:rsidR="005E6A3D" w:rsidRPr="007F38A3" w:rsidRDefault="005E6A3D" w:rsidP="005D43C3">
      <w:pPr>
        <w:ind w:left="720"/>
      </w:pPr>
      <w:r w:rsidRPr="007F38A3">
        <w:t>“The Aldi in County Kerry has very impressive customer service.”</w:t>
      </w:r>
    </w:p>
    <w:p w14:paraId="0DCB222E" w14:textId="77777777" w:rsidR="00ED2F0E" w:rsidRPr="007F38A3" w:rsidRDefault="005E6A3D" w:rsidP="005D43C3">
      <w:r w:rsidRPr="007F38A3">
        <w:t xml:space="preserve">There are a number of branches of </w:t>
      </w:r>
      <w:r w:rsidRPr="007F38A3">
        <w:rPr>
          <w:i/>
          <w:iCs/>
        </w:rPr>
        <w:t>Aldi</w:t>
      </w:r>
      <w:r w:rsidRPr="007F38A3">
        <w:t xml:space="preserve"> spread over the county.  It is impossible to identify which store the customer is referring to.</w:t>
      </w:r>
    </w:p>
    <w:p w14:paraId="53170334" w14:textId="54B9C89E" w:rsidR="00ED2F0E" w:rsidRPr="007F38A3" w:rsidRDefault="00ED2F0E" w:rsidP="005D43C3">
      <w:pPr>
        <w:pStyle w:val="Heading2"/>
        <w:rPr>
          <w:sz w:val="26"/>
        </w:rPr>
      </w:pPr>
      <w:bookmarkStart w:id="28" w:name="_Toc73208399"/>
      <w:r w:rsidRPr="007F38A3">
        <w:rPr>
          <w:sz w:val="26"/>
        </w:rPr>
        <w:t>2.</w:t>
      </w:r>
      <w:r w:rsidR="008224AF">
        <w:rPr>
          <w:sz w:val="26"/>
        </w:rPr>
        <w:t>5</w:t>
      </w:r>
      <w:r w:rsidRPr="007F38A3">
        <w:rPr>
          <w:sz w:val="26"/>
        </w:rPr>
        <w:t>.4</w:t>
      </w:r>
      <w:r w:rsidRPr="007F38A3">
        <w:rPr>
          <w:sz w:val="26"/>
        </w:rPr>
        <w:tab/>
        <w:t xml:space="preserve">Modern </w:t>
      </w:r>
      <w:r w:rsidR="00BB449F" w:rsidRPr="007F38A3">
        <w:rPr>
          <w:sz w:val="26"/>
        </w:rPr>
        <w:t>Language</w:t>
      </w:r>
      <w:bookmarkEnd w:id="28"/>
    </w:p>
    <w:p w14:paraId="6C19D14E" w14:textId="6604885B" w:rsidR="00E066DA" w:rsidRPr="007F38A3" w:rsidRDefault="00ED2F0E" w:rsidP="005D43C3">
      <w:r w:rsidRPr="007F38A3">
        <w:t>Language naturally evolves over time</w:t>
      </w:r>
      <w:r w:rsidR="00E066DA" w:rsidRPr="007F38A3">
        <w:t xml:space="preserve"> but, to some, it would appear to seem even more rapidly in the current technological age.  The internet, mobile devices, and modern slang have all brought a new challenge to the task of sentiment analysis in the form of emojis, </w:t>
      </w:r>
      <w:r w:rsidR="005247E1" w:rsidRPr="007F38A3">
        <w:t xml:space="preserve">emoticons, </w:t>
      </w:r>
      <w:r w:rsidR="00E066DA" w:rsidRPr="007F38A3">
        <w:t>acronyms, abbreviations, etc.</w:t>
      </w:r>
    </w:p>
    <w:p w14:paraId="0A9D6098" w14:textId="77777777" w:rsidR="00A23F70" w:rsidRPr="007F38A3" w:rsidRDefault="00E066DA" w:rsidP="005D43C3">
      <w:pPr>
        <w:ind w:left="720"/>
      </w:pPr>
      <w:r w:rsidRPr="007F38A3">
        <w:lastRenderedPageBreak/>
        <w:t xml:space="preserve">“U woz bare funny last nite </w:t>
      </w:r>
      <w:r w:rsidRPr="007F38A3">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rsidRPr="007F38A3">
        <w:t>.  Bro u had me ROFL…</w:t>
      </w:r>
      <w:r w:rsidR="00A23F70" w:rsidRPr="007F38A3">
        <w:t>fyi da mandem r meetin nxt tues 4 footy…b dare @8”.</w:t>
      </w:r>
    </w:p>
    <w:p w14:paraId="229251F6" w14:textId="4A1626E4" w:rsidR="008C2114" w:rsidRPr="008224AF" w:rsidRDefault="00A23F70" w:rsidP="005D43C3">
      <w:r w:rsidRPr="007F38A3">
        <w:t>The sentence above could easily be viewed as a modern-day text message.  A machine attempting to decipher this text would face a substantial challenge.</w:t>
      </w:r>
      <w:r w:rsidR="00020D0C" w:rsidRPr="007F38A3">
        <w:rPr>
          <w:sz w:val="26"/>
        </w:rPr>
        <w:br w:type="page"/>
      </w:r>
    </w:p>
    <w:p w14:paraId="625F008A" w14:textId="18EFD2DA" w:rsidR="001F78C8" w:rsidRPr="007F38A3" w:rsidRDefault="00C32C10" w:rsidP="005D43C3">
      <w:pPr>
        <w:pStyle w:val="Heading1"/>
        <w:spacing w:after="120"/>
        <w:rPr>
          <w:rFonts w:ascii="Times New Roman" w:hAnsi="Times New Roman" w:cs="Times New Roman"/>
          <w:color w:val="auto"/>
          <w:sz w:val="32"/>
          <w:szCs w:val="32"/>
        </w:rPr>
      </w:pPr>
      <w:bookmarkStart w:id="29" w:name="_Toc73208400"/>
      <w:r w:rsidRPr="007F38A3">
        <w:rPr>
          <w:rFonts w:ascii="Times New Roman" w:hAnsi="Times New Roman" w:cs="Times New Roman"/>
          <w:color w:val="auto"/>
          <w:sz w:val="32"/>
          <w:szCs w:val="32"/>
        </w:rPr>
        <w:lastRenderedPageBreak/>
        <w:t xml:space="preserve">Chapter </w:t>
      </w:r>
      <w:r w:rsidR="00F43DC2" w:rsidRPr="007F38A3">
        <w:rPr>
          <w:rFonts w:ascii="Times New Roman" w:hAnsi="Times New Roman" w:cs="Times New Roman"/>
          <w:color w:val="auto"/>
          <w:sz w:val="32"/>
          <w:szCs w:val="32"/>
        </w:rPr>
        <w:t>3</w:t>
      </w:r>
      <w:r w:rsidRPr="007F38A3">
        <w:rPr>
          <w:rFonts w:ascii="Times New Roman" w:hAnsi="Times New Roman" w:cs="Times New Roman"/>
          <w:color w:val="auto"/>
          <w:sz w:val="32"/>
          <w:szCs w:val="32"/>
        </w:rPr>
        <w:t xml:space="preserve">: </w:t>
      </w:r>
      <w:r w:rsidR="006E42B6" w:rsidRPr="007F38A3">
        <w:rPr>
          <w:rFonts w:ascii="Times New Roman" w:hAnsi="Times New Roman" w:cs="Times New Roman"/>
          <w:color w:val="auto"/>
          <w:sz w:val="32"/>
          <w:szCs w:val="32"/>
        </w:rPr>
        <w:t>Music Lyrics</w:t>
      </w:r>
      <w:bookmarkEnd w:id="29"/>
    </w:p>
    <w:p w14:paraId="51E13788" w14:textId="2F6BDE7D" w:rsidR="00F3552D" w:rsidRPr="007F38A3" w:rsidRDefault="00F43DC2" w:rsidP="005D43C3">
      <w:pPr>
        <w:pStyle w:val="Heading2"/>
        <w:spacing w:after="120"/>
        <w:rPr>
          <w:rFonts w:cs="Times New Roman"/>
          <w:sz w:val="28"/>
          <w:szCs w:val="28"/>
        </w:rPr>
      </w:pPr>
      <w:bookmarkStart w:id="30" w:name="_Toc73208401"/>
      <w:r w:rsidRPr="007F38A3">
        <w:rPr>
          <w:rFonts w:cs="Times New Roman"/>
          <w:sz w:val="28"/>
          <w:szCs w:val="28"/>
        </w:rPr>
        <w:t>3</w:t>
      </w:r>
      <w:r w:rsidR="008C2114" w:rsidRPr="007F38A3">
        <w:rPr>
          <w:rFonts w:cs="Times New Roman"/>
          <w:sz w:val="28"/>
          <w:szCs w:val="28"/>
        </w:rPr>
        <w:t>.1</w:t>
      </w:r>
      <w:r w:rsidR="00175211" w:rsidRPr="007F38A3">
        <w:rPr>
          <w:rFonts w:cs="Times New Roman"/>
          <w:sz w:val="28"/>
          <w:szCs w:val="28"/>
        </w:rPr>
        <w:tab/>
      </w:r>
      <w:r w:rsidR="001F78C8" w:rsidRPr="007F38A3">
        <w:rPr>
          <w:rFonts w:cs="Times New Roman"/>
          <w:sz w:val="28"/>
          <w:szCs w:val="28"/>
        </w:rPr>
        <w:t>Introduction</w:t>
      </w:r>
      <w:bookmarkEnd w:id="30"/>
      <w:r w:rsidR="001F78C8" w:rsidRPr="007F38A3">
        <w:rPr>
          <w:rFonts w:cs="Times New Roman"/>
          <w:sz w:val="28"/>
          <w:szCs w:val="28"/>
        </w:rPr>
        <w:t xml:space="preserve"> </w:t>
      </w:r>
    </w:p>
    <w:p w14:paraId="29FF0BCE" w14:textId="6CB47EDE" w:rsidR="00387EB0" w:rsidRPr="007F38A3" w:rsidRDefault="00387EB0" w:rsidP="005D43C3">
      <w:pPr>
        <w:rPr>
          <w:rFonts w:cs="Times New Roman"/>
        </w:rPr>
      </w:pPr>
      <w:r w:rsidRPr="007F38A3">
        <w:rPr>
          <w:rFonts w:cs="Times New Roman"/>
        </w:rPr>
        <w:t xml:space="preserve">While beats, riffs, tempo, and other aspects give the musicality to songs, it is </w:t>
      </w:r>
      <w:r w:rsidR="00686AD2">
        <w:rPr>
          <w:rFonts w:cs="Times New Roman"/>
        </w:rPr>
        <w:t xml:space="preserve">the </w:t>
      </w:r>
      <w:r w:rsidRPr="007F38A3">
        <w:rPr>
          <w:rFonts w:cs="Times New Roman"/>
        </w:rPr>
        <w:t xml:space="preserve">lyrics which tell the story of a hit.  Many would argue that there have been no greater storytellers than the main songwriters behind </w:t>
      </w:r>
      <w:r w:rsidRPr="007F38A3">
        <w:rPr>
          <w:rFonts w:cs="Times New Roman"/>
          <w:i/>
          <w:iCs/>
        </w:rPr>
        <w:t>The Beatles</w:t>
      </w:r>
      <w:r w:rsidRPr="007F38A3">
        <w:rPr>
          <w:rFonts w:cs="Times New Roman"/>
        </w:rPr>
        <w:t>, John Lennon, and Paul McCartney.  Whissell</w:t>
      </w:r>
      <w:r w:rsidR="00D04B9F" w:rsidRPr="007F38A3">
        <w:rPr>
          <w:rFonts w:cs="Times New Roman"/>
        </w:rPr>
        <w:t xml:space="preserve"> </w:t>
      </w:r>
      <w:r w:rsidR="00DE35C2">
        <w:rPr>
          <w:rFonts w:cs="Times New Roman"/>
        </w:rPr>
        <w:t>(</w:t>
      </w:r>
      <w:r w:rsidRPr="007F38A3">
        <w:rPr>
          <w:rFonts w:cs="Times New Roman"/>
        </w:rPr>
        <w:t xml:space="preserve">1996) used particular data to surmise that the lyrics became less cheerful over the course of the eight year chart history of The Beatles (1962-1970) </w:t>
      </w:r>
      <w:r w:rsidRPr="007F38A3">
        <w:rPr>
          <w:rFonts w:cs="Times New Roman"/>
        </w:rPr>
        <w:fldChar w:fldCharType="begin"/>
      </w:r>
      <w:r w:rsidRPr="007F38A3">
        <w:rPr>
          <w:rFonts w:cs="Times New Roman"/>
        </w:rPr>
        <w:instrText xml:space="preserve"> ADDIN ZOTERO_ITEM CSL_CITATION {"citationID":"Eb5MowpG","properties":{"formattedCitation":"(Pettijohn and Sacco, 2009)","plainCitation":"(Pettijohn and Sacco, 2009)","noteIndex":0},"citationItems":[{"id":175,"uris":["http://zotero.org/users/7056409/items/XVE6GAVK"],"uri":["http://zotero.org/users/7056409/items/XVE6GAVK"],"itemData":{"id":175,"type":"article-journal","abstract":"The lyrical content of Billboard No. 1 songs for each year from 1955 to 2003 was investigated across changes in U.S. social and economic conditions. Consistent with the environmental security hypothesis, popular song lyrics were predicted to have more meaningful themes and content when social and economic conditions were threatening. Trends for more meaningful, comforting, and romantic lyric ratings were observed in more threatening social and economic times. Using Linguistic Inquiry and Word Count software, songs with more words per sentence, a focus on the future, and greater mention of social processes and intergroup themes were popular during threatening social and economic conditions. Limitations and possible implications are discussed. © 2009 Sage Publications.","container-title":"Journal of Language and Social Psychology","DOI":"10.1177/0261927X09335259","issue":"3","page":"297-311","title":"The language of lyrics: An analysis of popular Billboard songs across conditions of social and economic threat","volume":"28","author":[{"family":"Pettijohn","given":"Terry F."},{"family":"Sacco","given":"Donald F."}],"issued":{"date-parts":[["2009",9]]}}}],"schema":"https://github.com/citation-style-language/schema/raw/master/csl-citation.json"} </w:instrText>
      </w:r>
      <w:r w:rsidRPr="007F38A3">
        <w:rPr>
          <w:rFonts w:cs="Times New Roman"/>
        </w:rPr>
        <w:fldChar w:fldCharType="separate"/>
      </w:r>
      <w:r w:rsidRPr="007F38A3">
        <w:rPr>
          <w:rFonts w:cs="Times New Roman"/>
        </w:rPr>
        <w:t>(Pettijohn and Sacco, 2009)</w:t>
      </w:r>
      <w:r w:rsidRPr="007F38A3">
        <w:rPr>
          <w:rFonts w:cs="Times New Roman"/>
        </w:rPr>
        <w:fldChar w:fldCharType="end"/>
      </w:r>
      <w:r w:rsidRPr="007F38A3">
        <w:rPr>
          <w:rFonts w:cs="Times New Roman"/>
        </w:rPr>
        <w:t>.</w:t>
      </w:r>
    </w:p>
    <w:p w14:paraId="5E56CFFC" w14:textId="068C1846" w:rsidR="00387EB0" w:rsidRPr="007F38A3" w:rsidRDefault="00387EB0" w:rsidP="005D43C3">
      <w:pPr>
        <w:rPr>
          <w:rFonts w:cs="Times New Roman"/>
        </w:rPr>
      </w:pPr>
      <w:r w:rsidRPr="007F38A3">
        <w:rPr>
          <w:rFonts w:cs="Times New Roman"/>
        </w:rPr>
        <w:t>Words on their own can of course be powerful but placed with music they can bring one to an altogether different emotional space.  For example, “Lager, lager, lager” written on paper may not automatically resonate, but added to the pounding beat in Underworld’s 1996 dance anthem, “Born Slippy”, it would undoubtedly evoke a far greater adrenaline rush</w:t>
      </w:r>
      <w:r w:rsidR="00D2381C" w:rsidRPr="007F38A3">
        <w:rPr>
          <w:rFonts w:cs="Times New Roman"/>
        </w:rPr>
        <w:t xml:space="preserve"> and sense of euphoria</w:t>
      </w:r>
      <w:r w:rsidRPr="007F38A3">
        <w:rPr>
          <w:rFonts w:cs="Times New Roman"/>
        </w:rPr>
        <w:t xml:space="preserve"> to one who has fond memories of that particular era.</w:t>
      </w:r>
    </w:p>
    <w:p w14:paraId="60037758" w14:textId="30A32970" w:rsidR="003A3C9B" w:rsidRPr="007F38A3" w:rsidRDefault="00387EB0" w:rsidP="005D43C3">
      <w:pPr>
        <w:rPr>
          <w:rFonts w:cs="Times New Roman"/>
        </w:rPr>
      </w:pPr>
      <w:r w:rsidRPr="007F38A3">
        <w:rPr>
          <w:rFonts w:cs="Times New Roman"/>
        </w:rPr>
        <w:t>A look at the UK singles chart over the 21</w:t>
      </w:r>
      <w:r w:rsidRPr="007F38A3">
        <w:rPr>
          <w:rFonts w:cs="Times New Roman"/>
          <w:vertAlign w:val="superscript"/>
        </w:rPr>
        <w:t>st</w:t>
      </w:r>
      <w:r w:rsidRPr="007F38A3">
        <w:rPr>
          <w:rFonts w:cs="Times New Roman"/>
        </w:rPr>
        <w:t xml:space="preserve"> century would appear to show that writing a good Christmas song has become a lost art.  But in 1973, two of the greatest festive songs were battling for supremacy as Wizzard’s “I Wish It Could Be Christmas Everyday” lost out to “Merry Xmas Everybody” by Slade </w:t>
      </w:r>
      <w:r w:rsidRPr="007F38A3">
        <w:rPr>
          <w:rFonts w:cs="Times New Roman"/>
        </w:rPr>
        <w:fldChar w:fldCharType="begin"/>
      </w:r>
      <w:r w:rsidR="00F63ED0">
        <w:rPr>
          <w:rFonts w:cs="Times New Roman"/>
        </w:rPr>
        <w:instrText xml:space="preserve"> ADDIN ZOTERO_ITEM CSL_CITATION {"citationID":"EBilxGBC","properties":{"formattedCitation":"(Hayes, 2021)","plainCitation":"(Hayes, 2021)","noteIndex":0},"citationItems":[{"id":1190,"uris":["http://zotero.org/users/7056409/items/4QHW4344"],"uri":["http://zotero.org/users/7056409/items/4QHW4344"],"itemData":{"id":1190,"type":"webpage","abstract":"This top ten from 47 years ago features two of the most popular Christmas songs of all time.","container-title":"independent","language":"en","title":"The top 10 this week in 1973: Battle of the giants in a classic Christmas chart","title-short":"The top 10 this week in 1973","URL":"https://www.independent.ie/regionals/corkman/lifestyle/the-top-10-this-week-in-1973-battle-of-the-giants-in-a-classic-christmas-chart-39875113.html","author":[{"family":"Hayes","given":"Jim"}],"accessed":{"date-parts":[["2021",5,16]]}}}],"schema":"https://github.com/citation-style-language/schema/raw/master/csl-citation.json"} </w:instrText>
      </w:r>
      <w:r w:rsidRPr="007F38A3">
        <w:rPr>
          <w:rFonts w:cs="Times New Roman"/>
        </w:rPr>
        <w:fldChar w:fldCharType="separate"/>
      </w:r>
      <w:r w:rsidR="00F63ED0" w:rsidRPr="00F63ED0">
        <w:rPr>
          <w:rFonts w:cs="Times New Roman"/>
        </w:rPr>
        <w:t>(Hayes, 2021)</w:t>
      </w:r>
      <w:r w:rsidRPr="007F38A3">
        <w:rPr>
          <w:rFonts w:cs="Times New Roman"/>
        </w:rPr>
        <w:fldChar w:fldCharType="end"/>
      </w:r>
      <w:r w:rsidRPr="007F38A3">
        <w:rPr>
          <w:rFonts w:cs="Times New Roman"/>
        </w:rPr>
        <w:t xml:space="preserve">. </w:t>
      </w:r>
    </w:p>
    <w:p w14:paraId="63C4EB3F" w14:textId="25A87DC7" w:rsidR="00387EB0" w:rsidRPr="007F38A3" w:rsidRDefault="00387EB0" w:rsidP="005D43C3">
      <w:pPr>
        <w:ind w:left="720"/>
        <w:rPr>
          <w:rFonts w:cs="Times New Roman"/>
          <w:color w:val="000000"/>
          <w:shd w:val="clear" w:color="auto" w:fill="FFFFFF"/>
        </w:rPr>
      </w:pPr>
      <w:r w:rsidRPr="007F38A3">
        <w:rPr>
          <w:rFonts w:cs="Times New Roman"/>
        </w:rPr>
        <w:t>“</w:t>
      </w:r>
      <w:r w:rsidRPr="007F38A3">
        <w:rPr>
          <w:rFonts w:cs="Times New Roman"/>
          <w:color w:val="000000"/>
          <w:shd w:val="clear" w:color="auto" w:fill="FFFFFF"/>
        </w:rPr>
        <w:t>So here it is Merry Christmas (it's Christmas)</w:t>
      </w:r>
      <w:r w:rsidRPr="007F38A3">
        <w:rPr>
          <w:rFonts w:cs="Times New Roman"/>
          <w:color w:val="000000"/>
        </w:rPr>
        <w:br/>
      </w:r>
      <w:r w:rsidRPr="007F38A3">
        <w:rPr>
          <w:rFonts w:cs="Times New Roman"/>
          <w:color w:val="000000"/>
          <w:shd w:val="clear" w:color="auto" w:fill="FFFFFF"/>
        </w:rPr>
        <w:t>Everybody's having fun</w:t>
      </w:r>
      <w:r w:rsidRPr="007F38A3">
        <w:rPr>
          <w:rFonts w:cs="Times New Roman"/>
          <w:color w:val="000000"/>
        </w:rPr>
        <w:br/>
      </w:r>
      <w:r w:rsidRPr="007F38A3">
        <w:rPr>
          <w:rFonts w:cs="Times New Roman"/>
          <w:color w:val="000000"/>
          <w:shd w:val="clear" w:color="auto" w:fill="FFFFFF"/>
        </w:rPr>
        <w:t>Look to the future now</w:t>
      </w:r>
      <w:r w:rsidRPr="007F38A3">
        <w:rPr>
          <w:rFonts w:cs="Times New Roman"/>
          <w:color w:val="000000"/>
        </w:rPr>
        <w:br/>
      </w:r>
      <w:r w:rsidRPr="007F38A3">
        <w:rPr>
          <w:rFonts w:cs="Times New Roman"/>
          <w:color w:val="000000"/>
          <w:shd w:val="clear" w:color="auto" w:fill="FFFFFF"/>
        </w:rPr>
        <w:t xml:space="preserve">It's only just </w:t>
      </w:r>
      <w:r w:rsidR="00D04B9F" w:rsidRPr="007F38A3">
        <w:rPr>
          <w:rFonts w:cs="Times New Roman"/>
          <w:color w:val="000000"/>
          <w:shd w:val="clear" w:color="auto" w:fill="FFFFFF"/>
        </w:rPr>
        <w:t>begun”.</w:t>
      </w:r>
    </w:p>
    <w:p w14:paraId="18FC5A1E" w14:textId="77777777" w:rsidR="005D43C3" w:rsidRDefault="00387EB0" w:rsidP="005D43C3">
      <w:pPr>
        <w:rPr>
          <w:rFonts w:cs="Times New Roman"/>
        </w:rPr>
      </w:pPr>
      <w:r w:rsidRPr="007F38A3">
        <w:rPr>
          <w:rFonts w:cs="Times New Roman"/>
        </w:rPr>
        <w:t>To some, these lyrics would appear to be a simple jolly rhyme to celebrate Christmas.  But songwriter, Noddy Holder, explained the deeper meaning behind the words:</w:t>
      </w:r>
    </w:p>
    <w:p w14:paraId="544DC052" w14:textId="578EB681" w:rsidR="00387EB0" w:rsidRPr="005D43C3" w:rsidRDefault="00387EB0" w:rsidP="005D43C3">
      <w:pPr>
        <w:ind w:left="720"/>
        <w:rPr>
          <w:rFonts w:cs="Times New Roman"/>
        </w:rPr>
      </w:pPr>
      <w:r w:rsidRPr="007F38A3">
        <w:rPr>
          <w:rFonts w:eastAsia="Times New Roman" w:cs="Times New Roman"/>
          <w:color w:val="333333"/>
          <w:lang w:eastAsia="en-GB"/>
        </w:rPr>
        <w:t>“The whole economic situation in the UK was that there was miners' strikes, there were </w:t>
      </w:r>
      <w:r w:rsidRPr="007F38A3">
        <w:rPr>
          <w:rFonts w:eastAsia="Times New Roman" w:cs="Times New Roman"/>
          <w:color w:val="000000"/>
          <w:lang w:eastAsia="en-GB"/>
        </w:rPr>
        <w:t>power cuts</w:t>
      </w:r>
      <w:r w:rsidRPr="007F38A3">
        <w:rPr>
          <w:rFonts w:eastAsia="Times New Roman" w:cs="Times New Roman"/>
          <w:color w:val="333333"/>
          <w:lang w:eastAsia="en-GB"/>
        </w:rPr>
        <w:t>, TV was going off at ten o'clock at night, the whole industry and everything was in turmoil.</w:t>
      </w:r>
    </w:p>
    <w:p w14:paraId="6CB3B74E" w14:textId="3CD09122" w:rsidR="00387EB0" w:rsidRPr="007F38A3" w:rsidRDefault="00387EB0" w:rsidP="005D43C3">
      <w:pPr>
        <w:ind w:left="720"/>
        <w:rPr>
          <w:rFonts w:eastAsia="Times New Roman" w:cs="Times New Roman"/>
          <w:color w:val="333333"/>
          <w:lang w:eastAsia="en-GB"/>
        </w:rPr>
      </w:pPr>
      <w:r w:rsidRPr="007F38A3">
        <w:rPr>
          <w:rFonts w:eastAsia="Times New Roman" w:cs="Times New Roman"/>
          <w:color w:val="333333"/>
          <w:lang w:eastAsia="en-GB"/>
        </w:rPr>
        <w:t>And the Christmas time was a very, very, sombre time for people. And what I wanted to do in the chorus to this was say - 'Look to the future now, it's only just begun'. It's optimism, the New Year, it'll all be better in the future!</w:t>
      </w:r>
      <w:r w:rsidR="00601D15">
        <w:rPr>
          <w:rFonts w:eastAsia="Times New Roman" w:cs="Times New Roman"/>
          <w:color w:val="333333"/>
          <w:lang w:eastAsia="en-GB"/>
        </w:rPr>
        <w:t>”</w:t>
      </w:r>
      <w:r w:rsidRPr="007F38A3">
        <w:rPr>
          <w:rFonts w:eastAsia="Times New Roman" w:cs="Times New Roman"/>
          <w:color w:val="333333"/>
          <w:lang w:eastAsia="en-GB"/>
        </w:rPr>
        <w:t xml:space="preserve"> </w:t>
      </w:r>
      <w:r w:rsidRPr="007F38A3">
        <w:rPr>
          <w:rFonts w:eastAsia="Times New Roman" w:cs="Times New Roman"/>
          <w:color w:val="333333"/>
          <w:lang w:eastAsia="en-GB"/>
        </w:rPr>
        <w:fldChar w:fldCharType="begin"/>
      </w:r>
      <w:r w:rsidRPr="007F38A3">
        <w:rPr>
          <w:rFonts w:eastAsia="Times New Roman" w:cs="Times New Roman"/>
          <w:color w:val="333333"/>
          <w:lang w:eastAsia="en-GB"/>
        </w:rPr>
        <w:instrText xml:space="preserve"> ADDIN ZOTERO_ITEM CSL_CITATION {"citationID":"fd7IYbGd","properties":{"formattedCitation":"(Singer and the Song | Learning English | BBC World Service, 2020)","plainCitation":"(Singer and the Song | Learning English | BBC World Service, 2020)","noteIndex":0},"citationItems":[{"id":714,"uris":["http://zotero.org/users/7056409/items/4W2I2QMN"],"uri":["http://zotero.org/users/7056409/items/4W2I2QMN"],"itemData":{"id":714,"type":"webpage","title":"Singer and the Song | Learning English | BBC World Service","URL":"https://www.bbc.co.uk/worldservice/learningenglish/music/singersong/noddyholder.shtml","accessed":{"date-parts":[["2020",12,2]]}}}],"schema":"https://github.com/citation-style-language/schema/raw/master/csl-citation.json"} </w:instrText>
      </w:r>
      <w:r w:rsidRPr="007F38A3">
        <w:rPr>
          <w:rFonts w:eastAsia="Times New Roman" w:cs="Times New Roman"/>
          <w:color w:val="333333"/>
          <w:lang w:eastAsia="en-GB"/>
        </w:rPr>
        <w:fldChar w:fldCharType="separate"/>
      </w:r>
      <w:r w:rsidRPr="007F38A3">
        <w:rPr>
          <w:rFonts w:cs="Times New Roman"/>
        </w:rPr>
        <w:t>(Singer and the Song | Learning English | BBC World Service, 2020)</w:t>
      </w:r>
      <w:r w:rsidRPr="007F38A3">
        <w:rPr>
          <w:rFonts w:eastAsia="Times New Roman" w:cs="Times New Roman"/>
          <w:color w:val="333333"/>
          <w:lang w:eastAsia="en-GB"/>
        </w:rPr>
        <w:fldChar w:fldCharType="end"/>
      </w:r>
      <w:r w:rsidRPr="007F38A3">
        <w:rPr>
          <w:rFonts w:eastAsia="Times New Roman" w:cs="Times New Roman"/>
          <w:color w:val="333333"/>
          <w:lang w:eastAsia="en-GB"/>
        </w:rPr>
        <w:t>.</w:t>
      </w:r>
    </w:p>
    <w:p w14:paraId="0C385182" w14:textId="19D9C68F" w:rsidR="00387EB0" w:rsidRPr="007F38A3" w:rsidRDefault="00387EB0" w:rsidP="005D43C3">
      <w:pPr>
        <w:rPr>
          <w:rFonts w:cs="Times New Roman"/>
        </w:rPr>
      </w:pPr>
      <w:r w:rsidRPr="007F38A3">
        <w:rPr>
          <w:rFonts w:eastAsia="Times New Roman" w:cs="Times New Roman"/>
          <w:color w:val="333333"/>
          <w:lang w:eastAsia="en-GB"/>
        </w:rPr>
        <w:lastRenderedPageBreak/>
        <w:t>The sentiment and emotion behind the lyrics is vital to this study.</w:t>
      </w:r>
    </w:p>
    <w:p w14:paraId="08CA589F" w14:textId="3FE78CCD" w:rsidR="00F3552D" w:rsidRPr="007F38A3" w:rsidRDefault="00F43DC2" w:rsidP="005D43C3">
      <w:pPr>
        <w:pStyle w:val="Heading2"/>
        <w:spacing w:after="120"/>
        <w:rPr>
          <w:rFonts w:cs="Times New Roman"/>
          <w:sz w:val="28"/>
          <w:szCs w:val="28"/>
        </w:rPr>
      </w:pPr>
      <w:bookmarkStart w:id="31" w:name="_Toc73208402"/>
      <w:r w:rsidRPr="007F38A3">
        <w:rPr>
          <w:rFonts w:cs="Times New Roman"/>
          <w:sz w:val="28"/>
          <w:szCs w:val="28"/>
        </w:rPr>
        <w:t>3</w:t>
      </w:r>
      <w:r w:rsidR="00BD2768" w:rsidRPr="007F38A3">
        <w:rPr>
          <w:rFonts w:cs="Times New Roman"/>
          <w:sz w:val="28"/>
          <w:szCs w:val="28"/>
        </w:rPr>
        <w:t>.2</w:t>
      </w:r>
      <w:r w:rsidR="00175211" w:rsidRPr="007F38A3">
        <w:rPr>
          <w:rFonts w:cs="Times New Roman"/>
          <w:sz w:val="28"/>
          <w:szCs w:val="28"/>
        </w:rPr>
        <w:tab/>
      </w:r>
      <w:r w:rsidR="00CC1F09" w:rsidRPr="007F38A3">
        <w:rPr>
          <w:rFonts w:cs="Times New Roman"/>
          <w:sz w:val="28"/>
          <w:szCs w:val="28"/>
        </w:rPr>
        <w:t xml:space="preserve">Stereotyping of </w:t>
      </w:r>
      <w:r w:rsidR="00A02019" w:rsidRPr="007F38A3">
        <w:rPr>
          <w:rFonts w:cs="Times New Roman"/>
          <w:sz w:val="28"/>
          <w:szCs w:val="28"/>
        </w:rPr>
        <w:t>M</w:t>
      </w:r>
      <w:r w:rsidR="00CC1F09" w:rsidRPr="007F38A3">
        <w:rPr>
          <w:rFonts w:cs="Times New Roman"/>
          <w:sz w:val="28"/>
          <w:szCs w:val="28"/>
        </w:rPr>
        <w:t xml:space="preserve">usic </w:t>
      </w:r>
      <w:r w:rsidR="00A02019" w:rsidRPr="007F38A3">
        <w:rPr>
          <w:rFonts w:cs="Times New Roman"/>
          <w:sz w:val="28"/>
          <w:szCs w:val="28"/>
        </w:rPr>
        <w:t>G</w:t>
      </w:r>
      <w:r w:rsidR="00CC1F09" w:rsidRPr="007F38A3">
        <w:rPr>
          <w:rFonts w:cs="Times New Roman"/>
          <w:sz w:val="28"/>
          <w:szCs w:val="28"/>
        </w:rPr>
        <w:t>enres</w:t>
      </w:r>
      <w:bookmarkEnd w:id="31"/>
    </w:p>
    <w:p w14:paraId="45704C3A" w14:textId="77777777" w:rsidR="00C95DF9" w:rsidRPr="007F38A3" w:rsidRDefault="00C95DF9" w:rsidP="005D43C3">
      <w:pPr>
        <w:rPr>
          <w:rFonts w:cs="Times New Roman"/>
        </w:rPr>
      </w:pPr>
      <w:r w:rsidRPr="007F38A3">
        <w:rPr>
          <w:rFonts w:cs="Times New Roman"/>
        </w:rPr>
        <w:t>Stereotyping of music has existed, seemingly, forever.  Some of the more common accusations include the following:</w:t>
      </w:r>
    </w:p>
    <w:p w14:paraId="4853946E" w14:textId="0FE53DA9" w:rsidR="00A02019" w:rsidRPr="007F38A3" w:rsidRDefault="00C95DF9" w:rsidP="005D43C3">
      <w:pPr>
        <w:pStyle w:val="ListParagraph"/>
        <w:numPr>
          <w:ilvl w:val="0"/>
          <w:numId w:val="6"/>
        </w:numPr>
        <w:spacing w:line="360" w:lineRule="auto"/>
        <w:ind w:left="714" w:hanging="357"/>
        <w:rPr>
          <w:rFonts w:cs="Times New Roman"/>
        </w:rPr>
      </w:pPr>
      <w:r w:rsidRPr="007F38A3">
        <w:rPr>
          <w:rFonts w:cs="Times New Roman"/>
        </w:rPr>
        <w:t xml:space="preserve">Country music is performed by cowboys and only listened to by white people </w:t>
      </w:r>
      <w:r w:rsidRPr="007F38A3">
        <w:rPr>
          <w:rFonts w:cs="Times New Roman"/>
        </w:rPr>
        <w:fldChar w:fldCharType="begin"/>
      </w:r>
      <w:r w:rsidRPr="007F38A3">
        <w:rPr>
          <w:rFonts w:cs="Times New Roman"/>
        </w:rPr>
        <w:instrText xml:space="preserve"> ADDIN ZOTERO_ITEM CSL_CITATION {"citationID":"ghiy5NP9","properties":{"formattedCitation":"(Country music reckons with racial stereotypes and its future, 2020)","plainCitation":"(Country music reckons with racial stereotypes and its future, 2020)","noteIndex":0},"citationItems":[{"id":909,"uris":["http://zotero.org/users/7056409/items/9KI6MXRC"],"uri":["http://zotero.org/users/7056409/items/9KI6MXRC"],"itemData":{"id":909,"type":"webpage","abstract":"The country music industry has been hesitant to talk about its own long and complicated history with race, but the death of George Floyd that sparked rallies all across the country became an issue too important for the genre to ignore.","container-title":"PBS NewsHour","language":"en-us","note":"section: Arts","title":"Country music reckons with racial stereotypes and its future","URL":"https://www.pbs.org/newshour/arts/country-music-reckons-with-racial-stereotypes-and-its-future","accessed":{"date-parts":[["2021",3,10]]},"issued":{"date-parts":[["2020",6,26]]}}}],"schema":"https://github.com/citation-style-language/schema/raw/master/csl-citation.json"} </w:instrText>
      </w:r>
      <w:r w:rsidRPr="007F38A3">
        <w:rPr>
          <w:rFonts w:cs="Times New Roman"/>
        </w:rPr>
        <w:fldChar w:fldCharType="separate"/>
      </w:r>
      <w:r w:rsidRPr="007F38A3">
        <w:rPr>
          <w:rFonts w:cs="Times New Roman"/>
        </w:rPr>
        <w:t>(Country music reckons with racial stereotypes and its future, 2020)</w:t>
      </w:r>
      <w:r w:rsidRPr="007F38A3">
        <w:rPr>
          <w:rFonts w:cs="Times New Roman"/>
        </w:rPr>
        <w:fldChar w:fldCharType="end"/>
      </w:r>
      <w:r w:rsidRPr="007F38A3">
        <w:rPr>
          <w:rFonts w:cs="Times New Roman"/>
        </w:rPr>
        <w:t>.</w:t>
      </w:r>
    </w:p>
    <w:p w14:paraId="2A5C7D64" w14:textId="036A8421" w:rsidR="00C95DF9" w:rsidRPr="007F38A3" w:rsidRDefault="00C95DF9" w:rsidP="005D43C3">
      <w:pPr>
        <w:pStyle w:val="ListParagraph"/>
        <w:numPr>
          <w:ilvl w:val="0"/>
          <w:numId w:val="6"/>
        </w:numPr>
        <w:spacing w:line="360" w:lineRule="auto"/>
        <w:ind w:left="714" w:hanging="357"/>
        <w:rPr>
          <w:rFonts w:cs="Times New Roman"/>
        </w:rPr>
      </w:pPr>
      <w:r w:rsidRPr="007F38A3">
        <w:rPr>
          <w:rFonts w:cs="Times New Roman"/>
        </w:rPr>
        <w:t>Rap music is performed by criminals and only listened to by black people</w:t>
      </w:r>
      <w:r w:rsidR="001A5A30" w:rsidRPr="007F38A3">
        <w:rPr>
          <w:rFonts w:cs="Times New Roman"/>
        </w:rPr>
        <w:t xml:space="preserve"> </w:t>
      </w:r>
      <w:r w:rsidR="001A5A30" w:rsidRPr="007F38A3">
        <w:rPr>
          <w:rFonts w:cs="Times New Roman"/>
        </w:rPr>
        <w:fldChar w:fldCharType="begin"/>
      </w:r>
      <w:r w:rsidR="001A5A30" w:rsidRPr="007F38A3">
        <w:rPr>
          <w:rFonts w:cs="Times New Roman"/>
        </w:rPr>
        <w:instrText xml:space="preserve"> ADDIN ZOTERO_ITEM CSL_CITATION {"citationID":"x7p4Ml5z","properties":{"formattedCitation":"(How Hip-Hop Holds Blacks Back, 2015)","plainCitation":"(How Hip-Hop Holds Blacks Back, 2015)","noteIndex":0},"citationItems":[{"id":911,"uris":["http://zotero.org/users/7056409/items/XW9PIMAP"],"uri":["http://zotero.org/users/7056409/items/XW9PIMAP"],"itemData":{"id":911,"type":"webpage","abstract":"Violence, misogyny, and lawlessness are nothing to sing about.","container-title":"City Journal","language":"en","title":"How Hip-Hop Holds Blacks Back","URL":"https://www.city-journal.org/html/how-hip-hop-holds-blacks-back-12442.html","accessed":{"date-parts":[["2021",3,10]]},"issued":{"date-parts":[["2015",12,23]]}}}],"schema":"https://github.com/citation-style-language/schema/raw/master/csl-citation.json"} </w:instrText>
      </w:r>
      <w:r w:rsidR="001A5A30" w:rsidRPr="007F38A3">
        <w:rPr>
          <w:rFonts w:cs="Times New Roman"/>
        </w:rPr>
        <w:fldChar w:fldCharType="separate"/>
      </w:r>
      <w:r w:rsidR="001A5A30" w:rsidRPr="007F38A3">
        <w:rPr>
          <w:rFonts w:cs="Times New Roman"/>
        </w:rPr>
        <w:t>(How Hip-Hop Holds Blacks Back, 2015)</w:t>
      </w:r>
      <w:r w:rsidR="001A5A30" w:rsidRPr="007F38A3">
        <w:rPr>
          <w:rFonts w:cs="Times New Roman"/>
        </w:rPr>
        <w:fldChar w:fldCharType="end"/>
      </w:r>
      <w:r w:rsidR="001A5A30" w:rsidRPr="007F38A3">
        <w:rPr>
          <w:rFonts w:cs="Times New Roman"/>
        </w:rPr>
        <w:t>.</w:t>
      </w:r>
    </w:p>
    <w:p w14:paraId="0204C08F" w14:textId="7CB1911E" w:rsidR="00C95DF9" w:rsidRPr="007F38A3" w:rsidRDefault="00C95DF9" w:rsidP="005D43C3">
      <w:pPr>
        <w:pStyle w:val="ListParagraph"/>
        <w:numPr>
          <w:ilvl w:val="0"/>
          <w:numId w:val="6"/>
        </w:numPr>
        <w:spacing w:line="360" w:lineRule="auto"/>
        <w:ind w:left="714" w:hanging="357"/>
        <w:rPr>
          <w:rFonts w:cs="Times New Roman"/>
        </w:rPr>
      </w:pPr>
      <w:r w:rsidRPr="007F38A3">
        <w:rPr>
          <w:rFonts w:cs="Times New Roman"/>
        </w:rPr>
        <w:t>Rock and Heavy Metal fans all have long hair and bad hygiene</w:t>
      </w:r>
      <w:r w:rsidR="001A5A30" w:rsidRPr="007F38A3">
        <w:rPr>
          <w:rFonts w:cs="Times New Roman"/>
        </w:rPr>
        <w:t xml:space="preserve"> </w:t>
      </w:r>
      <w:r w:rsidR="001A5A30" w:rsidRPr="007F38A3">
        <w:rPr>
          <w:rFonts w:cs="Times New Roman"/>
        </w:rPr>
        <w:fldChar w:fldCharType="begin"/>
      </w:r>
      <w:r w:rsidR="001A5A30" w:rsidRPr="007F38A3">
        <w:rPr>
          <w:rFonts w:cs="Times New Roman"/>
        </w:rPr>
        <w:instrText xml:space="preserve"> ADDIN ZOTERO_ITEM CSL_CITATION {"citationID":"RBErDPk1","properties":{"formattedCitation":"(Urban Dictionary: metalhead, 2021)","plainCitation":"(Urban Dictionary: metalhead, 2021)","noteIndex":0},"citationItems":[{"id":913,"uris":["http://zotero.org/users/7056409/items/QZAJBSHC"],"uri":["http://zotero.org/users/7056409/items/QZAJBSHC"],"itemData":{"id":913,"type":"webpage","container-title":"Urban Dictionary","language":"en-US","title":"Urban Dictionary: metalhead","title-short":"Urban Dictionary","URL":"https://www.urbandictionary.com/define.php?term=metalhead&amp;page=21","accessed":{"date-parts":[["2021",3,10]]}}}],"schema":"https://github.com/citation-style-language/schema/raw/master/csl-citation.json"} </w:instrText>
      </w:r>
      <w:r w:rsidR="001A5A30" w:rsidRPr="007F38A3">
        <w:rPr>
          <w:rFonts w:cs="Times New Roman"/>
        </w:rPr>
        <w:fldChar w:fldCharType="separate"/>
      </w:r>
      <w:r w:rsidR="001A5A30" w:rsidRPr="007F38A3">
        <w:rPr>
          <w:rFonts w:cs="Times New Roman"/>
        </w:rPr>
        <w:t>(Urban Dictionary: metalhead, 2021)</w:t>
      </w:r>
      <w:r w:rsidR="001A5A30" w:rsidRPr="007F38A3">
        <w:rPr>
          <w:rFonts w:cs="Times New Roman"/>
        </w:rPr>
        <w:fldChar w:fldCharType="end"/>
      </w:r>
      <w:r w:rsidR="001A5A30" w:rsidRPr="007F38A3">
        <w:rPr>
          <w:rFonts w:cs="Times New Roman"/>
        </w:rPr>
        <w:t>.</w:t>
      </w:r>
    </w:p>
    <w:p w14:paraId="6BA508B8" w14:textId="6A7530C9" w:rsidR="00C95DF9" w:rsidRPr="007F38A3" w:rsidRDefault="00C95DF9" w:rsidP="005D43C3">
      <w:pPr>
        <w:pStyle w:val="ListParagraph"/>
        <w:numPr>
          <w:ilvl w:val="0"/>
          <w:numId w:val="6"/>
        </w:numPr>
        <w:spacing w:line="360" w:lineRule="auto"/>
        <w:ind w:left="714" w:hanging="357"/>
        <w:rPr>
          <w:rFonts w:cs="Times New Roman"/>
        </w:rPr>
      </w:pPr>
      <w:r w:rsidRPr="007F38A3">
        <w:rPr>
          <w:rFonts w:cs="Times New Roman"/>
        </w:rPr>
        <w:t xml:space="preserve">Gay people only listen to flamboyant female artists (Madonna, Kylie, Britney, Gaga) </w:t>
      </w:r>
      <w:r w:rsidRPr="007F38A3">
        <w:rPr>
          <w:rFonts w:cs="Times New Roman"/>
        </w:rPr>
        <w:fldChar w:fldCharType="begin"/>
      </w:r>
      <w:r w:rsidRPr="007F38A3">
        <w:rPr>
          <w:rFonts w:cs="Times New Roman"/>
        </w:rPr>
        <w:instrText xml:space="preserve"> ADDIN ZOTERO_ITEM CSL_CITATION {"citationID":"xgMNuYe4","properties":{"formattedCitation":"(GayBoiBlue, 2019)","plainCitation":"(GayBoiBlue, 2019)","noteIndex":0},"citationItems":[{"id":907,"uris":["http://zotero.org/users/7056409/items/T7JFFMHW"],"uri":["http://zotero.org/users/7056409/items/T7JFFMHW"],"itemData":{"id":907,"type":"post","container-title":"r/gaybros","genre":"Reddit Post","title":"Stereotypical “Gay Music”","URL":"www.reddit.com/r/gaybros/comments/b8ayzi/stereotypical_gay_music/","author":[{"family":"GayBoiBlue","given":""}],"accessed":{"date-parts":[["2021",3,10]]},"issued":{"date-parts":[["2019",4,1]]}}}],"schema":"https://github.com/citation-style-language/schema/raw/master/csl-citation.json"} </w:instrText>
      </w:r>
      <w:r w:rsidRPr="007F38A3">
        <w:rPr>
          <w:rFonts w:cs="Times New Roman"/>
        </w:rPr>
        <w:fldChar w:fldCharType="separate"/>
      </w:r>
      <w:r w:rsidRPr="007F38A3">
        <w:rPr>
          <w:rFonts w:cs="Times New Roman"/>
        </w:rPr>
        <w:t>(GayBoiBlue, 2019)</w:t>
      </w:r>
      <w:r w:rsidRPr="007F38A3">
        <w:rPr>
          <w:rFonts w:cs="Times New Roman"/>
        </w:rPr>
        <w:fldChar w:fldCharType="end"/>
      </w:r>
      <w:r w:rsidR="001A5A30" w:rsidRPr="007F38A3">
        <w:rPr>
          <w:rFonts w:cs="Times New Roman"/>
        </w:rPr>
        <w:t xml:space="preserve"> or musical tunes </w:t>
      </w:r>
      <w:r w:rsidR="001A5A30" w:rsidRPr="007F38A3">
        <w:rPr>
          <w:rFonts w:cs="Times New Roman"/>
        </w:rPr>
        <w:fldChar w:fldCharType="begin"/>
      </w:r>
      <w:r w:rsidR="001A5A30" w:rsidRPr="007F38A3">
        <w:rPr>
          <w:rFonts w:cs="Times New Roman"/>
        </w:rPr>
        <w:instrText xml:space="preserve"> ADDIN ZOTERO_ITEM CSL_CITATION {"citationID":"ldAzxxsZ","properties":{"formattedCitation":"(What\\uc0\\u8217{}s with Gay Men and Musical Theater? | by James Finn | Th-Ink Queerly | Medium, 2021)","plainCitation":"(What’s with Gay Men and Musical Theater? | by James Finn | Th-Ink Queerly | Medium, 2021)","noteIndex":0},"citationItems":[{"id":915,"uris":["http://zotero.org/users/7056409/items/8YQV5PQC"],"uri":["http://zotero.org/users/7056409/items/8YQV5PQC"],"itemData":{"id":915,"type":"webpage","title":"What’s with Gay Men and Musical Theater? | by James Finn | Th-Ink Queerly | Medium","URL":"https://medium.com/th-ink/whats-with-gay-men-and-musical-theater-a8bc6f71a739","accessed":{"date-parts":[["2021",3,10]]}}}],"schema":"https://github.com/citation-style-language/schema/raw/master/csl-citation.json"} </w:instrText>
      </w:r>
      <w:r w:rsidR="001A5A30" w:rsidRPr="007F38A3">
        <w:rPr>
          <w:rFonts w:cs="Times New Roman"/>
        </w:rPr>
        <w:fldChar w:fldCharType="separate"/>
      </w:r>
      <w:r w:rsidR="001A5A30" w:rsidRPr="007F38A3">
        <w:rPr>
          <w:rFonts w:cs="Times New Roman"/>
        </w:rPr>
        <w:t>(What’s with Gay Men and Musical Theater? | by James Finn | Th-Ink Queerly | Medium, 2021)</w:t>
      </w:r>
      <w:r w:rsidR="001A5A30" w:rsidRPr="007F38A3">
        <w:rPr>
          <w:rFonts w:cs="Times New Roman"/>
        </w:rPr>
        <w:fldChar w:fldCharType="end"/>
      </w:r>
      <w:r w:rsidRPr="007F38A3">
        <w:rPr>
          <w:rFonts w:cs="Times New Roman"/>
        </w:rPr>
        <w:t>.</w:t>
      </w:r>
    </w:p>
    <w:p w14:paraId="79AC2BA0" w14:textId="727B656D" w:rsidR="001A5A30" w:rsidRPr="007F38A3" w:rsidRDefault="001A5A30" w:rsidP="005D43C3">
      <w:pPr>
        <w:pStyle w:val="ListParagraph"/>
        <w:numPr>
          <w:ilvl w:val="0"/>
          <w:numId w:val="6"/>
        </w:numPr>
        <w:spacing w:line="360" w:lineRule="auto"/>
        <w:ind w:left="714" w:hanging="357"/>
        <w:rPr>
          <w:rFonts w:cs="Times New Roman"/>
        </w:rPr>
      </w:pPr>
      <w:r w:rsidRPr="007F38A3">
        <w:rPr>
          <w:rFonts w:cs="Times New Roman"/>
        </w:rPr>
        <w:t xml:space="preserve">Only females listen to love songs </w:t>
      </w:r>
      <w:r w:rsidRPr="007F38A3">
        <w:rPr>
          <w:rFonts w:cs="Times New Roman"/>
        </w:rPr>
        <w:fldChar w:fldCharType="begin"/>
      </w:r>
      <w:r w:rsidRPr="007F38A3">
        <w:rPr>
          <w:rFonts w:cs="Times New Roman"/>
        </w:rPr>
        <w:instrText xml:space="preserve"> ADDIN ZOTERO_ITEM CSL_CITATION {"citationID":"MJCHQ4aU","properties":{"formattedCitation":"(Why do girls like listening to love songs? - Quora, 2021)","plainCitation":"(Why do girls like listening to love songs? - Quora, 2021)","noteIndex":0},"citationItems":[{"id":917,"uris":["http://zotero.org/users/7056409/items/39VRZLPX"],"uri":["http://zotero.org/users/7056409/items/39VRZLPX"],"itemData":{"id":917,"type":"webpage","title":"Why do girls like listening to love songs? - Quora","URL":"https://www.quora.com/Why-do-girls-like-listening-to-love-songs","accessed":{"date-parts":[["2021",3,10]]}}}],"schema":"https://github.com/citation-style-language/schema/raw/master/csl-citation.json"} </w:instrText>
      </w:r>
      <w:r w:rsidRPr="007F38A3">
        <w:rPr>
          <w:rFonts w:cs="Times New Roman"/>
        </w:rPr>
        <w:fldChar w:fldCharType="separate"/>
      </w:r>
      <w:r w:rsidRPr="007F38A3">
        <w:rPr>
          <w:rFonts w:cs="Times New Roman"/>
        </w:rPr>
        <w:t>(Why do girls like listening to love songs? - Quora, 2021)</w:t>
      </w:r>
      <w:r w:rsidRPr="007F38A3">
        <w:rPr>
          <w:rFonts w:cs="Times New Roman"/>
        </w:rPr>
        <w:fldChar w:fldCharType="end"/>
      </w:r>
      <w:r w:rsidRPr="007F38A3">
        <w:rPr>
          <w:rFonts w:cs="Times New Roman"/>
        </w:rPr>
        <w:t>.</w:t>
      </w:r>
    </w:p>
    <w:p w14:paraId="59BDE853" w14:textId="4BEDFA62" w:rsidR="001A5A30" w:rsidRPr="007F38A3" w:rsidRDefault="001A5A30" w:rsidP="005D43C3">
      <w:pPr>
        <w:rPr>
          <w:rFonts w:cs="Times New Roman"/>
          <w:noProof/>
        </w:rPr>
      </w:pPr>
      <w:r w:rsidRPr="007F38A3">
        <w:rPr>
          <w:rFonts w:cs="Times New Roman"/>
        </w:rPr>
        <w:t xml:space="preserve">An Australian study by Dr Felicity Baker in 2008 </w:t>
      </w:r>
      <w:r w:rsidRPr="007F38A3">
        <w:rPr>
          <w:rFonts w:cs="Times New Roman"/>
        </w:rPr>
        <w:fldChar w:fldCharType="begin"/>
      </w:r>
      <w:r w:rsidRPr="007F38A3">
        <w:rPr>
          <w:rFonts w:cs="Times New Roman"/>
        </w:rPr>
        <w:instrText xml:space="preserve"> ADDIN ZOTERO_ITEM CSL_CITATION {"citationID":"sMuYfK8y","properties":{"formattedCitation":"(Baker and Bor, 2008)","plainCitation":"(Baker and Bor, 2008)","noteIndex":0},"citationItems":[{"id":923,"uris":["http://zotero.org/users/7056409/items/QA46SYNB"],"uri":["http://zotero.org/users/7056409/items/QA46SYNB"],"itemData":{"id":923,"type":"article-journal","abstract":"Objective: In the aftermath of the double suicide of two teenage girls in 2007, the media linked the themes of ‘emo’ music and the girls’ mental state. But it is not just emo music that has been the subject of scrutiny by the media. Rap music, country, and heavy metal have also been blamed for antisocial behaviours including violence, theft, promiscuity and drug use. It remains an important research and clinical question as to whether music contributes to the acting out of behaviours described in the music lyrics or whether the preferred music represents the already existing behavioural tendencies in the subject. This paper surveys and discusses the relevant literature on music preference and adolescent music listening behaviours, and their links with adolescent mental health., Conclusion: Studies have found a relationship between various genres of music and antisocial behaviours, vulnerability to suicide, and drug use. However, studies reject that music is a causal factor and suggest that music preference is more indicative of emotional vulnerability. A limited number of studies have found correlations between music preference and mental health status. More research is needed to determine whether music preferences of those with diagnosed mental health issues differ substantially from the general adolescent population.","container-title":"Australasian Psychiatry","DOI":"10.1080/10398560701879589","ISSN":"1039-8562","issue":"4","journalAbbreviation":"Australas Psychiatry","language":"en","note":"publisher: SAGE Publications Ltd","page":"284-288","source":"SAGE Journals","title":"Can Music Preference Indicate Mental Health Status in Young People?","volume":"16","author":[{"family":"Baker","given":"Felicity"},{"family":"Bor","given":"William"}],"issued":{"date-parts":[["2008",8,1]]}}}],"schema":"https://github.com/citation-style-language/schema/raw/master/csl-citation.json"} </w:instrText>
      </w:r>
      <w:r w:rsidRPr="007F38A3">
        <w:rPr>
          <w:rFonts w:cs="Times New Roman"/>
        </w:rPr>
        <w:fldChar w:fldCharType="separate"/>
      </w:r>
      <w:r w:rsidRPr="007F38A3">
        <w:rPr>
          <w:rFonts w:cs="Times New Roman"/>
        </w:rPr>
        <w:t>(Baker and Bor, 2008)</w:t>
      </w:r>
      <w:r w:rsidRPr="007F38A3">
        <w:rPr>
          <w:rFonts w:cs="Times New Roman"/>
        </w:rPr>
        <w:fldChar w:fldCharType="end"/>
      </w:r>
      <w:r w:rsidRPr="007F38A3">
        <w:rPr>
          <w:rFonts w:cs="Times New Roman"/>
        </w:rPr>
        <w:t xml:space="preserve"> was summarised by newspaper, </w:t>
      </w:r>
      <w:r w:rsidRPr="007F38A3">
        <w:rPr>
          <w:rFonts w:cs="Times New Roman"/>
          <w:i/>
          <w:iCs/>
        </w:rPr>
        <w:t>The Age</w:t>
      </w:r>
      <w:r w:rsidRPr="007F38A3">
        <w:rPr>
          <w:rFonts w:cs="Times New Roman"/>
        </w:rPr>
        <w:t xml:space="preserve"> with a simple graphic:</w:t>
      </w:r>
      <w:r w:rsidRPr="007F38A3">
        <w:rPr>
          <w:rFonts w:cs="Times New Roman"/>
          <w:noProof/>
        </w:rPr>
        <w:t xml:space="preserve"> </w:t>
      </w:r>
    </w:p>
    <w:p w14:paraId="17B11962" w14:textId="7B0B12DC" w:rsidR="001A5A30" w:rsidRPr="007F38A3" w:rsidRDefault="001A5A30" w:rsidP="005D43C3">
      <w:pPr>
        <w:jc w:val="center"/>
        <w:rPr>
          <w:rFonts w:cs="Times New Roman"/>
        </w:rPr>
      </w:pPr>
      <w:r w:rsidRPr="007F38A3">
        <w:rPr>
          <w:rFonts w:cs="Times New Roman"/>
          <w:noProof/>
        </w:rPr>
        <w:drawing>
          <wp:inline distT="0" distB="0" distL="0" distR="0" wp14:anchorId="6D73242B" wp14:editId="34738EE2">
            <wp:extent cx="4937760" cy="2545080"/>
            <wp:effectExtent l="0" t="0" r="0" b="762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937760" cy="2545080"/>
                    </a:xfrm>
                    <a:prstGeom prst="rect">
                      <a:avLst/>
                    </a:prstGeom>
                    <a:noFill/>
                    <a:ln>
                      <a:noFill/>
                    </a:ln>
                  </pic:spPr>
                </pic:pic>
              </a:graphicData>
            </a:graphic>
          </wp:inline>
        </w:drawing>
      </w:r>
    </w:p>
    <w:p w14:paraId="115EA2BE" w14:textId="1066E70E" w:rsidR="001A5A30" w:rsidRPr="007F38A3" w:rsidRDefault="001A5A30" w:rsidP="005D43C3">
      <w:pPr>
        <w:pStyle w:val="Caption"/>
        <w:spacing w:line="360" w:lineRule="auto"/>
        <w:jc w:val="center"/>
      </w:pPr>
      <w:bookmarkStart w:id="32" w:name="_Toc73007845"/>
      <w:r w:rsidRPr="007F38A3">
        <w:t xml:space="preserve">Figure </w:t>
      </w:r>
      <w:r w:rsidRPr="007F38A3">
        <w:fldChar w:fldCharType="begin"/>
      </w:r>
      <w:r w:rsidRPr="007F38A3">
        <w:instrText xml:space="preserve"> SEQ Figure \* ARABIC </w:instrText>
      </w:r>
      <w:r w:rsidRPr="007F38A3">
        <w:fldChar w:fldCharType="separate"/>
      </w:r>
      <w:r w:rsidR="00100A74">
        <w:rPr>
          <w:noProof/>
        </w:rPr>
        <w:t>7</w:t>
      </w:r>
      <w:r w:rsidRPr="007F38A3">
        <w:fldChar w:fldCharType="end"/>
      </w:r>
      <w:r w:rsidRPr="007F38A3">
        <w:t xml:space="preserve"> - Australian study on teen music listening </w:t>
      </w:r>
      <w:r w:rsidR="00D04B9F" w:rsidRPr="007F38A3">
        <w:t>stereotypes.</w:t>
      </w:r>
      <w:bookmarkEnd w:id="32"/>
    </w:p>
    <w:p w14:paraId="5DF4CAD3" w14:textId="77777777" w:rsidR="001A5A30" w:rsidRPr="007F38A3" w:rsidRDefault="001A5A30" w:rsidP="005D43C3"/>
    <w:p w14:paraId="4A7F721D" w14:textId="72DF8E69" w:rsidR="001A5A30" w:rsidRPr="007F38A3" w:rsidRDefault="001A5A30" w:rsidP="005D43C3">
      <w:r w:rsidRPr="007F38A3">
        <w:lastRenderedPageBreak/>
        <w:t xml:space="preserve">This study seemed to be dismissed as stereotypical nonsense by other writers </w:t>
      </w:r>
      <w:r w:rsidRPr="007F38A3">
        <w:fldChar w:fldCharType="begin"/>
      </w:r>
      <w:r w:rsidRPr="007F38A3">
        <w:instrText xml:space="preserve"> ADDIN ZOTERO_ITEM CSL_CITATION {"citationID":"CSWopl3P","properties":{"formattedCitation":"(Stereotyping musical genres, 2008)","plainCitation":"(Stereotyping musical genres, 2008)","noteIndex":0},"citationItems":[{"id":919,"uris":["http://zotero.org/users/7056409/items/P29IVW6K"],"uri":["http://zotero.org/users/7056409/items/P29IVW6K"],"itemData":{"id":919,"type":"post-weblog","abstract":"Tyler Cowen links to this article from an Australian newspaper that looks at research into","container-title":"PopMatters","language":"en-US","title":"Stereotyping musical genres","URL":"https://www.popmatters.com/stereotyping-musical-genres-2496131174.html","accessed":{"date-parts":[["2021",3,10]]},"issued":{"date-parts":[["2008",8,5]]}}}],"schema":"https://github.com/citation-style-language/schema/raw/master/csl-citation.json"} </w:instrText>
      </w:r>
      <w:r w:rsidRPr="007F38A3">
        <w:fldChar w:fldCharType="separate"/>
      </w:r>
      <w:r w:rsidRPr="007F38A3">
        <w:rPr>
          <w:rFonts w:cs="Times New Roman"/>
        </w:rPr>
        <w:t>(Stereotyping musical genres, 2008)</w:t>
      </w:r>
      <w:r w:rsidRPr="007F38A3">
        <w:fldChar w:fldCharType="end"/>
      </w:r>
      <w:r w:rsidRPr="007F38A3">
        <w:t xml:space="preserve">, </w:t>
      </w:r>
      <w:r w:rsidRPr="007F38A3">
        <w:fldChar w:fldCharType="begin"/>
      </w:r>
      <w:r w:rsidRPr="007F38A3">
        <w:instrText xml:space="preserve"> ADDIN ZOTERO_ITEM CSL_CITATION {"citationID":"nG9tPjjB","properties":{"formattedCitation":"(Diagnosing Teenager\\uc0\\u8217{}s Problems: Listen to Their Music, n.d.)","plainCitation":"(Diagnosing Teenager’s Problems: Listen to Their Music, n.d.)","noteIndex":0},"citationItems":[{"id":920,"uris":["http://zotero.org/users/7056409/items/RCZ22QV4"],"uri":["http://zotero.org/users/7056409/items/RCZ22QV4"],"itemData":{"id":920,"type":"post-weblog","container-title":"Understanding Teenagers","language":"en-AU","title":"Diagnosing Teenager’s Problems: Listen to Their Music","title-short":"Diagnosing Teenager’s Problems","URL":"https://understandingteenagers.com.au/diagnosing-teenagers-problems-listen-to-their-music/","accessed":{"date-parts":[["2021",3,10]]}}}],"schema":"https://github.com/citation-style-language/schema/raw/master/csl-citation.json"} </w:instrText>
      </w:r>
      <w:r w:rsidRPr="007F38A3">
        <w:fldChar w:fldCharType="separate"/>
      </w:r>
      <w:r w:rsidRPr="007F38A3">
        <w:rPr>
          <w:rFonts w:cs="Times New Roman"/>
        </w:rPr>
        <w:t>(Diagnosing Teenager’s Problems: Listen to Their Music, n.d.)</w:t>
      </w:r>
      <w:r w:rsidRPr="007F38A3">
        <w:fldChar w:fldCharType="end"/>
      </w:r>
      <w:r w:rsidRPr="007F38A3">
        <w:t>.</w:t>
      </w:r>
    </w:p>
    <w:p w14:paraId="781921D2" w14:textId="3568246C" w:rsidR="001A5A30" w:rsidRPr="007F38A3" w:rsidRDefault="001A5A30" w:rsidP="005D43C3">
      <w:r w:rsidRPr="007F38A3">
        <w:t xml:space="preserve">But stereotypes become stereotypes for a reason, surely?  There must be a common theme and a pattern for which they are hoisted upon differing musical genres.  A 2009 paper </w:t>
      </w:r>
      <w:r w:rsidRPr="007F38A3">
        <w:fldChar w:fldCharType="begin"/>
      </w:r>
      <w:r w:rsidRPr="007F38A3">
        <w:instrText xml:space="preserve"> ADDIN ZOTERO_ITEM CSL_CITATION {"citationID":"PZvHUWsG","properties":{"formattedCitation":"(Rentfrow, McDonald and Oldmeadow, 2009)","plainCitation":"(Rentfrow, McDonald and Oldmeadow, 2009)","noteIndex":0},"citationItems":[{"id":904,"uris":["http://zotero.org/users/7056409/items/74884BMF"],"uri":["http://zotero.org/users/7056409/items/74884BMF"],"itemData":{"id":904,"type":"article-journal","abstract":"Research suggests that young people use music to express themselves and to make claims about their identities. The current work considered the possible consequences of using music in this way. Using a sample of 80 British young adults, we aimed to replicate and extend previous research on the stereotypes that young people have about fans of various musical genres. It was hypothesized that individuals attribute similar psychological characteristics and social categories to fans of certain styles of music and that those distinct associations are generalizable. Results indicated that judges agreed on both the psychological (personality, personal qualities and values) and social (ethnicity and social class) characteristics of music fans, that the content of the music-genre stereotypes varied between genres, and that the stereotypes are geographically robust. The implications of this work for group processes and intergroup relations are discussed.","container-title":"Group Processes &amp; Intergroup Relations - GROUP PROCESS INTERGROUP RELA","DOI":"10.1177/1368430209102845","journalAbbreviation":"Group Processes &amp; Intergroup Relations - GROUP PROCESS INTERGROUP RELA","page":"329-344","source":"ResearchGate","title":"You Are What You Listen To: Young People's Stereotypes about Music Fans","title-short":"You Are What You Listen To","volume":"12","author":[{"family":"Rentfrow","given":"Peter"},{"family":"McDonald","given":"Jennifer"},{"family":"Oldmeadow","given":"Julian"}],"issued":{"date-parts":[["2009",4,17]]}}}],"schema":"https://github.com/citation-style-language/schema/raw/master/csl-citation.json"} </w:instrText>
      </w:r>
      <w:r w:rsidRPr="007F38A3">
        <w:fldChar w:fldCharType="separate"/>
      </w:r>
      <w:r w:rsidRPr="007F38A3">
        <w:rPr>
          <w:rFonts w:cs="Times New Roman"/>
        </w:rPr>
        <w:t>(Rentfrow, McDonald and Oldmeadow, 2009)</w:t>
      </w:r>
      <w:r w:rsidRPr="007F38A3">
        <w:fldChar w:fldCharType="end"/>
      </w:r>
      <w:r w:rsidRPr="007F38A3">
        <w:t xml:space="preserve"> would appear to back up some of these claims.  For example, Rap music was found to be listened to by black, lower-class people, whilst Classical music is listened to by an upper-class, white demographic.</w:t>
      </w:r>
    </w:p>
    <w:p w14:paraId="183D203B" w14:textId="77777777" w:rsidR="001A5A30" w:rsidRPr="007F38A3" w:rsidRDefault="001A5A30" w:rsidP="005D43C3">
      <w:pPr>
        <w:keepNext/>
        <w:jc w:val="center"/>
      </w:pPr>
      <w:r w:rsidRPr="007F38A3">
        <w:rPr>
          <w:noProof/>
        </w:rPr>
        <w:drawing>
          <wp:inline distT="0" distB="0" distL="0" distR="0" wp14:anchorId="5706F0EE" wp14:editId="20AB8040">
            <wp:extent cx="4792980" cy="2110740"/>
            <wp:effectExtent l="0" t="0" r="7620" b="381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792980" cy="2110740"/>
                    </a:xfrm>
                    <a:prstGeom prst="rect">
                      <a:avLst/>
                    </a:prstGeom>
                    <a:noFill/>
                    <a:ln>
                      <a:noFill/>
                    </a:ln>
                  </pic:spPr>
                </pic:pic>
              </a:graphicData>
            </a:graphic>
          </wp:inline>
        </w:drawing>
      </w:r>
    </w:p>
    <w:p w14:paraId="0567422B" w14:textId="0E625F60" w:rsidR="001A5A30" w:rsidRPr="007F38A3" w:rsidRDefault="001A5A30" w:rsidP="005D43C3">
      <w:pPr>
        <w:pStyle w:val="Caption"/>
        <w:spacing w:line="360" w:lineRule="auto"/>
        <w:jc w:val="center"/>
      </w:pPr>
      <w:bookmarkStart w:id="33" w:name="_Toc73007846"/>
      <w:r w:rsidRPr="007F38A3">
        <w:t xml:space="preserve">Figure </w:t>
      </w:r>
      <w:r w:rsidRPr="007F38A3">
        <w:fldChar w:fldCharType="begin"/>
      </w:r>
      <w:r w:rsidRPr="007F38A3">
        <w:instrText xml:space="preserve"> SEQ Figure \* ARABIC </w:instrText>
      </w:r>
      <w:r w:rsidRPr="007F38A3">
        <w:fldChar w:fldCharType="separate"/>
      </w:r>
      <w:r w:rsidR="00100A74">
        <w:rPr>
          <w:noProof/>
        </w:rPr>
        <w:t>8</w:t>
      </w:r>
      <w:r w:rsidRPr="007F38A3">
        <w:fldChar w:fldCharType="end"/>
      </w:r>
      <w:r w:rsidRPr="007F38A3">
        <w:t xml:space="preserve"> - UK study on musical taste by ethnicity</w:t>
      </w:r>
      <w:bookmarkEnd w:id="33"/>
    </w:p>
    <w:p w14:paraId="6B6D8150" w14:textId="77777777" w:rsidR="001A5A30" w:rsidRPr="007F38A3" w:rsidRDefault="001A5A30" w:rsidP="005D43C3"/>
    <w:p w14:paraId="7E151150" w14:textId="77777777" w:rsidR="001A5A30" w:rsidRPr="007F38A3" w:rsidRDefault="001A5A30" w:rsidP="005D43C3">
      <w:pPr>
        <w:keepNext/>
        <w:jc w:val="center"/>
      </w:pPr>
      <w:r w:rsidRPr="007F38A3">
        <w:rPr>
          <w:noProof/>
        </w:rPr>
        <w:drawing>
          <wp:inline distT="0" distB="0" distL="0" distR="0" wp14:anchorId="4D43A3E7" wp14:editId="47D5EC9D">
            <wp:extent cx="4770120" cy="206502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770120" cy="2065020"/>
                    </a:xfrm>
                    <a:prstGeom prst="rect">
                      <a:avLst/>
                    </a:prstGeom>
                    <a:noFill/>
                    <a:ln>
                      <a:noFill/>
                    </a:ln>
                  </pic:spPr>
                </pic:pic>
              </a:graphicData>
            </a:graphic>
          </wp:inline>
        </w:drawing>
      </w:r>
    </w:p>
    <w:p w14:paraId="0A12CCD6" w14:textId="2727154C" w:rsidR="001A5A30" w:rsidRPr="007F38A3" w:rsidRDefault="001A5A30" w:rsidP="005D43C3">
      <w:pPr>
        <w:pStyle w:val="Caption"/>
        <w:spacing w:line="360" w:lineRule="auto"/>
        <w:jc w:val="center"/>
      </w:pPr>
      <w:bookmarkStart w:id="34" w:name="_Toc73007847"/>
      <w:r w:rsidRPr="007F38A3">
        <w:t xml:space="preserve">Figure </w:t>
      </w:r>
      <w:r w:rsidRPr="007F38A3">
        <w:fldChar w:fldCharType="begin"/>
      </w:r>
      <w:r w:rsidRPr="007F38A3">
        <w:instrText xml:space="preserve"> SEQ Figure \* ARABIC </w:instrText>
      </w:r>
      <w:r w:rsidRPr="007F38A3">
        <w:fldChar w:fldCharType="separate"/>
      </w:r>
      <w:r w:rsidR="00100A74">
        <w:rPr>
          <w:noProof/>
        </w:rPr>
        <w:t>9</w:t>
      </w:r>
      <w:r w:rsidRPr="007F38A3">
        <w:fldChar w:fldCharType="end"/>
      </w:r>
      <w:r w:rsidRPr="007F38A3">
        <w:t xml:space="preserve"> - UK study on musical taste by social class</w:t>
      </w:r>
      <w:bookmarkEnd w:id="34"/>
    </w:p>
    <w:p w14:paraId="5FA5F727" w14:textId="77777777" w:rsidR="001A5A30" w:rsidRPr="007F38A3" w:rsidRDefault="001A5A30" w:rsidP="005D43C3"/>
    <w:p w14:paraId="71F0EC12" w14:textId="2A9D9332" w:rsidR="001A5A30" w:rsidRPr="007F38A3" w:rsidRDefault="001A5A30" w:rsidP="005D43C3">
      <w:r w:rsidRPr="007F38A3">
        <w:t xml:space="preserve">In this thesis, this author will attempt to clarify just how accurate certain stereotypes are in relation to music, specifically lyrically.  As expressed in the methodology chapter, a larger detail of focus will be aimed at the genres below. </w:t>
      </w:r>
    </w:p>
    <w:p w14:paraId="1554A660" w14:textId="43BB36A6" w:rsidR="00824AB4" w:rsidRPr="007F38A3" w:rsidRDefault="00824AB4" w:rsidP="005D43C3">
      <w:pPr>
        <w:pStyle w:val="Heading2"/>
        <w:rPr>
          <w:sz w:val="26"/>
        </w:rPr>
      </w:pPr>
      <w:bookmarkStart w:id="35" w:name="_Toc73208403"/>
      <w:r w:rsidRPr="007F38A3">
        <w:rPr>
          <w:sz w:val="26"/>
        </w:rPr>
        <w:lastRenderedPageBreak/>
        <w:t>3.2.1</w:t>
      </w:r>
      <w:r w:rsidRPr="007F38A3">
        <w:rPr>
          <w:sz w:val="26"/>
        </w:rPr>
        <w:tab/>
        <w:t>Hip-Hop</w:t>
      </w:r>
      <w:bookmarkEnd w:id="35"/>
    </w:p>
    <w:p w14:paraId="1D9D2BE7" w14:textId="73F941A7" w:rsidR="00BB72E2" w:rsidRPr="007F38A3" w:rsidRDefault="00AE3EB9" w:rsidP="005D43C3">
      <w:r w:rsidRPr="007F38A3">
        <w:t xml:space="preserve">Hip-Hop culture, and in particular its representation in the music industry in the form of </w:t>
      </w:r>
      <w:r w:rsidR="00BC3FCE" w:rsidRPr="007F38A3">
        <w:t>R</w:t>
      </w:r>
      <w:r w:rsidRPr="007F38A3">
        <w:t>ap, has been tagged by many commentators as having a negative impact on society.</w:t>
      </w:r>
      <w:r w:rsidR="00BB72E2" w:rsidRPr="007F38A3">
        <w:t xml:space="preserve">  This paper will seek to find out whether or not these claims are justified by looking at lyrics in the genre.</w:t>
      </w:r>
    </w:p>
    <w:p w14:paraId="5FBA4D1D" w14:textId="2DD02824" w:rsidR="00AE3EB9" w:rsidRPr="007F38A3" w:rsidRDefault="00BB72E2" w:rsidP="005D43C3">
      <w:r w:rsidRPr="007F38A3">
        <w:t xml:space="preserve">In 2014, a </w:t>
      </w:r>
      <w:r w:rsidR="00BC3FCE" w:rsidRPr="007F38A3">
        <w:t>survey</w:t>
      </w:r>
      <w:r w:rsidRPr="007F38A3">
        <w:t xml:space="preserve"> was carried out on over 1000 adults and found that </w:t>
      </w:r>
      <w:r w:rsidR="00BC3FCE" w:rsidRPr="007F38A3">
        <w:t>R</w:t>
      </w:r>
      <w:r w:rsidRPr="007F38A3">
        <w:t xml:space="preserve">ap music had become the most popular genre of music by a significant majority of half of those </w:t>
      </w:r>
      <w:r w:rsidR="00BC3FCE" w:rsidRPr="007F38A3">
        <w:t xml:space="preserve">polled </w:t>
      </w:r>
      <w:r w:rsidR="00BC3FCE" w:rsidRPr="007F38A3">
        <w:fldChar w:fldCharType="begin"/>
      </w:r>
      <w:r w:rsidR="00BC3FCE" w:rsidRPr="007F38A3">
        <w:instrText xml:space="preserve"> ADDIN ZOTERO_ITEM CSL_CITATION {"citationID":"RnBVvO0J","properties":{"formattedCitation":"(Chakraborty et al., 2018)","plainCitation":"(Chakraborty et al., 2018)","noteIndex":0},"citationItems":[{"id":238,"uris":["http://zotero.org/users/7056409/items/PIBUDQEX"],"uri":["http://zotero.org/users/7056409/items/PIBUDQEX"],"itemData":{"id":238,"type":"report","title":"Young Adults' Music Preferences and its Relation to their Attitude towards Women and Sexuality Convener of 3rd International Conference on Human Behaviour and Development Issues with theme \"Growth and Sustainability View project A Critical Analysis of Psy","URL":"www.printspublications.com","author":[{"family":"Chakraborty","given":"Aheli"},{"family":"Durgesh","given":"K"},{"family":"Upadhyay","given":"Mahatma"},{"family":"Gandhi","given":"Kashi"},{"family":"Vidyapith","given":"Varanasi"},{"family":"Agrawal","given":"Manju"}],"issued":{"date-parts":[["2018"]]}}}],"schema":"https://github.com/citation-style-language/schema/raw/master/csl-citation.json"} </w:instrText>
      </w:r>
      <w:r w:rsidR="00BC3FCE" w:rsidRPr="007F38A3">
        <w:fldChar w:fldCharType="separate"/>
      </w:r>
      <w:r w:rsidR="00BC3FCE" w:rsidRPr="007F38A3">
        <w:rPr>
          <w:rFonts w:cs="Times New Roman"/>
        </w:rPr>
        <w:t>(Chakraborty et al., 2018)</w:t>
      </w:r>
      <w:r w:rsidR="00BC3FCE" w:rsidRPr="007F38A3">
        <w:fldChar w:fldCharType="end"/>
      </w:r>
      <w:r w:rsidR="00BC3FCE" w:rsidRPr="007F38A3">
        <w:t>.</w:t>
      </w:r>
      <w:r w:rsidRPr="007F38A3">
        <w:t xml:space="preserve">    </w:t>
      </w:r>
    </w:p>
    <w:p w14:paraId="0BC5A00C" w14:textId="5BED36BC" w:rsidR="00764DFB" w:rsidRPr="007F38A3" w:rsidRDefault="00BC3FCE" w:rsidP="005D43C3">
      <w:r w:rsidRPr="007F38A3">
        <w:t xml:space="preserve">There would appear to be a general consensus that this genre of music has been stereotyped as glamorising gang culture, violence, drugs, and offensive language.  </w:t>
      </w:r>
      <w:r w:rsidR="00295D63" w:rsidRPr="007F38A3">
        <w:t xml:space="preserve">“Rap has been called ‘musical graffiti’ (vandalism to some, art to others)” </w:t>
      </w:r>
      <w:r w:rsidR="00295D63" w:rsidRPr="007F38A3">
        <w:rPr>
          <w:rFonts w:cs="Times New Roman"/>
        </w:rPr>
        <w:t>(Diffusion Of Innovations (4th edition), Rogers, 1995, n.d.).</w:t>
      </w:r>
      <w:r w:rsidR="00295D63" w:rsidRPr="007F38A3">
        <w:t xml:space="preserve"> </w:t>
      </w:r>
      <w:r w:rsidRPr="007F38A3">
        <w:t xml:space="preserve">Another </w:t>
      </w:r>
      <w:r w:rsidR="00764DFB" w:rsidRPr="007F38A3">
        <w:t>claim is that it seems to objectify women on a regular basis.</w:t>
      </w:r>
    </w:p>
    <w:p w14:paraId="7336D5BD" w14:textId="7893A94F" w:rsidR="00BC3FCE" w:rsidRPr="007F38A3" w:rsidRDefault="00764DFB" w:rsidP="005D43C3">
      <w:pPr>
        <w:ind w:left="720"/>
        <w:rPr>
          <w:rFonts w:cs="Times New Roman"/>
        </w:rPr>
      </w:pPr>
      <w:r w:rsidRPr="007F38A3">
        <w:t>“Young women who identify with or choose to emulate the video-vixens or groupies they observe in mainstream commercial Hip Hop risk performing what Muhammad (2007) refers to as “twenty first century Venus Hottentots.”</w:t>
      </w:r>
      <w:r w:rsidRPr="007F38A3">
        <w:rPr>
          <w:rStyle w:val="EndnoteReference"/>
        </w:rPr>
        <w:endnoteReference w:id="1"/>
      </w:r>
      <w:r w:rsidR="00BC3FCE" w:rsidRPr="007F38A3">
        <w:t xml:space="preserve"> </w:t>
      </w:r>
      <w:r w:rsidRPr="007F38A3">
        <w:rPr>
          <w:rFonts w:cs="Times New Roman"/>
        </w:rPr>
        <w:t>(Bates, Talbot and Tobias, 2014)</w:t>
      </w:r>
    </w:p>
    <w:p w14:paraId="53D33E26" w14:textId="44311B5C" w:rsidR="00105282" w:rsidRPr="007F38A3" w:rsidRDefault="00A11F62" w:rsidP="005D43C3">
      <w:r w:rsidRPr="007F38A3">
        <w:t>But filmmaker, Ava Duvernay, suggests that</w:t>
      </w:r>
      <w:r w:rsidR="00F3588E" w:rsidRPr="007F38A3">
        <w:t xml:space="preserve"> it could be seen</w:t>
      </w:r>
      <w:r w:rsidR="00C77AFB" w:rsidRPr="007F38A3">
        <w:t xml:space="preserve"> in a positive light</w:t>
      </w:r>
      <w:r w:rsidR="00F3588E" w:rsidRPr="007F38A3">
        <w:t xml:space="preserve"> as</w:t>
      </w:r>
      <w:r w:rsidRPr="007F38A3">
        <w:t xml:space="preserve"> female</w:t>
      </w:r>
      <w:r w:rsidR="00F3588E" w:rsidRPr="007F38A3">
        <w:t xml:space="preserve"> artists</w:t>
      </w:r>
      <w:r w:rsidRPr="007F38A3">
        <w:t xml:space="preserve"> involved in the genre </w:t>
      </w:r>
      <w:r w:rsidR="00F3588E" w:rsidRPr="007F38A3">
        <w:t>taking control</w:t>
      </w:r>
      <w:r w:rsidR="00C77AFB" w:rsidRPr="007F38A3">
        <w:t xml:space="preserve"> of their own narrative.  Duvernay hypothesises that the women</w:t>
      </w:r>
      <w:r w:rsidR="00F3588E" w:rsidRPr="007F38A3">
        <w:t xml:space="preserve"> </w:t>
      </w:r>
      <w:r w:rsidRPr="007F38A3">
        <w:t>us</w:t>
      </w:r>
      <w:r w:rsidR="00F3588E" w:rsidRPr="007F38A3">
        <w:t xml:space="preserve">e their sex appeal cleverly by marketing themselves in a way which will sell more records, therefore bringing them further wealth </w:t>
      </w:r>
      <w:r w:rsidR="00F3588E" w:rsidRPr="007F38A3">
        <w:fldChar w:fldCharType="begin"/>
      </w:r>
      <w:r w:rsidR="00F3588E" w:rsidRPr="007F38A3">
        <w:instrText xml:space="preserve"> ADDIN ZOTERO_ITEM CSL_CITATION {"citationID":"gU6mF1jP","properties":{"formattedCitation":"(Bates, Talbot and Tobias, 2014)","plainCitation":"(Bates, Talbot and Tobias, 2014)","noteIndex":0},"citationItems":[{"id":154,"uris":["http://zotero.org/users/7056409/items/YGUUGXUU"],"uri":["http://zotero.org/users/7056409/items/YGUUGXUU"],"itemData":{"id":154,"type":"report","note":"container-title: Criticism &amp; Theory for Music Education I S S N 1\nvolume: 5","page":"4-5","title":"A refereed journal of the Action for Change in Music Education Flipping the Misogynist Script: Gender, Agency,Hip Hop and Music Education","author":[{"family":"Bates","given":"Vincent C"},{"family":"Talbot","given":"Brent C"},{"family":"Tobias","given":"Evan S"}],"issued":{"date-parts":[["2014"]]}}}],"schema":"https://github.com/citation-style-language/schema/raw/master/csl-citation.json"} </w:instrText>
      </w:r>
      <w:r w:rsidR="00F3588E" w:rsidRPr="007F38A3">
        <w:fldChar w:fldCharType="separate"/>
      </w:r>
      <w:r w:rsidR="00F3588E" w:rsidRPr="007F38A3">
        <w:rPr>
          <w:rFonts w:cs="Times New Roman"/>
        </w:rPr>
        <w:t>(Bates, Talbot and Tobias, 2014)</w:t>
      </w:r>
      <w:r w:rsidR="00F3588E" w:rsidRPr="007F38A3">
        <w:fldChar w:fldCharType="end"/>
      </w:r>
      <w:r w:rsidR="008156F0" w:rsidRPr="007F38A3">
        <w:t>.</w:t>
      </w:r>
    </w:p>
    <w:p w14:paraId="3191BF18" w14:textId="799B6710" w:rsidR="00D310E3" w:rsidRPr="007F38A3" w:rsidRDefault="00D310E3" w:rsidP="005D43C3">
      <w:pPr>
        <w:pStyle w:val="Heading2"/>
        <w:rPr>
          <w:rFonts w:cs="Times New Roman"/>
          <w:color w:val="000000" w:themeColor="text1"/>
          <w:sz w:val="26"/>
        </w:rPr>
      </w:pPr>
      <w:bookmarkStart w:id="36" w:name="_Toc73208404"/>
      <w:r w:rsidRPr="007F38A3">
        <w:rPr>
          <w:rFonts w:cs="Times New Roman"/>
          <w:color w:val="000000" w:themeColor="text1"/>
          <w:sz w:val="26"/>
        </w:rPr>
        <w:t>3.2.2</w:t>
      </w:r>
      <w:r w:rsidRPr="007F38A3">
        <w:rPr>
          <w:rFonts w:cs="Times New Roman"/>
          <w:color w:val="000000" w:themeColor="text1"/>
          <w:sz w:val="26"/>
        </w:rPr>
        <w:tab/>
      </w:r>
      <w:r w:rsidRPr="007F38A3">
        <w:rPr>
          <w:rStyle w:val="Heading2Char"/>
          <w:b/>
          <w:bCs/>
          <w:sz w:val="26"/>
        </w:rPr>
        <w:t>Heavy Metal</w:t>
      </w:r>
      <w:bookmarkEnd w:id="36"/>
    </w:p>
    <w:p w14:paraId="247F3742" w14:textId="538063C9" w:rsidR="00D310E3" w:rsidRPr="007F38A3" w:rsidRDefault="00C95DF9" w:rsidP="005D43C3">
      <w:r w:rsidRPr="007F38A3">
        <w:t>As with Hip-Hop / Rap, Heavy Metal music has also gained a somewhat negative reputation with regards to its effect on the behaviour of youths.  A number of studies conducted between 1988-1996 conclude that teens who listened to Heavy Metal were more likely to partake in unsafe sexual activities and drug use (Arnett, 1991;1992), perform poorly academically (Singer, Levine, &amp; Jou, 1993), and contract problems psychiatrically (King 1988).</w:t>
      </w:r>
    </w:p>
    <w:p w14:paraId="55B678F1" w14:textId="675128E8" w:rsidR="008C2114" w:rsidRPr="00C37D12" w:rsidRDefault="00C95DF9" w:rsidP="005D43C3">
      <w:r w:rsidRPr="007F38A3">
        <w:t xml:space="preserve">In the same paper </w:t>
      </w:r>
      <w:r w:rsidRPr="007F38A3">
        <w:fldChar w:fldCharType="begin"/>
      </w:r>
      <w:r w:rsidRPr="007F38A3">
        <w:instrText xml:space="preserve"> ADDIN ZOTERO_ITEM CSL_CITATION {"citationID":"M8IU6v16","properties":{"formattedCitation":"(Fried, 2003)","plainCitation":"(Fried, 2003)","noteIndex":0},"citationItems":[{"id":242,"uris":["http://zotero.org/users/7056409/items/IETLITNU"],"uri":["http://zotero.org/users/7056409/items/IETLITNU"],"itemData":{"id":242,"type":"report","abstract":"The current study examines the stereotypes that people hold about fans of heavy metal and rap music. Based on pervious research, it was hypothesized that stereotypes of fans of heavy metal would focus on traits and behaviors that are self-destructive, while stereotypes of fans of rap music would focus on traits and behaviors that are threats to others. The results support the hypothesis. Heavy metal fans are seen as a threat to themselves while rap fans are seen as a threat to others. In addition, fans of rap music were more likely to be described in reference to race and demographic factors. The study is discussed in terms of public concern about the negative influences of popular music on teens. Stereotypes of Music 3","note":"issue: 3\ncontainer-title: Journal of Media Psychology\nvolume: 8","title":"Stereotypes of Music 1 Running head: STEREOTYPES OF MUSIC FANS Stereotypes of Music Fans: Are Rap and Heavy Metal Fans a Danger to Themselves or Others?","author":[{"family":"Fried","given":"Carrie B"}],"issued":{"date-parts":[["2003"]]}}}],"schema":"https://github.com/citation-style-language/schema/raw/master/csl-citation.json"} </w:instrText>
      </w:r>
      <w:r w:rsidRPr="007F38A3">
        <w:fldChar w:fldCharType="separate"/>
      </w:r>
      <w:r w:rsidRPr="007F38A3">
        <w:rPr>
          <w:rFonts w:cs="Times New Roman"/>
        </w:rPr>
        <w:t>(Fried, 2003)</w:t>
      </w:r>
      <w:r w:rsidRPr="007F38A3">
        <w:fldChar w:fldCharType="end"/>
      </w:r>
      <w:r w:rsidRPr="007F38A3">
        <w:t xml:space="preserve">, some reported that it is not necessarily the music that was the cause of these behaviours, but instead that the teens who shared these troubling issues simply gravitated towards the Heavy Metal genre.  For example, research implied that anti-social behaviours influence musical taste, rather than the musical taste, itself, being the cause of said anti-social behaviour (Verden, Dunleavy, and Powers, 1989).   </w:t>
      </w:r>
      <w:r w:rsidR="008C2114" w:rsidRPr="007F38A3">
        <w:rPr>
          <w:rFonts w:cs="Times New Roman"/>
        </w:rPr>
        <w:br w:type="page"/>
      </w:r>
    </w:p>
    <w:p w14:paraId="60CBDFB5" w14:textId="513AEDE4" w:rsidR="001253E2" w:rsidRPr="007F38A3" w:rsidRDefault="00792265" w:rsidP="005D43C3">
      <w:pPr>
        <w:pStyle w:val="Heading1"/>
        <w:rPr>
          <w:rFonts w:ascii="Times New Roman" w:hAnsi="Times New Roman" w:cs="Times New Roman"/>
          <w:color w:val="auto"/>
          <w:sz w:val="32"/>
          <w:szCs w:val="32"/>
        </w:rPr>
      </w:pPr>
      <w:bookmarkStart w:id="37" w:name="_Toc432072136"/>
      <w:bookmarkStart w:id="38" w:name="_Toc73208405"/>
      <w:r w:rsidRPr="007F38A3">
        <w:rPr>
          <w:rFonts w:ascii="Times New Roman" w:hAnsi="Times New Roman" w:cs="Times New Roman"/>
          <w:color w:val="auto"/>
          <w:sz w:val="32"/>
          <w:szCs w:val="32"/>
        </w:rPr>
        <w:lastRenderedPageBreak/>
        <w:t xml:space="preserve">Chapter </w:t>
      </w:r>
      <w:r w:rsidR="000E5D87">
        <w:rPr>
          <w:rFonts w:ascii="Times New Roman" w:hAnsi="Times New Roman" w:cs="Times New Roman"/>
          <w:color w:val="auto"/>
          <w:sz w:val="32"/>
          <w:szCs w:val="32"/>
        </w:rPr>
        <w:t>4</w:t>
      </w:r>
      <w:r w:rsidRPr="007F38A3">
        <w:rPr>
          <w:rFonts w:ascii="Times New Roman" w:hAnsi="Times New Roman" w:cs="Times New Roman"/>
          <w:color w:val="auto"/>
          <w:sz w:val="32"/>
          <w:szCs w:val="32"/>
        </w:rPr>
        <w:t>: Methodology</w:t>
      </w:r>
      <w:bookmarkEnd w:id="37"/>
      <w:bookmarkEnd w:id="38"/>
      <w:r w:rsidRPr="007F38A3">
        <w:rPr>
          <w:rFonts w:ascii="Times New Roman" w:hAnsi="Times New Roman" w:cs="Times New Roman"/>
          <w:color w:val="auto"/>
          <w:sz w:val="32"/>
          <w:szCs w:val="32"/>
        </w:rPr>
        <w:t xml:space="preserve"> </w:t>
      </w:r>
    </w:p>
    <w:p w14:paraId="1C764A76" w14:textId="109A2019" w:rsidR="00792265" w:rsidRPr="007F38A3" w:rsidRDefault="000E5D87" w:rsidP="005D43C3">
      <w:pPr>
        <w:pStyle w:val="Heading2"/>
        <w:rPr>
          <w:rFonts w:cs="Times New Roman"/>
          <w:sz w:val="28"/>
          <w:szCs w:val="28"/>
        </w:rPr>
      </w:pPr>
      <w:bookmarkStart w:id="39" w:name="_Toc432072137"/>
      <w:bookmarkStart w:id="40" w:name="_Toc73208406"/>
      <w:r>
        <w:rPr>
          <w:rFonts w:cs="Times New Roman"/>
          <w:sz w:val="28"/>
          <w:szCs w:val="28"/>
        </w:rPr>
        <w:t>4</w:t>
      </w:r>
      <w:r w:rsidR="00792265" w:rsidRPr="007F38A3">
        <w:rPr>
          <w:rFonts w:cs="Times New Roman"/>
          <w:sz w:val="28"/>
          <w:szCs w:val="28"/>
        </w:rPr>
        <w:t>.</w:t>
      </w:r>
      <w:r w:rsidR="00387EB0" w:rsidRPr="007F38A3">
        <w:rPr>
          <w:rFonts w:cs="Times New Roman"/>
          <w:sz w:val="28"/>
          <w:szCs w:val="28"/>
        </w:rPr>
        <w:t>1</w:t>
      </w:r>
      <w:r w:rsidR="00792265" w:rsidRPr="007F38A3">
        <w:rPr>
          <w:rFonts w:cs="Times New Roman"/>
          <w:sz w:val="28"/>
          <w:szCs w:val="28"/>
        </w:rPr>
        <w:tab/>
      </w:r>
      <w:bookmarkEnd w:id="39"/>
      <w:r w:rsidR="00792265" w:rsidRPr="007F38A3">
        <w:rPr>
          <w:rFonts w:cs="Times New Roman"/>
          <w:sz w:val="28"/>
          <w:szCs w:val="28"/>
        </w:rPr>
        <w:t>Key Research Findings</w:t>
      </w:r>
      <w:bookmarkEnd w:id="40"/>
    </w:p>
    <w:p w14:paraId="011360E5" w14:textId="72753645" w:rsidR="00792265" w:rsidRPr="007F38A3" w:rsidRDefault="00387EB0" w:rsidP="005D43C3">
      <w:pPr>
        <w:rPr>
          <w:rFonts w:cs="Times New Roman"/>
        </w:rPr>
      </w:pPr>
      <w:r w:rsidRPr="007F38A3">
        <w:rPr>
          <w:rFonts w:cs="Times New Roman"/>
        </w:rPr>
        <w:t>The previous three chapters in this paper outline the key research findings on which this thesis will be based upon.</w:t>
      </w:r>
    </w:p>
    <w:p w14:paraId="4CF47667" w14:textId="6D8206D7" w:rsidR="00387EB0" w:rsidRPr="007F38A3" w:rsidRDefault="00387EB0" w:rsidP="005D43C3">
      <w:pPr>
        <w:rPr>
          <w:rFonts w:cs="Times New Roman"/>
        </w:rPr>
      </w:pPr>
      <w:r w:rsidRPr="007F38A3">
        <w:rPr>
          <w:rFonts w:cs="Times New Roman"/>
        </w:rPr>
        <w:t>In chapter two, the area of sentiment analysis was described in great detail as it is an essential process which must be performed meticulously on the data gathered in order to give the most accurate results upon which any hypotheses can be proven.  As the purpose of this thesis is focussed on words, lyrics to be precise, the plan to analyse the sentiment in the songs is an obvious choice, so as to achiev</w:t>
      </w:r>
      <w:r w:rsidR="00CA6882" w:rsidRPr="007F38A3">
        <w:rPr>
          <w:rFonts w:cs="Times New Roman"/>
        </w:rPr>
        <w:t>e</w:t>
      </w:r>
      <w:r w:rsidRPr="007F38A3">
        <w:rPr>
          <w:rFonts w:cs="Times New Roman"/>
        </w:rPr>
        <w:t xml:space="preserve"> the aim of answering the research questions stated further on in this chapter.</w:t>
      </w:r>
    </w:p>
    <w:p w14:paraId="304D4BEF" w14:textId="09B8CB58" w:rsidR="00CA6882" w:rsidRPr="007F38A3" w:rsidRDefault="00CA6882" w:rsidP="005D43C3">
      <w:pPr>
        <w:rPr>
          <w:rFonts w:cs="Times New Roman"/>
        </w:rPr>
      </w:pPr>
      <w:r w:rsidRPr="007F38A3">
        <w:rPr>
          <w:rFonts w:cs="Times New Roman"/>
        </w:rPr>
        <w:t xml:space="preserve">As there are numerous methods of performing sentiment analysis, more research will need to be done in an attempt to procure the most suitable technique which will best suit the needs of this paper.  An agile approach will therefore be followed. </w:t>
      </w:r>
    </w:p>
    <w:p w14:paraId="6AA6E019" w14:textId="4DEC3D76" w:rsidR="00387EB0" w:rsidRPr="007F38A3" w:rsidRDefault="00387EB0" w:rsidP="005D43C3">
      <w:pPr>
        <w:rPr>
          <w:rFonts w:cs="Times New Roman"/>
        </w:rPr>
      </w:pPr>
      <w:r w:rsidRPr="007F38A3">
        <w:rPr>
          <w:rFonts w:cs="Times New Roman"/>
        </w:rPr>
        <w:t xml:space="preserve">Music lyrics were covered in chapter </w:t>
      </w:r>
      <w:r w:rsidR="00345C44" w:rsidRPr="007F38A3">
        <w:rPr>
          <w:rFonts w:cs="Times New Roman"/>
        </w:rPr>
        <w:t>three,</w:t>
      </w:r>
      <w:r w:rsidRPr="007F38A3">
        <w:rPr>
          <w:rFonts w:cs="Times New Roman"/>
        </w:rPr>
        <w:t xml:space="preserve"> and this is the key to the whole thesis as the aim is to show correlation between changes in lyrics and changes in culture and society over the past 70 years in the United Kingdom.</w:t>
      </w:r>
    </w:p>
    <w:p w14:paraId="0BF2B7F2" w14:textId="5CD195CA" w:rsidR="00387EB0" w:rsidRPr="007F38A3" w:rsidRDefault="00387EB0" w:rsidP="005D43C3">
      <w:pPr>
        <w:rPr>
          <w:rFonts w:cs="Times New Roman"/>
        </w:rPr>
      </w:pPr>
      <w:r w:rsidRPr="007F38A3">
        <w:rPr>
          <w:rFonts w:cs="Times New Roman"/>
        </w:rPr>
        <w:t>To emphasise the importance of lyrics to this paper, many hours</w:t>
      </w:r>
      <w:r w:rsidR="00624043">
        <w:rPr>
          <w:rFonts w:cs="Times New Roman"/>
        </w:rPr>
        <w:t>, days,</w:t>
      </w:r>
      <w:r w:rsidRPr="007F38A3">
        <w:rPr>
          <w:rFonts w:cs="Times New Roman"/>
        </w:rPr>
        <w:t xml:space="preserve"> and weeks have been spent on researching previous studies on music lyrics and the various impacts and hypotheses which have been put forward in those studies.  A wide number of sub-topics have been included to give a broad scope of issues to dissect in further detail such as race, crime, death, substance abuse, gender, misogamy, sex, and more.</w:t>
      </w:r>
    </w:p>
    <w:p w14:paraId="6B7883F9" w14:textId="23418C07" w:rsidR="00387EB0" w:rsidRPr="007F38A3" w:rsidRDefault="00387EB0" w:rsidP="005D43C3">
      <w:pPr>
        <w:rPr>
          <w:rFonts w:eastAsia="Times New Roman" w:cs="Times New Roman"/>
          <w:lang w:eastAsia="en-GB"/>
        </w:rPr>
      </w:pPr>
      <w:r w:rsidRPr="007F38A3">
        <w:rPr>
          <w:rFonts w:cs="Times New Roman"/>
        </w:rPr>
        <w:t xml:space="preserve">The genre of Hip-Hop / Rap, in particular, has been studied extensively.  The battle against misogyny, for example, is the subject matter of </w:t>
      </w:r>
      <w:r w:rsidRPr="007F38A3">
        <w:rPr>
          <w:rFonts w:eastAsia="Times New Roman" w:cs="Times New Roman"/>
          <w:i/>
          <w:iCs/>
          <w:lang w:eastAsia="en-GB"/>
        </w:rPr>
        <w:t xml:space="preserve">Flipping the Misogynist Script:  Gender, Agency, Hip Hop and Music Education </w:t>
      </w:r>
      <w:r w:rsidRPr="007F38A3">
        <w:rPr>
          <w:rFonts w:eastAsia="Times New Roman" w:cs="Times New Roman"/>
          <w:i/>
          <w:iCs/>
          <w:lang w:eastAsia="en-GB"/>
        </w:rPr>
        <w:fldChar w:fldCharType="begin"/>
      </w:r>
      <w:r w:rsidRPr="007F38A3">
        <w:rPr>
          <w:rFonts w:eastAsia="Times New Roman" w:cs="Times New Roman"/>
          <w:i/>
          <w:iCs/>
          <w:lang w:eastAsia="en-GB"/>
        </w:rPr>
        <w:instrText xml:space="preserve"> ADDIN ZOTERO_ITEM CSL_CITATION {"citationID":"fIJelws8","properties":{"formattedCitation":"(Bates, Talbot and Tobias, 2014)","plainCitation":"(Bates, Talbot and Tobias, 2014)","noteIndex":0},"citationItems":[{"id":154,"uris":["http://zotero.org/users/7056409/items/YGUUGXUU"],"uri":["http://zotero.org/users/7056409/items/YGUUGXUU"],"itemData":{"id":154,"type":"report","note":"container-title: Criticism &amp; Theory for Music Education I S S N 1\nvolume: 5","page":"4-5","title":"A refereed journal of the Action for Change in Music Education Flipping the Misogynist Script: Gender, Agency,Hip Hop and Music Education","author":[{"family":"Bates","given":"Vincent C"},{"family":"Talbot","given":"Brent C"},{"family":"Tobias","given":"Evan S"}],"issued":{"date-parts":[["2014"]]}}}],"schema":"https://github.com/citation-style-language/schema/raw/master/csl-citation.json"} </w:instrText>
      </w:r>
      <w:r w:rsidRPr="007F38A3">
        <w:rPr>
          <w:rFonts w:eastAsia="Times New Roman" w:cs="Times New Roman"/>
          <w:i/>
          <w:iCs/>
          <w:lang w:eastAsia="en-GB"/>
        </w:rPr>
        <w:fldChar w:fldCharType="separate"/>
      </w:r>
      <w:r w:rsidRPr="007F38A3">
        <w:rPr>
          <w:rFonts w:cs="Times New Roman"/>
        </w:rPr>
        <w:t>(Bates, Talbot and Tobias, 2014)</w:t>
      </w:r>
      <w:r w:rsidRPr="007F38A3">
        <w:rPr>
          <w:rFonts w:eastAsia="Times New Roman" w:cs="Times New Roman"/>
          <w:i/>
          <w:iCs/>
          <w:lang w:eastAsia="en-GB"/>
        </w:rPr>
        <w:fldChar w:fldCharType="end"/>
      </w:r>
      <w:r w:rsidRPr="007F38A3">
        <w:rPr>
          <w:rFonts w:eastAsia="Times New Roman" w:cs="Times New Roman"/>
          <w:i/>
          <w:iCs/>
          <w:lang w:eastAsia="en-GB"/>
        </w:rPr>
        <w:t>.</w:t>
      </w:r>
      <w:r w:rsidRPr="007F38A3">
        <w:rPr>
          <w:rFonts w:eastAsia="Times New Roman" w:cs="Times New Roman"/>
          <w:lang w:eastAsia="en-GB"/>
        </w:rPr>
        <w:t xml:space="preserve">  The authors examine the role of females in a male dominated genre.</w:t>
      </w:r>
    </w:p>
    <w:p w14:paraId="4DC41352" w14:textId="24A5BA38" w:rsidR="00387EB0" w:rsidRPr="007F38A3" w:rsidRDefault="00387EB0" w:rsidP="005D43C3">
      <w:pPr>
        <w:ind w:left="720"/>
      </w:pPr>
      <w:r w:rsidRPr="007F38A3">
        <w:rPr>
          <w:rFonts w:eastAsia="Times New Roman" w:cs="Times New Roman"/>
          <w:lang w:eastAsia="en-GB"/>
        </w:rPr>
        <w:t>“</w:t>
      </w:r>
      <w:r w:rsidRPr="007F38A3">
        <w:t>Women in Hip Hop, particularly those who do not conform to expected normative roles, face marginalization by a patriarchal male-dominated system within Hip Hop culture and the music industry (Neal 2004).”</w:t>
      </w:r>
    </w:p>
    <w:p w14:paraId="04E5A960" w14:textId="061A1E70" w:rsidR="00387EB0" w:rsidRPr="007F38A3" w:rsidRDefault="00387EB0" w:rsidP="005D43C3">
      <w:pPr>
        <w:rPr>
          <w:rFonts w:cs="Times New Roman"/>
        </w:rPr>
      </w:pPr>
      <w:r w:rsidRPr="007F38A3">
        <w:rPr>
          <w:rFonts w:cs="Times New Roman"/>
        </w:rPr>
        <w:t>The perception of Rap / Hip-Hop as casting a widely negative portrayal of young black culture is also addressed.</w:t>
      </w:r>
    </w:p>
    <w:p w14:paraId="330E6B9B" w14:textId="640551CF" w:rsidR="00387EB0" w:rsidRPr="007F38A3" w:rsidRDefault="00387EB0" w:rsidP="005D43C3">
      <w:pPr>
        <w:ind w:left="720"/>
      </w:pPr>
      <w:r w:rsidRPr="007F38A3">
        <w:rPr>
          <w:rFonts w:eastAsia="Times New Roman" w:cs="Times New Roman"/>
          <w:lang w:eastAsia="en-GB"/>
        </w:rPr>
        <w:lastRenderedPageBreak/>
        <w:t>“</w:t>
      </w:r>
      <w:r w:rsidRPr="007F38A3">
        <w:t>References in mainstream or commercial rap music to places such as violent streets, dance clubs, strip clubs (Miller 2004, Sharpley-Whiting 2007) or actions such as inflicting violence, sex acts, consuming alcohol, and indulging in drugs complicate the process of addressing identity and meaning making through Hip Hop in the context of K–12 schools. Furthermore, women in mainstream Hip Hop have been overwhelmingly portrayed as sexual objects in lyrics and videos.”</w:t>
      </w:r>
    </w:p>
    <w:p w14:paraId="3B204D2A" w14:textId="0A4FB066" w:rsidR="00387EB0" w:rsidRPr="007F38A3" w:rsidRDefault="00387EB0" w:rsidP="005D43C3">
      <w:pPr>
        <w:rPr>
          <w:rFonts w:cs="Times New Roman"/>
        </w:rPr>
      </w:pPr>
      <w:r w:rsidRPr="007F38A3">
        <w:t>The valuable information provided in the above paper, as well as the many others mentioned, will hopefully help to achieve some insightful answers to the questions this study raises.</w:t>
      </w:r>
    </w:p>
    <w:p w14:paraId="515067AB" w14:textId="2A0DF6F0" w:rsidR="00387EB0" w:rsidRPr="007F38A3" w:rsidRDefault="00387EB0" w:rsidP="005D43C3">
      <w:pPr>
        <w:rPr>
          <w:rFonts w:cs="Times New Roman"/>
        </w:rPr>
      </w:pPr>
      <w:r w:rsidRPr="007F38A3">
        <w:rPr>
          <w:rFonts w:cs="Times New Roman"/>
        </w:rPr>
        <w:t>Finally, chapter four looked at the bigger cultural issues of each respective decade, and more specifically explored the impact of the music of each era upon society.</w:t>
      </w:r>
    </w:p>
    <w:p w14:paraId="5686098C" w14:textId="0A8D8F3A" w:rsidR="00387EB0" w:rsidRPr="007F38A3" w:rsidRDefault="00387EB0" w:rsidP="005D43C3">
      <w:pPr>
        <w:rPr>
          <w:rFonts w:cs="Times New Roman"/>
        </w:rPr>
      </w:pPr>
      <w:r w:rsidRPr="007F38A3">
        <w:rPr>
          <w:rFonts w:cs="Times New Roman"/>
        </w:rPr>
        <w:t xml:space="preserve">Another paper researched, </w:t>
      </w:r>
      <w:r w:rsidRPr="007F38A3">
        <w:rPr>
          <w:rFonts w:cs="Times New Roman"/>
          <w:i/>
          <w:iCs/>
        </w:rPr>
        <w:t>What has America been singing about? Trends in themes in the U.S. top-40 songs: 1960-2010</w:t>
      </w:r>
      <w:r w:rsidRPr="007F38A3">
        <w:rPr>
          <w:rFonts w:cs="Times New Roman"/>
        </w:rPr>
        <w:t xml:space="preserve"> </w:t>
      </w:r>
      <w:r w:rsidRPr="007F38A3">
        <w:rPr>
          <w:rFonts w:cs="Times New Roman"/>
        </w:rPr>
        <w:fldChar w:fldCharType="begin"/>
      </w:r>
      <w:r w:rsidRPr="007F38A3">
        <w:rPr>
          <w:rFonts w:cs="Times New Roman"/>
        </w:rPr>
        <w:instrText xml:space="preserve"> ADDIN ZOTERO_ITEM CSL_CITATION {"citationID":"MrpjGIBl","properties":{"formattedCitation":"(Christenson et al., 2019)","plainCitation":"(Christenson et al., 2019)","noteIndex":0},"citationItems":[{"id":138,"uris":["http://zotero.org/users/7056409/items/WZ5JS8AS"],"uri":["http://zotero.org/users/7056409/items/WZ5JS8AS"],"itemData":{"id":138,"type":"article-journal","abstract":"This study explored 19 themes embedded in the lyrics of 1,040 U.S. top-40 songs from 1960 through 2010, using R strucchange software to identify trends and breaks in trends. Findings reveal both continuity and change. As in 1960, the predominant topic of pop music remains romantic and sexual relationships. However, whereas the proportion of lyrics referring to relationships in romantic terms remained stable, the proportion including reference to sex-related aspects of relationships increased sharply. References to lifestyle issues such as dancing, alcohol and drugs, and status/wealth increased substantially, particularly in the 2000s. Other themes were far less frequent: Social/political issues, religion/God, race/ethnicity, personal identity, family, friends showed a modest occurrence in top-40 music throughout the studied period and showed no dramatic changes. Violence and death occurred in a small number of songs, and both increased, particularly since the 1990s. References to hate/hostility, suicide, and occult matters were very rare. Results are examined in the context of cultural changes in the social position of adolescents, and more specifically in light of the increased popularity of rap/hip-hop music, which may explain the increases in references to sex, partying, dancing, drug use, and wealth.","container-title":"Psychology of Music","DOI":"10.1177/0305735617748205","issue":"2","note":"publisher: SAGE Publications Ltd","page":"194-212","title":"What has America been singing about? Trends in themes in the U.S. top-40 songs: 1960–2010","volume":"47","author":[{"family":"Christenson","given":"Peter G."},{"family":"Haan-Rietdijk","given":"Silvia","non-dropping-particle":"de"},{"family":"Roberts","given":"Donald F."},{"family":"Bogt","given":"Tom F.M.","non-dropping-particle":"ter"}],"issued":{"date-parts":[["2019",3]]}}}],"schema":"https://github.com/citation-style-language/schema/raw/master/csl-citation.json"} </w:instrText>
      </w:r>
      <w:r w:rsidRPr="007F38A3">
        <w:rPr>
          <w:rFonts w:cs="Times New Roman"/>
        </w:rPr>
        <w:fldChar w:fldCharType="separate"/>
      </w:r>
      <w:r w:rsidRPr="007F38A3">
        <w:rPr>
          <w:rFonts w:cs="Times New Roman"/>
        </w:rPr>
        <w:t>(Christenson et al., 2019)</w:t>
      </w:r>
      <w:r w:rsidRPr="007F38A3">
        <w:rPr>
          <w:rFonts w:cs="Times New Roman"/>
        </w:rPr>
        <w:fldChar w:fldCharType="end"/>
      </w:r>
      <w:r w:rsidRPr="007F38A3">
        <w:rPr>
          <w:rFonts w:cs="Times New Roman"/>
        </w:rPr>
        <w:t xml:space="preserve">, </w:t>
      </w:r>
      <w:r w:rsidRPr="007F38A3">
        <w:rPr>
          <w:rFonts w:eastAsia="Times New Roman" w:cs="Times New Roman"/>
          <w:lang w:eastAsia="en-GB"/>
        </w:rPr>
        <w:t>looks at the effects on society through various forms including;</w:t>
      </w:r>
    </w:p>
    <w:p w14:paraId="65ED5076" w14:textId="6DC0A9E3" w:rsidR="00387EB0" w:rsidRPr="007F38A3" w:rsidRDefault="00387EB0" w:rsidP="005D43C3">
      <w:pPr>
        <w:pStyle w:val="ListParagraph"/>
        <w:numPr>
          <w:ilvl w:val="0"/>
          <w:numId w:val="7"/>
        </w:numPr>
        <w:spacing w:line="360" w:lineRule="auto"/>
        <w:rPr>
          <w:rFonts w:cs="Times New Roman"/>
        </w:rPr>
      </w:pPr>
      <w:r w:rsidRPr="007F38A3">
        <w:t>Alcohol/Drugs. Generic (“Let’s go get drunk”) as well as specific (“Let’s go chug some Scotch”) content related to either alcohol or drugs.</w:t>
      </w:r>
    </w:p>
    <w:p w14:paraId="134253A4" w14:textId="1B92DF72" w:rsidR="00387EB0" w:rsidRPr="007F38A3" w:rsidRDefault="00387EB0" w:rsidP="005D43C3">
      <w:pPr>
        <w:pStyle w:val="ListParagraph"/>
        <w:numPr>
          <w:ilvl w:val="0"/>
          <w:numId w:val="7"/>
        </w:numPr>
        <w:spacing w:line="360" w:lineRule="auto"/>
        <w:rPr>
          <w:rFonts w:cs="Times New Roman"/>
        </w:rPr>
      </w:pPr>
      <w:r w:rsidRPr="007F38A3">
        <w:t>Wealth/Status. Content related to money or the trappings of wealth as avenues to social status— e.g., reference to expensive champagne, Cuban cigars, luxury cars.</w:t>
      </w:r>
    </w:p>
    <w:p w14:paraId="6C92C631" w14:textId="4B3EA67D" w:rsidR="00387EB0" w:rsidRPr="007F38A3" w:rsidRDefault="00387EB0" w:rsidP="005D43C3">
      <w:pPr>
        <w:pStyle w:val="ListParagraph"/>
        <w:numPr>
          <w:ilvl w:val="0"/>
          <w:numId w:val="7"/>
        </w:numPr>
        <w:spacing w:line="360" w:lineRule="auto"/>
        <w:rPr>
          <w:rFonts w:cs="Times New Roman"/>
        </w:rPr>
      </w:pPr>
      <w:r w:rsidRPr="007F38A3">
        <w:t>Social/Political Issues. Content that seemed consciously to involve social, political, and/or controversial “issues.” The classic example would be the protest song.</w:t>
      </w:r>
    </w:p>
    <w:p w14:paraId="3D85E8B8" w14:textId="24EEFFE3" w:rsidR="00387EB0" w:rsidRPr="007F38A3" w:rsidRDefault="00387EB0" w:rsidP="005D43C3">
      <w:pPr>
        <w:pStyle w:val="ListParagraph"/>
        <w:numPr>
          <w:ilvl w:val="0"/>
          <w:numId w:val="7"/>
        </w:numPr>
        <w:spacing w:line="360" w:lineRule="auto"/>
        <w:rPr>
          <w:rFonts w:cs="Times New Roman"/>
        </w:rPr>
      </w:pPr>
      <w:r w:rsidRPr="007F38A3">
        <w:t>Race/Ethnicity. References to race and race issues, belonging to a distinct ethnic group, relations between ethnic groups.</w:t>
      </w:r>
    </w:p>
    <w:p w14:paraId="325CC37A" w14:textId="72118BE2" w:rsidR="00387EB0" w:rsidRPr="007F38A3" w:rsidRDefault="00387EB0" w:rsidP="005D43C3">
      <w:pPr>
        <w:pStyle w:val="ListParagraph"/>
        <w:numPr>
          <w:ilvl w:val="0"/>
          <w:numId w:val="7"/>
        </w:numPr>
        <w:spacing w:after="120" w:line="360" w:lineRule="auto"/>
        <w:rPr>
          <w:rFonts w:cs="Times New Roman"/>
        </w:rPr>
      </w:pPr>
      <w:r w:rsidRPr="007F38A3">
        <w:t>Religion/God. Content related to institutionalized religion, religious feelings, or a personal relation to God or another Supreme being.</w:t>
      </w:r>
    </w:p>
    <w:p w14:paraId="40BCF2A1" w14:textId="77777777" w:rsidR="005D43C3" w:rsidRDefault="005D43C3" w:rsidP="005D43C3">
      <w:pPr>
        <w:pStyle w:val="ListParagraph"/>
        <w:spacing w:after="120" w:line="360" w:lineRule="auto"/>
        <w:ind w:left="0"/>
        <w:rPr>
          <w:rFonts w:cs="Times New Roman"/>
        </w:rPr>
      </w:pPr>
    </w:p>
    <w:p w14:paraId="15AFDF18" w14:textId="1F3148A7" w:rsidR="00387EB0" w:rsidRPr="007F38A3" w:rsidRDefault="00387EB0" w:rsidP="005D43C3">
      <w:pPr>
        <w:pStyle w:val="ListParagraph"/>
        <w:spacing w:after="120" w:line="360" w:lineRule="auto"/>
        <w:ind w:left="0"/>
        <w:rPr>
          <w:rFonts w:cs="Times New Roman"/>
        </w:rPr>
      </w:pPr>
      <w:r w:rsidRPr="007F38A3">
        <w:rPr>
          <w:rFonts w:cs="Times New Roman"/>
        </w:rPr>
        <w:t xml:space="preserve">The objective of this thesis, as previously stated, is to seek whether there </w:t>
      </w:r>
      <w:r w:rsidR="00D04DF8">
        <w:rPr>
          <w:rFonts w:cs="Times New Roman"/>
        </w:rPr>
        <w:t>would appear to be</w:t>
      </w:r>
      <w:r w:rsidRPr="007F38A3">
        <w:rPr>
          <w:rFonts w:cs="Times New Roman"/>
        </w:rPr>
        <w:t xml:space="preserve"> an obvious correlation between music lyrics and society over the decades from the 1950s to the present day.  The three chapters explained above provide the key research areas in order for this objective to be met.</w:t>
      </w:r>
    </w:p>
    <w:p w14:paraId="36890A1C" w14:textId="15EC8FA1" w:rsidR="003B7CE2" w:rsidRPr="007F38A3" w:rsidRDefault="000E5D87" w:rsidP="005D43C3">
      <w:pPr>
        <w:pStyle w:val="Heading2"/>
        <w:rPr>
          <w:sz w:val="28"/>
          <w:szCs w:val="28"/>
        </w:rPr>
      </w:pPr>
      <w:bookmarkStart w:id="41" w:name="_Toc73208407"/>
      <w:r>
        <w:rPr>
          <w:sz w:val="28"/>
          <w:szCs w:val="28"/>
        </w:rPr>
        <w:t>4</w:t>
      </w:r>
      <w:r w:rsidR="003B7CE2" w:rsidRPr="007F38A3">
        <w:rPr>
          <w:sz w:val="28"/>
          <w:szCs w:val="28"/>
        </w:rPr>
        <w:t>.</w:t>
      </w:r>
      <w:r w:rsidR="00387EB0" w:rsidRPr="007F38A3">
        <w:rPr>
          <w:sz w:val="28"/>
          <w:szCs w:val="28"/>
        </w:rPr>
        <w:t>2</w:t>
      </w:r>
      <w:r w:rsidR="003B7CE2" w:rsidRPr="007F38A3">
        <w:rPr>
          <w:sz w:val="28"/>
          <w:szCs w:val="28"/>
        </w:rPr>
        <w:tab/>
      </w:r>
      <w:r w:rsidR="003B7CE2" w:rsidRPr="007F38A3">
        <w:rPr>
          <w:rStyle w:val="Heading2Char"/>
          <w:b/>
          <w:bCs/>
          <w:sz w:val="28"/>
          <w:szCs w:val="28"/>
        </w:rPr>
        <w:t>Research Question</w:t>
      </w:r>
      <w:bookmarkEnd w:id="41"/>
    </w:p>
    <w:p w14:paraId="286E1046" w14:textId="651B858C" w:rsidR="00D15910" w:rsidRPr="007F38A3" w:rsidRDefault="00AE3F6D" w:rsidP="005D43C3">
      <w:pPr>
        <w:rPr>
          <w:rFonts w:cs="Times New Roman"/>
        </w:rPr>
      </w:pPr>
      <w:r>
        <w:t>Can s</w:t>
      </w:r>
      <w:r w:rsidRPr="00920CA4">
        <w:t xml:space="preserve">entiment </w:t>
      </w:r>
      <w:r>
        <w:t>a</w:t>
      </w:r>
      <w:r w:rsidRPr="00920CA4">
        <w:t>nalysis</w:t>
      </w:r>
      <w:r>
        <w:t xml:space="preserve"> of UK number ones</w:t>
      </w:r>
      <w:r w:rsidRPr="00920CA4">
        <w:t xml:space="preserve"> (1952-2020) </w:t>
      </w:r>
      <w:r>
        <w:t>detect</w:t>
      </w:r>
      <w:r w:rsidRPr="00920CA4">
        <w:t xml:space="preserve"> correlation between lyrics</w:t>
      </w:r>
      <w:r>
        <w:t xml:space="preserve"> and society?</w:t>
      </w:r>
      <w:r w:rsidR="00D15910" w:rsidRPr="007F38A3">
        <w:rPr>
          <w:rFonts w:cs="Times New Roman"/>
        </w:rPr>
        <w:t xml:space="preserve"> </w:t>
      </w:r>
    </w:p>
    <w:p w14:paraId="4D2850D3" w14:textId="7E7B4925" w:rsidR="003B7CE2" w:rsidRPr="007F38A3" w:rsidRDefault="000E5D87" w:rsidP="005D43C3">
      <w:pPr>
        <w:pStyle w:val="Heading2"/>
        <w:rPr>
          <w:sz w:val="26"/>
        </w:rPr>
      </w:pPr>
      <w:bookmarkStart w:id="42" w:name="_Toc73208408"/>
      <w:r>
        <w:rPr>
          <w:sz w:val="26"/>
        </w:rPr>
        <w:lastRenderedPageBreak/>
        <w:t>4</w:t>
      </w:r>
      <w:r w:rsidR="003B7CE2" w:rsidRPr="007F38A3">
        <w:rPr>
          <w:sz w:val="26"/>
        </w:rPr>
        <w:t>.</w:t>
      </w:r>
      <w:r w:rsidR="00387EB0" w:rsidRPr="007F38A3">
        <w:rPr>
          <w:sz w:val="26"/>
        </w:rPr>
        <w:t>2</w:t>
      </w:r>
      <w:r w:rsidR="001D5837" w:rsidRPr="007F38A3">
        <w:rPr>
          <w:sz w:val="26"/>
        </w:rPr>
        <w:t>.1</w:t>
      </w:r>
      <w:r w:rsidR="003B7CE2" w:rsidRPr="007F38A3">
        <w:rPr>
          <w:sz w:val="26"/>
        </w:rPr>
        <w:tab/>
        <w:t>Research sub-questions</w:t>
      </w:r>
      <w:bookmarkEnd w:id="42"/>
    </w:p>
    <w:p w14:paraId="7118A0A8" w14:textId="4F4DA7E1" w:rsidR="00EF23B7" w:rsidRPr="007F38A3" w:rsidRDefault="00EF23B7" w:rsidP="005D43C3">
      <w:pPr>
        <w:pStyle w:val="ListParagraph"/>
        <w:numPr>
          <w:ilvl w:val="0"/>
          <w:numId w:val="5"/>
        </w:numPr>
        <w:spacing w:line="360" w:lineRule="auto"/>
        <w:ind w:left="714" w:hanging="357"/>
        <w:rPr>
          <w:rFonts w:cs="Times New Roman"/>
        </w:rPr>
      </w:pPr>
      <w:r w:rsidRPr="007F38A3">
        <w:rPr>
          <w:rFonts w:cs="Times New Roman"/>
        </w:rPr>
        <w:t>Has there proved to be a tangible correlation between the evolution of lyrics and cultural changes in society?</w:t>
      </w:r>
    </w:p>
    <w:p w14:paraId="3CCDF14D" w14:textId="6DA1BE91" w:rsidR="003B7CE2" w:rsidRPr="007F38A3" w:rsidRDefault="003B7CE2" w:rsidP="005D43C3">
      <w:pPr>
        <w:pStyle w:val="ListParagraph"/>
        <w:numPr>
          <w:ilvl w:val="0"/>
          <w:numId w:val="5"/>
        </w:numPr>
        <w:spacing w:line="360" w:lineRule="auto"/>
        <w:ind w:left="714" w:hanging="357"/>
        <w:rPr>
          <w:rFonts w:cs="Times New Roman"/>
        </w:rPr>
      </w:pPr>
      <w:r w:rsidRPr="007F38A3">
        <w:rPr>
          <w:rFonts w:cs="Times New Roman"/>
        </w:rPr>
        <w:t>What are the common traits or differences between love songs in each decade?</w:t>
      </w:r>
    </w:p>
    <w:p w14:paraId="43AEDB75" w14:textId="77777777" w:rsidR="003B7CE2" w:rsidRPr="007F38A3" w:rsidRDefault="003B7CE2" w:rsidP="005D43C3">
      <w:pPr>
        <w:pStyle w:val="ListParagraph"/>
        <w:numPr>
          <w:ilvl w:val="0"/>
          <w:numId w:val="5"/>
        </w:numPr>
        <w:spacing w:line="360" w:lineRule="auto"/>
        <w:ind w:left="714" w:hanging="357"/>
        <w:rPr>
          <w:rFonts w:cs="Times New Roman"/>
        </w:rPr>
      </w:pPr>
      <w:r w:rsidRPr="007F38A3">
        <w:rPr>
          <w:rFonts w:cs="Times New Roman"/>
        </w:rPr>
        <w:t>When did misogynistic lyrics become more prevalent?</w:t>
      </w:r>
    </w:p>
    <w:p w14:paraId="2625F218" w14:textId="77777777" w:rsidR="003B7CE2" w:rsidRPr="007F38A3" w:rsidRDefault="003B7CE2" w:rsidP="005D43C3">
      <w:pPr>
        <w:pStyle w:val="ListParagraph"/>
        <w:numPr>
          <w:ilvl w:val="0"/>
          <w:numId w:val="5"/>
        </w:numPr>
        <w:spacing w:line="360" w:lineRule="auto"/>
        <w:ind w:left="714" w:hanging="357"/>
        <w:rPr>
          <w:rFonts w:cs="Times New Roman"/>
        </w:rPr>
      </w:pPr>
      <w:r w:rsidRPr="007F38A3">
        <w:rPr>
          <w:rFonts w:cs="Times New Roman"/>
        </w:rPr>
        <w:t>How did the introduction of MTV influence the sexual connotations of music lyrics?</w:t>
      </w:r>
    </w:p>
    <w:p w14:paraId="18C54D5A" w14:textId="77777777" w:rsidR="003B7CE2" w:rsidRPr="007F38A3" w:rsidRDefault="003B7CE2" w:rsidP="005D43C3">
      <w:pPr>
        <w:pStyle w:val="ListParagraph"/>
        <w:numPr>
          <w:ilvl w:val="0"/>
          <w:numId w:val="5"/>
        </w:numPr>
        <w:spacing w:line="360" w:lineRule="auto"/>
        <w:ind w:left="714" w:hanging="357"/>
        <w:rPr>
          <w:rFonts w:cs="Times New Roman"/>
        </w:rPr>
      </w:pPr>
      <w:r w:rsidRPr="007F38A3">
        <w:rPr>
          <w:rFonts w:cs="Times New Roman"/>
        </w:rPr>
        <w:t>Why are Rap &amp; Hip-Hop hits perceived to be aggressive, and misogynistic, all whilst glamorising crime?  Is this accusation justified?</w:t>
      </w:r>
    </w:p>
    <w:p w14:paraId="643525DF" w14:textId="75F8C16C" w:rsidR="003B7CE2" w:rsidRPr="007F38A3" w:rsidRDefault="003B7CE2" w:rsidP="005D43C3">
      <w:pPr>
        <w:pStyle w:val="ListParagraph"/>
        <w:numPr>
          <w:ilvl w:val="0"/>
          <w:numId w:val="5"/>
        </w:numPr>
        <w:spacing w:line="360" w:lineRule="auto"/>
        <w:ind w:left="714" w:hanging="357"/>
      </w:pPr>
      <w:r w:rsidRPr="007F38A3">
        <w:rPr>
          <w:rFonts w:cs="Times New Roman"/>
        </w:rPr>
        <w:t xml:space="preserve">Who are the people in society mostly represented by the lyrics of each respective decade? </w:t>
      </w:r>
      <w:r w:rsidR="00D04B9F" w:rsidRPr="007F38A3">
        <w:rPr>
          <w:rFonts w:cs="Times New Roman"/>
        </w:rPr>
        <w:t>E.g.,</w:t>
      </w:r>
      <w:r w:rsidRPr="007F38A3">
        <w:rPr>
          <w:rFonts w:cs="Times New Roman"/>
        </w:rPr>
        <w:t xml:space="preserve"> Gender? Class? Age? Race? Etc.</w:t>
      </w:r>
    </w:p>
    <w:p w14:paraId="7CCF2C8A" w14:textId="2DFD9B9C" w:rsidR="003B7CE2" w:rsidRPr="007F38A3" w:rsidRDefault="003B7CE2" w:rsidP="005D43C3">
      <w:pPr>
        <w:pStyle w:val="ListParagraph"/>
        <w:numPr>
          <w:ilvl w:val="0"/>
          <w:numId w:val="5"/>
        </w:numPr>
        <w:spacing w:line="360" w:lineRule="auto"/>
        <w:ind w:left="714" w:hanging="357"/>
        <w:rPr>
          <w:rFonts w:cs="Times New Roman"/>
        </w:rPr>
      </w:pPr>
      <w:r w:rsidRPr="007F38A3">
        <w:rPr>
          <w:rFonts w:cs="Times New Roman"/>
          <w:color w:val="000000" w:themeColor="text1"/>
        </w:rPr>
        <w:t>Are there cases of particular lyrics causing concern in wider society?</w:t>
      </w:r>
    </w:p>
    <w:p w14:paraId="75476997" w14:textId="471DB178" w:rsidR="001A5A30" w:rsidRPr="007F38A3" w:rsidRDefault="001A5A30" w:rsidP="005D43C3">
      <w:pPr>
        <w:pStyle w:val="ListParagraph"/>
        <w:numPr>
          <w:ilvl w:val="0"/>
          <w:numId w:val="5"/>
        </w:numPr>
        <w:spacing w:line="360" w:lineRule="auto"/>
        <w:ind w:left="714" w:hanging="357"/>
        <w:rPr>
          <w:rFonts w:cs="Times New Roman"/>
        </w:rPr>
      </w:pPr>
      <w:r w:rsidRPr="007F38A3">
        <w:rPr>
          <w:rFonts w:cs="Times New Roman"/>
          <w:color w:val="000000" w:themeColor="text1"/>
        </w:rPr>
        <w:t>Is Heavy Metal directly linked to young suicide rates?</w:t>
      </w:r>
    </w:p>
    <w:p w14:paraId="360E3DAC" w14:textId="7D40AF95" w:rsidR="00387EB0" w:rsidRPr="007F38A3" w:rsidRDefault="000E5D87" w:rsidP="005D43C3">
      <w:pPr>
        <w:pStyle w:val="Heading2"/>
        <w:rPr>
          <w:sz w:val="28"/>
          <w:szCs w:val="28"/>
        </w:rPr>
      </w:pPr>
      <w:bookmarkStart w:id="43" w:name="_Toc73208409"/>
      <w:r>
        <w:rPr>
          <w:sz w:val="28"/>
          <w:szCs w:val="28"/>
        </w:rPr>
        <w:t>4</w:t>
      </w:r>
      <w:r w:rsidR="00387EB0" w:rsidRPr="007F38A3">
        <w:rPr>
          <w:sz w:val="28"/>
          <w:szCs w:val="28"/>
        </w:rPr>
        <w:t>.3</w:t>
      </w:r>
      <w:r w:rsidR="00387EB0" w:rsidRPr="007F38A3">
        <w:rPr>
          <w:sz w:val="28"/>
          <w:szCs w:val="28"/>
        </w:rPr>
        <w:tab/>
        <w:t>Project Scope</w:t>
      </w:r>
      <w:bookmarkEnd w:id="43"/>
    </w:p>
    <w:p w14:paraId="0F562D94" w14:textId="2E6EA6C1" w:rsidR="0087166B" w:rsidRPr="007F38A3" w:rsidRDefault="0087166B" w:rsidP="005D43C3">
      <w:r w:rsidRPr="007F38A3">
        <w:t xml:space="preserve">The aim of this project is to measure the correlation, if any, between music lyrics from UK chart hits and changes in culture and society between 1952-2020.  It will do this by scraping data from the official UK charts website and the </w:t>
      </w:r>
      <w:r w:rsidR="00B55FFB">
        <w:t>G</w:t>
      </w:r>
      <w:r w:rsidRPr="007F38A3">
        <w:t>enius</w:t>
      </w:r>
      <w:r w:rsidR="00B55FFB">
        <w:t>.com</w:t>
      </w:r>
      <w:r w:rsidRPr="007F38A3">
        <w:t xml:space="preserve"> API before assigning positive, neutral, or negative sentiments to the lyrics of all of the songs which charted during this period.  Datasets relating to cultural and societal change during the same time frame will also be analysed to </w:t>
      </w:r>
      <w:r w:rsidR="007A5B89" w:rsidRPr="007F38A3">
        <w:t>ascertain if there is a connection between</w:t>
      </w:r>
      <w:r w:rsidR="00D46A42" w:rsidRPr="007F38A3">
        <w:t xml:space="preserve"> events </w:t>
      </w:r>
      <w:r w:rsidR="007A5B89" w:rsidRPr="007F38A3">
        <w:t>and the</w:t>
      </w:r>
      <w:r w:rsidR="00D46A42" w:rsidRPr="007F38A3">
        <w:t xml:space="preserve"> lyrics of each respective era.</w:t>
      </w:r>
    </w:p>
    <w:p w14:paraId="7478FBFA" w14:textId="1C927C8C" w:rsidR="00D46A42" w:rsidRPr="007F38A3" w:rsidRDefault="00D46A42" w:rsidP="005D43C3">
      <w:r w:rsidRPr="007F38A3">
        <w:t>There would appear to be scope for more detail to be added to the project, time permitting.  This would be chart based with ideas such as comparing certain acts to one another</w:t>
      </w:r>
      <w:r w:rsidR="00FB22CE" w:rsidRPr="007F38A3">
        <w:t>.</w:t>
      </w:r>
      <w:r w:rsidRPr="007F38A3">
        <w:t xml:space="preserve"> </w:t>
      </w:r>
      <w:r w:rsidR="00FB22CE" w:rsidRPr="007F38A3">
        <w:t>F</w:t>
      </w:r>
      <w:r w:rsidRPr="007F38A3">
        <w:t xml:space="preserve">or </w:t>
      </w:r>
      <w:r w:rsidR="00FB22CE" w:rsidRPr="007F38A3">
        <w:t>example,</w:t>
      </w:r>
      <w:r w:rsidRPr="007F38A3">
        <w:t xml:space="preserve"> </w:t>
      </w:r>
      <w:r w:rsidRPr="007F38A3">
        <w:rPr>
          <w:i/>
          <w:iCs/>
        </w:rPr>
        <w:t>The Beatles</w:t>
      </w:r>
      <w:r w:rsidRPr="007F38A3">
        <w:t xml:space="preserve"> and </w:t>
      </w:r>
      <w:r w:rsidRPr="007F38A3">
        <w:rPr>
          <w:i/>
          <w:iCs/>
        </w:rPr>
        <w:t>One Direction</w:t>
      </w:r>
      <w:r w:rsidR="00FB22CE" w:rsidRPr="007F38A3">
        <w:rPr>
          <w:i/>
          <w:iCs/>
        </w:rPr>
        <w:t>,</w:t>
      </w:r>
      <w:r w:rsidRPr="007F38A3">
        <w:t xml:space="preserve"> as they were the two biggest “boy bands” of their generation</w:t>
      </w:r>
      <w:r w:rsidR="00875842">
        <w:t>s</w:t>
      </w:r>
      <w:r w:rsidRPr="007F38A3">
        <w:t>.  Comparing the lyrics of 1950s love songs to modern day love songs would be another example.</w:t>
      </w:r>
    </w:p>
    <w:p w14:paraId="7679B719" w14:textId="5F6099D4" w:rsidR="00792265" w:rsidRPr="007F38A3" w:rsidRDefault="000E5D87" w:rsidP="005D43C3">
      <w:pPr>
        <w:pStyle w:val="Heading2"/>
        <w:rPr>
          <w:sz w:val="28"/>
          <w:szCs w:val="28"/>
        </w:rPr>
      </w:pPr>
      <w:bookmarkStart w:id="44" w:name="_Toc73208410"/>
      <w:r>
        <w:rPr>
          <w:sz w:val="28"/>
          <w:szCs w:val="28"/>
        </w:rPr>
        <w:t>4</w:t>
      </w:r>
      <w:r w:rsidR="00792265" w:rsidRPr="007F38A3">
        <w:rPr>
          <w:sz w:val="28"/>
          <w:szCs w:val="28"/>
        </w:rPr>
        <w:t>.</w:t>
      </w:r>
      <w:r w:rsidR="001D5837" w:rsidRPr="007F38A3">
        <w:rPr>
          <w:sz w:val="28"/>
          <w:szCs w:val="28"/>
        </w:rPr>
        <w:t>4</w:t>
      </w:r>
      <w:r w:rsidR="00A02019" w:rsidRPr="007F38A3">
        <w:rPr>
          <w:sz w:val="28"/>
          <w:szCs w:val="28"/>
        </w:rPr>
        <w:tab/>
      </w:r>
      <w:r w:rsidR="009D641B" w:rsidRPr="007F38A3">
        <w:rPr>
          <w:sz w:val="28"/>
          <w:szCs w:val="28"/>
        </w:rPr>
        <w:t>Proposed</w:t>
      </w:r>
      <w:r w:rsidR="00792265" w:rsidRPr="007F38A3">
        <w:rPr>
          <w:sz w:val="28"/>
          <w:szCs w:val="28"/>
        </w:rPr>
        <w:t xml:space="preserve"> Methodology</w:t>
      </w:r>
      <w:bookmarkEnd w:id="44"/>
    </w:p>
    <w:p w14:paraId="5EDC6D3A" w14:textId="4EC29641" w:rsidR="007F0483" w:rsidRPr="007F38A3" w:rsidRDefault="00882EFB" w:rsidP="005D43C3">
      <w:r w:rsidRPr="007F38A3">
        <w:t>The project will be attempted in conjunction with the following technologies</w:t>
      </w:r>
      <w:r w:rsidR="00F62CBA" w:rsidRPr="007F38A3">
        <w:t xml:space="preserve"> / programs / websites</w:t>
      </w:r>
      <w:r w:rsidRPr="007F38A3">
        <w:t>:</w:t>
      </w:r>
    </w:p>
    <w:p w14:paraId="62FE40E1" w14:textId="56F40416" w:rsidR="00882EFB" w:rsidRDefault="00882EFB" w:rsidP="005D43C3">
      <w:pPr>
        <w:pStyle w:val="ListParagraph"/>
        <w:numPr>
          <w:ilvl w:val="0"/>
          <w:numId w:val="9"/>
        </w:numPr>
        <w:spacing w:line="360" w:lineRule="auto"/>
      </w:pPr>
      <w:r w:rsidRPr="007F38A3">
        <w:t xml:space="preserve">Python </w:t>
      </w:r>
      <w:r w:rsidR="00B46934" w:rsidRPr="007F38A3">
        <w:t xml:space="preserve">programming </w:t>
      </w:r>
      <w:r w:rsidRPr="007F38A3">
        <w:t>language</w:t>
      </w:r>
    </w:p>
    <w:p w14:paraId="6A4DA3CB" w14:textId="2977966C" w:rsidR="00402FB8" w:rsidRPr="007F38A3" w:rsidRDefault="00402FB8" w:rsidP="005D43C3">
      <w:pPr>
        <w:pStyle w:val="ListParagraph"/>
        <w:numPr>
          <w:ilvl w:val="0"/>
          <w:numId w:val="9"/>
        </w:numPr>
        <w:spacing w:line="360" w:lineRule="auto"/>
      </w:pPr>
      <w:r>
        <w:t>Python libraries and packages</w:t>
      </w:r>
    </w:p>
    <w:p w14:paraId="3826C67D" w14:textId="6C02C3FD" w:rsidR="00882EFB" w:rsidRPr="007F38A3" w:rsidRDefault="00882EFB" w:rsidP="005D43C3">
      <w:pPr>
        <w:pStyle w:val="ListParagraph"/>
        <w:numPr>
          <w:ilvl w:val="0"/>
          <w:numId w:val="9"/>
        </w:numPr>
        <w:spacing w:line="360" w:lineRule="auto"/>
      </w:pPr>
      <w:r w:rsidRPr="007F38A3">
        <w:t>Google Colab</w:t>
      </w:r>
    </w:p>
    <w:p w14:paraId="4125BCB1" w14:textId="60E2BD60" w:rsidR="00882EFB" w:rsidRPr="007F38A3" w:rsidRDefault="00882EFB" w:rsidP="005D43C3">
      <w:pPr>
        <w:pStyle w:val="ListParagraph"/>
        <w:numPr>
          <w:ilvl w:val="0"/>
          <w:numId w:val="9"/>
        </w:numPr>
        <w:spacing w:line="360" w:lineRule="auto"/>
      </w:pPr>
      <w:r w:rsidRPr="007F38A3">
        <w:lastRenderedPageBreak/>
        <w:t>Jupyter Notebook</w:t>
      </w:r>
    </w:p>
    <w:p w14:paraId="75880661" w14:textId="77BEBA02" w:rsidR="00882EFB" w:rsidRPr="007F38A3" w:rsidRDefault="00882EFB" w:rsidP="005D43C3">
      <w:pPr>
        <w:pStyle w:val="ListParagraph"/>
        <w:numPr>
          <w:ilvl w:val="0"/>
          <w:numId w:val="9"/>
        </w:numPr>
        <w:spacing w:line="360" w:lineRule="auto"/>
      </w:pPr>
      <w:r w:rsidRPr="007F38A3">
        <w:t>Microsoft Excel</w:t>
      </w:r>
    </w:p>
    <w:p w14:paraId="6AF2DD0E" w14:textId="3391B8B4" w:rsidR="00882EFB" w:rsidRPr="007F38A3" w:rsidRDefault="00882EFB" w:rsidP="005D43C3">
      <w:pPr>
        <w:pStyle w:val="ListParagraph"/>
        <w:numPr>
          <w:ilvl w:val="0"/>
          <w:numId w:val="9"/>
        </w:numPr>
        <w:spacing w:line="360" w:lineRule="auto"/>
      </w:pPr>
      <w:r w:rsidRPr="007F38A3">
        <w:t>Beautiful Soup</w:t>
      </w:r>
    </w:p>
    <w:p w14:paraId="7867914D" w14:textId="6BD284D3" w:rsidR="00882EFB" w:rsidRDefault="00882EFB" w:rsidP="005D43C3">
      <w:pPr>
        <w:pStyle w:val="ListParagraph"/>
        <w:numPr>
          <w:ilvl w:val="0"/>
          <w:numId w:val="9"/>
        </w:numPr>
        <w:spacing w:line="360" w:lineRule="auto"/>
      </w:pPr>
      <w:r w:rsidRPr="007F38A3">
        <w:t>Lyrics Genius</w:t>
      </w:r>
    </w:p>
    <w:p w14:paraId="063E7975" w14:textId="72BD686B" w:rsidR="00402FB8" w:rsidRPr="007F38A3" w:rsidRDefault="00402FB8" w:rsidP="005D43C3">
      <w:pPr>
        <w:pStyle w:val="ListParagraph"/>
        <w:numPr>
          <w:ilvl w:val="0"/>
          <w:numId w:val="9"/>
        </w:numPr>
        <w:spacing w:line="360" w:lineRule="auto"/>
      </w:pPr>
      <w:r>
        <w:t>Genius API</w:t>
      </w:r>
    </w:p>
    <w:p w14:paraId="20024C68" w14:textId="14903B9C" w:rsidR="00882EFB" w:rsidRPr="007F38A3" w:rsidRDefault="00882EFB" w:rsidP="005D43C3">
      <w:pPr>
        <w:pStyle w:val="ListParagraph"/>
        <w:numPr>
          <w:ilvl w:val="0"/>
          <w:numId w:val="9"/>
        </w:numPr>
        <w:spacing w:line="360" w:lineRule="auto"/>
      </w:pPr>
      <w:r w:rsidRPr="007F38A3">
        <w:t>Data.World</w:t>
      </w:r>
    </w:p>
    <w:p w14:paraId="7C4B80BF" w14:textId="01EE4EF0" w:rsidR="00882EFB" w:rsidRPr="007F38A3" w:rsidRDefault="00B46934" w:rsidP="005D43C3">
      <w:pPr>
        <w:pStyle w:val="ListParagraph"/>
        <w:numPr>
          <w:ilvl w:val="0"/>
          <w:numId w:val="9"/>
        </w:numPr>
        <w:spacing w:line="360" w:lineRule="auto"/>
      </w:pPr>
      <w:r w:rsidRPr="007F38A3">
        <w:t xml:space="preserve">Microsoft </w:t>
      </w:r>
      <w:r w:rsidR="00882EFB" w:rsidRPr="007F38A3">
        <w:t>Power</w:t>
      </w:r>
      <w:r w:rsidRPr="007F38A3">
        <w:t xml:space="preserve"> </w:t>
      </w:r>
      <w:r w:rsidR="00882EFB" w:rsidRPr="007F38A3">
        <w:t>BI</w:t>
      </w:r>
    </w:p>
    <w:p w14:paraId="523B6E52" w14:textId="77AAF739" w:rsidR="00882EFB" w:rsidRPr="007F38A3" w:rsidRDefault="00882EFB" w:rsidP="005D43C3">
      <w:pPr>
        <w:pStyle w:val="ListParagraph"/>
        <w:numPr>
          <w:ilvl w:val="0"/>
          <w:numId w:val="9"/>
        </w:numPr>
        <w:spacing w:line="360" w:lineRule="auto"/>
      </w:pPr>
      <w:r w:rsidRPr="007F38A3">
        <w:t>GitHub</w:t>
      </w:r>
    </w:p>
    <w:p w14:paraId="74DB2B15" w14:textId="386B9F47" w:rsidR="00882EFB" w:rsidRPr="007F38A3" w:rsidRDefault="00882EFB" w:rsidP="005D43C3">
      <w:pPr>
        <w:pStyle w:val="ListParagraph"/>
        <w:numPr>
          <w:ilvl w:val="0"/>
          <w:numId w:val="9"/>
        </w:numPr>
        <w:spacing w:line="360" w:lineRule="auto"/>
      </w:pPr>
      <w:r w:rsidRPr="007F38A3">
        <w:t>Billboard Charts</w:t>
      </w:r>
    </w:p>
    <w:p w14:paraId="13CA2C7B" w14:textId="5E5EE225" w:rsidR="00882EFB" w:rsidRPr="007F38A3" w:rsidRDefault="00882EFB" w:rsidP="005D43C3">
      <w:pPr>
        <w:pStyle w:val="ListParagraph"/>
        <w:numPr>
          <w:ilvl w:val="0"/>
          <w:numId w:val="9"/>
        </w:numPr>
        <w:spacing w:line="360" w:lineRule="auto"/>
      </w:pPr>
      <w:r w:rsidRPr="007F38A3">
        <w:t>Official UK Charts</w:t>
      </w:r>
    </w:p>
    <w:p w14:paraId="1CFEF4B1" w14:textId="7747ABD6" w:rsidR="00E44D79" w:rsidRPr="007F38A3" w:rsidRDefault="000E5D87" w:rsidP="005D43C3">
      <w:pPr>
        <w:pStyle w:val="Heading2"/>
        <w:rPr>
          <w:sz w:val="26"/>
        </w:rPr>
      </w:pPr>
      <w:bookmarkStart w:id="45" w:name="_Toc73208411"/>
      <w:r>
        <w:rPr>
          <w:sz w:val="26"/>
        </w:rPr>
        <w:t>4</w:t>
      </w:r>
      <w:r w:rsidR="00E44D79" w:rsidRPr="007F38A3">
        <w:rPr>
          <w:sz w:val="26"/>
        </w:rPr>
        <w:t>.4.1</w:t>
      </w:r>
      <w:r w:rsidR="00E44D79" w:rsidRPr="007F38A3">
        <w:rPr>
          <w:sz w:val="26"/>
        </w:rPr>
        <w:tab/>
        <w:t>Functional Specifications</w:t>
      </w:r>
      <w:bookmarkEnd w:id="45"/>
    </w:p>
    <w:p w14:paraId="2EA2F447" w14:textId="3CEF126C" w:rsidR="00FE709F" w:rsidRPr="007F38A3" w:rsidRDefault="00FE709F" w:rsidP="005D43C3">
      <w:r w:rsidRPr="007F38A3">
        <w:t xml:space="preserve">As arranged in conjunction with my supervisor and other lecturers, </w:t>
      </w:r>
      <w:r w:rsidR="00AF4163" w:rsidRPr="007F38A3">
        <w:t xml:space="preserve">the </w:t>
      </w:r>
      <w:r w:rsidR="00AF4163" w:rsidRPr="007F38A3">
        <w:rPr>
          <w:i/>
          <w:iCs/>
        </w:rPr>
        <w:t>MoSCoW method</w:t>
      </w:r>
      <w:r w:rsidR="00AF4163" w:rsidRPr="007F38A3">
        <w:t xml:space="preserve"> will be used to facilitate the prioritisation of tasks to be worked on over the course of the project.  This technique is commonly used for agile approaches where deadlines (or </w:t>
      </w:r>
      <w:r w:rsidR="00AF4163" w:rsidRPr="007F38A3">
        <w:rPr>
          <w:i/>
          <w:iCs/>
        </w:rPr>
        <w:t>timeboxes</w:t>
      </w:r>
      <w:r w:rsidR="00AF4163" w:rsidRPr="007F38A3">
        <w:t xml:space="preserve">) are set within the planning of a project.  It was founded by </w:t>
      </w:r>
      <w:r w:rsidR="008931EE" w:rsidRPr="007F38A3">
        <w:t xml:space="preserve">former </w:t>
      </w:r>
      <w:r w:rsidR="008931EE" w:rsidRPr="007F38A3">
        <w:rPr>
          <w:i/>
          <w:iCs/>
        </w:rPr>
        <w:t>Oracle</w:t>
      </w:r>
      <w:r w:rsidR="008931EE" w:rsidRPr="007F38A3">
        <w:t xml:space="preserve"> software developer, Dai Clegg in 1994 </w:t>
      </w:r>
      <w:r w:rsidR="008931EE" w:rsidRPr="007F38A3">
        <w:fldChar w:fldCharType="begin"/>
      </w:r>
      <w:r w:rsidR="008931EE" w:rsidRPr="007F38A3">
        <w:instrText xml:space="preserve"> ADDIN ZOTERO_ITEM CSL_CITATION {"citationID":"qtKBYOOX","properties":{"formattedCitation":"(What is the MoSCoW Method?, 2021)","plainCitation":"(What is the MoSCoW Method?, 2021)","noteIndex":0},"citationItems":[{"id":1039,"uris":["http://zotero.org/users/7056409/items/WSYQXQXW"],"uri":["http://zotero.org/users/7056409/items/WSYQXQXW"],"itemData":{"id":1039,"type":"webpage","abstract":"Learn what the MoSCoW method is and how it is used to help prioritize project requirements. Understand how MoSCoW analysis is used in Agile project management, asses the benefits and criticism of the technique, and discover the history of MoSCoW prioritization.","container-title":"SearchSoftwareQuality","language":"en","title":"What is the MoSCoW Method?","URL":"https://searchsoftwarequality.techtarget.com/definition/MoSCoW-method","accessed":{"date-parts":[["2021",4,13]]}}}],"schema":"https://github.com/citation-style-language/schema/raw/master/csl-citation.json"} </w:instrText>
      </w:r>
      <w:r w:rsidR="008931EE" w:rsidRPr="007F38A3">
        <w:fldChar w:fldCharType="separate"/>
      </w:r>
      <w:r w:rsidR="008931EE" w:rsidRPr="007F38A3">
        <w:rPr>
          <w:rFonts w:cs="Times New Roman"/>
        </w:rPr>
        <w:t>(What is the MoSCoW Method?, 2021)</w:t>
      </w:r>
      <w:r w:rsidR="008931EE" w:rsidRPr="007F38A3">
        <w:fldChar w:fldCharType="end"/>
      </w:r>
      <w:r w:rsidR="008931EE" w:rsidRPr="007F38A3">
        <w:t>.</w:t>
      </w:r>
    </w:p>
    <w:p w14:paraId="5D350EA3" w14:textId="4F21F687" w:rsidR="00E44D79" w:rsidRPr="007F38A3" w:rsidRDefault="000E5D87" w:rsidP="005D43C3">
      <w:pPr>
        <w:pStyle w:val="Heading2"/>
      </w:pPr>
      <w:bookmarkStart w:id="46" w:name="_Toc73208412"/>
      <w:r>
        <w:t>4</w:t>
      </w:r>
      <w:r w:rsidR="002E7326" w:rsidRPr="007F38A3">
        <w:t>.4.1.1</w:t>
      </w:r>
      <w:r w:rsidR="002E7326" w:rsidRPr="007F38A3">
        <w:tab/>
        <w:t>MoSCo</w:t>
      </w:r>
      <w:r w:rsidR="0006502E" w:rsidRPr="007F38A3">
        <w:t>W</w:t>
      </w:r>
      <w:r w:rsidR="002E7326" w:rsidRPr="007F38A3">
        <w:t xml:space="preserve"> Method</w:t>
      </w:r>
      <w:bookmarkEnd w:id="46"/>
    </w:p>
    <w:tbl>
      <w:tblPr>
        <w:tblStyle w:val="PlainTable1"/>
        <w:tblW w:w="0" w:type="auto"/>
        <w:tblLook w:val="04A0" w:firstRow="1" w:lastRow="0" w:firstColumn="1" w:lastColumn="0" w:noHBand="0" w:noVBand="1"/>
      </w:tblPr>
      <w:tblGrid>
        <w:gridCol w:w="4508"/>
        <w:gridCol w:w="4508"/>
      </w:tblGrid>
      <w:tr w:rsidR="00412294" w:rsidRPr="007F38A3" w14:paraId="0AAAFBF9" w14:textId="77777777" w:rsidTr="002829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shd w:val="clear" w:color="auto" w:fill="4F81BD" w:themeFill="accent1"/>
          </w:tcPr>
          <w:p w14:paraId="079F707C" w14:textId="158119DD" w:rsidR="00412294" w:rsidRPr="007F38A3" w:rsidRDefault="00412294" w:rsidP="005D43C3">
            <w:pPr>
              <w:spacing w:line="360" w:lineRule="auto"/>
              <w:jc w:val="center"/>
              <w:rPr>
                <w:rFonts w:cstheme="minorHAnsi"/>
                <w:sz w:val="24"/>
                <w:szCs w:val="24"/>
              </w:rPr>
            </w:pPr>
            <w:r w:rsidRPr="007F38A3">
              <w:rPr>
                <w:rFonts w:cstheme="minorHAnsi"/>
                <w:color w:val="FFFFFF" w:themeColor="background1"/>
                <w:sz w:val="24"/>
                <w:szCs w:val="24"/>
              </w:rPr>
              <w:t>MoSCo</w:t>
            </w:r>
            <w:r w:rsidR="00BB6558" w:rsidRPr="007F38A3">
              <w:rPr>
                <w:rFonts w:cstheme="minorHAnsi"/>
                <w:color w:val="FFFFFF" w:themeColor="background1"/>
                <w:sz w:val="24"/>
                <w:szCs w:val="24"/>
              </w:rPr>
              <w:t>W</w:t>
            </w:r>
            <w:r w:rsidRPr="007F38A3">
              <w:rPr>
                <w:rFonts w:cstheme="minorHAnsi"/>
                <w:color w:val="FFFFFF" w:themeColor="background1"/>
                <w:sz w:val="24"/>
                <w:szCs w:val="24"/>
              </w:rPr>
              <w:t xml:space="preserve"> Method</w:t>
            </w:r>
          </w:p>
        </w:tc>
      </w:tr>
      <w:tr w:rsidR="00412294" w:rsidRPr="007F38A3" w14:paraId="0677B867" w14:textId="77777777" w:rsidTr="002829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6F2F74BF" w14:textId="2C8AFFA1" w:rsidR="00412294" w:rsidRPr="007F38A3" w:rsidRDefault="00412294" w:rsidP="005D43C3">
            <w:pPr>
              <w:pStyle w:val="ListParagraph"/>
              <w:spacing w:after="0" w:line="360" w:lineRule="auto"/>
              <w:jc w:val="right"/>
              <w:rPr>
                <w:rFonts w:cstheme="minorHAnsi"/>
                <w:sz w:val="24"/>
                <w:szCs w:val="24"/>
              </w:rPr>
            </w:pPr>
            <w:r w:rsidRPr="007F38A3">
              <w:rPr>
                <w:rFonts w:cstheme="minorHAnsi"/>
                <w:sz w:val="24"/>
                <w:szCs w:val="24"/>
              </w:rPr>
              <w:t>1</w:t>
            </w:r>
          </w:p>
        </w:tc>
        <w:tc>
          <w:tcPr>
            <w:tcW w:w="4508" w:type="dxa"/>
          </w:tcPr>
          <w:p w14:paraId="0A9EBAFA" w14:textId="3C32C351" w:rsidR="00412294" w:rsidRPr="007F38A3" w:rsidRDefault="00412294" w:rsidP="005D43C3">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r w:rsidRPr="007F38A3">
              <w:rPr>
                <w:rFonts w:cstheme="minorHAnsi"/>
                <w:b/>
                <w:bCs/>
                <w:sz w:val="24"/>
                <w:szCs w:val="24"/>
              </w:rPr>
              <w:t>Must Have</w:t>
            </w:r>
          </w:p>
        </w:tc>
      </w:tr>
      <w:tr w:rsidR="00412294" w:rsidRPr="007F38A3" w14:paraId="18C2FE8B" w14:textId="77777777" w:rsidTr="00282921">
        <w:tc>
          <w:tcPr>
            <w:cnfStyle w:val="001000000000" w:firstRow="0" w:lastRow="0" w:firstColumn="1" w:lastColumn="0" w:oddVBand="0" w:evenVBand="0" w:oddHBand="0" w:evenHBand="0" w:firstRowFirstColumn="0" w:firstRowLastColumn="0" w:lastRowFirstColumn="0" w:lastRowLastColumn="0"/>
            <w:tcW w:w="4508" w:type="dxa"/>
          </w:tcPr>
          <w:p w14:paraId="39EA0802" w14:textId="292932B5" w:rsidR="00412294" w:rsidRPr="007F38A3" w:rsidRDefault="00412294" w:rsidP="005D43C3">
            <w:pPr>
              <w:pStyle w:val="ListParagraph"/>
              <w:spacing w:after="0" w:line="360" w:lineRule="auto"/>
              <w:jc w:val="right"/>
              <w:rPr>
                <w:rFonts w:cstheme="minorHAnsi"/>
                <w:sz w:val="24"/>
                <w:szCs w:val="24"/>
              </w:rPr>
            </w:pPr>
            <w:r w:rsidRPr="007F38A3">
              <w:rPr>
                <w:rFonts w:cstheme="minorHAnsi"/>
                <w:sz w:val="24"/>
                <w:szCs w:val="24"/>
              </w:rPr>
              <w:t>2</w:t>
            </w:r>
          </w:p>
        </w:tc>
        <w:tc>
          <w:tcPr>
            <w:tcW w:w="4508" w:type="dxa"/>
          </w:tcPr>
          <w:p w14:paraId="6241FE3B" w14:textId="40181094" w:rsidR="00412294" w:rsidRPr="007F38A3" w:rsidRDefault="00412294" w:rsidP="005D43C3">
            <w:pPr>
              <w:spacing w:line="360" w:lineRule="auto"/>
              <w:jc w:val="both"/>
              <w:cnfStyle w:val="000000000000" w:firstRow="0" w:lastRow="0" w:firstColumn="0" w:lastColumn="0" w:oddVBand="0" w:evenVBand="0" w:oddHBand="0" w:evenHBand="0" w:firstRowFirstColumn="0" w:firstRowLastColumn="0" w:lastRowFirstColumn="0" w:lastRowLastColumn="0"/>
              <w:rPr>
                <w:rFonts w:cstheme="minorHAnsi"/>
                <w:b/>
                <w:bCs/>
                <w:sz w:val="24"/>
                <w:szCs w:val="24"/>
              </w:rPr>
            </w:pPr>
            <w:r w:rsidRPr="007F38A3">
              <w:rPr>
                <w:rFonts w:cstheme="minorHAnsi"/>
                <w:b/>
                <w:bCs/>
                <w:sz w:val="24"/>
                <w:szCs w:val="24"/>
              </w:rPr>
              <w:t>Should Have</w:t>
            </w:r>
          </w:p>
        </w:tc>
      </w:tr>
      <w:tr w:rsidR="00412294" w:rsidRPr="007F38A3" w14:paraId="48ED1BF8" w14:textId="77777777" w:rsidTr="002829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562D95B0" w14:textId="76049731" w:rsidR="00412294" w:rsidRPr="007F38A3" w:rsidRDefault="00412294" w:rsidP="005D43C3">
            <w:pPr>
              <w:pStyle w:val="ListParagraph"/>
              <w:spacing w:after="0" w:line="360" w:lineRule="auto"/>
              <w:jc w:val="right"/>
              <w:rPr>
                <w:rFonts w:cstheme="minorHAnsi"/>
                <w:sz w:val="24"/>
                <w:szCs w:val="24"/>
              </w:rPr>
            </w:pPr>
            <w:r w:rsidRPr="007F38A3">
              <w:rPr>
                <w:rFonts w:cstheme="minorHAnsi"/>
                <w:sz w:val="24"/>
                <w:szCs w:val="24"/>
              </w:rPr>
              <w:t>3</w:t>
            </w:r>
          </w:p>
        </w:tc>
        <w:tc>
          <w:tcPr>
            <w:tcW w:w="4508" w:type="dxa"/>
          </w:tcPr>
          <w:p w14:paraId="2DD469D7" w14:textId="31C47142" w:rsidR="00412294" w:rsidRPr="007F38A3" w:rsidRDefault="00412294" w:rsidP="005D43C3">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r w:rsidRPr="007F38A3">
              <w:rPr>
                <w:rFonts w:cstheme="minorHAnsi"/>
                <w:b/>
                <w:bCs/>
                <w:sz w:val="24"/>
                <w:szCs w:val="24"/>
              </w:rPr>
              <w:t>Could Have</w:t>
            </w:r>
          </w:p>
        </w:tc>
      </w:tr>
      <w:tr w:rsidR="00412294" w:rsidRPr="007F38A3" w14:paraId="364F30F1" w14:textId="77777777" w:rsidTr="00282921">
        <w:tc>
          <w:tcPr>
            <w:cnfStyle w:val="001000000000" w:firstRow="0" w:lastRow="0" w:firstColumn="1" w:lastColumn="0" w:oddVBand="0" w:evenVBand="0" w:oddHBand="0" w:evenHBand="0" w:firstRowFirstColumn="0" w:firstRowLastColumn="0" w:lastRowFirstColumn="0" w:lastRowLastColumn="0"/>
            <w:tcW w:w="4508" w:type="dxa"/>
          </w:tcPr>
          <w:p w14:paraId="0FFF74BA" w14:textId="47BE991C" w:rsidR="00412294" w:rsidRPr="007F38A3" w:rsidRDefault="00412294" w:rsidP="005D43C3">
            <w:pPr>
              <w:pStyle w:val="ListParagraph"/>
              <w:spacing w:after="0" w:line="360" w:lineRule="auto"/>
              <w:jc w:val="right"/>
              <w:rPr>
                <w:rFonts w:cstheme="minorHAnsi"/>
                <w:sz w:val="24"/>
                <w:szCs w:val="24"/>
              </w:rPr>
            </w:pPr>
            <w:r w:rsidRPr="007F38A3">
              <w:rPr>
                <w:rFonts w:cstheme="minorHAnsi"/>
                <w:sz w:val="24"/>
                <w:szCs w:val="24"/>
              </w:rPr>
              <w:t>4</w:t>
            </w:r>
          </w:p>
        </w:tc>
        <w:tc>
          <w:tcPr>
            <w:tcW w:w="4508" w:type="dxa"/>
          </w:tcPr>
          <w:p w14:paraId="562DCE46" w14:textId="718A1695" w:rsidR="00412294" w:rsidRPr="007F38A3" w:rsidRDefault="00B46934" w:rsidP="005D43C3">
            <w:pPr>
              <w:spacing w:line="360" w:lineRule="auto"/>
              <w:jc w:val="both"/>
              <w:cnfStyle w:val="000000000000" w:firstRow="0" w:lastRow="0" w:firstColumn="0" w:lastColumn="0" w:oddVBand="0" w:evenVBand="0" w:oddHBand="0" w:evenHBand="0" w:firstRowFirstColumn="0" w:firstRowLastColumn="0" w:lastRowFirstColumn="0" w:lastRowLastColumn="0"/>
              <w:rPr>
                <w:rFonts w:cstheme="minorHAnsi"/>
                <w:b/>
                <w:bCs/>
                <w:sz w:val="24"/>
                <w:szCs w:val="24"/>
              </w:rPr>
            </w:pPr>
            <w:r w:rsidRPr="007F38A3">
              <w:rPr>
                <w:rFonts w:cstheme="minorHAnsi"/>
                <w:b/>
                <w:bCs/>
                <w:sz w:val="24"/>
                <w:szCs w:val="24"/>
              </w:rPr>
              <w:t>Will not</w:t>
            </w:r>
            <w:r w:rsidR="00412294" w:rsidRPr="007F38A3">
              <w:rPr>
                <w:rFonts w:cstheme="minorHAnsi"/>
                <w:b/>
                <w:bCs/>
                <w:sz w:val="24"/>
                <w:szCs w:val="24"/>
              </w:rPr>
              <w:t xml:space="preserve"> Have</w:t>
            </w:r>
          </w:p>
        </w:tc>
      </w:tr>
    </w:tbl>
    <w:p w14:paraId="699FEA7A" w14:textId="23CDF9A9" w:rsidR="00412294" w:rsidRPr="007F38A3" w:rsidRDefault="00412294" w:rsidP="005D43C3">
      <w:pPr>
        <w:rPr>
          <w:rFonts w:cstheme="minorHAnsi"/>
        </w:rPr>
      </w:pPr>
    </w:p>
    <w:p w14:paraId="1344769B" w14:textId="77777777" w:rsidR="00067510" w:rsidRPr="007F38A3" w:rsidRDefault="00067510" w:rsidP="005D43C3">
      <w:pPr>
        <w:rPr>
          <w:rFonts w:cstheme="minorHAnsi"/>
        </w:rPr>
      </w:pPr>
    </w:p>
    <w:tbl>
      <w:tblPr>
        <w:tblStyle w:val="PlainTable1"/>
        <w:tblW w:w="0" w:type="auto"/>
        <w:tblLook w:val="04A0" w:firstRow="1" w:lastRow="0" w:firstColumn="1" w:lastColumn="0" w:noHBand="0" w:noVBand="1"/>
      </w:tblPr>
      <w:tblGrid>
        <w:gridCol w:w="1413"/>
        <w:gridCol w:w="5386"/>
        <w:gridCol w:w="2217"/>
      </w:tblGrid>
      <w:tr w:rsidR="00067510" w:rsidRPr="007F38A3" w14:paraId="06B80035" w14:textId="77777777" w:rsidTr="00F924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shd w:val="clear" w:color="auto" w:fill="4F81BD" w:themeFill="accent1"/>
          </w:tcPr>
          <w:p w14:paraId="4486DE24" w14:textId="77777777" w:rsidR="00067510" w:rsidRPr="007F38A3" w:rsidRDefault="00067510" w:rsidP="005D43C3">
            <w:pPr>
              <w:spacing w:line="360" w:lineRule="auto"/>
              <w:rPr>
                <w:rFonts w:cs="Times New Roman"/>
                <w:color w:val="FFFFFF" w:themeColor="background1"/>
                <w:sz w:val="24"/>
                <w:szCs w:val="24"/>
              </w:rPr>
            </w:pPr>
            <w:r w:rsidRPr="007F38A3">
              <w:rPr>
                <w:rFonts w:cs="Times New Roman"/>
                <w:color w:val="FFFFFF" w:themeColor="background1"/>
                <w:sz w:val="24"/>
                <w:szCs w:val="24"/>
              </w:rPr>
              <w:t>Unique ID</w:t>
            </w:r>
          </w:p>
        </w:tc>
        <w:tc>
          <w:tcPr>
            <w:tcW w:w="5386" w:type="dxa"/>
            <w:shd w:val="clear" w:color="auto" w:fill="4F81BD" w:themeFill="accent1"/>
          </w:tcPr>
          <w:p w14:paraId="0504F003" w14:textId="77777777" w:rsidR="00067510" w:rsidRPr="007F38A3" w:rsidRDefault="00067510" w:rsidP="005D43C3">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color w:val="FFFFFF" w:themeColor="background1"/>
                <w:sz w:val="24"/>
                <w:szCs w:val="24"/>
              </w:rPr>
            </w:pPr>
            <w:r w:rsidRPr="007F38A3">
              <w:rPr>
                <w:rFonts w:cs="Times New Roman"/>
                <w:color w:val="FFFFFF" w:themeColor="background1"/>
                <w:sz w:val="24"/>
                <w:szCs w:val="24"/>
              </w:rPr>
              <w:t>Description</w:t>
            </w:r>
          </w:p>
        </w:tc>
        <w:tc>
          <w:tcPr>
            <w:tcW w:w="2217" w:type="dxa"/>
            <w:shd w:val="clear" w:color="auto" w:fill="4F81BD" w:themeFill="accent1"/>
          </w:tcPr>
          <w:p w14:paraId="297849E8" w14:textId="77777777" w:rsidR="00067510" w:rsidRPr="007F38A3" w:rsidRDefault="00067510" w:rsidP="005D43C3">
            <w:pPr>
              <w:spacing w:line="360" w:lineRule="auto"/>
              <w:jc w:val="right"/>
              <w:cnfStyle w:val="100000000000" w:firstRow="1" w:lastRow="0" w:firstColumn="0" w:lastColumn="0" w:oddVBand="0" w:evenVBand="0" w:oddHBand="0" w:evenHBand="0" w:firstRowFirstColumn="0" w:firstRowLastColumn="0" w:lastRowFirstColumn="0" w:lastRowLastColumn="0"/>
              <w:rPr>
                <w:rFonts w:cs="Times New Roman"/>
                <w:color w:val="FFFFFF" w:themeColor="background1"/>
                <w:sz w:val="24"/>
                <w:szCs w:val="24"/>
              </w:rPr>
            </w:pPr>
            <w:r w:rsidRPr="007F38A3">
              <w:rPr>
                <w:rFonts w:cs="Times New Roman"/>
                <w:color w:val="FFFFFF" w:themeColor="background1"/>
                <w:sz w:val="24"/>
                <w:szCs w:val="24"/>
              </w:rPr>
              <w:t>MoSCoW priority</w:t>
            </w:r>
          </w:p>
        </w:tc>
      </w:tr>
      <w:tr w:rsidR="00067510" w:rsidRPr="007F38A3" w14:paraId="7D626A0D" w14:textId="77777777" w:rsidTr="00F924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BECAA33" w14:textId="77777777" w:rsidR="00067510" w:rsidRPr="007F38A3" w:rsidRDefault="00067510" w:rsidP="005D43C3">
            <w:pPr>
              <w:spacing w:line="360" w:lineRule="auto"/>
              <w:jc w:val="center"/>
              <w:rPr>
                <w:rFonts w:cs="Times New Roman"/>
                <w:sz w:val="24"/>
                <w:szCs w:val="24"/>
              </w:rPr>
            </w:pPr>
            <w:r w:rsidRPr="007F38A3">
              <w:rPr>
                <w:rFonts w:cs="Times New Roman"/>
                <w:sz w:val="24"/>
                <w:szCs w:val="24"/>
              </w:rPr>
              <w:t>001</w:t>
            </w:r>
          </w:p>
        </w:tc>
        <w:tc>
          <w:tcPr>
            <w:tcW w:w="5386" w:type="dxa"/>
          </w:tcPr>
          <w:p w14:paraId="214A422B" w14:textId="77777777" w:rsidR="00067510" w:rsidRPr="007F38A3" w:rsidRDefault="00067510" w:rsidP="005D43C3">
            <w:pPr>
              <w:spacing w:line="360" w:lineRule="auto"/>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7F38A3">
              <w:rPr>
                <w:rFonts w:cs="Times New Roman"/>
                <w:sz w:val="24"/>
                <w:szCs w:val="24"/>
              </w:rPr>
              <w:t xml:space="preserve">Access to either </w:t>
            </w:r>
            <w:r w:rsidRPr="007F38A3">
              <w:rPr>
                <w:rFonts w:cs="Times New Roman"/>
                <w:i/>
                <w:iCs/>
                <w:sz w:val="24"/>
                <w:szCs w:val="24"/>
              </w:rPr>
              <w:t>Google Colab</w:t>
            </w:r>
            <w:r w:rsidRPr="007F38A3">
              <w:rPr>
                <w:rFonts w:cs="Times New Roman"/>
                <w:sz w:val="24"/>
                <w:szCs w:val="24"/>
              </w:rPr>
              <w:t xml:space="preserve"> or </w:t>
            </w:r>
            <w:r w:rsidRPr="007F38A3">
              <w:rPr>
                <w:rFonts w:cs="Times New Roman"/>
                <w:i/>
                <w:iCs/>
                <w:sz w:val="24"/>
                <w:szCs w:val="24"/>
              </w:rPr>
              <w:t>Jupyter Notebook</w:t>
            </w:r>
          </w:p>
        </w:tc>
        <w:tc>
          <w:tcPr>
            <w:tcW w:w="2217" w:type="dxa"/>
          </w:tcPr>
          <w:p w14:paraId="38D924B8" w14:textId="77777777" w:rsidR="00067510" w:rsidRPr="007F38A3" w:rsidRDefault="00067510" w:rsidP="005D43C3">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7F38A3">
              <w:rPr>
                <w:rFonts w:cs="Times New Roman"/>
                <w:sz w:val="24"/>
                <w:szCs w:val="24"/>
              </w:rPr>
              <w:t>1</w:t>
            </w:r>
          </w:p>
        </w:tc>
      </w:tr>
      <w:tr w:rsidR="00067510" w:rsidRPr="007F38A3" w14:paraId="2327B522" w14:textId="77777777" w:rsidTr="00F92421">
        <w:tc>
          <w:tcPr>
            <w:cnfStyle w:val="001000000000" w:firstRow="0" w:lastRow="0" w:firstColumn="1" w:lastColumn="0" w:oddVBand="0" w:evenVBand="0" w:oddHBand="0" w:evenHBand="0" w:firstRowFirstColumn="0" w:firstRowLastColumn="0" w:lastRowFirstColumn="0" w:lastRowLastColumn="0"/>
            <w:tcW w:w="1413" w:type="dxa"/>
          </w:tcPr>
          <w:p w14:paraId="438B724D" w14:textId="77777777" w:rsidR="00067510" w:rsidRPr="007F38A3" w:rsidRDefault="00067510" w:rsidP="005D43C3">
            <w:pPr>
              <w:spacing w:line="360" w:lineRule="auto"/>
              <w:jc w:val="center"/>
              <w:rPr>
                <w:rFonts w:cs="Times New Roman"/>
                <w:sz w:val="24"/>
                <w:szCs w:val="24"/>
              </w:rPr>
            </w:pPr>
            <w:r w:rsidRPr="007F38A3">
              <w:rPr>
                <w:rFonts w:cs="Times New Roman"/>
                <w:sz w:val="24"/>
                <w:szCs w:val="24"/>
              </w:rPr>
              <w:t>002</w:t>
            </w:r>
          </w:p>
        </w:tc>
        <w:tc>
          <w:tcPr>
            <w:tcW w:w="5386" w:type="dxa"/>
          </w:tcPr>
          <w:p w14:paraId="57ACDE4B" w14:textId="6AD7C436" w:rsidR="00067510" w:rsidRPr="007F38A3" w:rsidRDefault="00724F44" w:rsidP="005D43C3">
            <w:pPr>
              <w:spacing w:line="360" w:lineRule="auto"/>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7F38A3">
              <w:rPr>
                <w:rFonts w:cs="Times New Roman"/>
                <w:sz w:val="24"/>
                <w:szCs w:val="24"/>
              </w:rPr>
              <w:t>Explore datasets to produce a prototype</w:t>
            </w:r>
          </w:p>
        </w:tc>
        <w:tc>
          <w:tcPr>
            <w:tcW w:w="2217" w:type="dxa"/>
          </w:tcPr>
          <w:p w14:paraId="1DD8D9C9" w14:textId="77777777" w:rsidR="00067510" w:rsidRPr="007F38A3" w:rsidRDefault="00067510" w:rsidP="005D43C3">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7F38A3">
              <w:rPr>
                <w:rFonts w:cs="Times New Roman"/>
                <w:sz w:val="24"/>
                <w:szCs w:val="24"/>
              </w:rPr>
              <w:t>1</w:t>
            </w:r>
          </w:p>
        </w:tc>
      </w:tr>
      <w:tr w:rsidR="00067510" w:rsidRPr="007F38A3" w14:paraId="15D1438B" w14:textId="77777777" w:rsidTr="00F924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55CAD45" w14:textId="77777777" w:rsidR="00067510" w:rsidRPr="007F38A3" w:rsidRDefault="00067510" w:rsidP="005D43C3">
            <w:pPr>
              <w:spacing w:line="360" w:lineRule="auto"/>
              <w:jc w:val="center"/>
              <w:rPr>
                <w:rFonts w:cs="Times New Roman"/>
                <w:sz w:val="24"/>
                <w:szCs w:val="24"/>
              </w:rPr>
            </w:pPr>
            <w:r w:rsidRPr="007F38A3">
              <w:rPr>
                <w:rFonts w:cs="Times New Roman"/>
                <w:sz w:val="24"/>
                <w:szCs w:val="24"/>
              </w:rPr>
              <w:t>003</w:t>
            </w:r>
          </w:p>
        </w:tc>
        <w:tc>
          <w:tcPr>
            <w:tcW w:w="5386" w:type="dxa"/>
          </w:tcPr>
          <w:p w14:paraId="0F701AB1" w14:textId="7DE6E623" w:rsidR="00067510" w:rsidRPr="007F38A3" w:rsidRDefault="00DE1360" w:rsidP="005D43C3">
            <w:pPr>
              <w:spacing w:line="360" w:lineRule="auto"/>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7F38A3">
              <w:rPr>
                <w:rFonts w:cs="Times New Roman"/>
                <w:sz w:val="24"/>
                <w:szCs w:val="24"/>
              </w:rPr>
              <w:t xml:space="preserve">Run </w:t>
            </w:r>
            <w:r w:rsidRPr="007F38A3">
              <w:rPr>
                <w:rFonts w:cs="Times New Roman"/>
                <w:i/>
                <w:iCs/>
                <w:sz w:val="24"/>
                <w:szCs w:val="24"/>
              </w:rPr>
              <w:t>Python</w:t>
            </w:r>
            <w:r w:rsidRPr="007F38A3">
              <w:rPr>
                <w:rFonts w:cs="Times New Roman"/>
                <w:sz w:val="24"/>
                <w:szCs w:val="24"/>
              </w:rPr>
              <w:t xml:space="preserve"> script on data from </w:t>
            </w:r>
            <w:r w:rsidRPr="007F38A3">
              <w:rPr>
                <w:rFonts w:cs="Times New Roman"/>
                <w:i/>
                <w:iCs/>
                <w:sz w:val="24"/>
                <w:szCs w:val="24"/>
              </w:rPr>
              <w:t>American Billboard Charts</w:t>
            </w:r>
            <w:r w:rsidRPr="007F38A3">
              <w:rPr>
                <w:rFonts w:cs="Times New Roman"/>
                <w:sz w:val="24"/>
                <w:szCs w:val="24"/>
              </w:rPr>
              <w:t xml:space="preserve"> to produce a prototype</w:t>
            </w:r>
          </w:p>
        </w:tc>
        <w:tc>
          <w:tcPr>
            <w:tcW w:w="2217" w:type="dxa"/>
          </w:tcPr>
          <w:p w14:paraId="5ABCBDFC" w14:textId="77777777" w:rsidR="00067510" w:rsidRPr="007F38A3" w:rsidRDefault="00067510" w:rsidP="005D43C3">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7F38A3">
              <w:rPr>
                <w:rFonts w:cs="Times New Roman"/>
                <w:sz w:val="24"/>
                <w:szCs w:val="24"/>
              </w:rPr>
              <w:t>1</w:t>
            </w:r>
          </w:p>
        </w:tc>
      </w:tr>
      <w:tr w:rsidR="00067510" w:rsidRPr="007F38A3" w14:paraId="6D80A27F" w14:textId="77777777" w:rsidTr="00F92421">
        <w:tc>
          <w:tcPr>
            <w:cnfStyle w:val="001000000000" w:firstRow="0" w:lastRow="0" w:firstColumn="1" w:lastColumn="0" w:oddVBand="0" w:evenVBand="0" w:oddHBand="0" w:evenHBand="0" w:firstRowFirstColumn="0" w:firstRowLastColumn="0" w:lastRowFirstColumn="0" w:lastRowLastColumn="0"/>
            <w:tcW w:w="1413" w:type="dxa"/>
          </w:tcPr>
          <w:p w14:paraId="1818DA8E" w14:textId="77777777" w:rsidR="00067510" w:rsidRPr="007F38A3" w:rsidRDefault="00067510" w:rsidP="005D43C3">
            <w:pPr>
              <w:spacing w:line="360" w:lineRule="auto"/>
              <w:jc w:val="center"/>
              <w:rPr>
                <w:rFonts w:cs="Times New Roman"/>
                <w:sz w:val="24"/>
                <w:szCs w:val="24"/>
              </w:rPr>
            </w:pPr>
            <w:r w:rsidRPr="007F38A3">
              <w:rPr>
                <w:rFonts w:cs="Times New Roman"/>
                <w:sz w:val="24"/>
                <w:szCs w:val="24"/>
              </w:rPr>
              <w:t>004</w:t>
            </w:r>
          </w:p>
        </w:tc>
        <w:tc>
          <w:tcPr>
            <w:tcW w:w="5386" w:type="dxa"/>
          </w:tcPr>
          <w:p w14:paraId="0C852FC3" w14:textId="26667299" w:rsidR="00067510" w:rsidRPr="007F38A3" w:rsidRDefault="00DE1360" w:rsidP="005D43C3">
            <w:pPr>
              <w:spacing w:line="360" w:lineRule="auto"/>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7F38A3">
              <w:rPr>
                <w:rFonts w:cs="Times New Roman"/>
                <w:sz w:val="24"/>
                <w:szCs w:val="24"/>
              </w:rPr>
              <w:t xml:space="preserve">Test interaction with </w:t>
            </w:r>
            <w:r w:rsidRPr="007F38A3">
              <w:rPr>
                <w:rFonts w:cs="Times New Roman"/>
                <w:i/>
                <w:iCs/>
                <w:sz w:val="24"/>
                <w:szCs w:val="24"/>
              </w:rPr>
              <w:t>Lyrics Genius</w:t>
            </w:r>
            <w:r w:rsidRPr="007F38A3">
              <w:rPr>
                <w:rFonts w:cs="Times New Roman"/>
                <w:sz w:val="24"/>
                <w:szCs w:val="24"/>
              </w:rPr>
              <w:t xml:space="preserve"> website API</w:t>
            </w:r>
          </w:p>
        </w:tc>
        <w:tc>
          <w:tcPr>
            <w:tcW w:w="2217" w:type="dxa"/>
          </w:tcPr>
          <w:p w14:paraId="6C860BD4" w14:textId="6AC2293D" w:rsidR="00067510" w:rsidRPr="007F38A3" w:rsidRDefault="000F1770" w:rsidP="005D43C3">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7F38A3">
              <w:rPr>
                <w:rFonts w:cs="Times New Roman"/>
                <w:sz w:val="24"/>
                <w:szCs w:val="24"/>
              </w:rPr>
              <w:t>1</w:t>
            </w:r>
          </w:p>
        </w:tc>
      </w:tr>
      <w:tr w:rsidR="00067510" w:rsidRPr="007F38A3" w14:paraId="03420E56" w14:textId="77777777" w:rsidTr="00F924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7AE6E449" w14:textId="77777777" w:rsidR="00067510" w:rsidRPr="007F38A3" w:rsidRDefault="00067510" w:rsidP="005D43C3">
            <w:pPr>
              <w:spacing w:line="360" w:lineRule="auto"/>
              <w:jc w:val="center"/>
              <w:rPr>
                <w:rFonts w:cs="Times New Roman"/>
                <w:sz w:val="24"/>
                <w:szCs w:val="24"/>
              </w:rPr>
            </w:pPr>
            <w:r w:rsidRPr="007F38A3">
              <w:rPr>
                <w:rFonts w:cs="Times New Roman"/>
                <w:sz w:val="24"/>
                <w:szCs w:val="24"/>
              </w:rPr>
              <w:lastRenderedPageBreak/>
              <w:t>005</w:t>
            </w:r>
          </w:p>
        </w:tc>
        <w:tc>
          <w:tcPr>
            <w:tcW w:w="5386" w:type="dxa"/>
          </w:tcPr>
          <w:p w14:paraId="06D0B1FE" w14:textId="0D4ACBF0" w:rsidR="00067510" w:rsidRPr="007F38A3" w:rsidRDefault="00101F9E" w:rsidP="005D43C3">
            <w:pPr>
              <w:spacing w:line="360" w:lineRule="auto"/>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7F38A3">
              <w:rPr>
                <w:rFonts w:cs="Times New Roman"/>
                <w:sz w:val="24"/>
                <w:szCs w:val="24"/>
              </w:rPr>
              <w:t>Display findings of prototype</w:t>
            </w:r>
          </w:p>
        </w:tc>
        <w:tc>
          <w:tcPr>
            <w:tcW w:w="2217" w:type="dxa"/>
          </w:tcPr>
          <w:p w14:paraId="0F491F4A" w14:textId="35B4F7FB" w:rsidR="00067510" w:rsidRPr="007F38A3" w:rsidRDefault="000F1770" w:rsidP="005D43C3">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7F38A3">
              <w:rPr>
                <w:rFonts w:cs="Times New Roman"/>
                <w:sz w:val="24"/>
                <w:szCs w:val="24"/>
              </w:rPr>
              <w:t>1</w:t>
            </w:r>
          </w:p>
        </w:tc>
      </w:tr>
      <w:tr w:rsidR="00101F9E" w:rsidRPr="007F38A3" w14:paraId="2FBEA2E7" w14:textId="77777777" w:rsidTr="00F92421">
        <w:tc>
          <w:tcPr>
            <w:cnfStyle w:val="001000000000" w:firstRow="0" w:lastRow="0" w:firstColumn="1" w:lastColumn="0" w:oddVBand="0" w:evenVBand="0" w:oddHBand="0" w:evenHBand="0" w:firstRowFirstColumn="0" w:firstRowLastColumn="0" w:lastRowFirstColumn="0" w:lastRowLastColumn="0"/>
            <w:tcW w:w="1413" w:type="dxa"/>
          </w:tcPr>
          <w:p w14:paraId="182CB26A" w14:textId="77777777" w:rsidR="00101F9E" w:rsidRPr="007F38A3" w:rsidRDefault="00101F9E" w:rsidP="005D43C3">
            <w:pPr>
              <w:spacing w:line="360" w:lineRule="auto"/>
              <w:jc w:val="center"/>
              <w:rPr>
                <w:rFonts w:cs="Times New Roman"/>
                <w:sz w:val="24"/>
                <w:szCs w:val="24"/>
              </w:rPr>
            </w:pPr>
            <w:r w:rsidRPr="007F38A3">
              <w:rPr>
                <w:rFonts w:cs="Times New Roman"/>
                <w:sz w:val="24"/>
                <w:szCs w:val="24"/>
              </w:rPr>
              <w:t>006</w:t>
            </w:r>
          </w:p>
        </w:tc>
        <w:tc>
          <w:tcPr>
            <w:tcW w:w="5386" w:type="dxa"/>
          </w:tcPr>
          <w:p w14:paraId="05C556B1" w14:textId="1F3A1167" w:rsidR="00101F9E" w:rsidRPr="007F38A3" w:rsidRDefault="00101F9E" w:rsidP="005D43C3">
            <w:pPr>
              <w:spacing w:line="360" w:lineRule="auto"/>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7F38A3">
              <w:rPr>
                <w:rFonts w:cs="Times New Roman"/>
                <w:sz w:val="24"/>
                <w:szCs w:val="24"/>
              </w:rPr>
              <w:t xml:space="preserve">Write </w:t>
            </w:r>
            <w:r w:rsidRPr="007F38A3">
              <w:rPr>
                <w:rFonts w:cs="Times New Roman"/>
                <w:i/>
                <w:iCs/>
                <w:sz w:val="24"/>
                <w:szCs w:val="24"/>
              </w:rPr>
              <w:t>Python</w:t>
            </w:r>
            <w:r w:rsidRPr="007F38A3">
              <w:rPr>
                <w:rFonts w:cs="Times New Roman"/>
                <w:sz w:val="24"/>
                <w:szCs w:val="24"/>
              </w:rPr>
              <w:t xml:space="preserve"> script to perform a web scrape on </w:t>
            </w:r>
            <w:r w:rsidRPr="007F38A3">
              <w:rPr>
                <w:rFonts w:cs="Times New Roman"/>
                <w:i/>
                <w:iCs/>
                <w:sz w:val="24"/>
                <w:szCs w:val="24"/>
              </w:rPr>
              <w:t xml:space="preserve">Official UK Charts </w:t>
            </w:r>
            <w:r w:rsidRPr="007F38A3">
              <w:rPr>
                <w:rFonts w:cs="Times New Roman"/>
                <w:sz w:val="24"/>
                <w:szCs w:val="24"/>
              </w:rPr>
              <w:t>website</w:t>
            </w:r>
          </w:p>
        </w:tc>
        <w:tc>
          <w:tcPr>
            <w:tcW w:w="2217" w:type="dxa"/>
          </w:tcPr>
          <w:p w14:paraId="7E9B8808" w14:textId="7A9A2475" w:rsidR="00101F9E" w:rsidRPr="007F38A3" w:rsidRDefault="000F1770" w:rsidP="005D43C3">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7F38A3">
              <w:rPr>
                <w:rFonts w:cs="Times New Roman"/>
                <w:sz w:val="24"/>
                <w:szCs w:val="24"/>
              </w:rPr>
              <w:t>1</w:t>
            </w:r>
          </w:p>
        </w:tc>
      </w:tr>
      <w:tr w:rsidR="00101F9E" w:rsidRPr="007F38A3" w14:paraId="117D0324" w14:textId="77777777" w:rsidTr="00F924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F7C4578" w14:textId="77777777" w:rsidR="00101F9E" w:rsidRPr="007F38A3" w:rsidRDefault="00101F9E" w:rsidP="005D43C3">
            <w:pPr>
              <w:spacing w:line="360" w:lineRule="auto"/>
              <w:jc w:val="center"/>
              <w:rPr>
                <w:rFonts w:cs="Times New Roman"/>
                <w:sz w:val="24"/>
                <w:szCs w:val="24"/>
              </w:rPr>
            </w:pPr>
            <w:r w:rsidRPr="007F38A3">
              <w:rPr>
                <w:rFonts w:cs="Times New Roman"/>
                <w:sz w:val="24"/>
                <w:szCs w:val="24"/>
              </w:rPr>
              <w:t>007</w:t>
            </w:r>
          </w:p>
        </w:tc>
        <w:tc>
          <w:tcPr>
            <w:tcW w:w="5386" w:type="dxa"/>
          </w:tcPr>
          <w:p w14:paraId="1D81E65C" w14:textId="3680545E" w:rsidR="00101F9E" w:rsidRPr="007F38A3" w:rsidRDefault="00101F9E" w:rsidP="005D43C3">
            <w:pPr>
              <w:spacing w:line="360" w:lineRule="auto"/>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7F38A3">
              <w:rPr>
                <w:rFonts w:cs="Times New Roman"/>
                <w:sz w:val="24"/>
                <w:szCs w:val="24"/>
              </w:rPr>
              <w:t xml:space="preserve">Test interaction with </w:t>
            </w:r>
            <w:r w:rsidRPr="007F38A3">
              <w:rPr>
                <w:rFonts w:cs="Times New Roman"/>
                <w:i/>
                <w:iCs/>
                <w:sz w:val="24"/>
                <w:szCs w:val="24"/>
              </w:rPr>
              <w:t xml:space="preserve">Beautiful Soup </w:t>
            </w:r>
            <w:r w:rsidRPr="007F38A3">
              <w:rPr>
                <w:rFonts w:cs="Times New Roman"/>
                <w:sz w:val="24"/>
                <w:szCs w:val="24"/>
              </w:rPr>
              <w:t>for web scraping</w:t>
            </w:r>
          </w:p>
        </w:tc>
        <w:tc>
          <w:tcPr>
            <w:tcW w:w="2217" w:type="dxa"/>
          </w:tcPr>
          <w:p w14:paraId="1B6F2221" w14:textId="1CE6F3DA" w:rsidR="00101F9E" w:rsidRPr="007F38A3" w:rsidRDefault="00173EF7" w:rsidP="005D43C3">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7F38A3">
              <w:rPr>
                <w:rFonts w:cs="Times New Roman"/>
                <w:sz w:val="24"/>
                <w:szCs w:val="24"/>
              </w:rPr>
              <w:t>1</w:t>
            </w:r>
          </w:p>
        </w:tc>
      </w:tr>
      <w:tr w:rsidR="00101F9E" w:rsidRPr="007F38A3" w14:paraId="4952F8EE" w14:textId="77777777" w:rsidTr="00F92421">
        <w:tc>
          <w:tcPr>
            <w:cnfStyle w:val="001000000000" w:firstRow="0" w:lastRow="0" w:firstColumn="1" w:lastColumn="0" w:oddVBand="0" w:evenVBand="0" w:oddHBand="0" w:evenHBand="0" w:firstRowFirstColumn="0" w:firstRowLastColumn="0" w:lastRowFirstColumn="0" w:lastRowLastColumn="0"/>
            <w:tcW w:w="1413" w:type="dxa"/>
          </w:tcPr>
          <w:p w14:paraId="03EE2392" w14:textId="77777777" w:rsidR="00101F9E" w:rsidRPr="007F38A3" w:rsidRDefault="00101F9E" w:rsidP="005D43C3">
            <w:pPr>
              <w:spacing w:line="360" w:lineRule="auto"/>
              <w:jc w:val="center"/>
              <w:rPr>
                <w:rFonts w:cs="Times New Roman"/>
                <w:sz w:val="24"/>
                <w:szCs w:val="24"/>
              </w:rPr>
            </w:pPr>
            <w:r w:rsidRPr="007F38A3">
              <w:rPr>
                <w:rFonts w:cs="Times New Roman"/>
                <w:sz w:val="24"/>
                <w:szCs w:val="24"/>
              </w:rPr>
              <w:t>008</w:t>
            </w:r>
          </w:p>
        </w:tc>
        <w:tc>
          <w:tcPr>
            <w:tcW w:w="5386" w:type="dxa"/>
          </w:tcPr>
          <w:p w14:paraId="61D740F3" w14:textId="292FD797" w:rsidR="00101F9E" w:rsidRPr="007F38A3" w:rsidRDefault="00101F9E" w:rsidP="005D43C3">
            <w:pPr>
              <w:spacing w:line="360" w:lineRule="auto"/>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7F38A3">
              <w:rPr>
                <w:rFonts w:cs="Times New Roman"/>
                <w:sz w:val="24"/>
                <w:szCs w:val="24"/>
              </w:rPr>
              <w:t>Save web scrape data to .csv file</w:t>
            </w:r>
          </w:p>
        </w:tc>
        <w:tc>
          <w:tcPr>
            <w:tcW w:w="2217" w:type="dxa"/>
          </w:tcPr>
          <w:p w14:paraId="19E38ADD" w14:textId="68856373" w:rsidR="00101F9E" w:rsidRPr="007F38A3" w:rsidRDefault="000F1770" w:rsidP="005D43C3">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7F38A3">
              <w:rPr>
                <w:rFonts w:cs="Times New Roman"/>
                <w:sz w:val="24"/>
                <w:szCs w:val="24"/>
              </w:rPr>
              <w:t>1</w:t>
            </w:r>
          </w:p>
        </w:tc>
      </w:tr>
      <w:tr w:rsidR="00101F9E" w:rsidRPr="007F38A3" w14:paraId="485AD25C" w14:textId="77777777" w:rsidTr="00F924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0F24A897" w14:textId="77777777" w:rsidR="00101F9E" w:rsidRPr="007F38A3" w:rsidRDefault="00101F9E" w:rsidP="005D43C3">
            <w:pPr>
              <w:spacing w:line="360" w:lineRule="auto"/>
              <w:jc w:val="center"/>
              <w:rPr>
                <w:rFonts w:cs="Times New Roman"/>
                <w:sz w:val="24"/>
                <w:szCs w:val="24"/>
              </w:rPr>
            </w:pPr>
            <w:r w:rsidRPr="007F38A3">
              <w:rPr>
                <w:rFonts w:cs="Times New Roman"/>
                <w:sz w:val="24"/>
                <w:szCs w:val="24"/>
              </w:rPr>
              <w:t>009</w:t>
            </w:r>
          </w:p>
        </w:tc>
        <w:tc>
          <w:tcPr>
            <w:tcW w:w="5386" w:type="dxa"/>
          </w:tcPr>
          <w:p w14:paraId="0C647270" w14:textId="4BA2A8A6" w:rsidR="00101F9E" w:rsidRPr="007F38A3" w:rsidRDefault="00101F9E" w:rsidP="005D43C3">
            <w:pPr>
              <w:spacing w:line="360" w:lineRule="auto"/>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7F38A3">
              <w:rPr>
                <w:rFonts w:cs="Times New Roman"/>
                <w:sz w:val="24"/>
                <w:szCs w:val="24"/>
              </w:rPr>
              <w:t>Perform data pre-processing and cleaning data</w:t>
            </w:r>
          </w:p>
        </w:tc>
        <w:tc>
          <w:tcPr>
            <w:tcW w:w="2217" w:type="dxa"/>
          </w:tcPr>
          <w:p w14:paraId="0486F467" w14:textId="6325A72B" w:rsidR="00101F9E" w:rsidRPr="007F38A3" w:rsidRDefault="00173EF7" w:rsidP="005D43C3">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7F38A3">
              <w:rPr>
                <w:rFonts w:cs="Times New Roman"/>
                <w:sz w:val="24"/>
                <w:szCs w:val="24"/>
              </w:rPr>
              <w:t>1</w:t>
            </w:r>
          </w:p>
        </w:tc>
      </w:tr>
      <w:tr w:rsidR="00101F9E" w:rsidRPr="007F38A3" w14:paraId="75B78A2F" w14:textId="77777777" w:rsidTr="00F92421">
        <w:tc>
          <w:tcPr>
            <w:cnfStyle w:val="001000000000" w:firstRow="0" w:lastRow="0" w:firstColumn="1" w:lastColumn="0" w:oddVBand="0" w:evenVBand="0" w:oddHBand="0" w:evenHBand="0" w:firstRowFirstColumn="0" w:firstRowLastColumn="0" w:lastRowFirstColumn="0" w:lastRowLastColumn="0"/>
            <w:tcW w:w="1413" w:type="dxa"/>
          </w:tcPr>
          <w:p w14:paraId="5F44DD13" w14:textId="77777777" w:rsidR="00101F9E" w:rsidRPr="007F38A3" w:rsidRDefault="00101F9E" w:rsidP="005D43C3">
            <w:pPr>
              <w:spacing w:line="360" w:lineRule="auto"/>
              <w:jc w:val="center"/>
              <w:rPr>
                <w:rFonts w:cs="Times New Roman"/>
                <w:sz w:val="24"/>
                <w:szCs w:val="24"/>
              </w:rPr>
            </w:pPr>
            <w:r w:rsidRPr="007F38A3">
              <w:rPr>
                <w:rFonts w:cs="Times New Roman"/>
                <w:sz w:val="24"/>
                <w:szCs w:val="24"/>
              </w:rPr>
              <w:t>010</w:t>
            </w:r>
          </w:p>
        </w:tc>
        <w:tc>
          <w:tcPr>
            <w:tcW w:w="5386" w:type="dxa"/>
          </w:tcPr>
          <w:p w14:paraId="6FE210F2" w14:textId="6088A97A" w:rsidR="00101F9E" w:rsidRPr="007F38A3" w:rsidRDefault="00101F9E" w:rsidP="005D43C3">
            <w:pPr>
              <w:spacing w:line="360" w:lineRule="auto"/>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7F38A3">
              <w:rPr>
                <w:rFonts w:cs="Times New Roman"/>
                <w:sz w:val="24"/>
                <w:szCs w:val="24"/>
              </w:rPr>
              <w:t xml:space="preserve">Upload .csv file to </w:t>
            </w:r>
            <w:r w:rsidRPr="007F38A3">
              <w:rPr>
                <w:rFonts w:cs="Times New Roman"/>
                <w:i/>
                <w:iCs/>
                <w:sz w:val="24"/>
                <w:szCs w:val="24"/>
              </w:rPr>
              <w:t>data.world</w:t>
            </w:r>
          </w:p>
        </w:tc>
        <w:tc>
          <w:tcPr>
            <w:tcW w:w="2217" w:type="dxa"/>
          </w:tcPr>
          <w:p w14:paraId="4EB0F518" w14:textId="368B0692" w:rsidR="00101F9E" w:rsidRPr="007F38A3" w:rsidRDefault="00173EF7" w:rsidP="005D43C3">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7F38A3">
              <w:rPr>
                <w:rFonts w:cs="Times New Roman"/>
                <w:sz w:val="24"/>
                <w:szCs w:val="24"/>
              </w:rPr>
              <w:t>2</w:t>
            </w:r>
          </w:p>
        </w:tc>
      </w:tr>
      <w:tr w:rsidR="00101F9E" w:rsidRPr="007F38A3" w14:paraId="7DB640E1" w14:textId="77777777" w:rsidTr="00F924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1D3D1F91" w14:textId="77777777" w:rsidR="00101F9E" w:rsidRPr="007F38A3" w:rsidRDefault="00101F9E" w:rsidP="005D43C3">
            <w:pPr>
              <w:spacing w:line="360" w:lineRule="auto"/>
              <w:jc w:val="center"/>
              <w:rPr>
                <w:rFonts w:cs="Times New Roman"/>
                <w:sz w:val="24"/>
                <w:szCs w:val="24"/>
              </w:rPr>
            </w:pPr>
            <w:r w:rsidRPr="007F38A3">
              <w:rPr>
                <w:rFonts w:cs="Times New Roman"/>
                <w:sz w:val="24"/>
                <w:szCs w:val="24"/>
              </w:rPr>
              <w:t>011</w:t>
            </w:r>
          </w:p>
        </w:tc>
        <w:tc>
          <w:tcPr>
            <w:tcW w:w="5386" w:type="dxa"/>
          </w:tcPr>
          <w:p w14:paraId="4CF0C622" w14:textId="5CE47187" w:rsidR="00101F9E" w:rsidRPr="007F38A3" w:rsidRDefault="00101F9E" w:rsidP="005D43C3">
            <w:pPr>
              <w:spacing w:line="360" w:lineRule="auto"/>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7F38A3">
              <w:rPr>
                <w:rFonts w:cs="Times New Roman"/>
                <w:sz w:val="24"/>
                <w:szCs w:val="24"/>
              </w:rPr>
              <w:t xml:space="preserve">Create </w:t>
            </w:r>
            <w:r w:rsidRPr="007F38A3">
              <w:rPr>
                <w:rFonts w:cs="Times New Roman"/>
                <w:i/>
                <w:iCs/>
                <w:sz w:val="24"/>
                <w:szCs w:val="24"/>
              </w:rPr>
              <w:t>Python</w:t>
            </w:r>
            <w:r w:rsidRPr="007F38A3">
              <w:rPr>
                <w:rFonts w:cs="Times New Roman"/>
                <w:sz w:val="24"/>
                <w:szCs w:val="24"/>
              </w:rPr>
              <w:t xml:space="preserve"> script to be run on UK Charts</w:t>
            </w:r>
          </w:p>
        </w:tc>
        <w:tc>
          <w:tcPr>
            <w:tcW w:w="2217" w:type="dxa"/>
          </w:tcPr>
          <w:p w14:paraId="4BEDD2A1" w14:textId="0E87E2BD" w:rsidR="00101F9E" w:rsidRPr="007F38A3" w:rsidRDefault="00173EF7" w:rsidP="005D43C3">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7F38A3">
              <w:rPr>
                <w:rFonts w:cs="Times New Roman"/>
                <w:sz w:val="24"/>
                <w:szCs w:val="24"/>
              </w:rPr>
              <w:t>1</w:t>
            </w:r>
          </w:p>
        </w:tc>
      </w:tr>
      <w:tr w:rsidR="00101F9E" w:rsidRPr="007F38A3" w14:paraId="7B39304D" w14:textId="77777777" w:rsidTr="00F92421">
        <w:tc>
          <w:tcPr>
            <w:cnfStyle w:val="001000000000" w:firstRow="0" w:lastRow="0" w:firstColumn="1" w:lastColumn="0" w:oddVBand="0" w:evenVBand="0" w:oddHBand="0" w:evenHBand="0" w:firstRowFirstColumn="0" w:firstRowLastColumn="0" w:lastRowFirstColumn="0" w:lastRowLastColumn="0"/>
            <w:tcW w:w="1413" w:type="dxa"/>
          </w:tcPr>
          <w:p w14:paraId="53E3E223" w14:textId="77777777" w:rsidR="00101F9E" w:rsidRPr="007F38A3" w:rsidRDefault="00101F9E" w:rsidP="005D43C3">
            <w:pPr>
              <w:spacing w:line="360" w:lineRule="auto"/>
              <w:jc w:val="center"/>
              <w:rPr>
                <w:rFonts w:cs="Times New Roman"/>
                <w:sz w:val="24"/>
                <w:szCs w:val="24"/>
              </w:rPr>
            </w:pPr>
            <w:r w:rsidRPr="007F38A3">
              <w:rPr>
                <w:rFonts w:cs="Times New Roman"/>
                <w:sz w:val="24"/>
                <w:szCs w:val="24"/>
              </w:rPr>
              <w:t>012</w:t>
            </w:r>
          </w:p>
        </w:tc>
        <w:tc>
          <w:tcPr>
            <w:tcW w:w="5386" w:type="dxa"/>
          </w:tcPr>
          <w:p w14:paraId="68672FDB" w14:textId="48D18049" w:rsidR="00101F9E" w:rsidRPr="007F38A3" w:rsidRDefault="00101F9E" w:rsidP="005D43C3">
            <w:pPr>
              <w:spacing w:line="360" w:lineRule="auto"/>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7F38A3">
              <w:rPr>
                <w:rFonts w:cs="Times New Roman"/>
                <w:sz w:val="24"/>
                <w:szCs w:val="24"/>
              </w:rPr>
              <w:t>Import essential packages into application</w:t>
            </w:r>
          </w:p>
        </w:tc>
        <w:tc>
          <w:tcPr>
            <w:tcW w:w="2217" w:type="dxa"/>
          </w:tcPr>
          <w:p w14:paraId="59A3C7EA" w14:textId="0E121C05" w:rsidR="00101F9E" w:rsidRPr="007F38A3" w:rsidRDefault="00173EF7" w:rsidP="005D43C3">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7F38A3">
              <w:rPr>
                <w:rFonts w:cs="Times New Roman"/>
                <w:sz w:val="24"/>
                <w:szCs w:val="24"/>
              </w:rPr>
              <w:t>1</w:t>
            </w:r>
          </w:p>
        </w:tc>
      </w:tr>
      <w:tr w:rsidR="00101F9E" w:rsidRPr="007F38A3" w14:paraId="53D5528D" w14:textId="77777777" w:rsidTr="00F924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BFEE113" w14:textId="77777777" w:rsidR="00101F9E" w:rsidRPr="007F38A3" w:rsidRDefault="00101F9E" w:rsidP="005D43C3">
            <w:pPr>
              <w:spacing w:line="360" w:lineRule="auto"/>
              <w:jc w:val="center"/>
              <w:rPr>
                <w:rFonts w:cs="Times New Roman"/>
                <w:sz w:val="24"/>
                <w:szCs w:val="24"/>
              </w:rPr>
            </w:pPr>
            <w:r w:rsidRPr="007F38A3">
              <w:rPr>
                <w:rFonts w:cs="Times New Roman"/>
                <w:sz w:val="24"/>
                <w:szCs w:val="24"/>
              </w:rPr>
              <w:t>013</w:t>
            </w:r>
          </w:p>
        </w:tc>
        <w:tc>
          <w:tcPr>
            <w:tcW w:w="5386" w:type="dxa"/>
          </w:tcPr>
          <w:p w14:paraId="5C0D6D58" w14:textId="2E21BD03" w:rsidR="00101F9E" w:rsidRPr="007F38A3" w:rsidRDefault="00C13580" w:rsidP="005D43C3">
            <w:pPr>
              <w:spacing w:line="360" w:lineRule="auto"/>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7F38A3">
              <w:rPr>
                <w:rFonts w:cs="Times New Roman"/>
                <w:sz w:val="24"/>
                <w:szCs w:val="24"/>
              </w:rPr>
              <w:t xml:space="preserve">Gather data </w:t>
            </w:r>
            <w:r w:rsidR="00101F9E" w:rsidRPr="007F38A3">
              <w:rPr>
                <w:rFonts w:cs="Times New Roman"/>
                <w:sz w:val="24"/>
                <w:szCs w:val="24"/>
              </w:rPr>
              <w:t xml:space="preserve">from </w:t>
            </w:r>
            <w:r w:rsidR="00101F9E" w:rsidRPr="007F38A3">
              <w:rPr>
                <w:rFonts w:cs="Times New Roman"/>
                <w:i/>
                <w:iCs/>
                <w:sz w:val="24"/>
                <w:szCs w:val="24"/>
              </w:rPr>
              <w:t xml:space="preserve">Official UK Charts </w:t>
            </w:r>
            <w:r w:rsidR="00101F9E" w:rsidRPr="007F38A3">
              <w:rPr>
                <w:rFonts w:cs="Times New Roman"/>
                <w:sz w:val="24"/>
                <w:szCs w:val="24"/>
              </w:rPr>
              <w:t>to produce statistics to be analysed</w:t>
            </w:r>
          </w:p>
        </w:tc>
        <w:tc>
          <w:tcPr>
            <w:tcW w:w="2217" w:type="dxa"/>
          </w:tcPr>
          <w:p w14:paraId="0A28A1D6" w14:textId="67C9977F" w:rsidR="00101F9E" w:rsidRPr="007F38A3" w:rsidRDefault="00173EF7" w:rsidP="005D43C3">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7F38A3">
              <w:rPr>
                <w:rFonts w:cs="Times New Roman"/>
                <w:sz w:val="24"/>
                <w:szCs w:val="24"/>
              </w:rPr>
              <w:t>1</w:t>
            </w:r>
          </w:p>
        </w:tc>
      </w:tr>
      <w:tr w:rsidR="00101F9E" w:rsidRPr="007F38A3" w14:paraId="270B4CDD" w14:textId="77777777" w:rsidTr="00F92421">
        <w:tc>
          <w:tcPr>
            <w:cnfStyle w:val="001000000000" w:firstRow="0" w:lastRow="0" w:firstColumn="1" w:lastColumn="0" w:oddVBand="0" w:evenVBand="0" w:oddHBand="0" w:evenHBand="0" w:firstRowFirstColumn="0" w:firstRowLastColumn="0" w:lastRowFirstColumn="0" w:lastRowLastColumn="0"/>
            <w:tcW w:w="1413" w:type="dxa"/>
          </w:tcPr>
          <w:p w14:paraId="39CCD3D3" w14:textId="77777777" w:rsidR="00101F9E" w:rsidRPr="007F38A3" w:rsidRDefault="00101F9E" w:rsidP="005D43C3">
            <w:pPr>
              <w:spacing w:line="360" w:lineRule="auto"/>
              <w:jc w:val="center"/>
              <w:rPr>
                <w:rFonts w:cs="Times New Roman"/>
                <w:sz w:val="24"/>
                <w:szCs w:val="24"/>
              </w:rPr>
            </w:pPr>
            <w:r w:rsidRPr="007F38A3">
              <w:rPr>
                <w:rFonts w:cs="Times New Roman"/>
                <w:sz w:val="24"/>
                <w:szCs w:val="24"/>
              </w:rPr>
              <w:t>014</w:t>
            </w:r>
          </w:p>
        </w:tc>
        <w:tc>
          <w:tcPr>
            <w:tcW w:w="5386" w:type="dxa"/>
          </w:tcPr>
          <w:p w14:paraId="01E70F03" w14:textId="0677330D" w:rsidR="00101F9E" w:rsidRPr="007F38A3" w:rsidRDefault="00101F9E" w:rsidP="005D43C3">
            <w:pPr>
              <w:spacing w:line="360" w:lineRule="auto"/>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7F38A3">
              <w:rPr>
                <w:rFonts w:cs="Times New Roman"/>
                <w:sz w:val="24"/>
                <w:szCs w:val="24"/>
              </w:rPr>
              <w:t>Research academic papers, websites, and articles to gather information on UK Culture and Society</w:t>
            </w:r>
          </w:p>
        </w:tc>
        <w:tc>
          <w:tcPr>
            <w:tcW w:w="2217" w:type="dxa"/>
          </w:tcPr>
          <w:p w14:paraId="183792E6" w14:textId="3BC5DF5E" w:rsidR="00101F9E" w:rsidRPr="007F38A3" w:rsidRDefault="00173EF7" w:rsidP="005D43C3">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7F38A3">
              <w:rPr>
                <w:rFonts w:cs="Times New Roman"/>
                <w:sz w:val="24"/>
                <w:szCs w:val="24"/>
              </w:rPr>
              <w:t>2</w:t>
            </w:r>
          </w:p>
        </w:tc>
      </w:tr>
      <w:tr w:rsidR="00101F9E" w:rsidRPr="007F38A3" w14:paraId="182647A3" w14:textId="77777777" w:rsidTr="00F924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77907374" w14:textId="77777777" w:rsidR="00101F9E" w:rsidRPr="007F38A3" w:rsidRDefault="00101F9E" w:rsidP="005D43C3">
            <w:pPr>
              <w:spacing w:line="360" w:lineRule="auto"/>
              <w:jc w:val="center"/>
              <w:rPr>
                <w:rFonts w:cs="Times New Roman"/>
                <w:sz w:val="24"/>
                <w:szCs w:val="24"/>
              </w:rPr>
            </w:pPr>
            <w:r w:rsidRPr="007F38A3">
              <w:rPr>
                <w:rFonts w:cs="Times New Roman"/>
                <w:sz w:val="24"/>
                <w:szCs w:val="24"/>
              </w:rPr>
              <w:t>015</w:t>
            </w:r>
          </w:p>
        </w:tc>
        <w:tc>
          <w:tcPr>
            <w:tcW w:w="5386" w:type="dxa"/>
          </w:tcPr>
          <w:p w14:paraId="7BAA19AE" w14:textId="3D2C107E" w:rsidR="00101F9E" w:rsidRPr="007F38A3" w:rsidRDefault="00101F9E" w:rsidP="005D43C3">
            <w:pPr>
              <w:spacing w:line="360" w:lineRule="auto"/>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7F38A3">
              <w:rPr>
                <w:rFonts w:cs="Times New Roman"/>
                <w:sz w:val="24"/>
                <w:szCs w:val="24"/>
              </w:rPr>
              <w:t>Perform Sentiment Analysis on lyrical data</w:t>
            </w:r>
          </w:p>
        </w:tc>
        <w:tc>
          <w:tcPr>
            <w:tcW w:w="2217" w:type="dxa"/>
          </w:tcPr>
          <w:p w14:paraId="47A821D2" w14:textId="3116F922" w:rsidR="00101F9E" w:rsidRPr="007F38A3" w:rsidRDefault="00173EF7" w:rsidP="005D43C3">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7F38A3">
              <w:rPr>
                <w:rFonts w:cs="Times New Roman"/>
                <w:sz w:val="24"/>
                <w:szCs w:val="24"/>
              </w:rPr>
              <w:t>1</w:t>
            </w:r>
          </w:p>
        </w:tc>
      </w:tr>
      <w:tr w:rsidR="00101F9E" w:rsidRPr="007F38A3" w14:paraId="373D0EBE" w14:textId="77777777" w:rsidTr="00F92421">
        <w:tc>
          <w:tcPr>
            <w:cnfStyle w:val="001000000000" w:firstRow="0" w:lastRow="0" w:firstColumn="1" w:lastColumn="0" w:oddVBand="0" w:evenVBand="0" w:oddHBand="0" w:evenHBand="0" w:firstRowFirstColumn="0" w:firstRowLastColumn="0" w:lastRowFirstColumn="0" w:lastRowLastColumn="0"/>
            <w:tcW w:w="1413" w:type="dxa"/>
          </w:tcPr>
          <w:p w14:paraId="0F970399" w14:textId="77777777" w:rsidR="00101F9E" w:rsidRPr="007F38A3" w:rsidRDefault="00101F9E" w:rsidP="005D43C3">
            <w:pPr>
              <w:spacing w:line="360" w:lineRule="auto"/>
              <w:jc w:val="center"/>
              <w:rPr>
                <w:rFonts w:cs="Times New Roman"/>
                <w:sz w:val="24"/>
                <w:szCs w:val="24"/>
              </w:rPr>
            </w:pPr>
            <w:r w:rsidRPr="007F38A3">
              <w:rPr>
                <w:rFonts w:cs="Times New Roman"/>
                <w:sz w:val="24"/>
                <w:szCs w:val="24"/>
              </w:rPr>
              <w:t>016</w:t>
            </w:r>
          </w:p>
        </w:tc>
        <w:tc>
          <w:tcPr>
            <w:tcW w:w="5386" w:type="dxa"/>
          </w:tcPr>
          <w:p w14:paraId="2F71ADB8" w14:textId="2B31D392" w:rsidR="00101F9E" w:rsidRPr="007F38A3" w:rsidRDefault="00101F9E" w:rsidP="005D43C3">
            <w:pPr>
              <w:spacing w:line="360" w:lineRule="auto"/>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7F38A3">
              <w:rPr>
                <w:rFonts w:cs="Times New Roman"/>
                <w:sz w:val="24"/>
                <w:szCs w:val="24"/>
              </w:rPr>
              <w:t>Display relevant findings and correlations between UK Culture and Society, in relation to Sentiment Analysis results</w:t>
            </w:r>
          </w:p>
        </w:tc>
        <w:tc>
          <w:tcPr>
            <w:tcW w:w="2217" w:type="dxa"/>
          </w:tcPr>
          <w:p w14:paraId="37223AF8" w14:textId="59605AFA" w:rsidR="00101F9E" w:rsidRPr="007F38A3" w:rsidRDefault="00173EF7" w:rsidP="005D43C3">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7F38A3">
              <w:rPr>
                <w:rFonts w:cs="Times New Roman"/>
                <w:sz w:val="24"/>
                <w:szCs w:val="24"/>
              </w:rPr>
              <w:t>2</w:t>
            </w:r>
          </w:p>
        </w:tc>
      </w:tr>
      <w:tr w:rsidR="00101F9E" w:rsidRPr="007F38A3" w14:paraId="6E159C65" w14:textId="77777777" w:rsidTr="00F924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C6B4FE9" w14:textId="77777777" w:rsidR="00101F9E" w:rsidRPr="007F38A3" w:rsidRDefault="00101F9E" w:rsidP="005D43C3">
            <w:pPr>
              <w:spacing w:line="360" w:lineRule="auto"/>
              <w:jc w:val="center"/>
              <w:rPr>
                <w:rFonts w:cs="Times New Roman"/>
                <w:sz w:val="24"/>
                <w:szCs w:val="24"/>
              </w:rPr>
            </w:pPr>
            <w:r w:rsidRPr="007F38A3">
              <w:rPr>
                <w:rFonts w:cs="Times New Roman"/>
                <w:sz w:val="24"/>
                <w:szCs w:val="24"/>
              </w:rPr>
              <w:t>017</w:t>
            </w:r>
          </w:p>
        </w:tc>
        <w:tc>
          <w:tcPr>
            <w:tcW w:w="5386" w:type="dxa"/>
          </w:tcPr>
          <w:p w14:paraId="7BE58305" w14:textId="599142BF" w:rsidR="00101F9E" w:rsidRPr="007F38A3" w:rsidRDefault="00101F9E" w:rsidP="005D43C3">
            <w:pPr>
              <w:spacing w:line="360" w:lineRule="auto"/>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7F38A3">
              <w:rPr>
                <w:rFonts w:cs="Times New Roman"/>
                <w:sz w:val="24"/>
                <w:szCs w:val="24"/>
              </w:rPr>
              <w:t xml:space="preserve">Integration with </w:t>
            </w:r>
            <w:r w:rsidRPr="007F38A3">
              <w:rPr>
                <w:rFonts w:cs="Times New Roman"/>
                <w:i/>
                <w:iCs/>
                <w:sz w:val="24"/>
                <w:szCs w:val="24"/>
              </w:rPr>
              <w:t>Power</w:t>
            </w:r>
            <w:r w:rsidR="00B46934" w:rsidRPr="007F38A3">
              <w:rPr>
                <w:rFonts w:cs="Times New Roman"/>
                <w:i/>
                <w:iCs/>
                <w:sz w:val="24"/>
                <w:szCs w:val="24"/>
              </w:rPr>
              <w:t xml:space="preserve"> </w:t>
            </w:r>
            <w:r w:rsidRPr="007F38A3">
              <w:rPr>
                <w:rFonts w:cs="Times New Roman"/>
                <w:i/>
                <w:iCs/>
                <w:sz w:val="24"/>
                <w:szCs w:val="24"/>
              </w:rPr>
              <w:t>BI</w:t>
            </w:r>
            <w:r w:rsidRPr="007F38A3">
              <w:rPr>
                <w:rFonts w:cs="Times New Roman"/>
                <w:sz w:val="24"/>
                <w:szCs w:val="24"/>
              </w:rPr>
              <w:t xml:space="preserve"> to visuali</w:t>
            </w:r>
            <w:r w:rsidR="00173EF7" w:rsidRPr="007F38A3">
              <w:rPr>
                <w:rFonts w:cs="Times New Roman"/>
                <w:sz w:val="24"/>
                <w:szCs w:val="24"/>
              </w:rPr>
              <w:t>s</w:t>
            </w:r>
            <w:r w:rsidRPr="007F38A3">
              <w:rPr>
                <w:rFonts w:cs="Times New Roman"/>
                <w:sz w:val="24"/>
                <w:szCs w:val="24"/>
              </w:rPr>
              <w:t>e data</w:t>
            </w:r>
          </w:p>
        </w:tc>
        <w:tc>
          <w:tcPr>
            <w:tcW w:w="2217" w:type="dxa"/>
          </w:tcPr>
          <w:p w14:paraId="2EE04DCE" w14:textId="608F098D" w:rsidR="00101F9E" w:rsidRPr="007F38A3" w:rsidRDefault="00173EF7" w:rsidP="005D43C3">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7F38A3">
              <w:rPr>
                <w:rFonts w:cs="Times New Roman"/>
                <w:sz w:val="24"/>
                <w:szCs w:val="24"/>
              </w:rPr>
              <w:t>3</w:t>
            </w:r>
          </w:p>
        </w:tc>
      </w:tr>
      <w:tr w:rsidR="00101F9E" w:rsidRPr="007F38A3" w14:paraId="00C4DEED" w14:textId="77777777" w:rsidTr="00F92421">
        <w:tc>
          <w:tcPr>
            <w:cnfStyle w:val="001000000000" w:firstRow="0" w:lastRow="0" w:firstColumn="1" w:lastColumn="0" w:oddVBand="0" w:evenVBand="0" w:oddHBand="0" w:evenHBand="0" w:firstRowFirstColumn="0" w:firstRowLastColumn="0" w:lastRowFirstColumn="0" w:lastRowLastColumn="0"/>
            <w:tcW w:w="1413" w:type="dxa"/>
          </w:tcPr>
          <w:p w14:paraId="4E1DB03F" w14:textId="77777777" w:rsidR="00101F9E" w:rsidRPr="007F38A3" w:rsidRDefault="00101F9E" w:rsidP="005D43C3">
            <w:pPr>
              <w:spacing w:line="360" w:lineRule="auto"/>
              <w:jc w:val="center"/>
              <w:rPr>
                <w:rFonts w:cs="Times New Roman"/>
                <w:sz w:val="24"/>
                <w:szCs w:val="24"/>
              </w:rPr>
            </w:pPr>
            <w:r w:rsidRPr="007F38A3">
              <w:rPr>
                <w:rFonts w:cs="Times New Roman"/>
                <w:sz w:val="24"/>
                <w:szCs w:val="24"/>
              </w:rPr>
              <w:t>018</w:t>
            </w:r>
          </w:p>
        </w:tc>
        <w:tc>
          <w:tcPr>
            <w:tcW w:w="5386" w:type="dxa"/>
          </w:tcPr>
          <w:p w14:paraId="63FF4DE8" w14:textId="4C4FDE5C" w:rsidR="00101F9E" w:rsidRPr="007F38A3" w:rsidRDefault="00101F9E" w:rsidP="005D43C3">
            <w:pPr>
              <w:spacing w:line="360" w:lineRule="auto"/>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7F38A3">
              <w:rPr>
                <w:rFonts w:cs="Times New Roman"/>
                <w:sz w:val="24"/>
                <w:szCs w:val="24"/>
              </w:rPr>
              <w:t>Include any other data findings of interest</w:t>
            </w:r>
          </w:p>
        </w:tc>
        <w:tc>
          <w:tcPr>
            <w:tcW w:w="2217" w:type="dxa"/>
          </w:tcPr>
          <w:p w14:paraId="545CA222" w14:textId="6A6E532B" w:rsidR="00101F9E" w:rsidRPr="007F38A3" w:rsidRDefault="00173EF7" w:rsidP="005D43C3">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7F38A3">
              <w:rPr>
                <w:rFonts w:cs="Times New Roman"/>
                <w:sz w:val="24"/>
                <w:szCs w:val="24"/>
              </w:rPr>
              <w:t>3</w:t>
            </w:r>
          </w:p>
        </w:tc>
      </w:tr>
      <w:tr w:rsidR="00101F9E" w:rsidRPr="007F38A3" w14:paraId="7EE56C53" w14:textId="77777777" w:rsidTr="00F924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3A8BEF5" w14:textId="5880A96F" w:rsidR="00101F9E" w:rsidRPr="007F38A3" w:rsidRDefault="00101F9E" w:rsidP="005D43C3">
            <w:pPr>
              <w:spacing w:line="360" w:lineRule="auto"/>
              <w:jc w:val="center"/>
              <w:rPr>
                <w:rFonts w:cs="Times New Roman"/>
              </w:rPr>
            </w:pPr>
            <w:r w:rsidRPr="007F38A3">
              <w:rPr>
                <w:rFonts w:cs="Times New Roman"/>
              </w:rPr>
              <w:t>019</w:t>
            </w:r>
          </w:p>
        </w:tc>
        <w:tc>
          <w:tcPr>
            <w:tcW w:w="5386" w:type="dxa"/>
          </w:tcPr>
          <w:p w14:paraId="3BB29592" w14:textId="2F123F86" w:rsidR="00101F9E" w:rsidRPr="007F38A3" w:rsidRDefault="00101F9E" w:rsidP="005D43C3">
            <w:pPr>
              <w:spacing w:line="360" w:lineRule="auto"/>
              <w:cnfStyle w:val="000000100000" w:firstRow="0" w:lastRow="0" w:firstColumn="0" w:lastColumn="0" w:oddVBand="0" w:evenVBand="0" w:oddHBand="1" w:evenHBand="0" w:firstRowFirstColumn="0" w:firstRowLastColumn="0" w:lastRowFirstColumn="0" w:lastRowLastColumn="0"/>
              <w:rPr>
                <w:rFonts w:cs="Times New Roman"/>
              </w:rPr>
            </w:pPr>
            <w:r w:rsidRPr="007F38A3">
              <w:rPr>
                <w:rFonts w:cs="Times New Roman"/>
                <w:sz w:val="24"/>
                <w:szCs w:val="24"/>
              </w:rPr>
              <w:t>Explain my findings and end conclusions</w:t>
            </w:r>
          </w:p>
        </w:tc>
        <w:tc>
          <w:tcPr>
            <w:tcW w:w="2217" w:type="dxa"/>
          </w:tcPr>
          <w:p w14:paraId="4D20D057" w14:textId="25797682" w:rsidR="00101F9E" w:rsidRPr="007F38A3" w:rsidRDefault="00173EF7" w:rsidP="005D43C3">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7F38A3">
              <w:rPr>
                <w:rFonts w:cs="Times New Roman"/>
              </w:rPr>
              <w:t>1</w:t>
            </w:r>
          </w:p>
        </w:tc>
      </w:tr>
    </w:tbl>
    <w:p w14:paraId="6752A7B1" w14:textId="77777777" w:rsidR="00E44D79" w:rsidRPr="007F38A3" w:rsidRDefault="00E44D79" w:rsidP="005D43C3"/>
    <w:p w14:paraId="3DD6A623" w14:textId="1DCC35C4" w:rsidR="00282921" w:rsidRPr="007F38A3" w:rsidRDefault="000E5D87" w:rsidP="005D43C3">
      <w:pPr>
        <w:pStyle w:val="Heading2"/>
      </w:pPr>
      <w:bookmarkStart w:id="47" w:name="_Toc73208413"/>
      <w:r>
        <w:t>4</w:t>
      </w:r>
      <w:r w:rsidR="002E7326" w:rsidRPr="007F38A3">
        <w:t>.4.1.2</w:t>
      </w:r>
      <w:r w:rsidR="002E7326" w:rsidRPr="007F38A3">
        <w:tab/>
        <w:t>User Stories</w:t>
      </w:r>
      <w:bookmarkEnd w:id="47"/>
      <w:r w:rsidR="00792265" w:rsidRPr="007F38A3">
        <w:t xml:space="preserve"> </w:t>
      </w:r>
    </w:p>
    <w:tbl>
      <w:tblPr>
        <w:tblStyle w:val="PlainTable1"/>
        <w:tblW w:w="0" w:type="auto"/>
        <w:tblLook w:val="04A0" w:firstRow="1" w:lastRow="0" w:firstColumn="1" w:lastColumn="0" w:noHBand="0" w:noVBand="1"/>
      </w:tblPr>
      <w:tblGrid>
        <w:gridCol w:w="2972"/>
        <w:gridCol w:w="6044"/>
      </w:tblGrid>
      <w:tr w:rsidR="00F5519C" w:rsidRPr="007F38A3" w14:paraId="40E7137E" w14:textId="77777777" w:rsidTr="002829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shd w:val="clear" w:color="auto" w:fill="4F81BD" w:themeFill="accent1"/>
          </w:tcPr>
          <w:p w14:paraId="2E3C7E14" w14:textId="1B110D39" w:rsidR="00F5519C" w:rsidRPr="007F38A3" w:rsidRDefault="00F5519C" w:rsidP="005D43C3">
            <w:pPr>
              <w:spacing w:line="360" w:lineRule="auto"/>
              <w:rPr>
                <w:color w:val="FFFFFF" w:themeColor="background1"/>
                <w:sz w:val="24"/>
                <w:szCs w:val="24"/>
              </w:rPr>
            </w:pPr>
            <w:r w:rsidRPr="007F38A3">
              <w:rPr>
                <w:color w:val="FFFFFF" w:themeColor="background1"/>
                <w:sz w:val="24"/>
                <w:szCs w:val="24"/>
              </w:rPr>
              <w:t>User Story</w:t>
            </w:r>
            <w:r w:rsidR="00197C2A" w:rsidRPr="007F38A3">
              <w:rPr>
                <w:color w:val="FFFFFF" w:themeColor="background1"/>
                <w:sz w:val="24"/>
                <w:szCs w:val="24"/>
              </w:rPr>
              <w:t xml:space="preserve"> ID</w:t>
            </w:r>
          </w:p>
        </w:tc>
        <w:tc>
          <w:tcPr>
            <w:tcW w:w="6044" w:type="dxa"/>
            <w:shd w:val="clear" w:color="auto" w:fill="4F81BD" w:themeFill="accent1"/>
          </w:tcPr>
          <w:p w14:paraId="61BD9417" w14:textId="715E4542" w:rsidR="00F5519C" w:rsidRPr="007F38A3" w:rsidRDefault="00F5519C" w:rsidP="005D43C3">
            <w:pPr>
              <w:spacing w:line="360" w:lineRule="auto"/>
              <w:cnfStyle w:val="100000000000" w:firstRow="1" w:lastRow="0" w:firstColumn="0" w:lastColumn="0" w:oddVBand="0" w:evenVBand="0" w:oddHBand="0" w:evenHBand="0" w:firstRowFirstColumn="0" w:firstRowLastColumn="0" w:lastRowFirstColumn="0" w:lastRowLastColumn="0"/>
              <w:rPr>
                <w:b w:val="0"/>
                <w:bCs w:val="0"/>
                <w:color w:val="FFFFFF" w:themeColor="background1"/>
                <w:sz w:val="24"/>
                <w:szCs w:val="24"/>
              </w:rPr>
            </w:pPr>
            <w:r w:rsidRPr="007F38A3">
              <w:rPr>
                <w:b w:val="0"/>
                <w:bCs w:val="0"/>
                <w:color w:val="FFFFFF" w:themeColor="background1"/>
                <w:sz w:val="24"/>
                <w:szCs w:val="24"/>
              </w:rPr>
              <w:t>0</w:t>
            </w:r>
            <w:r w:rsidR="00282921" w:rsidRPr="007F38A3">
              <w:rPr>
                <w:b w:val="0"/>
                <w:bCs w:val="0"/>
                <w:color w:val="FFFFFF" w:themeColor="background1"/>
                <w:sz w:val="24"/>
                <w:szCs w:val="24"/>
              </w:rPr>
              <w:t>01</w:t>
            </w:r>
          </w:p>
        </w:tc>
      </w:tr>
      <w:tr w:rsidR="00F5519C" w:rsidRPr="007F38A3" w14:paraId="61AB6592" w14:textId="77777777" w:rsidTr="00B513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7BE39A24" w14:textId="7B80DB02" w:rsidR="00F5519C" w:rsidRPr="007F38A3" w:rsidRDefault="00F5519C" w:rsidP="005D43C3">
            <w:pPr>
              <w:spacing w:line="360" w:lineRule="auto"/>
              <w:rPr>
                <w:sz w:val="24"/>
                <w:szCs w:val="24"/>
              </w:rPr>
            </w:pPr>
            <w:r w:rsidRPr="007F38A3">
              <w:rPr>
                <w:sz w:val="24"/>
                <w:szCs w:val="24"/>
              </w:rPr>
              <w:t>Unique</w:t>
            </w:r>
            <w:r w:rsidR="00197C2A" w:rsidRPr="007F38A3">
              <w:rPr>
                <w:sz w:val="24"/>
                <w:szCs w:val="24"/>
              </w:rPr>
              <w:t xml:space="preserve"> Feature</w:t>
            </w:r>
            <w:r w:rsidRPr="007F38A3">
              <w:rPr>
                <w:sz w:val="24"/>
                <w:szCs w:val="24"/>
              </w:rPr>
              <w:t xml:space="preserve"> ID</w:t>
            </w:r>
          </w:p>
        </w:tc>
        <w:tc>
          <w:tcPr>
            <w:tcW w:w="6044" w:type="dxa"/>
          </w:tcPr>
          <w:p w14:paraId="659D6152" w14:textId="045392DC" w:rsidR="00F5519C" w:rsidRPr="007F38A3" w:rsidRDefault="00173EF7"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001</w:t>
            </w:r>
          </w:p>
        </w:tc>
      </w:tr>
      <w:tr w:rsidR="00197C2A" w:rsidRPr="007F38A3" w14:paraId="2C639421" w14:textId="77777777" w:rsidTr="00B5130A">
        <w:tc>
          <w:tcPr>
            <w:cnfStyle w:val="001000000000" w:firstRow="0" w:lastRow="0" w:firstColumn="1" w:lastColumn="0" w:oddVBand="0" w:evenVBand="0" w:oddHBand="0" w:evenHBand="0" w:firstRowFirstColumn="0" w:firstRowLastColumn="0" w:lastRowFirstColumn="0" w:lastRowLastColumn="0"/>
            <w:tcW w:w="2972" w:type="dxa"/>
          </w:tcPr>
          <w:p w14:paraId="076489A1" w14:textId="77777777" w:rsidR="00197C2A" w:rsidRPr="007F38A3" w:rsidRDefault="00197C2A" w:rsidP="005D43C3">
            <w:pPr>
              <w:spacing w:line="360" w:lineRule="auto"/>
              <w:rPr>
                <w:sz w:val="24"/>
                <w:szCs w:val="24"/>
              </w:rPr>
            </w:pPr>
            <w:r w:rsidRPr="007F38A3">
              <w:rPr>
                <w:sz w:val="24"/>
                <w:szCs w:val="24"/>
              </w:rPr>
              <w:t>Title</w:t>
            </w:r>
          </w:p>
        </w:tc>
        <w:tc>
          <w:tcPr>
            <w:tcW w:w="6044" w:type="dxa"/>
          </w:tcPr>
          <w:p w14:paraId="37009512" w14:textId="665CD37C" w:rsidR="00197C2A" w:rsidRPr="007F38A3" w:rsidRDefault="00197C2A" w:rsidP="005D43C3">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7F38A3">
              <w:rPr>
                <w:rFonts w:cs="Times New Roman"/>
                <w:sz w:val="24"/>
                <w:szCs w:val="24"/>
              </w:rPr>
              <w:t>Access to either Google Colab or Jupyter Notebook</w:t>
            </w:r>
          </w:p>
        </w:tc>
      </w:tr>
      <w:tr w:rsidR="00197C2A" w:rsidRPr="007F38A3" w14:paraId="2F10D22B" w14:textId="77777777" w:rsidTr="00B513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03367F7F" w14:textId="77777777" w:rsidR="00197C2A" w:rsidRPr="007F38A3" w:rsidRDefault="00197C2A" w:rsidP="005D43C3">
            <w:pPr>
              <w:spacing w:line="360" w:lineRule="auto"/>
              <w:rPr>
                <w:sz w:val="24"/>
                <w:szCs w:val="24"/>
              </w:rPr>
            </w:pPr>
            <w:r w:rsidRPr="007F38A3">
              <w:rPr>
                <w:sz w:val="24"/>
                <w:szCs w:val="24"/>
              </w:rPr>
              <w:t>Description</w:t>
            </w:r>
          </w:p>
        </w:tc>
        <w:tc>
          <w:tcPr>
            <w:tcW w:w="6044" w:type="dxa"/>
          </w:tcPr>
          <w:p w14:paraId="40534486" w14:textId="77777777" w:rsidR="00D731AE" w:rsidRPr="007F38A3" w:rsidRDefault="00197C2A"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 xml:space="preserve">As a user, </w:t>
            </w:r>
          </w:p>
          <w:p w14:paraId="0DF021AF" w14:textId="77777777" w:rsidR="00D731AE" w:rsidRPr="007F38A3" w:rsidRDefault="00197C2A"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I want to</w:t>
            </w:r>
            <w:r w:rsidR="008931EE" w:rsidRPr="007F38A3">
              <w:rPr>
                <w:sz w:val="24"/>
                <w:szCs w:val="24"/>
              </w:rPr>
              <w:t xml:space="preserve"> find a suitable environment</w:t>
            </w:r>
            <w:r w:rsidRPr="007F38A3">
              <w:rPr>
                <w:sz w:val="24"/>
                <w:szCs w:val="24"/>
              </w:rPr>
              <w:t xml:space="preserve">, </w:t>
            </w:r>
          </w:p>
          <w:p w14:paraId="5CC5E5E1" w14:textId="557894C5" w:rsidR="00197C2A" w:rsidRPr="007F38A3" w:rsidRDefault="00197C2A"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so that</w:t>
            </w:r>
            <w:r w:rsidR="008931EE" w:rsidRPr="007F38A3">
              <w:rPr>
                <w:sz w:val="24"/>
                <w:szCs w:val="24"/>
              </w:rPr>
              <w:t xml:space="preserve"> I can create and produce Python language code</w:t>
            </w:r>
            <w:r w:rsidR="00D731AE" w:rsidRPr="007F38A3">
              <w:rPr>
                <w:sz w:val="24"/>
                <w:szCs w:val="24"/>
              </w:rPr>
              <w:t>,</w:t>
            </w:r>
            <w:r w:rsidR="008931EE" w:rsidRPr="007F38A3">
              <w:rPr>
                <w:sz w:val="24"/>
                <w:szCs w:val="24"/>
              </w:rPr>
              <w:t xml:space="preserve"> in order to </w:t>
            </w:r>
            <w:r w:rsidR="00D731AE" w:rsidRPr="007F38A3">
              <w:rPr>
                <w:sz w:val="24"/>
                <w:szCs w:val="24"/>
              </w:rPr>
              <w:t>pro</w:t>
            </w:r>
            <w:r w:rsidR="008931EE" w:rsidRPr="007F38A3">
              <w:rPr>
                <w:sz w:val="24"/>
                <w:szCs w:val="24"/>
              </w:rPr>
              <w:t>ceed with this project.</w:t>
            </w:r>
          </w:p>
        </w:tc>
      </w:tr>
      <w:tr w:rsidR="00197C2A" w:rsidRPr="007F38A3" w14:paraId="15F2CF1A" w14:textId="77777777" w:rsidTr="00B5130A">
        <w:tc>
          <w:tcPr>
            <w:cnfStyle w:val="001000000000" w:firstRow="0" w:lastRow="0" w:firstColumn="1" w:lastColumn="0" w:oddVBand="0" w:evenVBand="0" w:oddHBand="0" w:evenHBand="0" w:firstRowFirstColumn="0" w:firstRowLastColumn="0" w:lastRowFirstColumn="0" w:lastRowLastColumn="0"/>
            <w:tcW w:w="2972" w:type="dxa"/>
          </w:tcPr>
          <w:p w14:paraId="335B758B" w14:textId="77777777" w:rsidR="00197C2A" w:rsidRPr="007F38A3" w:rsidRDefault="00197C2A" w:rsidP="005D43C3">
            <w:pPr>
              <w:spacing w:line="360" w:lineRule="auto"/>
              <w:rPr>
                <w:sz w:val="24"/>
                <w:szCs w:val="24"/>
              </w:rPr>
            </w:pPr>
            <w:r w:rsidRPr="007F38A3">
              <w:rPr>
                <w:sz w:val="24"/>
                <w:szCs w:val="24"/>
              </w:rPr>
              <w:t>MoSCoW priority</w:t>
            </w:r>
          </w:p>
        </w:tc>
        <w:tc>
          <w:tcPr>
            <w:tcW w:w="6044" w:type="dxa"/>
          </w:tcPr>
          <w:p w14:paraId="56B918A1" w14:textId="1535A8F6" w:rsidR="00197C2A" w:rsidRPr="007F38A3" w:rsidRDefault="00197C2A" w:rsidP="005D43C3">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7F38A3">
              <w:rPr>
                <w:sz w:val="24"/>
                <w:szCs w:val="24"/>
              </w:rPr>
              <w:t>1</w:t>
            </w:r>
          </w:p>
        </w:tc>
      </w:tr>
      <w:tr w:rsidR="00197C2A" w:rsidRPr="007F38A3" w14:paraId="3CF0A51B" w14:textId="77777777" w:rsidTr="00B513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1EFFE087" w14:textId="77777777" w:rsidR="00197C2A" w:rsidRPr="007F38A3" w:rsidRDefault="00197C2A" w:rsidP="005D43C3">
            <w:pPr>
              <w:spacing w:line="360" w:lineRule="auto"/>
              <w:rPr>
                <w:sz w:val="24"/>
                <w:szCs w:val="24"/>
              </w:rPr>
            </w:pPr>
            <w:r w:rsidRPr="007F38A3">
              <w:rPr>
                <w:sz w:val="24"/>
                <w:szCs w:val="24"/>
              </w:rPr>
              <w:t>Estimated time (hours)</w:t>
            </w:r>
          </w:p>
        </w:tc>
        <w:tc>
          <w:tcPr>
            <w:tcW w:w="6044" w:type="dxa"/>
          </w:tcPr>
          <w:p w14:paraId="59556AD7" w14:textId="571796CB" w:rsidR="00197C2A" w:rsidRPr="007F38A3" w:rsidRDefault="00D731AE"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1</w:t>
            </w:r>
          </w:p>
        </w:tc>
      </w:tr>
      <w:tr w:rsidR="00197C2A" w:rsidRPr="007F38A3" w14:paraId="362EEDE9" w14:textId="77777777" w:rsidTr="00B5130A">
        <w:tc>
          <w:tcPr>
            <w:cnfStyle w:val="001000000000" w:firstRow="0" w:lastRow="0" w:firstColumn="1" w:lastColumn="0" w:oddVBand="0" w:evenVBand="0" w:oddHBand="0" w:evenHBand="0" w:firstRowFirstColumn="0" w:firstRowLastColumn="0" w:lastRowFirstColumn="0" w:lastRowLastColumn="0"/>
            <w:tcW w:w="2972" w:type="dxa"/>
          </w:tcPr>
          <w:p w14:paraId="76FABEF8" w14:textId="77777777" w:rsidR="00197C2A" w:rsidRPr="007F38A3" w:rsidRDefault="00197C2A" w:rsidP="005D43C3">
            <w:pPr>
              <w:spacing w:line="360" w:lineRule="auto"/>
              <w:rPr>
                <w:sz w:val="24"/>
                <w:szCs w:val="24"/>
              </w:rPr>
            </w:pPr>
            <w:r w:rsidRPr="007F38A3">
              <w:rPr>
                <w:sz w:val="24"/>
                <w:szCs w:val="24"/>
              </w:rPr>
              <w:lastRenderedPageBreak/>
              <w:t>Acceptance Criteria</w:t>
            </w:r>
          </w:p>
        </w:tc>
        <w:tc>
          <w:tcPr>
            <w:tcW w:w="6044" w:type="dxa"/>
          </w:tcPr>
          <w:p w14:paraId="0C7D18D9" w14:textId="01474368" w:rsidR="00197C2A" w:rsidRPr="007F38A3" w:rsidRDefault="00D731AE" w:rsidP="005D43C3">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7F38A3">
              <w:rPr>
                <w:sz w:val="24"/>
                <w:szCs w:val="24"/>
              </w:rPr>
              <w:t>Once a piece of Python code is ran successfully, the criteria will have been met.</w:t>
            </w:r>
          </w:p>
        </w:tc>
      </w:tr>
    </w:tbl>
    <w:p w14:paraId="173AE7F5" w14:textId="1961D555" w:rsidR="00F5519C" w:rsidRPr="007F38A3" w:rsidRDefault="00F5519C" w:rsidP="005D43C3"/>
    <w:p w14:paraId="4BFE0DC2" w14:textId="77777777" w:rsidR="00282921" w:rsidRPr="007F38A3" w:rsidRDefault="00282921" w:rsidP="005D43C3"/>
    <w:tbl>
      <w:tblPr>
        <w:tblStyle w:val="PlainTable1"/>
        <w:tblW w:w="0" w:type="auto"/>
        <w:tblLook w:val="04A0" w:firstRow="1" w:lastRow="0" w:firstColumn="1" w:lastColumn="0" w:noHBand="0" w:noVBand="1"/>
      </w:tblPr>
      <w:tblGrid>
        <w:gridCol w:w="2972"/>
        <w:gridCol w:w="6044"/>
      </w:tblGrid>
      <w:tr w:rsidR="00197C2A" w:rsidRPr="007F38A3" w14:paraId="72BD99BF" w14:textId="77777777" w:rsidTr="0097065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shd w:val="clear" w:color="auto" w:fill="4F81BD" w:themeFill="accent1"/>
          </w:tcPr>
          <w:p w14:paraId="6C62A47D" w14:textId="25EDB94E" w:rsidR="00197C2A" w:rsidRPr="007F38A3" w:rsidRDefault="00197C2A" w:rsidP="005D43C3">
            <w:pPr>
              <w:spacing w:line="360" w:lineRule="auto"/>
              <w:rPr>
                <w:color w:val="FFFFFF" w:themeColor="background1"/>
                <w:sz w:val="24"/>
                <w:szCs w:val="24"/>
              </w:rPr>
            </w:pPr>
            <w:r w:rsidRPr="007F38A3">
              <w:rPr>
                <w:color w:val="FFFFFF" w:themeColor="background1"/>
                <w:sz w:val="24"/>
                <w:szCs w:val="24"/>
              </w:rPr>
              <w:t>User Story ID</w:t>
            </w:r>
          </w:p>
        </w:tc>
        <w:tc>
          <w:tcPr>
            <w:tcW w:w="6044" w:type="dxa"/>
            <w:shd w:val="clear" w:color="auto" w:fill="4F81BD" w:themeFill="accent1"/>
          </w:tcPr>
          <w:p w14:paraId="1F4D4786" w14:textId="55EE8B7A" w:rsidR="00197C2A" w:rsidRPr="007F38A3" w:rsidRDefault="00197C2A" w:rsidP="005D43C3">
            <w:pPr>
              <w:spacing w:line="360" w:lineRule="auto"/>
              <w:cnfStyle w:val="100000000000" w:firstRow="1" w:lastRow="0" w:firstColumn="0" w:lastColumn="0" w:oddVBand="0" w:evenVBand="0" w:oddHBand="0" w:evenHBand="0" w:firstRowFirstColumn="0" w:firstRowLastColumn="0" w:lastRowFirstColumn="0" w:lastRowLastColumn="0"/>
              <w:rPr>
                <w:b w:val="0"/>
                <w:bCs w:val="0"/>
                <w:color w:val="FFFFFF" w:themeColor="background1"/>
                <w:sz w:val="24"/>
                <w:szCs w:val="24"/>
              </w:rPr>
            </w:pPr>
            <w:r w:rsidRPr="007F38A3">
              <w:rPr>
                <w:b w:val="0"/>
                <w:bCs w:val="0"/>
                <w:color w:val="FFFFFF" w:themeColor="background1"/>
                <w:sz w:val="24"/>
                <w:szCs w:val="24"/>
              </w:rPr>
              <w:t>002</w:t>
            </w:r>
          </w:p>
        </w:tc>
      </w:tr>
      <w:tr w:rsidR="00197C2A" w:rsidRPr="007F38A3" w14:paraId="7B11AD0A" w14:textId="77777777" w:rsidTr="00970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6EC02BD2" w14:textId="63EC3E9A" w:rsidR="00197C2A" w:rsidRPr="007F38A3" w:rsidRDefault="00197C2A" w:rsidP="005D43C3">
            <w:pPr>
              <w:spacing w:line="360" w:lineRule="auto"/>
              <w:rPr>
                <w:sz w:val="24"/>
                <w:szCs w:val="24"/>
              </w:rPr>
            </w:pPr>
            <w:r w:rsidRPr="007F38A3">
              <w:rPr>
                <w:sz w:val="24"/>
                <w:szCs w:val="24"/>
              </w:rPr>
              <w:t>Unique Feature ID</w:t>
            </w:r>
          </w:p>
        </w:tc>
        <w:tc>
          <w:tcPr>
            <w:tcW w:w="6044" w:type="dxa"/>
          </w:tcPr>
          <w:p w14:paraId="5D5E05CF" w14:textId="1F7D2264" w:rsidR="00197C2A" w:rsidRPr="007F38A3" w:rsidRDefault="00197C2A"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002</w:t>
            </w:r>
          </w:p>
        </w:tc>
      </w:tr>
      <w:tr w:rsidR="00197C2A" w:rsidRPr="007F38A3" w14:paraId="1B64B381" w14:textId="77777777" w:rsidTr="00970655">
        <w:tc>
          <w:tcPr>
            <w:cnfStyle w:val="001000000000" w:firstRow="0" w:lastRow="0" w:firstColumn="1" w:lastColumn="0" w:oddVBand="0" w:evenVBand="0" w:oddHBand="0" w:evenHBand="0" w:firstRowFirstColumn="0" w:firstRowLastColumn="0" w:lastRowFirstColumn="0" w:lastRowLastColumn="0"/>
            <w:tcW w:w="2972" w:type="dxa"/>
          </w:tcPr>
          <w:p w14:paraId="7028467A" w14:textId="77777777" w:rsidR="00197C2A" w:rsidRPr="007F38A3" w:rsidRDefault="00197C2A" w:rsidP="005D43C3">
            <w:pPr>
              <w:spacing w:line="360" w:lineRule="auto"/>
              <w:rPr>
                <w:sz w:val="24"/>
                <w:szCs w:val="24"/>
              </w:rPr>
            </w:pPr>
            <w:r w:rsidRPr="007F38A3">
              <w:rPr>
                <w:sz w:val="24"/>
                <w:szCs w:val="24"/>
              </w:rPr>
              <w:t>Title</w:t>
            </w:r>
          </w:p>
        </w:tc>
        <w:tc>
          <w:tcPr>
            <w:tcW w:w="6044" w:type="dxa"/>
          </w:tcPr>
          <w:p w14:paraId="54249B3F" w14:textId="13044D92" w:rsidR="00197C2A" w:rsidRPr="007F38A3" w:rsidRDefault="00197C2A" w:rsidP="005D43C3">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7F38A3">
              <w:rPr>
                <w:rFonts w:cs="Times New Roman"/>
                <w:sz w:val="24"/>
                <w:szCs w:val="24"/>
              </w:rPr>
              <w:t>Explore datasets to produce a prototype</w:t>
            </w:r>
          </w:p>
        </w:tc>
      </w:tr>
      <w:tr w:rsidR="00197C2A" w:rsidRPr="007F38A3" w14:paraId="521751FC" w14:textId="77777777" w:rsidTr="00970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014719C2" w14:textId="77777777" w:rsidR="00197C2A" w:rsidRPr="007F38A3" w:rsidRDefault="00197C2A" w:rsidP="005D43C3">
            <w:pPr>
              <w:spacing w:line="360" w:lineRule="auto"/>
              <w:rPr>
                <w:sz w:val="24"/>
                <w:szCs w:val="24"/>
              </w:rPr>
            </w:pPr>
            <w:r w:rsidRPr="007F38A3">
              <w:rPr>
                <w:sz w:val="24"/>
                <w:szCs w:val="24"/>
              </w:rPr>
              <w:t>Description</w:t>
            </w:r>
          </w:p>
        </w:tc>
        <w:tc>
          <w:tcPr>
            <w:tcW w:w="6044" w:type="dxa"/>
          </w:tcPr>
          <w:p w14:paraId="1BC89E0C" w14:textId="77777777" w:rsidR="00D731AE" w:rsidRPr="007F38A3" w:rsidRDefault="00197C2A"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 xml:space="preserve">As a user, </w:t>
            </w:r>
          </w:p>
          <w:p w14:paraId="06C0237C" w14:textId="42A9F11B" w:rsidR="00197C2A" w:rsidRPr="007F38A3" w:rsidRDefault="00197C2A"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I want</w:t>
            </w:r>
            <w:r w:rsidR="00D731AE" w:rsidRPr="007F38A3">
              <w:rPr>
                <w:sz w:val="24"/>
                <w:szCs w:val="24"/>
              </w:rPr>
              <w:t xml:space="preserve"> to explore a wide range of datasets,</w:t>
            </w:r>
          </w:p>
          <w:p w14:paraId="1FB3DC4E" w14:textId="00A79F36" w:rsidR="00D731AE" w:rsidRPr="007F38A3" w:rsidRDefault="00D731AE"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so that I can produce a</w:t>
            </w:r>
            <w:r w:rsidR="004A198F" w:rsidRPr="007F38A3">
              <w:rPr>
                <w:sz w:val="24"/>
                <w:szCs w:val="24"/>
              </w:rPr>
              <w:t xml:space="preserve"> detailed prototype. </w:t>
            </w:r>
          </w:p>
        </w:tc>
      </w:tr>
      <w:tr w:rsidR="00197C2A" w:rsidRPr="007F38A3" w14:paraId="2E4B4EB2" w14:textId="77777777" w:rsidTr="00970655">
        <w:tc>
          <w:tcPr>
            <w:cnfStyle w:val="001000000000" w:firstRow="0" w:lastRow="0" w:firstColumn="1" w:lastColumn="0" w:oddVBand="0" w:evenVBand="0" w:oddHBand="0" w:evenHBand="0" w:firstRowFirstColumn="0" w:firstRowLastColumn="0" w:lastRowFirstColumn="0" w:lastRowLastColumn="0"/>
            <w:tcW w:w="2972" w:type="dxa"/>
          </w:tcPr>
          <w:p w14:paraId="63B117FC" w14:textId="77777777" w:rsidR="00197C2A" w:rsidRPr="007F38A3" w:rsidRDefault="00197C2A" w:rsidP="005D43C3">
            <w:pPr>
              <w:spacing w:line="360" w:lineRule="auto"/>
              <w:rPr>
                <w:sz w:val="24"/>
                <w:szCs w:val="24"/>
              </w:rPr>
            </w:pPr>
            <w:r w:rsidRPr="007F38A3">
              <w:rPr>
                <w:sz w:val="24"/>
                <w:szCs w:val="24"/>
              </w:rPr>
              <w:t>MoSCoW priority</w:t>
            </w:r>
          </w:p>
        </w:tc>
        <w:tc>
          <w:tcPr>
            <w:tcW w:w="6044" w:type="dxa"/>
          </w:tcPr>
          <w:p w14:paraId="1BF20234" w14:textId="6472F42E" w:rsidR="00197C2A" w:rsidRPr="007F38A3" w:rsidRDefault="00197C2A" w:rsidP="005D43C3">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7F38A3">
              <w:rPr>
                <w:sz w:val="24"/>
                <w:szCs w:val="24"/>
              </w:rPr>
              <w:t>1</w:t>
            </w:r>
          </w:p>
        </w:tc>
      </w:tr>
      <w:tr w:rsidR="00197C2A" w:rsidRPr="007F38A3" w14:paraId="35FE21DD" w14:textId="77777777" w:rsidTr="00970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1A16D949" w14:textId="77777777" w:rsidR="00197C2A" w:rsidRPr="007F38A3" w:rsidRDefault="00197C2A" w:rsidP="005D43C3">
            <w:pPr>
              <w:spacing w:line="360" w:lineRule="auto"/>
              <w:rPr>
                <w:sz w:val="24"/>
                <w:szCs w:val="24"/>
              </w:rPr>
            </w:pPr>
            <w:r w:rsidRPr="007F38A3">
              <w:rPr>
                <w:sz w:val="24"/>
                <w:szCs w:val="24"/>
              </w:rPr>
              <w:t>Estimated time (hours)</w:t>
            </w:r>
          </w:p>
        </w:tc>
        <w:tc>
          <w:tcPr>
            <w:tcW w:w="6044" w:type="dxa"/>
          </w:tcPr>
          <w:p w14:paraId="799A7818" w14:textId="39939357" w:rsidR="00197C2A" w:rsidRPr="007F38A3" w:rsidRDefault="004A198F"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8</w:t>
            </w:r>
          </w:p>
        </w:tc>
      </w:tr>
      <w:tr w:rsidR="00197C2A" w:rsidRPr="007F38A3" w14:paraId="22826B63" w14:textId="77777777" w:rsidTr="00970655">
        <w:tc>
          <w:tcPr>
            <w:cnfStyle w:val="001000000000" w:firstRow="0" w:lastRow="0" w:firstColumn="1" w:lastColumn="0" w:oddVBand="0" w:evenVBand="0" w:oddHBand="0" w:evenHBand="0" w:firstRowFirstColumn="0" w:firstRowLastColumn="0" w:lastRowFirstColumn="0" w:lastRowLastColumn="0"/>
            <w:tcW w:w="2972" w:type="dxa"/>
          </w:tcPr>
          <w:p w14:paraId="7165D98C" w14:textId="77777777" w:rsidR="00197C2A" w:rsidRPr="007F38A3" w:rsidRDefault="00197C2A" w:rsidP="005D43C3">
            <w:pPr>
              <w:spacing w:line="360" w:lineRule="auto"/>
              <w:rPr>
                <w:sz w:val="24"/>
                <w:szCs w:val="24"/>
              </w:rPr>
            </w:pPr>
            <w:r w:rsidRPr="007F38A3">
              <w:rPr>
                <w:sz w:val="24"/>
                <w:szCs w:val="24"/>
              </w:rPr>
              <w:t>Acceptance Criteria</w:t>
            </w:r>
          </w:p>
        </w:tc>
        <w:tc>
          <w:tcPr>
            <w:tcW w:w="6044" w:type="dxa"/>
          </w:tcPr>
          <w:p w14:paraId="6B57CDE3" w14:textId="16695562" w:rsidR="00197C2A" w:rsidRPr="007F38A3" w:rsidRDefault="004A198F" w:rsidP="005D43C3">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7F38A3">
              <w:rPr>
                <w:sz w:val="24"/>
                <w:szCs w:val="24"/>
              </w:rPr>
              <w:t xml:space="preserve">When a dataset has been found which closely resembles the planned end goal of the project. </w:t>
            </w:r>
          </w:p>
        </w:tc>
      </w:tr>
    </w:tbl>
    <w:p w14:paraId="005E7A6D" w14:textId="77777777" w:rsidR="00282921" w:rsidRPr="007F38A3" w:rsidRDefault="00282921" w:rsidP="005D43C3"/>
    <w:p w14:paraId="438B69AF" w14:textId="77777777" w:rsidR="00282921" w:rsidRPr="007F38A3" w:rsidRDefault="00282921" w:rsidP="005D43C3"/>
    <w:tbl>
      <w:tblPr>
        <w:tblStyle w:val="PlainTable1"/>
        <w:tblW w:w="0" w:type="auto"/>
        <w:tblLook w:val="04A0" w:firstRow="1" w:lastRow="0" w:firstColumn="1" w:lastColumn="0" w:noHBand="0" w:noVBand="1"/>
      </w:tblPr>
      <w:tblGrid>
        <w:gridCol w:w="2972"/>
        <w:gridCol w:w="6044"/>
      </w:tblGrid>
      <w:tr w:rsidR="00197C2A" w:rsidRPr="007F38A3" w14:paraId="00FED9AF" w14:textId="77777777" w:rsidTr="0097065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shd w:val="clear" w:color="auto" w:fill="4F81BD" w:themeFill="accent1"/>
          </w:tcPr>
          <w:p w14:paraId="5662405B" w14:textId="52A0D641" w:rsidR="00197C2A" w:rsidRPr="007F38A3" w:rsidRDefault="00197C2A" w:rsidP="005D43C3">
            <w:pPr>
              <w:spacing w:line="360" w:lineRule="auto"/>
              <w:rPr>
                <w:color w:val="FFFFFF" w:themeColor="background1"/>
                <w:sz w:val="24"/>
                <w:szCs w:val="24"/>
              </w:rPr>
            </w:pPr>
            <w:r w:rsidRPr="007F38A3">
              <w:rPr>
                <w:color w:val="FFFFFF" w:themeColor="background1"/>
                <w:sz w:val="24"/>
                <w:szCs w:val="24"/>
              </w:rPr>
              <w:t>User Story ID</w:t>
            </w:r>
          </w:p>
        </w:tc>
        <w:tc>
          <w:tcPr>
            <w:tcW w:w="6044" w:type="dxa"/>
            <w:shd w:val="clear" w:color="auto" w:fill="4F81BD" w:themeFill="accent1"/>
          </w:tcPr>
          <w:p w14:paraId="124BCCDC" w14:textId="568CEFF3" w:rsidR="00197C2A" w:rsidRPr="007F38A3" w:rsidRDefault="00197C2A" w:rsidP="005D43C3">
            <w:pPr>
              <w:spacing w:line="360" w:lineRule="auto"/>
              <w:cnfStyle w:val="100000000000" w:firstRow="1" w:lastRow="0" w:firstColumn="0" w:lastColumn="0" w:oddVBand="0" w:evenVBand="0" w:oddHBand="0" w:evenHBand="0" w:firstRowFirstColumn="0" w:firstRowLastColumn="0" w:lastRowFirstColumn="0" w:lastRowLastColumn="0"/>
              <w:rPr>
                <w:b w:val="0"/>
                <w:bCs w:val="0"/>
                <w:color w:val="FFFFFF" w:themeColor="background1"/>
                <w:sz w:val="24"/>
                <w:szCs w:val="24"/>
              </w:rPr>
            </w:pPr>
            <w:r w:rsidRPr="007F38A3">
              <w:rPr>
                <w:b w:val="0"/>
                <w:bCs w:val="0"/>
                <w:color w:val="FFFFFF" w:themeColor="background1"/>
                <w:sz w:val="24"/>
                <w:szCs w:val="24"/>
              </w:rPr>
              <w:t>003</w:t>
            </w:r>
          </w:p>
        </w:tc>
      </w:tr>
      <w:tr w:rsidR="00197C2A" w:rsidRPr="007F38A3" w14:paraId="2CBD4D88" w14:textId="77777777" w:rsidTr="00970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4BF1C62C" w14:textId="162B277F" w:rsidR="00197C2A" w:rsidRPr="007F38A3" w:rsidRDefault="00197C2A" w:rsidP="005D43C3">
            <w:pPr>
              <w:spacing w:line="360" w:lineRule="auto"/>
              <w:rPr>
                <w:sz w:val="24"/>
                <w:szCs w:val="24"/>
              </w:rPr>
            </w:pPr>
            <w:r w:rsidRPr="007F38A3">
              <w:rPr>
                <w:sz w:val="24"/>
                <w:szCs w:val="24"/>
              </w:rPr>
              <w:t>Unique Feature ID</w:t>
            </w:r>
          </w:p>
        </w:tc>
        <w:tc>
          <w:tcPr>
            <w:tcW w:w="6044" w:type="dxa"/>
          </w:tcPr>
          <w:p w14:paraId="154C5749" w14:textId="4179D17B" w:rsidR="00197C2A" w:rsidRPr="007F38A3" w:rsidRDefault="00197C2A"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003</w:t>
            </w:r>
          </w:p>
        </w:tc>
      </w:tr>
      <w:tr w:rsidR="00197C2A" w:rsidRPr="007F38A3" w14:paraId="6F1875FD" w14:textId="77777777" w:rsidTr="00970655">
        <w:tc>
          <w:tcPr>
            <w:cnfStyle w:val="001000000000" w:firstRow="0" w:lastRow="0" w:firstColumn="1" w:lastColumn="0" w:oddVBand="0" w:evenVBand="0" w:oddHBand="0" w:evenHBand="0" w:firstRowFirstColumn="0" w:firstRowLastColumn="0" w:lastRowFirstColumn="0" w:lastRowLastColumn="0"/>
            <w:tcW w:w="2972" w:type="dxa"/>
          </w:tcPr>
          <w:p w14:paraId="75543537" w14:textId="77777777" w:rsidR="00197C2A" w:rsidRPr="007F38A3" w:rsidRDefault="00197C2A" w:rsidP="005D43C3">
            <w:pPr>
              <w:spacing w:line="360" w:lineRule="auto"/>
              <w:rPr>
                <w:sz w:val="24"/>
                <w:szCs w:val="24"/>
              </w:rPr>
            </w:pPr>
            <w:r w:rsidRPr="007F38A3">
              <w:rPr>
                <w:sz w:val="24"/>
                <w:szCs w:val="24"/>
              </w:rPr>
              <w:t>Title</w:t>
            </w:r>
          </w:p>
        </w:tc>
        <w:tc>
          <w:tcPr>
            <w:tcW w:w="6044" w:type="dxa"/>
          </w:tcPr>
          <w:p w14:paraId="3A8A84E1" w14:textId="166AADF3" w:rsidR="00197C2A" w:rsidRPr="007F38A3" w:rsidRDefault="00197C2A" w:rsidP="005D43C3">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7F38A3">
              <w:rPr>
                <w:rFonts w:cs="Times New Roman"/>
                <w:sz w:val="24"/>
                <w:szCs w:val="24"/>
              </w:rPr>
              <w:t>Run Python script on data from American Billboard Charts to produce a prototype</w:t>
            </w:r>
          </w:p>
        </w:tc>
      </w:tr>
      <w:tr w:rsidR="00197C2A" w:rsidRPr="007F38A3" w14:paraId="05040D10" w14:textId="77777777" w:rsidTr="00970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18736B57" w14:textId="77777777" w:rsidR="00197C2A" w:rsidRPr="007F38A3" w:rsidRDefault="00197C2A" w:rsidP="005D43C3">
            <w:pPr>
              <w:spacing w:line="360" w:lineRule="auto"/>
              <w:rPr>
                <w:sz w:val="24"/>
                <w:szCs w:val="24"/>
              </w:rPr>
            </w:pPr>
            <w:r w:rsidRPr="007F38A3">
              <w:rPr>
                <w:sz w:val="24"/>
                <w:szCs w:val="24"/>
              </w:rPr>
              <w:t>Description</w:t>
            </w:r>
          </w:p>
        </w:tc>
        <w:tc>
          <w:tcPr>
            <w:tcW w:w="6044" w:type="dxa"/>
          </w:tcPr>
          <w:p w14:paraId="1B978190" w14:textId="77777777" w:rsidR="00D731AE" w:rsidRPr="007F38A3" w:rsidRDefault="00D731AE"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 xml:space="preserve">As a user, </w:t>
            </w:r>
          </w:p>
          <w:p w14:paraId="1E521FD8" w14:textId="46CFA620" w:rsidR="00D731AE" w:rsidRPr="007F38A3" w:rsidRDefault="00D731AE"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I want</w:t>
            </w:r>
            <w:r w:rsidR="004A198F" w:rsidRPr="007F38A3">
              <w:rPr>
                <w:sz w:val="24"/>
                <w:szCs w:val="24"/>
              </w:rPr>
              <w:t xml:space="preserve"> to </w:t>
            </w:r>
            <w:r w:rsidR="0028026A" w:rsidRPr="007F38A3">
              <w:rPr>
                <w:sz w:val="24"/>
                <w:szCs w:val="24"/>
              </w:rPr>
              <w:t>run</w:t>
            </w:r>
            <w:r w:rsidR="004A198F" w:rsidRPr="007F38A3">
              <w:rPr>
                <w:sz w:val="24"/>
                <w:szCs w:val="24"/>
              </w:rPr>
              <w:t xml:space="preserve"> a Python script</w:t>
            </w:r>
            <w:r w:rsidRPr="007F38A3">
              <w:rPr>
                <w:sz w:val="24"/>
                <w:szCs w:val="24"/>
              </w:rPr>
              <w:t>,</w:t>
            </w:r>
          </w:p>
          <w:p w14:paraId="1EE9A8F9" w14:textId="5C236C48" w:rsidR="00197C2A" w:rsidRPr="007F38A3" w:rsidRDefault="00D731AE"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so that</w:t>
            </w:r>
            <w:r w:rsidR="004A198F" w:rsidRPr="007F38A3">
              <w:rPr>
                <w:sz w:val="24"/>
                <w:szCs w:val="24"/>
              </w:rPr>
              <w:t xml:space="preserve"> the </w:t>
            </w:r>
            <w:r w:rsidR="0028026A" w:rsidRPr="007F38A3">
              <w:rPr>
                <w:sz w:val="24"/>
                <w:szCs w:val="24"/>
              </w:rPr>
              <w:t>prototype</w:t>
            </w:r>
            <w:r w:rsidR="004A198F" w:rsidRPr="007F38A3">
              <w:rPr>
                <w:sz w:val="24"/>
                <w:szCs w:val="24"/>
              </w:rPr>
              <w:t xml:space="preserve"> produces</w:t>
            </w:r>
            <w:r w:rsidR="0028026A" w:rsidRPr="007F38A3">
              <w:rPr>
                <w:sz w:val="24"/>
                <w:szCs w:val="24"/>
              </w:rPr>
              <w:t xml:space="preserve"> sufficient information.</w:t>
            </w:r>
          </w:p>
        </w:tc>
      </w:tr>
      <w:tr w:rsidR="00197C2A" w:rsidRPr="007F38A3" w14:paraId="5409E24F" w14:textId="77777777" w:rsidTr="00970655">
        <w:tc>
          <w:tcPr>
            <w:cnfStyle w:val="001000000000" w:firstRow="0" w:lastRow="0" w:firstColumn="1" w:lastColumn="0" w:oddVBand="0" w:evenVBand="0" w:oddHBand="0" w:evenHBand="0" w:firstRowFirstColumn="0" w:firstRowLastColumn="0" w:lastRowFirstColumn="0" w:lastRowLastColumn="0"/>
            <w:tcW w:w="2972" w:type="dxa"/>
          </w:tcPr>
          <w:p w14:paraId="0775BF8F" w14:textId="77777777" w:rsidR="00197C2A" w:rsidRPr="007F38A3" w:rsidRDefault="00197C2A" w:rsidP="005D43C3">
            <w:pPr>
              <w:spacing w:line="360" w:lineRule="auto"/>
              <w:rPr>
                <w:sz w:val="24"/>
                <w:szCs w:val="24"/>
              </w:rPr>
            </w:pPr>
            <w:r w:rsidRPr="007F38A3">
              <w:rPr>
                <w:sz w:val="24"/>
                <w:szCs w:val="24"/>
              </w:rPr>
              <w:t>MoSCoW priority</w:t>
            </w:r>
          </w:p>
        </w:tc>
        <w:tc>
          <w:tcPr>
            <w:tcW w:w="6044" w:type="dxa"/>
          </w:tcPr>
          <w:p w14:paraId="4B4292E3" w14:textId="24A19A76" w:rsidR="00197C2A" w:rsidRPr="007F38A3" w:rsidRDefault="00197C2A" w:rsidP="005D43C3">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7F38A3">
              <w:rPr>
                <w:sz w:val="24"/>
                <w:szCs w:val="24"/>
              </w:rPr>
              <w:t>1</w:t>
            </w:r>
          </w:p>
        </w:tc>
      </w:tr>
      <w:tr w:rsidR="00197C2A" w:rsidRPr="007F38A3" w14:paraId="504CA4E7" w14:textId="77777777" w:rsidTr="00970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1A3BD45B" w14:textId="77777777" w:rsidR="00197C2A" w:rsidRPr="007F38A3" w:rsidRDefault="00197C2A" w:rsidP="005D43C3">
            <w:pPr>
              <w:spacing w:line="360" w:lineRule="auto"/>
              <w:rPr>
                <w:sz w:val="24"/>
                <w:szCs w:val="24"/>
              </w:rPr>
            </w:pPr>
            <w:r w:rsidRPr="007F38A3">
              <w:rPr>
                <w:sz w:val="24"/>
                <w:szCs w:val="24"/>
              </w:rPr>
              <w:t>Estimated time (hours)</w:t>
            </w:r>
          </w:p>
        </w:tc>
        <w:tc>
          <w:tcPr>
            <w:tcW w:w="6044" w:type="dxa"/>
          </w:tcPr>
          <w:p w14:paraId="044E70DE" w14:textId="55FDF520" w:rsidR="00197C2A" w:rsidRPr="007F38A3" w:rsidRDefault="0028026A"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6</w:t>
            </w:r>
          </w:p>
        </w:tc>
      </w:tr>
      <w:tr w:rsidR="00197C2A" w:rsidRPr="007F38A3" w14:paraId="4F940B81" w14:textId="77777777" w:rsidTr="00970655">
        <w:tc>
          <w:tcPr>
            <w:cnfStyle w:val="001000000000" w:firstRow="0" w:lastRow="0" w:firstColumn="1" w:lastColumn="0" w:oddVBand="0" w:evenVBand="0" w:oddHBand="0" w:evenHBand="0" w:firstRowFirstColumn="0" w:firstRowLastColumn="0" w:lastRowFirstColumn="0" w:lastRowLastColumn="0"/>
            <w:tcW w:w="2972" w:type="dxa"/>
          </w:tcPr>
          <w:p w14:paraId="275F0ADC" w14:textId="77777777" w:rsidR="00197C2A" w:rsidRPr="007F38A3" w:rsidRDefault="00197C2A" w:rsidP="005D43C3">
            <w:pPr>
              <w:spacing w:line="360" w:lineRule="auto"/>
              <w:rPr>
                <w:sz w:val="24"/>
                <w:szCs w:val="24"/>
              </w:rPr>
            </w:pPr>
            <w:r w:rsidRPr="007F38A3">
              <w:rPr>
                <w:sz w:val="24"/>
                <w:szCs w:val="24"/>
              </w:rPr>
              <w:t>Acceptance Criteria</w:t>
            </w:r>
          </w:p>
        </w:tc>
        <w:tc>
          <w:tcPr>
            <w:tcW w:w="6044" w:type="dxa"/>
          </w:tcPr>
          <w:p w14:paraId="043064B4" w14:textId="57F922FD" w:rsidR="00197C2A" w:rsidRPr="007F38A3" w:rsidRDefault="00C9260D" w:rsidP="005D43C3">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7F38A3">
              <w:rPr>
                <w:sz w:val="24"/>
                <w:szCs w:val="24"/>
              </w:rPr>
              <w:t>Upon</w:t>
            </w:r>
            <w:r w:rsidR="0028026A" w:rsidRPr="007F38A3">
              <w:rPr>
                <w:sz w:val="24"/>
                <w:szCs w:val="24"/>
              </w:rPr>
              <w:t xml:space="preserve"> the script deliver</w:t>
            </w:r>
            <w:r w:rsidRPr="007F38A3">
              <w:rPr>
                <w:sz w:val="24"/>
                <w:szCs w:val="24"/>
              </w:rPr>
              <w:t>ing</w:t>
            </w:r>
            <w:r w:rsidR="0028026A" w:rsidRPr="007F38A3">
              <w:rPr>
                <w:sz w:val="24"/>
                <w:szCs w:val="24"/>
              </w:rPr>
              <w:t xml:space="preserve"> statistics which provide a proof of concept. </w:t>
            </w:r>
          </w:p>
        </w:tc>
      </w:tr>
    </w:tbl>
    <w:p w14:paraId="7D8A43F4" w14:textId="77777777" w:rsidR="00282921" w:rsidRPr="007F38A3" w:rsidRDefault="00282921" w:rsidP="005D43C3"/>
    <w:p w14:paraId="3C5DDDA7" w14:textId="77777777" w:rsidR="00282921" w:rsidRPr="007F38A3" w:rsidRDefault="00282921" w:rsidP="005D43C3"/>
    <w:tbl>
      <w:tblPr>
        <w:tblStyle w:val="PlainTable1"/>
        <w:tblW w:w="0" w:type="auto"/>
        <w:tblLook w:val="04A0" w:firstRow="1" w:lastRow="0" w:firstColumn="1" w:lastColumn="0" w:noHBand="0" w:noVBand="1"/>
      </w:tblPr>
      <w:tblGrid>
        <w:gridCol w:w="2972"/>
        <w:gridCol w:w="6044"/>
      </w:tblGrid>
      <w:tr w:rsidR="00197C2A" w:rsidRPr="007F38A3" w14:paraId="45E75148" w14:textId="77777777" w:rsidTr="0097065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shd w:val="clear" w:color="auto" w:fill="4F81BD" w:themeFill="accent1"/>
          </w:tcPr>
          <w:p w14:paraId="780D2CCD" w14:textId="66F2D1FB" w:rsidR="00197C2A" w:rsidRPr="007F38A3" w:rsidRDefault="00197C2A" w:rsidP="005D43C3">
            <w:pPr>
              <w:spacing w:line="360" w:lineRule="auto"/>
              <w:rPr>
                <w:color w:val="FFFFFF" w:themeColor="background1"/>
                <w:sz w:val="24"/>
                <w:szCs w:val="24"/>
              </w:rPr>
            </w:pPr>
            <w:r w:rsidRPr="007F38A3">
              <w:rPr>
                <w:color w:val="FFFFFF" w:themeColor="background1"/>
                <w:sz w:val="24"/>
                <w:szCs w:val="24"/>
              </w:rPr>
              <w:t>User Story ID</w:t>
            </w:r>
          </w:p>
        </w:tc>
        <w:tc>
          <w:tcPr>
            <w:tcW w:w="6044" w:type="dxa"/>
            <w:shd w:val="clear" w:color="auto" w:fill="4F81BD" w:themeFill="accent1"/>
          </w:tcPr>
          <w:p w14:paraId="2C7CAC36" w14:textId="066F14D6" w:rsidR="00197C2A" w:rsidRPr="007F38A3" w:rsidRDefault="00197C2A" w:rsidP="005D43C3">
            <w:pPr>
              <w:spacing w:line="360" w:lineRule="auto"/>
              <w:cnfStyle w:val="100000000000" w:firstRow="1" w:lastRow="0" w:firstColumn="0" w:lastColumn="0" w:oddVBand="0" w:evenVBand="0" w:oddHBand="0" w:evenHBand="0" w:firstRowFirstColumn="0" w:firstRowLastColumn="0" w:lastRowFirstColumn="0" w:lastRowLastColumn="0"/>
              <w:rPr>
                <w:b w:val="0"/>
                <w:bCs w:val="0"/>
                <w:color w:val="FFFFFF" w:themeColor="background1"/>
                <w:sz w:val="24"/>
                <w:szCs w:val="24"/>
              </w:rPr>
            </w:pPr>
            <w:r w:rsidRPr="007F38A3">
              <w:rPr>
                <w:b w:val="0"/>
                <w:bCs w:val="0"/>
                <w:color w:val="FFFFFF" w:themeColor="background1"/>
                <w:sz w:val="24"/>
                <w:szCs w:val="24"/>
              </w:rPr>
              <w:t>004</w:t>
            </w:r>
          </w:p>
        </w:tc>
      </w:tr>
      <w:tr w:rsidR="00197C2A" w:rsidRPr="007F38A3" w14:paraId="5C8EFAA5" w14:textId="77777777" w:rsidTr="00970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562623CD" w14:textId="04EE4A1A" w:rsidR="00197C2A" w:rsidRPr="007F38A3" w:rsidRDefault="00197C2A" w:rsidP="005D43C3">
            <w:pPr>
              <w:spacing w:line="360" w:lineRule="auto"/>
              <w:rPr>
                <w:sz w:val="24"/>
                <w:szCs w:val="24"/>
              </w:rPr>
            </w:pPr>
            <w:r w:rsidRPr="007F38A3">
              <w:rPr>
                <w:sz w:val="24"/>
                <w:szCs w:val="24"/>
              </w:rPr>
              <w:lastRenderedPageBreak/>
              <w:t>Unique Feature ID</w:t>
            </w:r>
          </w:p>
        </w:tc>
        <w:tc>
          <w:tcPr>
            <w:tcW w:w="6044" w:type="dxa"/>
          </w:tcPr>
          <w:p w14:paraId="103857DA" w14:textId="5F17DEC2" w:rsidR="00197C2A" w:rsidRPr="007F38A3" w:rsidRDefault="00197C2A"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004</w:t>
            </w:r>
          </w:p>
        </w:tc>
      </w:tr>
      <w:tr w:rsidR="00197C2A" w:rsidRPr="007F38A3" w14:paraId="5BAA8EBE" w14:textId="77777777" w:rsidTr="00970655">
        <w:tc>
          <w:tcPr>
            <w:cnfStyle w:val="001000000000" w:firstRow="0" w:lastRow="0" w:firstColumn="1" w:lastColumn="0" w:oddVBand="0" w:evenVBand="0" w:oddHBand="0" w:evenHBand="0" w:firstRowFirstColumn="0" w:firstRowLastColumn="0" w:lastRowFirstColumn="0" w:lastRowLastColumn="0"/>
            <w:tcW w:w="2972" w:type="dxa"/>
          </w:tcPr>
          <w:p w14:paraId="74326B79" w14:textId="77777777" w:rsidR="00197C2A" w:rsidRPr="007F38A3" w:rsidRDefault="00197C2A" w:rsidP="005D43C3">
            <w:pPr>
              <w:spacing w:line="360" w:lineRule="auto"/>
              <w:rPr>
                <w:sz w:val="24"/>
                <w:szCs w:val="24"/>
              </w:rPr>
            </w:pPr>
            <w:r w:rsidRPr="007F38A3">
              <w:rPr>
                <w:sz w:val="24"/>
                <w:szCs w:val="24"/>
              </w:rPr>
              <w:t>Title</w:t>
            </w:r>
          </w:p>
        </w:tc>
        <w:tc>
          <w:tcPr>
            <w:tcW w:w="6044" w:type="dxa"/>
          </w:tcPr>
          <w:p w14:paraId="4D51F180" w14:textId="59A20D99" w:rsidR="00197C2A" w:rsidRPr="007F38A3" w:rsidRDefault="00197C2A" w:rsidP="005D43C3">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7F38A3">
              <w:rPr>
                <w:rFonts w:cs="Times New Roman"/>
                <w:sz w:val="24"/>
                <w:szCs w:val="24"/>
              </w:rPr>
              <w:t>Test interaction with Lyrics Genius website API</w:t>
            </w:r>
          </w:p>
        </w:tc>
      </w:tr>
      <w:tr w:rsidR="00197C2A" w:rsidRPr="007F38A3" w14:paraId="6DA78C74" w14:textId="77777777" w:rsidTr="00970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393307A9" w14:textId="77777777" w:rsidR="00197C2A" w:rsidRPr="007F38A3" w:rsidRDefault="00197C2A" w:rsidP="005D43C3">
            <w:pPr>
              <w:spacing w:line="360" w:lineRule="auto"/>
              <w:rPr>
                <w:sz w:val="24"/>
                <w:szCs w:val="24"/>
              </w:rPr>
            </w:pPr>
            <w:r w:rsidRPr="007F38A3">
              <w:rPr>
                <w:sz w:val="24"/>
                <w:szCs w:val="24"/>
              </w:rPr>
              <w:t>Description</w:t>
            </w:r>
          </w:p>
        </w:tc>
        <w:tc>
          <w:tcPr>
            <w:tcW w:w="6044" w:type="dxa"/>
          </w:tcPr>
          <w:p w14:paraId="0B57162B" w14:textId="77777777" w:rsidR="00D731AE" w:rsidRPr="007F38A3" w:rsidRDefault="00D731AE"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 xml:space="preserve">As a user, </w:t>
            </w:r>
          </w:p>
          <w:p w14:paraId="26FA1743" w14:textId="0B3793E9" w:rsidR="00D731AE" w:rsidRPr="007F38A3" w:rsidRDefault="00D731AE"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I want</w:t>
            </w:r>
            <w:r w:rsidR="0028026A" w:rsidRPr="007F38A3">
              <w:rPr>
                <w:sz w:val="24"/>
                <w:szCs w:val="24"/>
              </w:rPr>
              <w:t xml:space="preserve"> to connect to the relevant API</w:t>
            </w:r>
            <w:r w:rsidRPr="007F38A3">
              <w:rPr>
                <w:sz w:val="24"/>
                <w:szCs w:val="24"/>
              </w:rPr>
              <w:t>,</w:t>
            </w:r>
          </w:p>
          <w:p w14:paraId="75B9A2CD" w14:textId="7C92965D" w:rsidR="00197C2A" w:rsidRPr="007F38A3" w:rsidRDefault="00D731AE"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so that</w:t>
            </w:r>
            <w:r w:rsidR="0028026A" w:rsidRPr="007F38A3">
              <w:rPr>
                <w:sz w:val="24"/>
                <w:szCs w:val="24"/>
              </w:rPr>
              <w:t xml:space="preserve"> the correct lyrics can be obtained.</w:t>
            </w:r>
          </w:p>
        </w:tc>
      </w:tr>
      <w:tr w:rsidR="00197C2A" w:rsidRPr="007F38A3" w14:paraId="53E62005" w14:textId="77777777" w:rsidTr="00970655">
        <w:tc>
          <w:tcPr>
            <w:cnfStyle w:val="001000000000" w:firstRow="0" w:lastRow="0" w:firstColumn="1" w:lastColumn="0" w:oddVBand="0" w:evenVBand="0" w:oddHBand="0" w:evenHBand="0" w:firstRowFirstColumn="0" w:firstRowLastColumn="0" w:lastRowFirstColumn="0" w:lastRowLastColumn="0"/>
            <w:tcW w:w="2972" w:type="dxa"/>
          </w:tcPr>
          <w:p w14:paraId="4FC43341" w14:textId="77777777" w:rsidR="00197C2A" w:rsidRPr="007F38A3" w:rsidRDefault="00197C2A" w:rsidP="005D43C3">
            <w:pPr>
              <w:spacing w:line="360" w:lineRule="auto"/>
              <w:rPr>
                <w:sz w:val="24"/>
                <w:szCs w:val="24"/>
              </w:rPr>
            </w:pPr>
            <w:r w:rsidRPr="007F38A3">
              <w:rPr>
                <w:sz w:val="24"/>
                <w:szCs w:val="24"/>
              </w:rPr>
              <w:t>MoSCoW priority</w:t>
            </w:r>
          </w:p>
        </w:tc>
        <w:tc>
          <w:tcPr>
            <w:tcW w:w="6044" w:type="dxa"/>
          </w:tcPr>
          <w:p w14:paraId="34EF1ADB" w14:textId="1D913D34" w:rsidR="00197C2A" w:rsidRPr="007F38A3" w:rsidRDefault="00197C2A" w:rsidP="005D43C3">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7F38A3">
              <w:rPr>
                <w:sz w:val="24"/>
                <w:szCs w:val="24"/>
              </w:rPr>
              <w:t>1</w:t>
            </w:r>
          </w:p>
        </w:tc>
      </w:tr>
      <w:tr w:rsidR="00197C2A" w:rsidRPr="007F38A3" w14:paraId="372475B1" w14:textId="77777777" w:rsidTr="00970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3E673F33" w14:textId="77777777" w:rsidR="00197C2A" w:rsidRPr="007F38A3" w:rsidRDefault="00197C2A" w:rsidP="005D43C3">
            <w:pPr>
              <w:spacing w:line="360" w:lineRule="auto"/>
              <w:rPr>
                <w:sz w:val="24"/>
                <w:szCs w:val="24"/>
              </w:rPr>
            </w:pPr>
            <w:r w:rsidRPr="007F38A3">
              <w:rPr>
                <w:sz w:val="24"/>
                <w:szCs w:val="24"/>
              </w:rPr>
              <w:t>Estimated time (hours)</w:t>
            </w:r>
          </w:p>
        </w:tc>
        <w:tc>
          <w:tcPr>
            <w:tcW w:w="6044" w:type="dxa"/>
          </w:tcPr>
          <w:p w14:paraId="19F06A23" w14:textId="65B2D000" w:rsidR="00197C2A" w:rsidRPr="007F38A3" w:rsidRDefault="0028026A"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lt;1</w:t>
            </w:r>
          </w:p>
        </w:tc>
      </w:tr>
      <w:tr w:rsidR="00197C2A" w:rsidRPr="007F38A3" w14:paraId="37030C9D" w14:textId="77777777" w:rsidTr="00970655">
        <w:tc>
          <w:tcPr>
            <w:cnfStyle w:val="001000000000" w:firstRow="0" w:lastRow="0" w:firstColumn="1" w:lastColumn="0" w:oddVBand="0" w:evenVBand="0" w:oddHBand="0" w:evenHBand="0" w:firstRowFirstColumn="0" w:firstRowLastColumn="0" w:lastRowFirstColumn="0" w:lastRowLastColumn="0"/>
            <w:tcW w:w="2972" w:type="dxa"/>
          </w:tcPr>
          <w:p w14:paraId="0CC3CAE4" w14:textId="77777777" w:rsidR="00197C2A" w:rsidRPr="007F38A3" w:rsidRDefault="00197C2A" w:rsidP="005D43C3">
            <w:pPr>
              <w:spacing w:line="360" w:lineRule="auto"/>
              <w:rPr>
                <w:sz w:val="24"/>
                <w:szCs w:val="24"/>
              </w:rPr>
            </w:pPr>
            <w:r w:rsidRPr="007F38A3">
              <w:rPr>
                <w:sz w:val="24"/>
                <w:szCs w:val="24"/>
              </w:rPr>
              <w:t>Acceptance Criteria</w:t>
            </w:r>
          </w:p>
        </w:tc>
        <w:tc>
          <w:tcPr>
            <w:tcW w:w="6044" w:type="dxa"/>
          </w:tcPr>
          <w:p w14:paraId="4E4B3A29" w14:textId="06632125" w:rsidR="00197C2A" w:rsidRPr="007F38A3" w:rsidRDefault="0028026A" w:rsidP="005D43C3">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7F38A3">
              <w:rPr>
                <w:sz w:val="24"/>
                <w:szCs w:val="24"/>
              </w:rPr>
              <w:t>Once the correct lyrics to a randomly selected song are displayed correctly in full.</w:t>
            </w:r>
          </w:p>
        </w:tc>
      </w:tr>
    </w:tbl>
    <w:p w14:paraId="0B07B516" w14:textId="77777777" w:rsidR="00282921" w:rsidRPr="007F38A3" w:rsidRDefault="00282921" w:rsidP="005D43C3"/>
    <w:p w14:paraId="41BABC7F" w14:textId="77777777" w:rsidR="00282921" w:rsidRPr="007F38A3" w:rsidRDefault="00282921" w:rsidP="005D43C3"/>
    <w:tbl>
      <w:tblPr>
        <w:tblStyle w:val="PlainTable1"/>
        <w:tblW w:w="0" w:type="auto"/>
        <w:tblLook w:val="04A0" w:firstRow="1" w:lastRow="0" w:firstColumn="1" w:lastColumn="0" w:noHBand="0" w:noVBand="1"/>
      </w:tblPr>
      <w:tblGrid>
        <w:gridCol w:w="2972"/>
        <w:gridCol w:w="6044"/>
      </w:tblGrid>
      <w:tr w:rsidR="00197C2A" w:rsidRPr="007F38A3" w14:paraId="194C2333" w14:textId="77777777" w:rsidTr="0097065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shd w:val="clear" w:color="auto" w:fill="4F81BD" w:themeFill="accent1"/>
          </w:tcPr>
          <w:p w14:paraId="33DE341F" w14:textId="6FD788D3" w:rsidR="00197C2A" w:rsidRPr="007F38A3" w:rsidRDefault="00197C2A" w:rsidP="005D43C3">
            <w:pPr>
              <w:spacing w:line="360" w:lineRule="auto"/>
              <w:rPr>
                <w:color w:val="FFFFFF" w:themeColor="background1"/>
                <w:sz w:val="24"/>
                <w:szCs w:val="24"/>
              </w:rPr>
            </w:pPr>
            <w:r w:rsidRPr="007F38A3">
              <w:rPr>
                <w:color w:val="FFFFFF" w:themeColor="background1"/>
                <w:sz w:val="24"/>
                <w:szCs w:val="24"/>
              </w:rPr>
              <w:t>User Story ID</w:t>
            </w:r>
          </w:p>
        </w:tc>
        <w:tc>
          <w:tcPr>
            <w:tcW w:w="6044" w:type="dxa"/>
            <w:shd w:val="clear" w:color="auto" w:fill="4F81BD" w:themeFill="accent1"/>
          </w:tcPr>
          <w:p w14:paraId="6E8256E3" w14:textId="06FFA55A" w:rsidR="00197C2A" w:rsidRPr="007F38A3" w:rsidRDefault="00197C2A" w:rsidP="005D43C3">
            <w:pPr>
              <w:spacing w:line="360" w:lineRule="auto"/>
              <w:cnfStyle w:val="100000000000" w:firstRow="1" w:lastRow="0" w:firstColumn="0" w:lastColumn="0" w:oddVBand="0" w:evenVBand="0" w:oddHBand="0" w:evenHBand="0" w:firstRowFirstColumn="0" w:firstRowLastColumn="0" w:lastRowFirstColumn="0" w:lastRowLastColumn="0"/>
              <w:rPr>
                <w:b w:val="0"/>
                <w:bCs w:val="0"/>
                <w:color w:val="FFFFFF" w:themeColor="background1"/>
                <w:sz w:val="24"/>
                <w:szCs w:val="24"/>
              </w:rPr>
            </w:pPr>
            <w:r w:rsidRPr="007F38A3">
              <w:rPr>
                <w:b w:val="0"/>
                <w:bCs w:val="0"/>
                <w:color w:val="FFFFFF" w:themeColor="background1"/>
                <w:sz w:val="24"/>
                <w:szCs w:val="24"/>
              </w:rPr>
              <w:t>005</w:t>
            </w:r>
          </w:p>
        </w:tc>
      </w:tr>
      <w:tr w:rsidR="00197C2A" w:rsidRPr="007F38A3" w14:paraId="64C3F5AB" w14:textId="77777777" w:rsidTr="00970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18EF2230" w14:textId="014233B1" w:rsidR="00197C2A" w:rsidRPr="007F38A3" w:rsidRDefault="00197C2A" w:rsidP="005D43C3">
            <w:pPr>
              <w:spacing w:line="360" w:lineRule="auto"/>
              <w:rPr>
                <w:sz w:val="24"/>
                <w:szCs w:val="24"/>
              </w:rPr>
            </w:pPr>
            <w:r w:rsidRPr="007F38A3">
              <w:rPr>
                <w:sz w:val="24"/>
                <w:szCs w:val="24"/>
              </w:rPr>
              <w:t>Unique Feature ID</w:t>
            </w:r>
          </w:p>
        </w:tc>
        <w:tc>
          <w:tcPr>
            <w:tcW w:w="6044" w:type="dxa"/>
          </w:tcPr>
          <w:p w14:paraId="28FF49EE" w14:textId="70AA1162" w:rsidR="00197C2A" w:rsidRPr="007F38A3" w:rsidRDefault="00197C2A"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005</w:t>
            </w:r>
          </w:p>
        </w:tc>
      </w:tr>
      <w:tr w:rsidR="00197C2A" w:rsidRPr="007F38A3" w14:paraId="5BA27CFA" w14:textId="77777777" w:rsidTr="00970655">
        <w:tc>
          <w:tcPr>
            <w:cnfStyle w:val="001000000000" w:firstRow="0" w:lastRow="0" w:firstColumn="1" w:lastColumn="0" w:oddVBand="0" w:evenVBand="0" w:oddHBand="0" w:evenHBand="0" w:firstRowFirstColumn="0" w:firstRowLastColumn="0" w:lastRowFirstColumn="0" w:lastRowLastColumn="0"/>
            <w:tcW w:w="2972" w:type="dxa"/>
          </w:tcPr>
          <w:p w14:paraId="4CB48287" w14:textId="77777777" w:rsidR="00197C2A" w:rsidRPr="007F38A3" w:rsidRDefault="00197C2A" w:rsidP="005D43C3">
            <w:pPr>
              <w:spacing w:line="360" w:lineRule="auto"/>
              <w:rPr>
                <w:sz w:val="24"/>
                <w:szCs w:val="24"/>
              </w:rPr>
            </w:pPr>
            <w:r w:rsidRPr="007F38A3">
              <w:rPr>
                <w:sz w:val="24"/>
                <w:szCs w:val="24"/>
              </w:rPr>
              <w:t>Title</w:t>
            </w:r>
          </w:p>
        </w:tc>
        <w:tc>
          <w:tcPr>
            <w:tcW w:w="6044" w:type="dxa"/>
          </w:tcPr>
          <w:p w14:paraId="440053FA" w14:textId="2A301408" w:rsidR="00197C2A" w:rsidRPr="007F38A3" w:rsidRDefault="00197C2A" w:rsidP="005D43C3">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7F38A3">
              <w:rPr>
                <w:rFonts w:cs="Times New Roman"/>
                <w:sz w:val="24"/>
                <w:szCs w:val="24"/>
              </w:rPr>
              <w:t>Display findings of prototype</w:t>
            </w:r>
          </w:p>
        </w:tc>
      </w:tr>
      <w:tr w:rsidR="00197C2A" w:rsidRPr="007F38A3" w14:paraId="044AD84D" w14:textId="77777777" w:rsidTr="00970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03A176E3" w14:textId="77777777" w:rsidR="00197C2A" w:rsidRPr="007F38A3" w:rsidRDefault="00197C2A" w:rsidP="005D43C3">
            <w:pPr>
              <w:spacing w:line="360" w:lineRule="auto"/>
              <w:rPr>
                <w:sz w:val="24"/>
                <w:szCs w:val="24"/>
              </w:rPr>
            </w:pPr>
            <w:r w:rsidRPr="007F38A3">
              <w:rPr>
                <w:sz w:val="24"/>
                <w:szCs w:val="24"/>
              </w:rPr>
              <w:t>Description</w:t>
            </w:r>
          </w:p>
        </w:tc>
        <w:tc>
          <w:tcPr>
            <w:tcW w:w="6044" w:type="dxa"/>
          </w:tcPr>
          <w:p w14:paraId="14FCF30E" w14:textId="77777777" w:rsidR="00D731AE" w:rsidRPr="007F38A3" w:rsidRDefault="00D731AE"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 xml:space="preserve">As a user, </w:t>
            </w:r>
          </w:p>
          <w:p w14:paraId="470518CE" w14:textId="43815F23" w:rsidR="00D731AE" w:rsidRPr="007F38A3" w:rsidRDefault="00D731AE"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I want</w:t>
            </w:r>
            <w:r w:rsidR="0028026A" w:rsidRPr="007F38A3">
              <w:rPr>
                <w:sz w:val="24"/>
                <w:szCs w:val="24"/>
              </w:rPr>
              <w:t xml:space="preserve"> to present the findings of my work</w:t>
            </w:r>
            <w:r w:rsidRPr="007F38A3">
              <w:rPr>
                <w:sz w:val="24"/>
                <w:szCs w:val="24"/>
              </w:rPr>
              <w:t>,</w:t>
            </w:r>
          </w:p>
          <w:p w14:paraId="645AA3CD" w14:textId="1EE3148A" w:rsidR="00197C2A" w:rsidRPr="007F38A3" w:rsidRDefault="00D731AE"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so that</w:t>
            </w:r>
            <w:r w:rsidR="0028026A" w:rsidRPr="007F38A3">
              <w:rPr>
                <w:sz w:val="24"/>
                <w:szCs w:val="24"/>
              </w:rPr>
              <w:t xml:space="preserve"> </w:t>
            </w:r>
            <w:r w:rsidR="00F62CBA" w:rsidRPr="007F38A3">
              <w:rPr>
                <w:sz w:val="24"/>
                <w:szCs w:val="24"/>
              </w:rPr>
              <w:t>it is</w:t>
            </w:r>
            <w:r w:rsidR="0028026A" w:rsidRPr="007F38A3">
              <w:rPr>
                <w:sz w:val="24"/>
                <w:szCs w:val="24"/>
              </w:rPr>
              <w:t xml:space="preserve"> proven that </w:t>
            </w:r>
            <w:r w:rsidR="00C9260D" w:rsidRPr="007F38A3">
              <w:rPr>
                <w:sz w:val="24"/>
                <w:szCs w:val="24"/>
              </w:rPr>
              <w:t>the project is achievable.</w:t>
            </w:r>
          </w:p>
        </w:tc>
      </w:tr>
      <w:tr w:rsidR="00197C2A" w:rsidRPr="007F38A3" w14:paraId="197852B8" w14:textId="77777777" w:rsidTr="00970655">
        <w:tc>
          <w:tcPr>
            <w:cnfStyle w:val="001000000000" w:firstRow="0" w:lastRow="0" w:firstColumn="1" w:lastColumn="0" w:oddVBand="0" w:evenVBand="0" w:oddHBand="0" w:evenHBand="0" w:firstRowFirstColumn="0" w:firstRowLastColumn="0" w:lastRowFirstColumn="0" w:lastRowLastColumn="0"/>
            <w:tcW w:w="2972" w:type="dxa"/>
          </w:tcPr>
          <w:p w14:paraId="4658B9DE" w14:textId="77777777" w:rsidR="00197C2A" w:rsidRPr="007F38A3" w:rsidRDefault="00197C2A" w:rsidP="005D43C3">
            <w:pPr>
              <w:spacing w:line="360" w:lineRule="auto"/>
              <w:rPr>
                <w:sz w:val="24"/>
                <w:szCs w:val="24"/>
              </w:rPr>
            </w:pPr>
            <w:r w:rsidRPr="007F38A3">
              <w:rPr>
                <w:sz w:val="24"/>
                <w:szCs w:val="24"/>
              </w:rPr>
              <w:t>MoSCoW priority</w:t>
            </w:r>
          </w:p>
        </w:tc>
        <w:tc>
          <w:tcPr>
            <w:tcW w:w="6044" w:type="dxa"/>
          </w:tcPr>
          <w:p w14:paraId="54DF66D1" w14:textId="046372AA" w:rsidR="00197C2A" w:rsidRPr="007F38A3" w:rsidRDefault="00197C2A" w:rsidP="005D43C3">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7F38A3">
              <w:rPr>
                <w:sz w:val="24"/>
                <w:szCs w:val="24"/>
              </w:rPr>
              <w:t>1</w:t>
            </w:r>
          </w:p>
        </w:tc>
      </w:tr>
      <w:tr w:rsidR="00197C2A" w:rsidRPr="007F38A3" w14:paraId="5977CFF3" w14:textId="77777777" w:rsidTr="00970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380A1ACF" w14:textId="77777777" w:rsidR="00197C2A" w:rsidRPr="007F38A3" w:rsidRDefault="00197C2A" w:rsidP="005D43C3">
            <w:pPr>
              <w:spacing w:line="360" w:lineRule="auto"/>
              <w:rPr>
                <w:sz w:val="24"/>
                <w:szCs w:val="24"/>
              </w:rPr>
            </w:pPr>
            <w:r w:rsidRPr="007F38A3">
              <w:rPr>
                <w:sz w:val="24"/>
                <w:szCs w:val="24"/>
              </w:rPr>
              <w:t>Estimated time (hours)</w:t>
            </w:r>
          </w:p>
        </w:tc>
        <w:tc>
          <w:tcPr>
            <w:tcW w:w="6044" w:type="dxa"/>
          </w:tcPr>
          <w:p w14:paraId="76B3595A" w14:textId="20E6746D" w:rsidR="00197C2A" w:rsidRPr="007F38A3" w:rsidRDefault="00C9260D"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4</w:t>
            </w:r>
          </w:p>
        </w:tc>
      </w:tr>
      <w:tr w:rsidR="00197C2A" w:rsidRPr="007F38A3" w14:paraId="129849B7" w14:textId="77777777" w:rsidTr="00970655">
        <w:tc>
          <w:tcPr>
            <w:cnfStyle w:val="001000000000" w:firstRow="0" w:lastRow="0" w:firstColumn="1" w:lastColumn="0" w:oddVBand="0" w:evenVBand="0" w:oddHBand="0" w:evenHBand="0" w:firstRowFirstColumn="0" w:firstRowLastColumn="0" w:lastRowFirstColumn="0" w:lastRowLastColumn="0"/>
            <w:tcW w:w="2972" w:type="dxa"/>
          </w:tcPr>
          <w:p w14:paraId="647179A9" w14:textId="77777777" w:rsidR="00197C2A" w:rsidRPr="007F38A3" w:rsidRDefault="00197C2A" w:rsidP="005D43C3">
            <w:pPr>
              <w:spacing w:line="360" w:lineRule="auto"/>
              <w:rPr>
                <w:sz w:val="24"/>
                <w:szCs w:val="24"/>
              </w:rPr>
            </w:pPr>
            <w:r w:rsidRPr="007F38A3">
              <w:rPr>
                <w:sz w:val="24"/>
                <w:szCs w:val="24"/>
              </w:rPr>
              <w:t>Acceptance Criteria</w:t>
            </w:r>
          </w:p>
        </w:tc>
        <w:tc>
          <w:tcPr>
            <w:tcW w:w="6044" w:type="dxa"/>
          </w:tcPr>
          <w:p w14:paraId="7055472C" w14:textId="3B532A5D" w:rsidR="00197C2A" w:rsidRPr="007F38A3" w:rsidRDefault="00C9260D" w:rsidP="005D43C3">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7F38A3">
              <w:rPr>
                <w:sz w:val="24"/>
                <w:szCs w:val="24"/>
              </w:rPr>
              <w:t>Providing the prototype put forward to my supervisor is acceptable enough to allow me to proceed.</w:t>
            </w:r>
          </w:p>
        </w:tc>
      </w:tr>
    </w:tbl>
    <w:p w14:paraId="7750A627" w14:textId="77777777" w:rsidR="00282921" w:rsidRPr="007F38A3" w:rsidRDefault="00282921" w:rsidP="005D43C3"/>
    <w:p w14:paraId="6C031A9B" w14:textId="77777777" w:rsidR="00282921" w:rsidRPr="007F38A3" w:rsidRDefault="00282921" w:rsidP="005D43C3"/>
    <w:tbl>
      <w:tblPr>
        <w:tblStyle w:val="PlainTable1"/>
        <w:tblW w:w="0" w:type="auto"/>
        <w:tblLook w:val="04A0" w:firstRow="1" w:lastRow="0" w:firstColumn="1" w:lastColumn="0" w:noHBand="0" w:noVBand="1"/>
      </w:tblPr>
      <w:tblGrid>
        <w:gridCol w:w="2972"/>
        <w:gridCol w:w="6044"/>
      </w:tblGrid>
      <w:tr w:rsidR="00197C2A" w:rsidRPr="007F38A3" w14:paraId="5346B746" w14:textId="77777777" w:rsidTr="0097065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shd w:val="clear" w:color="auto" w:fill="4F81BD" w:themeFill="accent1"/>
          </w:tcPr>
          <w:p w14:paraId="4E2090A3" w14:textId="39DD6BDB" w:rsidR="00197C2A" w:rsidRPr="007F38A3" w:rsidRDefault="00197C2A" w:rsidP="005D43C3">
            <w:pPr>
              <w:spacing w:line="360" w:lineRule="auto"/>
              <w:rPr>
                <w:color w:val="FFFFFF" w:themeColor="background1"/>
                <w:sz w:val="24"/>
                <w:szCs w:val="24"/>
              </w:rPr>
            </w:pPr>
            <w:r w:rsidRPr="007F38A3">
              <w:rPr>
                <w:color w:val="FFFFFF" w:themeColor="background1"/>
                <w:sz w:val="24"/>
                <w:szCs w:val="24"/>
              </w:rPr>
              <w:t>User Story ID</w:t>
            </w:r>
          </w:p>
        </w:tc>
        <w:tc>
          <w:tcPr>
            <w:tcW w:w="6044" w:type="dxa"/>
            <w:shd w:val="clear" w:color="auto" w:fill="4F81BD" w:themeFill="accent1"/>
          </w:tcPr>
          <w:p w14:paraId="52599F72" w14:textId="2C2A7051" w:rsidR="00197C2A" w:rsidRPr="007F38A3" w:rsidRDefault="00197C2A" w:rsidP="005D43C3">
            <w:pPr>
              <w:spacing w:line="360" w:lineRule="auto"/>
              <w:cnfStyle w:val="100000000000" w:firstRow="1" w:lastRow="0" w:firstColumn="0" w:lastColumn="0" w:oddVBand="0" w:evenVBand="0" w:oddHBand="0" w:evenHBand="0" w:firstRowFirstColumn="0" w:firstRowLastColumn="0" w:lastRowFirstColumn="0" w:lastRowLastColumn="0"/>
              <w:rPr>
                <w:b w:val="0"/>
                <w:bCs w:val="0"/>
                <w:color w:val="FFFFFF" w:themeColor="background1"/>
                <w:sz w:val="24"/>
                <w:szCs w:val="24"/>
              </w:rPr>
            </w:pPr>
            <w:r w:rsidRPr="007F38A3">
              <w:rPr>
                <w:b w:val="0"/>
                <w:bCs w:val="0"/>
                <w:color w:val="FFFFFF" w:themeColor="background1"/>
                <w:sz w:val="24"/>
                <w:szCs w:val="24"/>
              </w:rPr>
              <w:t>006</w:t>
            </w:r>
          </w:p>
        </w:tc>
      </w:tr>
      <w:tr w:rsidR="00197C2A" w:rsidRPr="007F38A3" w14:paraId="065D7C75" w14:textId="77777777" w:rsidTr="00970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5AF1D09E" w14:textId="7D2F8542" w:rsidR="00197C2A" w:rsidRPr="007F38A3" w:rsidRDefault="00197C2A" w:rsidP="005D43C3">
            <w:pPr>
              <w:spacing w:line="360" w:lineRule="auto"/>
              <w:rPr>
                <w:sz w:val="24"/>
                <w:szCs w:val="24"/>
              </w:rPr>
            </w:pPr>
            <w:r w:rsidRPr="007F38A3">
              <w:rPr>
                <w:sz w:val="24"/>
                <w:szCs w:val="24"/>
              </w:rPr>
              <w:t>Unique Feature ID</w:t>
            </w:r>
          </w:p>
        </w:tc>
        <w:tc>
          <w:tcPr>
            <w:tcW w:w="6044" w:type="dxa"/>
          </w:tcPr>
          <w:p w14:paraId="09DD3596" w14:textId="3D0D1526" w:rsidR="00197C2A" w:rsidRPr="007F38A3" w:rsidRDefault="00197C2A"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006</w:t>
            </w:r>
          </w:p>
        </w:tc>
      </w:tr>
      <w:tr w:rsidR="00197C2A" w:rsidRPr="007F38A3" w14:paraId="5CC28AF1" w14:textId="77777777" w:rsidTr="00970655">
        <w:tc>
          <w:tcPr>
            <w:cnfStyle w:val="001000000000" w:firstRow="0" w:lastRow="0" w:firstColumn="1" w:lastColumn="0" w:oddVBand="0" w:evenVBand="0" w:oddHBand="0" w:evenHBand="0" w:firstRowFirstColumn="0" w:firstRowLastColumn="0" w:lastRowFirstColumn="0" w:lastRowLastColumn="0"/>
            <w:tcW w:w="2972" w:type="dxa"/>
          </w:tcPr>
          <w:p w14:paraId="4B7C5A7D" w14:textId="77777777" w:rsidR="00197C2A" w:rsidRPr="007F38A3" w:rsidRDefault="00197C2A" w:rsidP="005D43C3">
            <w:pPr>
              <w:spacing w:line="360" w:lineRule="auto"/>
              <w:rPr>
                <w:sz w:val="24"/>
                <w:szCs w:val="24"/>
              </w:rPr>
            </w:pPr>
            <w:r w:rsidRPr="007F38A3">
              <w:rPr>
                <w:sz w:val="24"/>
                <w:szCs w:val="24"/>
              </w:rPr>
              <w:t>Title</w:t>
            </w:r>
          </w:p>
        </w:tc>
        <w:tc>
          <w:tcPr>
            <w:tcW w:w="6044" w:type="dxa"/>
          </w:tcPr>
          <w:p w14:paraId="7CA839E9" w14:textId="00938353" w:rsidR="00197C2A" w:rsidRPr="007F38A3" w:rsidRDefault="00197C2A" w:rsidP="005D43C3">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7F38A3">
              <w:rPr>
                <w:rFonts w:cs="Times New Roman"/>
                <w:sz w:val="24"/>
                <w:szCs w:val="24"/>
              </w:rPr>
              <w:t>Write Python script to perform a web scrape on Official UK Charts website</w:t>
            </w:r>
          </w:p>
        </w:tc>
      </w:tr>
      <w:tr w:rsidR="00197C2A" w:rsidRPr="007F38A3" w14:paraId="068B7A45" w14:textId="77777777" w:rsidTr="00970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2E591D96" w14:textId="77777777" w:rsidR="00197C2A" w:rsidRPr="007F38A3" w:rsidRDefault="00197C2A" w:rsidP="005D43C3">
            <w:pPr>
              <w:spacing w:line="360" w:lineRule="auto"/>
              <w:rPr>
                <w:sz w:val="24"/>
                <w:szCs w:val="24"/>
              </w:rPr>
            </w:pPr>
            <w:r w:rsidRPr="007F38A3">
              <w:rPr>
                <w:sz w:val="24"/>
                <w:szCs w:val="24"/>
              </w:rPr>
              <w:t>Description</w:t>
            </w:r>
          </w:p>
        </w:tc>
        <w:tc>
          <w:tcPr>
            <w:tcW w:w="6044" w:type="dxa"/>
          </w:tcPr>
          <w:p w14:paraId="771D0B9A" w14:textId="77777777" w:rsidR="00D731AE" w:rsidRPr="007F38A3" w:rsidRDefault="00D731AE"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 xml:space="preserve">As a user, </w:t>
            </w:r>
          </w:p>
          <w:p w14:paraId="30531B17" w14:textId="7700A80E" w:rsidR="00D731AE" w:rsidRPr="007F38A3" w:rsidRDefault="00D731AE"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I want</w:t>
            </w:r>
            <w:r w:rsidR="00C9260D" w:rsidRPr="007F38A3">
              <w:rPr>
                <w:sz w:val="24"/>
                <w:szCs w:val="24"/>
              </w:rPr>
              <w:t xml:space="preserve"> to write a Python script</w:t>
            </w:r>
            <w:r w:rsidRPr="007F38A3">
              <w:rPr>
                <w:sz w:val="24"/>
                <w:szCs w:val="24"/>
              </w:rPr>
              <w:t>,</w:t>
            </w:r>
          </w:p>
          <w:p w14:paraId="2BD0DBC2" w14:textId="243A9C9A" w:rsidR="00197C2A" w:rsidRPr="007F38A3" w:rsidRDefault="00D731AE"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so that</w:t>
            </w:r>
            <w:r w:rsidR="00C9260D" w:rsidRPr="007F38A3">
              <w:rPr>
                <w:sz w:val="24"/>
                <w:szCs w:val="24"/>
              </w:rPr>
              <w:t xml:space="preserve"> I can produce my own dataset.</w:t>
            </w:r>
          </w:p>
        </w:tc>
      </w:tr>
      <w:tr w:rsidR="00197C2A" w:rsidRPr="007F38A3" w14:paraId="30D48958" w14:textId="77777777" w:rsidTr="00970655">
        <w:tc>
          <w:tcPr>
            <w:cnfStyle w:val="001000000000" w:firstRow="0" w:lastRow="0" w:firstColumn="1" w:lastColumn="0" w:oddVBand="0" w:evenVBand="0" w:oddHBand="0" w:evenHBand="0" w:firstRowFirstColumn="0" w:firstRowLastColumn="0" w:lastRowFirstColumn="0" w:lastRowLastColumn="0"/>
            <w:tcW w:w="2972" w:type="dxa"/>
          </w:tcPr>
          <w:p w14:paraId="2FDE65E9" w14:textId="77777777" w:rsidR="00197C2A" w:rsidRPr="007F38A3" w:rsidRDefault="00197C2A" w:rsidP="005D43C3">
            <w:pPr>
              <w:spacing w:line="360" w:lineRule="auto"/>
              <w:rPr>
                <w:sz w:val="24"/>
                <w:szCs w:val="24"/>
              </w:rPr>
            </w:pPr>
            <w:r w:rsidRPr="007F38A3">
              <w:rPr>
                <w:sz w:val="24"/>
                <w:szCs w:val="24"/>
              </w:rPr>
              <w:t>MoSCoW priority</w:t>
            </w:r>
          </w:p>
        </w:tc>
        <w:tc>
          <w:tcPr>
            <w:tcW w:w="6044" w:type="dxa"/>
          </w:tcPr>
          <w:p w14:paraId="01F86202" w14:textId="0BB5F23C" w:rsidR="00197C2A" w:rsidRPr="007F38A3" w:rsidRDefault="00197C2A" w:rsidP="005D43C3">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7F38A3">
              <w:rPr>
                <w:sz w:val="24"/>
                <w:szCs w:val="24"/>
              </w:rPr>
              <w:t>1</w:t>
            </w:r>
          </w:p>
        </w:tc>
      </w:tr>
      <w:tr w:rsidR="00197C2A" w:rsidRPr="007F38A3" w14:paraId="0908D94B" w14:textId="77777777" w:rsidTr="00970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64A5CBA9" w14:textId="77777777" w:rsidR="00197C2A" w:rsidRPr="007F38A3" w:rsidRDefault="00197C2A" w:rsidP="005D43C3">
            <w:pPr>
              <w:spacing w:line="360" w:lineRule="auto"/>
              <w:rPr>
                <w:sz w:val="24"/>
                <w:szCs w:val="24"/>
              </w:rPr>
            </w:pPr>
            <w:r w:rsidRPr="007F38A3">
              <w:rPr>
                <w:sz w:val="24"/>
                <w:szCs w:val="24"/>
              </w:rPr>
              <w:lastRenderedPageBreak/>
              <w:t>Estimated time (hours)</w:t>
            </w:r>
          </w:p>
        </w:tc>
        <w:tc>
          <w:tcPr>
            <w:tcW w:w="6044" w:type="dxa"/>
          </w:tcPr>
          <w:p w14:paraId="4783094E" w14:textId="77968759" w:rsidR="00197C2A" w:rsidRPr="007F38A3" w:rsidRDefault="00C9260D"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6</w:t>
            </w:r>
          </w:p>
        </w:tc>
      </w:tr>
      <w:tr w:rsidR="00197C2A" w:rsidRPr="007F38A3" w14:paraId="0089BADB" w14:textId="77777777" w:rsidTr="00970655">
        <w:tc>
          <w:tcPr>
            <w:cnfStyle w:val="001000000000" w:firstRow="0" w:lastRow="0" w:firstColumn="1" w:lastColumn="0" w:oddVBand="0" w:evenVBand="0" w:oddHBand="0" w:evenHBand="0" w:firstRowFirstColumn="0" w:firstRowLastColumn="0" w:lastRowFirstColumn="0" w:lastRowLastColumn="0"/>
            <w:tcW w:w="2972" w:type="dxa"/>
          </w:tcPr>
          <w:p w14:paraId="3384D190" w14:textId="77777777" w:rsidR="00197C2A" w:rsidRPr="007F38A3" w:rsidRDefault="00197C2A" w:rsidP="005D43C3">
            <w:pPr>
              <w:spacing w:line="360" w:lineRule="auto"/>
              <w:rPr>
                <w:sz w:val="24"/>
                <w:szCs w:val="24"/>
              </w:rPr>
            </w:pPr>
            <w:r w:rsidRPr="007F38A3">
              <w:rPr>
                <w:sz w:val="24"/>
                <w:szCs w:val="24"/>
              </w:rPr>
              <w:t>Acceptance Criteria</w:t>
            </w:r>
          </w:p>
        </w:tc>
        <w:tc>
          <w:tcPr>
            <w:tcW w:w="6044" w:type="dxa"/>
          </w:tcPr>
          <w:p w14:paraId="09684773" w14:textId="132DED32" w:rsidR="00197C2A" w:rsidRPr="007F38A3" w:rsidRDefault="00C9260D" w:rsidP="005D43C3">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7F38A3">
              <w:rPr>
                <w:sz w:val="24"/>
                <w:szCs w:val="24"/>
              </w:rPr>
              <w:t>Upon producing a full dataset of the information required to move forward with the project.</w:t>
            </w:r>
          </w:p>
        </w:tc>
      </w:tr>
    </w:tbl>
    <w:p w14:paraId="3ED22040" w14:textId="77777777" w:rsidR="00282921" w:rsidRPr="007F38A3" w:rsidRDefault="00282921" w:rsidP="005D43C3"/>
    <w:p w14:paraId="1E2C160A" w14:textId="77777777" w:rsidR="00282921" w:rsidRPr="007F38A3" w:rsidRDefault="00282921" w:rsidP="005D43C3"/>
    <w:tbl>
      <w:tblPr>
        <w:tblStyle w:val="PlainTable1"/>
        <w:tblW w:w="0" w:type="auto"/>
        <w:tblLook w:val="04A0" w:firstRow="1" w:lastRow="0" w:firstColumn="1" w:lastColumn="0" w:noHBand="0" w:noVBand="1"/>
      </w:tblPr>
      <w:tblGrid>
        <w:gridCol w:w="2972"/>
        <w:gridCol w:w="6044"/>
      </w:tblGrid>
      <w:tr w:rsidR="00197C2A" w:rsidRPr="007F38A3" w14:paraId="461A7FB4" w14:textId="77777777" w:rsidTr="0097065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shd w:val="clear" w:color="auto" w:fill="4F81BD" w:themeFill="accent1"/>
          </w:tcPr>
          <w:p w14:paraId="1C5633F5" w14:textId="283F1800" w:rsidR="00197C2A" w:rsidRPr="007F38A3" w:rsidRDefault="00197C2A" w:rsidP="005D43C3">
            <w:pPr>
              <w:spacing w:line="360" w:lineRule="auto"/>
              <w:rPr>
                <w:color w:val="FFFFFF" w:themeColor="background1"/>
                <w:sz w:val="24"/>
                <w:szCs w:val="24"/>
              </w:rPr>
            </w:pPr>
            <w:r w:rsidRPr="007F38A3">
              <w:rPr>
                <w:color w:val="FFFFFF" w:themeColor="background1"/>
                <w:sz w:val="24"/>
                <w:szCs w:val="24"/>
              </w:rPr>
              <w:t>User Story ID</w:t>
            </w:r>
          </w:p>
        </w:tc>
        <w:tc>
          <w:tcPr>
            <w:tcW w:w="6044" w:type="dxa"/>
            <w:shd w:val="clear" w:color="auto" w:fill="4F81BD" w:themeFill="accent1"/>
          </w:tcPr>
          <w:p w14:paraId="32140BEE" w14:textId="3371B1AC" w:rsidR="00197C2A" w:rsidRPr="007F38A3" w:rsidRDefault="00197C2A" w:rsidP="005D43C3">
            <w:pPr>
              <w:spacing w:line="360" w:lineRule="auto"/>
              <w:cnfStyle w:val="100000000000" w:firstRow="1" w:lastRow="0" w:firstColumn="0" w:lastColumn="0" w:oddVBand="0" w:evenVBand="0" w:oddHBand="0" w:evenHBand="0" w:firstRowFirstColumn="0" w:firstRowLastColumn="0" w:lastRowFirstColumn="0" w:lastRowLastColumn="0"/>
              <w:rPr>
                <w:b w:val="0"/>
                <w:bCs w:val="0"/>
                <w:color w:val="FFFFFF" w:themeColor="background1"/>
                <w:sz w:val="24"/>
                <w:szCs w:val="24"/>
              </w:rPr>
            </w:pPr>
            <w:r w:rsidRPr="007F38A3">
              <w:rPr>
                <w:b w:val="0"/>
                <w:bCs w:val="0"/>
                <w:color w:val="FFFFFF" w:themeColor="background1"/>
                <w:sz w:val="24"/>
                <w:szCs w:val="24"/>
              </w:rPr>
              <w:t>007</w:t>
            </w:r>
          </w:p>
        </w:tc>
      </w:tr>
      <w:tr w:rsidR="00197C2A" w:rsidRPr="007F38A3" w14:paraId="216DEA60" w14:textId="77777777" w:rsidTr="00970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01A1F8DB" w14:textId="6B1F2FFE" w:rsidR="00197C2A" w:rsidRPr="007F38A3" w:rsidRDefault="00197C2A" w:rsidP="005D43C3">
            <w:pPr>
              <w:spacing w:line="360" w:lineRule="auto"/>
              <w:rPr>
                <w:sz w:val="24"/>
                <w:szCs w:val="24"/>
              </w:rPr>
            </w:pPr>
            <w:r w:rsidRPr="007F38A3">
              <w:rPr>
                <w:sz w:val="24"/>
                <w:szCs w:val="24"/>
              </w:rPr>
              <w:t>Unique Feature ID</w:t>
            </w:r>
          </w:p>
        </w:tc>
        <w:tc>
          <w:tcPr>
            <w:tcW w:w="6044" w:type="dxa"/>
          </w:tcPr>
          <w:p w14:paraId="3DD4A294" w14:textId="27201B7F" w:rsidR="00197C2A" w:rsidRPr="007F38A3" w:rsidRDefault="00197C2A"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007</w:t>
            </w:r>
          </w:p>
        </w:tc>
      </w:tr>
      <w:tr w:rsidR="00197C2A" w:rsidRPr="007F38A3" w14:paraId="764AAC9F" w14:textId="77777777" w:rsidTr="00970655">
        <w:tc>
          <w:tcPr>
            <w:cnfStyle w:val="001000000000" w:firstRow="0" w:lastRow="0" w:firstColumn="1" w:lastColumn="0" w:oddVBand="0" w:evenVBand="0" w:oddHBand="0" w:evenHBand="0" w:firstRowFirstColumn="0" w:firstRowLastColumn="0" w:lastRowFirstColumn="0" w:lastRowLastColumn="0"/>
            <w:tcW w:w="2972" w:type="dxa"/>
          </w:tcPr>
          <w:p w14:paraId="10C52551" w14:textId="77777777" w:rsidR="00197C2A" w:rsidRPr="007F38A3" w:rsidRDefault="00197C2A" w:rsidP="005D43C3">
            <w:pPr>
              <w:spacing w:line="360" w:lineRule="auto"/>
              <w:rPr>
                <w:sz w:val="24"/>
                <w:szCs w:val="24"/>
              </w:rPr>
            </w:pPr>
            <w:r w:rsidRPr="007F38A3">
              <w:rPr>
                <w:sz w:val="24"/>
                <w:szCs w:val="24"/>
              </w:rPr>
              <w:t>Title</w:t>
            </w:r>
          </w:p>
        </w:tc>
        <w:tc>
          <w:tcPr>
            <w:tcW w:w="6044" w:type="dxa"/>
          </w:tcPr>
          <w:p w14:paraId="76354FFE" w14:textId="207C9AB4" w:rsidR="00197C2A" w:rsidRPr="007F38A3" w:rsidRDefault="00197C2A" w:rsidP="005D43C3">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7F38A3">
              <w:rPr>
                <w:rFonts w:cs="Times New Roman"/>
                <w:sz w:val="24"/>
                <w:szCs w:val="24"/>
              </w:rPr>
              <w:t>Test interaction with Beautiful Soup for web scraping</w:t>
            </w:r>
          </w:p>
        </w:tc>
      </w:tr>
      <w:tr w:rsidR="00197C2A" w:rsidRPr="007F38A3" w14:paraId="528C82CA" w14:textId="77777777" w:rsidTr="00970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29CD3897" w14:textId="77777777" w:rsidR="00197C2A" w:rsidRPr="007F38A3" w:rsidRDefault="00197C2A" w:rsidP="005D43C3">
            <w:pPr>
              <w:spacing w:line="360" w:lineRule="auto"/>
              <w:rPr>
                <w:sz w:val="24"/>
                <w:szCs w:val="24"/>
              </w:rPr>
            </w:pPr>
            <w:r w:rsidRPr="007F38A3">
              <w:rPr>
                <w:sz w:val="24"/>
                <w:szCs w:val="24"/>
              </w:rPr>
              <w:t>Description</w:t>
            </w:r>
          </w:p>
        </w:tc>
        <w:tc>
          <w:tcPr>
            <w:tcW w:w="6044" w:type="dxa"/>
          </w:tcPr>
          <w:p w14:paraId="0AF3EABB" w14:textId="77777777" w:rsidR="00D731AE" w:rsidRPr="007F38A3" w:rsidRDefault="00D731AE"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 xml:space="preserve">As a user, </w:t>
            </w:r>
          </w:p>
          <w:p w14:paraId="4A80B80A" w14:textId="77777777" w:rsidR="00D731AE" w:rsidRPr="007F38A3" w:rsidRDefault="00D731AE"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I want,</w:t>
            </w:r>
          </w:p>
          <w:p w14:paraId="4100B0D4" w14:textId="472122A3" w:rsidR="00197C2A" w:rsidRPr="007F38A3" w:rsidRDefault="00D731AE"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so that</w:t>
            </w:r>
          </w:p>
        </w:tc>
      </w:tr>
      <w:tr w:rsidR="00197C2A" w:rsidRPr="007F38A3" w14:paraId="3209AD3C" w14:textId="77777777" w:rsidTr="00970655">
        <w:tc>
          <w:tcPr>
            <w:cnfStyle w:val="001000000000" w:firstRow="0" w:lastRow="0" w:firstColumn="1" w:lastColumn="0" w:oddVBand="0" w:evenVBand="0" w:oddHBand="0" w:evenHBand="0" w:firstRowFirstColumn="0" w:firstRowLastColumn="0" w:lastRowFirstColumn="0" w:lastRowLastColumn="0"/>
            <w:tcW w:w="2972" w:type="dxa"/>
          </w:tcPr>
          <w:p w14:paraId="73826E0D" w14:textId="77777777" w:rsidR="00197C2A" w:rsidRPr="007F38A3" w:rsidRDefault="00197C2A" w:rsidP="005D43C3">
            <w:pPr>
              <w:spacing w:line="360" w:lineRule="auto"/>
              <w:rPr>
                <w:sz w:val="24"/>
                <w:szCs w:val="24"/>
              </w:rPr>
            </w:pPr>
            <w:r w:rsidRPr="007F38A3">
              <w:rPr>
                <w:sz w:val="24"/>
                <w:szCs w:val="24"/>
              </w:rPr>
              <w:t>MoSCoW priority</w:t>
            </w:r>
          </w:p>
        </w:tc>
        <w:tc>
          <w:tcPr>
            <w:tcW w:w="6044" w:type="dxa"/>
          </w:tcPr>
          <w:p w14:paraId="6DC4CD6C" w14:textId="23853C4E" w:rsidR="00197C2A" w:rsidRPr="007F38A3" w:rsidRDefault="00197C2A" w:rsidP="005D43C3">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7F38A3">
              <w:rPr>
                <w:sz w:val="24"/>
                <w:szCs w:val="24"/>
              </w:rPr>
              <w:t>1</w:t>
            </w:r>
          </w:p>
        </w:tc>
      </w:tr>
      <w:tr w:rsidR="00197C2A" w:rsidRPr="007F38A3" w14:paraId="319F7CA8" w14:textId="77777777" w:rsidTr="00970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38479A29" w14:textId="77777777" w:rsidR="00197C2A" w:rsidRPr="007F38A3" w:rsidRDefault="00197C2A" w:rsidP="005D43C3">
            <w:pPr>
              <w:spacing w:line="360" w:lineRule="auto"/>
              <w:rPr>
                <w:sz w:val="24"/>
                <w:szCs w:val="24"/>
              </w:rPr>
            </w:pPr>
            <w:r w:rsidRPr="007F38A3">
              <w:rPr>
                <w:sz w:val="24"/>
                <w:szCs w:val="24"/>
              </w:rPr>
              <w:t>Estimated time (hours)</w:t>
            </w:r>
          </w:p>
        </w:tc>
        <w:tc>
          <w:tcPr>
            <w:tcW w:w="6044" w:type="dxa"/>
          </w:tcPr>
          <w:p w14:paraId="2DF1D5B0" w14:textId="06516F9B" w:rsidR="00197C2A" w:rsidRPr="007F38A3" w:rsidRDefault="00E73DBF"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lt;1</w:t>
            </w:r>
          </w:p>
        </w:tc>
      </w:tr>
      <w:tr w:rsidR="00197C2A" w:rsidRPr="007F38A3" w14:paraId="3765C7FA" w14:textId="77777777" w:rsidTr="00970655">
        <w:tc>
          <w:tcPr>
            <w:cnfStyle w:val="001000000000" w:firstRow="0" w:lastRow="0" w:firstColumn="1" w:lastColumn="0" w:oddVBand="0" w:evenVBand="0" w:oddHBand="0" w:evenHBand="0" w:firstRowFirstColumn="0" w:firstRowLastColumn="0" w:lastRowFirstColumn="0" w:lastRowLastColumn="0"/>
            <w:tcW w:w="2972" w:type="dxa"/>
          </w:tcPr>
          <w:p w14:paraId="4E7E09F4" w14:textId="77777777" w:rsidR="00197C2A" w:rsidRPr="007F38A3" w:rsidRDefault="00197C2A" w:rsidP="005D43C3">
            <w:pPr>
              <w:spacing w:line="360" w:lineRule="auto"/>
              <w:rPr>
                <w:sz w:val="24"/>
                <w:szCs w:val="24"/>
              </w:rPr>
            </w:pPr>
            <w:r w:rsidRPr="007F38A3">
              <w:rPr>
                <w:sz w:val="24"/>
                <w:szCs w:val="24"/>
              </w:rPr>
              <w:t>Acceptance Criteria</w:t>
            </w:r>
          </w:p>
        </w:tc>
        <w:tc>
          <w:tcPr>
            <w:tcW w:w="6044" w:type="dxa"/>
          </w:tcPr>
          <w:p w14:paraId="5450B613" w14:textId="015B4D48" w:rsidR="00197C2A" w:rsidRPr="007F38A3" w:rsidRDefault="00E73DBF" w:rsidP="005D43C3">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7F38A3">
              <w:rPr>
                <w:sz w:val="24"/>
                <w:szCs w:val="24"/>
              </w:rPr>
              <w:t>As long as no errors arise from the Python code run.</w:t>
            </w:r>
          </w:p>
        </w:tc>
      </w:tr>
    </w:tbl>
    <w:p w14:paraId="56B589D3" w14:textId="77777777" w:rsidR="00282921" w:rsidRPr="007F38A3" w:rsidRDefault="00282921" w:rsidP="005D43C3"/>
    <w:p w14:paraId="0D7552D9" w14:textId="77777777" w:rsidR="00282921" w:rsidRPr="007F38A3" w:rsidRDefault="00282921" w:rsidP="005D43C3"/>
    <w:tbl>
      <w:tblPr>
        <w:tblStyle w:val="PlainTable1"/>
        <w:tblW w:w="0" w:type="auto"/>
        <w:tblLook w:val="04A0" w:firstRow="1" w:lastRow="0" w:firstColumn="1" w:lastColumn="0" w:noHBand="0" w:noVBand="1"/>
      </w:tblPr>
      <w:tblGrid>
        <w:gridCol w:w="2972"/>
        <w:gridCol w:w="6044"/>
      </w:tblGrid>
      <w:tr w:rsidR="00197C2A" w:rsidRPr="007F38A3" w14:paraId="745128D9" w14:textId="77777777" w:rsidTr="0097065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shd w:val="clear" w:color="auto" w:fill="4F81BD" w:themeFill="accent1"/>
          </w:tcPr>
          <w:p w14:paraId="68F81796" w14:textId="27F673C7" w:rsidR="00197C2A" w:rsidRPr="007F38A3" w:rsidRDefault="00197C2A" w:rsidP="005D43C3">
            <w:pPr>
              <w:spacing w:line="360" w:lineRule="auto"/>
              <w:rPr>
                <w:color w:val="FFFFFF" w:themeColor="background1"/>
                <w:sz w:val="24"/>
                <w:szCs w:val="24"/>
              </w:rPr>
            </w:pPr>
            <w:r w:rsidRPr="007F38A3">
              <w:rPr>
                <w:color w:val="FFFFFF" w:themeColor="background1"/>
                <w:sz w:val="24"/>
                <w:szCs w:val="24"/>
              </w:rPr>
              <w:t>User Story ID</w:t>
            </w:r>
          </w:p>
        </w:tc>
        <w:tc>
          <w:tcPr>
            <w:tcW w:w="6044" w:type="dxa"/>
            <w:shd w:val="clear" w:color="auto" w:fill="4F81BD" w:themeFill="accent1"/>
          </w:tcPr>
          <w:p w14:paraId="10ADBDA5" w14:textId="780F8D03" w:rsidR="00197C2A" w:rsidRPr="007F38A3" w:rsidRDefault="00197C2A" w:rsidP="005D43C3">
            <w:pPr>
              <w:spacing w:line="360" w:lineRule="auto"/>
              <w:cnfStyle w:val="100000000000" w:firstRow="1" w:lastRow="0" w:firstColumn="0" w:lastColumn="0" w:oddVBand="0" w:evenVBand="0" w:oddHBand="0" w:evenHBand="0" w:firstRowFirstColumn="0" w:firstRowLastColumn="0" w:lastRowFirstColumn="0" w:lastRowLastColumn="0"/>
              <w:rPr>
                <w:b w:val="0"/>
                <w:bCs w:val="0"/>
                <w:color w:val="FFFFFF" w:themeColor="background1"/>
                <w:sz w:val="24"/>
                <w:szCs w:val="24"/>
              </w:rPr>
            </w:pPr>
            <w:r w:rsidRPr="007F38A3">
              <w:rPr>
                <w:b w:val="0"/>
                <w:bCs w:val="0"/>
                <w:color w:val="FFFFFF" w:themeColor="background1"/>
                <w:sz w:val="24"/>
                <w:szCs w:val="24"/>
              </w:rPr>
              <w:t>008</w:t>
            </w:r>
          </w:p>
        </w:tc>
      </w:tr>
      <w:tr w:rsidR="00197C2A" w:rsidRPr="007F38A3" w14:paraId="1ECC5593" w14:textId="77777777" w:rsidTr="00970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6898F8BA" w14:textId="6C9EF242" w:rsidR="00197C2A" w:rsidRPr="007F38A3" w:rsidRDefault="00197C2A" w:rsidP="005D43C3">
            <w:pPr>
              <w:spacing w:line="360" w:lineRule="auto"/>
              <w:rPr>
                <w:sz w:val="24"/>
                <w:szCs w:val="24"/>
              </w:rPr>
            </w:pPr>
            <w:r w:rsidRPr="007F38A3">
              <w:rPr>
                <w:sz w:val="24"/>
                <w:szCs w:val="24"/>
              </w:rPr>
              <w:t>Unique Feature ID</w:t>
            </w:r>
          </w:p>
        </w:tc>
        <w:tc>
          <w:tcPr>
            <w:tcW w:w="6044" w:type="dxa"/>
          </w:tcPr>
          <w:p w14:paraId="4F8AE6FD" w14:textId="3F3B7A21" w:rsidR="00197C2A" w:rsidRPr="007F38A3" w:rsidRDefault="00197C2A"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008</w:t>
            </w:r>
          </w:p>
        </w:tc>
      </w:tr>
      <w:tr w:rsidR="00197C2A" w:rsidRPr="007F38A3" w14:paraId="197CCEB2" w14:textId="77777777" w:rsidTr="00970655">
        <w:tc>
          <w:tcPr>
            <w:cnfStyle w:val="001000000000" w:firstRow="0" w:lastRow="0" w:firstColumn="1" w:lastColumn="0" w:oddVBand="0" w:evenVBand="0" w:oddHBand="0" w:evenHBand="0" w:firstRowFirstColumn="0" w:firstRowLastColumn="0" w:lastRowFirstColumn="0" w:lastRowLastColumn="0"/>
            <w:tcW w:w="2972" w:type="dxa"/>
          </w:tcPr>
          <w:p w14:paraId="1FFB9DD4" w14:textId="77777777" w:rsidR="00197C2A" w:rsidRPr="007F38A3" w:rsidRDefault="00197C2A" w:rsidP="005D43C3">
            <w:pPr>
              <w:spacing w:line="360" w:lineRule="auto"/>
              <w:rPr>
                <w:sz w:val="24"/>
                <w:szCs w:val="24"/>
              </w:rPr>
            </w:pPr>
            <w:r w:rsidRPr="007F38A3">
              <w:rPr>
                <w:sz w:val="24"/>
                <w:szCs w:val="24"/>
              </w:rPr>
              <w:t>Title</w:t>
            </w:r>
          </w:p>
        </w:tc>
        <w:tc>
          <w:tcPr>
            <w:tcW w:w="6044" w:type="dxa"/>
          </w:tcPr>
          <w:p w14:paraId="12E2950D" w14:textId="593DC9C1" w:rsidR="00197C2A" w:rsidRPr="007F38A3" w:rsidRDefault="00197C2A" w:rsidP="005D43C3">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7F38A3">
              <w:rPr>
                <w:rFonts w:cs="Times New Roman"/>
                <w:sz w:val="24"/>
                <w:szCs w:val="24"/>
              </w:rPr>
              <w:t>Save web scrape data to .csv file</w:t>
            </w:r>
          </w:p>
        </w:tc>
      </w:tr>
      <w:tr w:rsidR="00197C2A" w:rsidRPr="007F38A3" w14:paraId="2E154BE0" w14:textId="77777777" w:rsidTr="00970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64123444" w14:textId="77777777" w:rsidR="00197C2A" w:rsidRPr="007F38A3" w:rsidRDefault="00197C2A" w:rsidP="005D43C3">
            <w:pPr>
              <w:spacing w:line="360" w:lineRule="auto"/>
              <w:rPr>
                <w:sz w:val="24"/>
                <w:szCs w:val="24"/>
              </w:rPr>
            </w:pPr>
            <w:r w:rsidRPr="007F38A3">
              <w:rPr>
                <w:sz w:val="24"/>
                <w:szCs w:val="24"/>
              </w:rPr>
              <w:t>Description</w:t>
            </w:r>
          </w:p>
        </w:tc>
        <w:tc>
          <w:tcPr>
            <w:tcW w:w="6044" w:type="dxa"/>
          </w:tcPr>
          <w:p w14:paraId="2C3BD387" w14:textId="77777777" w:rsidR="00D731AE" w:rsidRPr="007F38A3" w:rsidRDefault="00D731AE"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 xml:space="preserve">As a user, </w:t>
            </w:r>
          </w:p>
          <w:p w14:paraId="0E2EB2D2" w14:textId="342B8784" w:rsidR="00D731AE" w:rsidRPr="007F38A3" w:rsidRDefault="00D731AE"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I want</w:t>
            </w:r>
            <w:r w:rsidR="00E73DBF" w:rsidRPr="007F38A3">
              <w:rPr>
                <w:sz w:val="24"/>
                <w:szCs w:val="24"/>
              </w:rPr>
              <w:t xml:space="preserve"> to save the dataset as a csv file</w:t>
            </w:r>
            <w:r w:rsidRPr="007F38A3">
              <w:rPr>
                <w:sz w:val="24"/>
                <w:szCs w:val="24"/>
              </w:rPr>
              <w:t>,</w:t>
            </w:r>
          </w:p>
          <w:p w14:paraId="296BF7FC" w14:textId="35D52DCB" w:rsidR="00197C2A" w:rsidRPr="007F38A3" w:rsidRDefault="00D731AE"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so that</w:t>
            </w:r>
            <w:r w:rsidR="00E73DBF" w:rsidRPr="007F38A3">
              <w:rPr>
                <w:sz w:val="24"/>
                <w:szCs w:val="24"/>
              </w:rPr>
              <w:t xml:space="preserve"> I can train said data in future.</w:t>
            </w:r>
          </w:p>
        </w:tc>
      </w:tr>
      <w:tr w:rsidR="00197C2A" w:rsidRPr="007F38A3" w14:paraId="4075FBAD" w14:textId="77777777" w:rsidTr="00970655">
        <w:tc>
          <w:tcPr>
            <w:cnfStyle w:val="001000000000" w:firstRow="0" w:lastRow="0" w:firstColumn="1" w:lastColumn="0" w:oddVBand="0" w:evenVBand="0" w:oddHBand="0" w:evenHBand="0" w:firstRowFirstColumn="0" w:firstRowLastColumn="0" w:lastRowFirstColumn="0" w:lastRowLastColumn="0"/>
            <w:tcW w:w="2972" w:type="dxa"/>
          </w:tcPr>
          <w:p w14:paraId="020C953D" w14:textId="77777777" w:rsidR="00197C2A" w:rsidRPr="007F38A3" w:rsidRDefault="00197C2A" w:rsidP="005D43C3">
            <w:pPr>
              <w:spacing w:line="360" w:lineRule="auto"/>
              <w:rPr>
                <w:sz w:val="24"/>
                <w:szCs w:val="24"/>
              </w:rPr>
            </w:pPr>
            <w:r w:rsidRPr="007F38A3">
              <w:rPr>
                <w:sz w:val="24"/>
                <w:szCs w:val="24"/>
              </w:rPr>
              <w:t>MoSCoW priority</w:t>
            </w:r>
          </w:p>
        </w:tc>
        <w:tc>
          <w:tcPr>
            <w:tcW w:w="6044" w:type="dxa"/>
          </w:tcPr>
          <w:p w14:paraId="37C5F5DD" w14:textId="14CDE148" w:rsidR="00197C2A" w:rsidRPr="007F38A3" w:rsidRDefault="00197C2A" w:rsidP="005D43C3">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7F38A3">
              <w:rPr>
                <w:sz w:val="24"/>
                <w:szCs w:val="24"/>
              </w:rPr>
              <w:t>1</w:t>
            </w:r>
          </w:p>
        </w:tc>
      </w:tr>
      <w:tr w:rsidR="00197C2A" w:rsidRPr="007F38A3" w14:paraId="470FBC8D" w14:textId="77777777" w:rsidTr="00970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0944E4E8" w14:textId="77777777" w:rsidR="00197C2A" w:rsidRPr="007F38A3" w:rsidRDefault="00197C2A" w:rsidP="005D43C3">
            <w:pPr>
              <w:spacing w:line="360" w:lineRule="auto"/>
              <w:rPr>
                <w:sz w:val="24"/>
                <w:szCs w:val="24"/>
              </w:rPr>
            </w:pPr>
            <w:r w:rsidRPr="007F38A3">
              <w:rPr>
                <w:sz w:val="24"/>
                <w:szCs w:val="24"/>
              </w:rPr>
              <w:t>Estimated time (hours)</w:t>
            </w:r>
          </w:p>
        </w:tc>
        <w:tc>
          <w:tcPr>
            <w:tcW w:w="6044" w:type="dxa"/>
          </w:tcPr>
          <w:p w14:paraId="330E4F94" w14:textId="2067CA05" w:rsidR="00197C2A" w:rsidRPr="007F38A3" w:rsidRDefault="00E73DBF"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lt;1</w:t>
            </w:r>
          </w:p>
        </w:tc>
      </w:tr>
      <w:tr w:rsidR="00197C2A" w:rsidRPr="007F38A3" w14:paraId="6AC61DE6" w14:textId="77777777" w:rsidTr="00970655">
        <w:tc>
          <w:tcPr>
            <w:cnfStyle w:val="001000000000" w:firstRow="0" w:lastRow="0" w:firstColumn="1" w:lastColumn="0" w:oddVBand="0" w:evenVBand="0" w:oddHBand="0" w:evenHBand="0" w:firstRowFirstColumn="0" w:firstRowLastColumn="0" w:lastRowFirstColumn="0" w:lastRowLastColumn="0"/>
            <w:tcW w:w="2972" w:type="dxa"/>
          </w:tcPr>
          <w:p w14:paraId="41C15A9E" w14:textId="77777777" w:rsidR="00197C2A" w:rsidRPr="007F38A3" w:rsidRDefault="00197C2A" w:rsidP="005D43C3">
            <w:pPr>
              <w:spacing w:line="360" w:lineRule="auto"/>
              <w:rPr>
                <w:sz w:val="24"/>
                <w:szCs w:val="24"/>
              </w:rPr>
            </w:pPr>
            <w:r w:rsidRPr="007F38A3">
              <w:rPr>
                <w:sz w:val="24"/>
                <w:szCs w:val="24"/>
              </w:rPr>
              <w:t>Acceptance Criteria</w:t>
            </w:r>
          </w:p>
        </w:tc>
        <w:tc>
          <w:tcPr>
            <w:tcW w:w="6044" w:type="dxa"/>
          </w:tcPr>
          <w:p w14:paraId="31BE40BB" w14:textId="24D62618" w:rsidR="00197C2A" w:rsidRPr="007F38A3" w:rsidRDefault="00E73DBF" w:rsidP="005D43C3">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7F38A3">
              <w:rPr>
                <w:sz w:val="24"/>
                <w:szCs w:val="24"/>
              </w:rPr>
              <w:t>The csv file displays fully in excel.</w:t>
            </w:r>
          </w:p>
        </w:tc>
      </w:tr>
    </w:tbl>
    <w:p w14:paraId="4D75E3D6" w14:textId="77777777" w:rsidR="00282921" w:rsidRPr="007F38A3" w:rsidRDefault="00282921" w:rsidP="005D43C3"/>
    <w:p w14:paraId="3EB25625" w14:textId="77777777" w:rsidR="00282921" w:rsidRPr="007F38A3" w:rsidRDefault="00282921" w:rsidP="005D43C3"/>
    <w:tbl>
      <w:tblPr>
        <w:tblStyle w:val="PlainTable1"/>
        <w:tblW w:w="0" w:type="auto"/>
        <w:tblLook w:val="04A0" w:firstRow="1" w:lastRow="0" w:firstColumn="1" w:lastColumn="0" w:noHBand="0" w:noVBand="1"/>
      </w:tblPr>
      <w:tblGrid>
        <w:gridCol w:w="2972"/>
        <w:gridCol w:w="6044"/>
      </w:tblGrid>
      <w:tr w:rsidR="00197C2A" w:rsidRPr="007F38A3" w14:paraId="06008EDB" w14:textId="77777777" w:rsidTr="0097065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shd w:val="clear" w:color="auto" w:fill="4F81BD" w:themeFill="accent1"/>
          </w:tcPr>
          <w:p w14:paraId="5A9F9544" w14:textId="75D883F4" w:rsidR="00197C2A" w:rsidRPr="007F38A3" w:rsidRDefault="00197C2A" w:rsidP="005D43C3">
            <w:pPr>
              <w:spacing w:line="360" w:lineRule="auto"/>
              <w:rPr>
                <w:color w:val="FFFFFF" w:themeColor="background1"/>
                <w:sz w:val="24"/>
                <w:szCs w:val="24"/>
              </w:rPr>
            </w:pPr>
            <w:r w:rsidRPr="007F38A3">
              <w:rPr>
                <w:color w:val="FFFFFF" w:themeColor="background1"/>
                <w:sz w:val="24"/>
                <w:szCs w:val="24"/>
              </w:rPr>
              <w:t>User Story ID</w:t>
            </w:r>
          </w:p>
        </w:tc>
        <w:tc>
          <w:tcPr>
            <w:tcW w:w="6044" w:type="dxa"/>
            <w:shd w:val="clear" w:color="auto" w:fill="4F81BD" w:themeFill="accent1"/>
          </w:tcPr>
          <w:p w14:paraId="372E4B03" w14:textId="52573C82" w:rsidR="00197C2A" w:rsidRPr="007F38A3" w:rsidRDefault="00197C2A" w:rsidP="005D43C3">
            <w:pPr>
              <w:spacing w:line="360" w:lineRule="auto"/>
              <w:cnfStyle w:val="100000000000" w:firstRow="1" w:lastRow="0" w:firstColumn="0" w:lastColumn="0" w:oddVBand="0" w:evenVBand="0" w:oddHBand="0" w:evenHBand="0" w:firstRowFirstColumn="0" w:firstRowLastColumn="0" w:lastRowFirstColumn="0" w:lastRowLastColumn="0"/>
              <w:rPr>
                <w:b w:val="0"/>
                <w:bCs w:val="0"/>
                <w:color w:val="FFFFFF" w:themeColor="background1"/>
                <w:sz w:val="24"/>
                <w:szCs w:val="24"/>
              </w:rPr>
            </w:pPr>
            <w:r w:rsidRPr="007F38A3">
              <w:rPr>
                <w:b w:val="0"/>
                <w:bCs w:val="0"/>
                <w:color w:val="FFFFFF" w:themeColor="background1"/>
                <w:sz w:val="24"/>
                <w:szCs w:val="24"/>
              </w:rPr>
              <w:t>009</w:t>
            </w:r>
          </w:p>
        </w:tc>
      </w:tr>
      <w:tr w:rsidR="00197C2A" w:rsidRPr="007F38A3" w14:paraId="5F4C1F28" w14:textId="77777777" w:rsidTr="00970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5E751616" w14:textId="74B4763E" w:rsidR="00197C2A" w:rsidRPr="007F38A3" w:rsidRDefault="00197C2A" w:rsidP="005D43C3">
            <w:pPr>
              <w:spacing w:line="360" w:lineRule="auto"/>
              <w:rPr>
                <w:sz w:val="24"/>
                <w:szCs w:val="24"/>
              </w:rPr>
            </w:pPr>
            <w:r w:rsidRPr="007F38A3">
              <w:rPr>
                <w:sz w:val="24"/>
                <w:szCs w:val="24"/>
              </w:rPr>
              <w:t>Unique Feature ID</w:t>
            </w:r>
          </w:p>
        </w:tc>
        <w:tc>
          <w:tcPr>
            <w:tcW w:w="6044" w:type="dxa"/>
          </w:tcPr>
          <w:p w14:paraId="4CDD427A" w14:textId="7978F713" w:rsidR="00197C2A" w:rsidRPr="007F38A3" w:rsidRDefault="00197C2A"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009</w:t>
            </w:r>
          </w:p>
        </w:tc>
      </w:tr>
      <w:tr w:rsidR="00197C2A" w:rsidRPr="007F38A3" w14:paraId="4E615883" w14:textId="77777777" w:rsidTr="00970655">
        <w:tc>
          <w:tcPr>
            <w:cnfStyle w:val="001000000000" w:firstRow="0" w:lastRow="0" w:firstColumn="1" w:lastColumn="0" w:oddVBand="0" w:evenVBand="0" w:oddHBand="0" w:evenHBand="0" w:firstRowFirstColumn="0" w:firstRowLastColumn="0" w:lastRowFirstColumn="0" w:lastRowLastColumn="0"/>
            <w:tcW w:w="2972" w:type="dxa"/>
          </w:tcPr>
          <w:p w14:paraId="06541D66" w14:textId="77777777" w:rsidR="00197C2A" w:rsidRPr="007F38A3" w:rsidRDefault="00197C2A" w:rsidP="005D43C3">
            <w:pPr>
              <w:spacing w:line="360" w:lineRule="auto"/>
              <w:rPr>
                <w:sz w:val="24"/>
                <w:szCs w:val="24"/>
              </w:rPr>
            </w:pPr>
            <w:r w:rsidRPr="007F38A3">
              <w:rPr>
                <w:sz w:val="24"/>
                <w:szCs w:val="24"/>
              </w:rPr>
              <w:t>Title</w:t>
            </w:r>
          </w:p>
        </w:tc>
        <w:tc>
          <w:tcPr>
            <w:tcW w:w="6044" w:type="dxa"/>
          </w:tcPr>
          <w:p w14:paraId="63F879B1" w14:textId="68388779" w:rsidR="00197C2A" w:rsidRPr="007F38A3" w:rsidRDefault="00197C2A" w:rsidP="005D43C3">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7F38A3">
              <w:rPr>
                <w:rFonts w:cs="Times New Roman"/>
                <w:sz w:val="24"/>
                <w:szCs w:val="24"/>
              </w:rPr>
              <w:t>Perform data pre-processing and cleaning data</w:t>
            </w:r>
          </w:p>
        </w:tc>
      </w:tr>
      <w:tr w:rsidR="00197C2A" w:rsidRPr="007F38A3" w14:paraId="59AE1E6D" w14:textId="77777777" w:rsidTr="00970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078D71EF" w14:textId="77777777" w:rsidR="00197C2A" w:rsidRPr="007F38A3" w:rsidRDefault="00197C2A" w:rsidP="005D43C3">
            <w:pPr>
              <w:spacing w:line="360" w:lineRule="auto"/>
              <w:rPr>
                <w:sz w:val="24"/>
                <w:szCs w:val="24"/>
              </w:rPr>
            </w:pPr>
            <w:r w:rsidRPr="007F38A3">
              <w:rPr>
                <w:sz w:val="24"/>
                <w:szCs w:val="24"/>
              </w:rPr>
              <w:lastRenderedPageBreak/>
              <w:t>Description</w:t>
            </w:r>
          </w:p>
        </w:tc>
        <w:tc>
          <w:tcPr>
            <w:tcW w:w="6044" w:type="dxa"/>
          </w:tcPr>
          <w:p w14:paraId="04138E7C" w14:textId="77777777" w:rsidR="00D731AE" w:rsidRPr="007F38A3" w:rsidRDefault="00D731AE"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 xml:space="preserve">As a user, </w:t>
            </w:r>
          </w:p>
          <w:p w14:paraId="7D4DD4A1" w14:textId="7338EEF2" w:rsidR="00D731AE" w:rsidRPr="007F38A3" w:rsidRDefault="00D731AE"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I want</w:t>
            </w:r>
            <w:r w:rsidR="00E73DBF" w:rsidRPr="007F38A3">
              <w:rPr>
                <w:sz w:val="24"/>
                <w:szCs w:val="24"/>
              </w:rPr>
              <w:t xml:space="preserve"> perform pre-processing on the data</w:t>
            </w:r>
            <w:r w:rsidRPr="007F38A3">
              <w:rPr>
                <w:sz w:val="24"/>
                <w:szCs w:val="24"/>
              </w:rPr>
              <w:t>,</w:t>
            </w:r>
          </w:p>
          <w:p w14:paraId="58589738" w14:textId="0FF36D66" w:rsidR="00197C2A" w:rsidRPr="007F38A3" w:rsidRDefault="00D731AE"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so that</w:t>
            </w:r>
            <w:r w:rsidR="00E73DBF" w:rsidRPr="007F38A3">
              <w:rPr>
                <w:sz w:val="24"/>
                <w:szCs w:val="24"/>
              </w:rPr>
              <w:t xml:space="preserve"> any potential obstacles to gaining clean data, or any irrelevant data are removed.</w:t>
            </w:r>
          </w:p>
        </w:tc>
      </w:tr>
      <w:tr w:rsidR="00197C2A" w:rsidRPr="007F38A3" w14:paraId="76DB5FB5" w14:textId="77777777" w:rsidTr="00970655">
        <w:tc>
          <w:tcPr>
            <w:cnfStyle w:val="001000000000" w:firstRow="0" w:lastRow="0" w:firstColumn="1" w:lastColumn="0" w:oddVBand="0" w:evenVBand="0" w:oddHBand="0" w:evenHBand="0" w:firstRowFirstColumn="0" w:firstRowLastColumn="0" w:lastRowFirstColumn="0" w:lastRowLastColumn="0"/>
            <w:tcW w:w="2972" w:type="dxa"/>
          </w:tcPr>
          <w:p w14:paraId="07D228B2" w14:textId="77777777" w:rsidR="00197C2A" w:rsidRPr="007F38A3" w:rsidRDefault="00197C2A" w:rsidP="005D43C3">
            <w:pPr>
              <w:spacing w:line="360" w:lineRule="auto"/>
              <w:rPr>
                <w:sz w:val="24"/>
                <w:szCs w:val="24"/>
              </w:rPr>
            </w:pPr>
            <w:r w:rsidRPr="007F38A3">
              <w:rPr>
                <w:sz w:val="24"/>
                <w:szCs w:val="24"/>
              </w:rPr>
              <w:t>MoSCoW priority</w:t>
            </w:r>
          </w:p>
        </w:tc>
        <w:tc>
          <w:tcPr>
            <w:tcW w:w="6044" w:type="dxa"/>
          </w:tcPr>
          <w:p w14:paraId="246FFA20" w14:textId="6B098C1C" w:rsidR="00197C2A" w:rsidRPr="007F38A3" w:rsidRDefault="00197C2A" w:rsidP="005D43C3">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7F38A3">
              <w:rPr>
                <w:sz w:val="24"/>
                <w:szCs w:val="24"/>
              </w:rPr>
              <w:t>1</w:t>
            </w:r>
          </w:p>
        </w:tc>
      </w:tr>
      <w:tr w:rsidR="00197C2A" w:rsidRPr="007F38A3" w14:paraId="13641885" w14:textId="77777777" w:rsidTr="00970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58F3AAE6" w14:textId="77777777" w:rsidR="00197C2A" w:rsidRPr="007F38A3" w:rsidRDefault="00197C2A" w:rsidP="005D43C3">
            <w:pPr>
              <w:spacing w:line="360" w:lineRule="auto"/>
              <w:rPr>
                <w:sz w:val="24"/>
                <w:szCs w:val="24"/>
              </w:rPr>
            </w:pPr>
            <w:r w:rsidRPr="007F38A3">
              <w:rPr>
                <w:sz w:val="24"/>
                <w:szCs w:val="24"/>
              </w:rPr>
              <w:t>Estimated time (hours)</w:t>
            </w:r>
          </w:p>
        </w:tc>
        <w:tc>
          <w:tcPr>
            <w:tcW w:w="6044" w:type="dxa"/>
          </w:tcPr>
          <w:p w14:paraId="16F0150C" w14:textId="08B88F04" w:rsidR="00197C2A" w:rsidRPr="007F38A3" w:rsidRDefault="00E73DBF"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4</w:t>
            </w:r>
          </w:p>
        </w:tc>
      </w:tr>
      <w:tr w:rsidR="00197C2A" w:rsidRPr="007F38A3" w14:paraId="1B144947" w14:textId="77777777" w:rsidTr="00970655">
        <w:tc>
          <w:tcPr>
            <w:cnfStyle w:val="001000000000" w:firstRow="0" w:lastRow="0" w:firstColumn="1" w:lastColumn="0" w:oddVBand="0" w:evenVBand="0" w:oddHBand="0" w:evenHBand="0" w:firstRowFirstColumn="0" w:firstRowLastColumn="0" w:lastRowFirstColumn="0" w:lastRowLastColumn="0"/>
            <w:tcW w:w="2972" w:type="dxa"/>
          </w:tcPr>
          <w:p w14:paraId="020D71C6" w14:textId="77777777" w:rsidR="00197C2A" w:rsidRPr="007F38A3" w:rsidRDefault="00197C2A" w:rsidP="005D43C3">
            <w:pPr>
              <w:spacing w:line="360" w:lineRule="auto"/>
              <w:rPr>
                <w:sz w:val="24"/>
                <w:szCs w:val="24"/>
              </w:rPr>
            </w:pPr>
            <w:r w:rsidRPr="007F38A3">
              <w:rPr>
                <w:sz w:val="24"/>
                <w:szCs w:val="24"/>
              </w:rPr>
              <w:t>Acceptance Criteria</w:t>
            </w:r>
          </w:p>
        </w:tc>
        <w:tc>
          <w:tcPr>
            <w:tcW w:w="6044" w:type="dxa"/>
          </w:tcPr>
          <w:p w14:paraId="58D26908" w14:textId="5792D3EB" w:rsidR="00197C2A" w:rsidRPr="007F38A3" w:rsidRDefault="00E73DBF" w:rsidP="005D43C3">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7F38A3">
              <w:rPr>
                <w:sz w:val="24"/>
                <w:szCs w:val="24"/>
              </w:rPr>
              <w:t xml:space="preserve">When any empty fields, duplicates, incomplete records, or any other dirty data is </w:t>
            </w:r>
            <w:r w:rsidR="00C13580" w:rsidRPr="007F38A3">
              <w:rPr>
                <w:sz w:val="24"/>
                <w:szCs w:val="24"/>
              </w:rPr>
              <w:t>believed to have been erased to a satisfactory level.</w:t>
            </w:r>
          </w:p>
        </w:tc>
      </w:tr>
    </w:tbl>
    <w:p w14:paraId="744BEC73" w14:textId="77777777" w:rsidR="00282921" w:rsidRPr="007F38A3" w:rsidRDefault="00282921" w:rsidP="005D43C3"/>
    <w:p w14:paraId="1FBAF8CE" w14:textId="77777777" w:rsidR="00282921" w:rsidRPr="007F38A3" w:rsidRDefault="00282921" w:rsidP="005D43C3"/>
    <w:tbl>
      <w:tblPr>
        <w:tblStyle w:val="PlainTable1"/>
        <w:tblW w:w="0" w:type="auto"/>
        <w:tblLook w:val="04A0" w:firstRow="1" w:lastRow="0" w:firstColumn="1" w:lastColumn="0" w:noHBand="0" w:noVBand="1"/>
      </w:tblPr>
      <w:tblGrid>
        <w:gridCol w:w="2972"/>
        <w:gridCol w:w="6044"/>
      </w:tblGrid>
      <w:tr w:rsidR="00197C2A" w:rsidRPr="007F38A3" w14:paraId="2F457184" w14:textId="77777777" w:rsidTr="0097065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shd w:val="clear" w:color="auto" w:fill="4F81BD" w:themeFill="accent1"/>
          </w:tcPr>
          <w:p w14:paraId="62E7C895" w14:textId="2E34A12D" w:rsidR="00197C2A" w:rsidRPr="007F38A3" w:rsidRDefault="00197C2A" w:rsidP="005D43C3">
            <w:pPr>
              <w:spacing w:line="360" w:lineRule="auto"/>
              <w:rPr>
                <w:color w:val="FFFFFF" w:themeColor="background1"/>
                <w:sz w:val="24"/>
                <w:szCs w:val="24"/>
              </w:rPr>
            </w:pPr>
            <w:r w:rsidRPr="007F38A3">
              <w:rPr>
                <w:color w:val="FFFFFF" w:themeColor="background1"/>
                <w:sz w:val="24"/>
                <w:szCs w:val="24"/>
              </w:rPr>
              <w:t>User Story ID</w:t>
            </w:r>
          </w:p>
        </w:tc>
        <w:tc>
          <w:tcPr>
            <w:tcW w:w="6044" w:type="dxa"/>
            <w:shd w:val="clear" w:color="auto" w:fill="4F81BD" w:themeFill="accent1"/>
          </w:tcPr>
          <w:p w14:paraId="7106DC7C" w14:textId="77777777" w:rsidR="00197C2A" w:rsidRPr="007F38A3" w:rsidRDefault="00197C2A" w:rsidP="005D43C3">
            <w:pPr>
              <w:spacing w:line="360" w:lineRule="auto"/>
              <w:cnfStyle w:val="100000000000" w:firstRow="1" w:lastRow="0" w:firstColumn="0" w:lastColumn="0" w:oddVBand="0" w:evenVBand="0" w:oddHBand="0" w:evenHBand="0" w:firstRowFirstColumn="0" w:firstRowLastColumn="0" w:lastRowFirstColumn="0" w:lastRowLastColumn="0"/>
              <w:rPr>
                <w:b w:val="0"/>
                <w:bCs w:val="0"/>
                <w:color w:val="FFFFFF" w:themeColor="background1"/>
                <w:sz w:val="24"/>
                <w:szCs w:val="24"/>
              </w:rPr>
            </w:pPr>
            <w:r w:rsidRPr="007F38A3">
              <w:rPr>
                <w:b w:val="0"/>
                <w:bCs w:val="0"/>
                <w:color w:val="FFFFFF" w:themeColor="background1"/>
                <w:sz w:val="24"/>
                <w:szCs w:val="24"/>
              </w:rPr>
              <w:t>010</w:t>
            </w:r>
          </w:p>
        </w:tc>
      </w:tr>
      <w:tr w:rsidR="00197C2A" w:rsidRPr="007F38A3" w14:paraId="50EF6129" w14:textId="77777777" w:rsidTr="00970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1620A128" w14:textId="16207B98" w:rsidR="00197C2A" w:rsidRPr="007F38A3" w:rsidRDefault="00197C2A" w:rsidP="005D43C3">
            <w:pPr>
              <w:spacing w:line="360" w:lineRule="auto"/>
              <w:rPr>
                <w:sz w:val="24"/>
                <w:szCs w:val="24"/>
              </w:rPr>
            </w:pPr>
            <w:r w:rsidRPr="007F38A3">
              <w:rPr>
                <w:sz w:val="24"/>
                <w:szCs w:val="24"/>
              </w:rPr>
              <w:t>Unique Feature ID</w:t>
            </w:r>
          </w:p>
        </w:tc>
        <w:tc>
          <w:tcPr>
            <w:tcW w:w="6044" w:type="dxa"/>
          </w:tcPr>
          <w:p w14:paraId="7CD34AF4" w14:textId="4A49CB69" w:rsidR="00197C2A" w:rsidRPr="007F38A3" w:rsidRDefault="00197C2A"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010</w:t>
            </w:r>
          </w:p>
        </w:tc>
      </w:tr>
      <w:tr w:rsidR="00197C2A" w:rsidRPr="007F38A3" w14:paraId="2887B3DC" w14:textId="77777777" w:rsidTr="00970655">
        <w:tc>
          <w:tcPr>
            <w:cnfStyle w:val="001000000000" w:firstRow="0" w:lastRow="0" w:firstColumn="1" w:lastColumn="0" w:oddVBand="0" w:evenVBand="0" w:oddHBand="0" w:evenHBand="0" w:firstRowFirstColumn="0" w:firstRowLastColumn="0" w:lastRowFirstColumn="0" w:lastRowLastColumn="0"/>
            <w:tcW w:w="2972" w:type="dxa"/>
          </w:tcPr>
          <w:p w14:paraId="0A6F38BD" w14:textId="77777777" w:rsidR="00197C2A" w:rsidRPr="007F38A3" w:rsidRDefault="00197C2A" w:rsidP="005D43C3">
            <w:pPr>
              <w:spacing w:line="360" w:lineRule="auto"/>
              <w:rPr>
                <w:sz w:val="24"/>
                <w:szCs w:val="24"/>
              </w:rPr>
            </w:pPr>
            <w:r w:rsidRPr="007F38A3">
              <w:rPr>
                <w:sz w:val="24"/>
                <w:szCs w:val="24"/>
              </w:rPr>
              <w:t>Title</w:t>
            </w:r>
          </w:p>
        </w:tc>
        <w:tc>
          <w:tcPr>
            <w:tcW w:w="6044" w:type="dxa"/>
          </w:tcPr>
          <w:p w14:paraId="67E07224" w14:textId="699DF182" w:rsidR="00197C2A" w:rsidRPr="007F38A3" w:rsidRDefault="00197C2A" w:rsidP="005D43C3">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7F38A3">
              <w:rPr>
                <w:rFonts w:cs="Times New Roman"/>
                <w:sz w:val="24"/>
                <w:szCs w:val="24"/>
              </w:rPr>
              <w:t>Upload .csv file to data.world</w:t>
            </w:r>
          </w:p>
        </w:tc>
      </w:tr>
      <w:tr w:rsidR="00197C2A" w:rsidRPr="007F38A3" w14:paraId="3C01DDDF" w14:textId="77777777" w:rsidTr="00970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790BBE28" w14:textId="77777777" w:rsidR="00197C2A" w:rsidRPr="007F38A3" w:rsidRDefault="00197C2A" w:rsidP="005D43C3">
            <w:pPr>
              <w:spacing w:line="360" w:lineRule="auto"/>
              <w:rPr>
                <w:sz w:val="24"/>
                <w:szCs w:val="24"/>
              </w:rPr>
            </w:pPr>
            <w:r w:rsidRPr="007F38A3">
              <w:rPr>
                <w:sz w:val="24"/>
                <w:szCs w:val="24"/>
              </w:rPr>
              <w:t>Description</w:t>
            </w:r>
          </w:p>
        </w:tc>
        <w:tc>
          <w:tcPr>
            <w:tcW w:w="6044" w:type="dxa"/>
          </w:tcPr>
          <w:p w14:paraId="1BA9A932" w14:textId="77777777" w:rsidR="00D731AE" w:rsidRPr="007F38A3" w:rsidRDefault="00D731AE"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 xml:space="preserve">As a user, </w:t>
            </w:r>
          </w:p>
          <w:p w14:paraId="56CCAB52" w14:textId="13E7CD96" w:rsidR="00D731AE" w:rsidRPr="007F38A3" w:rsidRDefault="00D731AE"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I want</w:t>
            </w:r>
            <w:r w:rsidR="00C13580" w:rsidRPr="007F38A3">
              <w:rPr>
                <w:sz w:val="24"/>
                <w:szCs w:val="24"/>
              </w:rPr>
              <w:t xml:space="preserve"> to upload my dataset online</w:t>
            </w:r>
            <w:r w:rsidRPr="007F38A3">
              <w:rPr>
                <w:sz w:val="24"/>
                <w:szCs w:val="24"/>
              </w:rPr>
              <w:t>,</w:t>
            </w:r>
          </w:p>
          <w:p w14:paraId="528B106C" w14:textId="0590CF27" w:rsidR="00197C2A" w:rsidRPr="007F38A3" w:rsidRDefault="00D731AE"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so that</w:t>
            </w:r>
            <w:r w:rsidR="00C13580" w:rsidRPr="007F38A3">
              <w:rPr>
                <w:sz w:val="24"/>
                <w:szCs w:val="24"/>
              </w:rPr>
              <w:t xml:space="preserve"> it can be attained from within the Python environment.</w:t>
            </w:r>
          </w:p>
        </w:tc>
      </w:tr>
      <w:tr w:rsidR="00197C2A" w:rsidRPr="007F38A3" w14:paraId="158A5DF4" w14:textId="77777777" w:rsidTr="00970655">
        <w:tc>
          <w:tcPr>
            <w:cnfStyle w:val="001000000000" w:firstRow="0" w:lastRow="0" w:firstColumn="1" w:lastColumn="0" w:oddVBand="0" w:evenVBand="0" w:oddHBand="0" w:evenHBand="0" w:firstRowFirstColumn="0" w:firstRowLastColumn="0" w:lastRowFirstColumn="0" w:lastRowLastColumn="0"/>
            <w:tcW w:w="2972" w:type="dxa"/>
          </w:tcPr>
          <w:p w14:paraId="2EA9774C" w14:textId="77777777" w:rsidR="00197C2A" w:rsidRPr="007F38A3" w:rsidRDefault="00197C2A" w:rsidP="005D43C3">
            <w:pPr>
              <w:spacing w:line="360" w:lineRule="auto"/>
              <w:rPr>
                <w:sz w:val="24"/>
                <w:szCs w:val="24"/>
              </w:rPr>
            </w:pPr>
            <w:r w:rsidRPr="007F38A3">
              <w:rPr>
                <w:sz w:val="24"/>
                <w:szCs w:val="24"/>
              </w:rPr>
              <w:t>MoSCoW priority</w:t>
            </w:r>
          </w:p>
        </w:tc>
        <w:tc>
          <w:tcPr>
            <w:tcW w:w="6044" w:type="dxa"/>
          </w:tcPr>
          <w:p w14:paraId="36527CCC" w14:textId="0A5CEC33" w:rsidR="00197C2A" w:rsidRPr="007F38A3" w:rsidRDefault="00197C2A" w:rsidP="005D43C3">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7F38A3">
              <w:rPr>
                <w:sz w:val="24"/>
                <w:szCs w:val="24"/>
              </w:rPr>
              <w:t>2</w:t>
            </w:r>
          </w:p>
        </w:tc>
      </w:tr>
      <w:tr w:rsidR="00197C2A" w:rsidRPr="007F38A3" w14:paraId="386FB523" w14:textId="77777777" w:rsidTr="00970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784303D2" w14:textId="77777777" w:rsidR="00197C2A" w:rsidRPr="007F38A3" w:rsidRDefault="00197C2A" w:rsidP="005D43C3">
            <w:pPr>
              <w:spacing w:line="360" w:lineRule="auto"/>
              <w:rPr>
                <w:sz w:val="24"/>
                <w:szCs w:val="24"/>
              </w:rPr>
            </w:pPr>
            <w:r w:rsidRPr="007F38A3">
              <w:rPr>
                <w:sz w:val="24"/>
                <w:szCs w:val="24"/>
              </w:rPr>
              <w:t>Estimated time (hours)</w:t>
            </w:r>
          </w:p>
        </w:tc>
        <w:tc>
          <w:tcPr>
            <w:tcW w:w="6044" w:type="dxa"/>
          </w:tcPr>
          <w:p w14:paraId="3DF6999B" w14:textId="36D8D00A" w:rsidR="00197C2A" w:rsidRPr="007F38A3" w:rsidRDefault="00C13580"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2</w:t>
            </w:r>
          </w:p>
        </w:tc>
      </w:tr>
      <w:tr w:rsidR="00197C2A" w:rsidRPr="007F38A3" w14:paraId="6E8559C8" w14:textId="77777777" w:rsidTr="00970655">
        <w:tc>
          <w:tcPr>
            <w:cnfStyle w:val="001000000000" w:firstRow="0" w:lastRow="0" w:firstColumn="1" w:lastColumn="0" w:oddVBand="0" w:evenVBand="0" w:oddHBand="0" w:evenHBand="0" w:firstRowFirstColumn="0" w:firstRowLastColumn="0" w:lastRowFirstColumn="0" w:lastRowLastColumn="0"/>
            <w:tcW w:w="2972" w:type="dxa"/>
          </w:tcPr>
          <w:p w14:paraId="3084D3C9" w14:textId="77777777" w:rsidR="00197C2A" w:rsidRPr="007F38A3" w:rsidRDefault="00197C2A" w:rsidP="005D43C3">
            <w:pPr>
              <w:spacing w:line="360" w:lineRule="auto"/>
              <w:rPr>
                <w:sz w:val="24"/>
                <w:szCs w:val="24"/>
              </w:rPr>
            </w:pPr>
            <w:r w:rsidRPr="007F38A3">
              <w:rPr>
                <w:sz w:val="24"/>
                <w:szCs w:val="24"/>
              </w:rPr>
              <w:t>Acceptance Criteria</w:t>
            </w:r>
          </w:p>
        </w:tc>
        <w:tc>
          <w:tcPr>
            <w:tcW w:w="6044" w:type="dxa"/>
          </w:tcPr>
          <w:p w14:paraId="72BD9837" w14:textId="73B3D025" w:rsidR="00197C2A" w:rsidRPr="007F38A3" w:rsidRDefault="00C13580" w:rsidP="005D43C3">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7F38A3">
              <w:rPr>
                <w:sz w:val="24"/>
                <w:szCs w:val="24"/>
              </w:rPr>
              <w:t>The file is successfully uploaded to the website.</w:t>
            </w:r>
          </w:p>
        </w:tc>
      </w:tr>
    </w:tbl>
    <w:p w14:paraId="5941CA63" w14:textId="5A5310AC" w:rsidR="00282921" w:rsidRPr="007F38A3" w:rsidRDefault="00282921" w:rsidP="005D43C3"/>
    <w:tbl>
      <w:tblPr>
        <w:tblStyle w:val="PlainTable1"/>
        <w:tblW w:w="0" w:type="auto"/>
        <w:tblLook w:val="04A0" w:firstRow="1" w:lastRow="0" w:firstColumn="1" w:lastColumn="0" w:noHBand="0" w:noVBand="1"/>
      </w:tblPr>
      <w:tblGrid>
        <w:gridCol w:w="2972"/>
        <w:gridCol w:w="6044"/>
      </w:tblGrid>
      <w:tr w:rsidR="00197C2A" w:rsidRPr="007F38A3" w14:paraId="4DCAD57B" w14:textId="77777777" w:rsidTr="00B4001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shd w:val="clear" w:color="auto" w:fill="4F81BD" w:themeFill="accent1"/>
          </w:tcPr>
          <w:p w14:paraId="6495130B" w14:textId="10810248" w:rsidR="00197C2A" w:rsidRPr="007F38A3" w:rsidRDefault="00197C2A" w:rsidP="005D43C3">
            <w:pPr>
              <w:spacing w:line="360" w:lineRule="auto"/>
              <w:rPr>
                <w:color w:val="FFFFFF" w:themeColor="background1"/>
                <w:sz w:val="24"/>
                <w:szCs w:val="24"/>
              </w:rPr>
            </w:pPr>
            <w:r w:rsidRPr="007F38A3">
              <w:rPr>
                <w:color w:val="FFFFFF" w:themeColor="background1"/>
                <w:sz w:val="24"/>
                <w:szCs w:val="24"/>
              </w:rPr>
              <w:t>User Story ID</w:t>
            </w:r>
          </w:p>
        </w:tc>
        <w:tc>
          <w:tcPr>
            <w:tcW w:w="6044" w:type="dxa"/>
            <w:shd w:val="clear" w:color="auto" w:fill="4F81BD" w:themeFill="accent1"/>
          </w:tcPr>
          <w:p w14:paraId="46087705" w14:textId="1ED2836F" w:rsidR="00197C2A" w:rsidRPr="007F38A3" w:rsidRDefault="00197C2A" w:rsidP="005D43C3">
            <w:pPr>
              <w:spacing w:line="360" w:lineRule="auto"/>
              <w:cnfStyle w:val="100000000000" w:firstRow="1" w:lastRow="0" w:firstColumn="0" w:lastColumn="0" w:oddVBand="0" w:evenVBand="0" w:oddHBand="0" w:evenHBand="0" w:firstRowFirstColumn="0" w:firstRowLastColumn="0" w:lastRowFirstColumn="0" w:lastRowLastColumn="0"/>
              <w:rPr>
                <w:b w:val="0"/>
                <w:bCs w:val="0"/>
                <w:color w:val="FFFFFF" w:themeColor="background1"/>
                <w:sz w:val="24"/>
                <w:szCs w:val="24"/>
              </w:rPr>
            </w:pPr>
            <w:r w:rsidRPr="007F38A3">
              <w:rPr>
                <w:b w:val="0"/>
                <w:bCs w:val="0"/>
                <w:color w:val="FFFFFF" w:themeColor="background1"/>
                <w:sz w:val="24"/>
                <w:szCs w:val="24"/>
              </w:rPr>
              <w:t>011</w:t>
            </w:r>
          </w:p>
        </w:tc>
      </w:tr>
      <w:tr w:rsidR="00197C2A" w:rsidRPr="007F38A3" w14:paraId="1C06151D" w14:textId="77777777" w:rsidTr="00B400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796CA147" w14:textId="1F2E687A" w:rsidR="00197C2A" w:rsidRPr="007F38A3" w:rsidRDefault="00197C2A" w:rsidP="005D43C3">
            <w:pPr>
              <w:spacing w:line="360" w:lineRule="auto"/>
              <w:rPr>
                <w:sz w:val="24"/>
                <w:szCs w:val="24"/>
              </w:rPr>
            </w:pPr>
            <w:r w:rsidRPr="007F38A3">
              <w:rPr>
                <w:sz w:val="24"/>
                <w:szCs w:val="24"/>
              </w:rPr>
              <w:t>Unique Feature ID</w:t>
            </w:r>
          </w:p>
        </w:tc>
        <w:tc>
          <w:tcPr>
            <w:tcW w:w="6044" w:type="dxa"/>
          </w:tcPr>
          <w:p w14:paraId="57741994" w14:textId="18FAB480" w:rsidR="00197C2A" w:rsidRPr="007F38A3" w:rsidRDefault="00197C2A"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011</w:t>
            </w:r>
          </w:p>
        </w:tc>
      </w:tr>
      <w:tr w:rsidR="00197C2A" w:rsidRPr="007F38A3" w14:paraId="36968E5A" w14:textId="77777777" w:rsidTr="00B4001C">
        <w:tc>
          <w:tcPr>
            <w:cnfStyle w:val="001000000000" w:firstRow="0" w:lastRow="0" w:firstColumn="1" w:lastColumn="0" w:oddVBand="0" w:evenVBand="0" w:oddHBand="0" w:evenHBand="0" w:firstRowFirstColumn="0" w:firstRowLastColumn="0" w:lastRowFirstColumn="0" w:lastRowLastColumn="0"/>
            <w:tcW w:w="2972" w:type="dxa"/>
          </w:tcPr>
          <w:p w14:paraId="3064C4EA" w14:textId="77777777" w:rsidR="00197C2A" w:rsidRPr="007F38A3" w:rsidRDefault="00197C2A" w:rsidP="005D43C3">
            <w:pPr>
              <w:spacing w:line="360" w:lineRule="auto"/>
              <w:rPr>
                <w:sz w:val="24"/>
                <w:szCs w:val="24"/>
              </w:rPr>
            </w:pPr>
            <w:r w:rsidRPr="007F38A3">
              <w:rPr>
                <w:sz w:val="24"/>
                <w:szCs w:val="24"/>
              </w:rPr>
              <w:t>Title</w:t>
            </w:r>
          </w:p>
        </w:tc>
        <w:tc>
          <w:tcPr>
            <w:tcW w:w="6044" w:type="dxa"/>
          </w:tcPr>
          <w:p w14:paraId="24E31482" w14:textId="02BAFAE4" w:rsidR="00197C2A" w:rsidRPr="007F38A3" w:rsidRDefault="00197C2A" w:rsidP="005D43C3">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7F38A3">
              <w:rPr>
                <w:rFonts w:cs="Times New Roman"/>
                <w:sz w:val="24"/>
                <w:szCs w:val="24"/>
              </w:rPr>
              <w:t>Create Python script to be run on UK Charts</w:t>
            </w:r>
          </w:p>
        </w:tc>
      </w:tr>
      <w:tr w:rsidR="00197C2A" w:rsidRPr="007F38A3" w14:paraId="2C15B3F0" w14:textId="77777777" w:rsidTr="00B400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48DFE557" w14:textId="77777777" w:rsidR="00197C2A" w:rsidRPr="007F38A3" w:rsidRDefault="00197C2A" w:rsidP="005D43C3">
            <w:pPr>
              <w:spacing w:line="360" w:lineRule="auto"/>
              <w:rPr>
                <w:sz w:val="24"/>
                <w:szCs w:val="24"/>
              </w:rPr>
            </w:pPr>
            <w:r w:rsidRPr="007F38A3">
              <w:rPr>
                <w:sz w:val="24"/>
                <w:szCs w:val="24"/>
              </w:rPr>
              <w:t>Description</w:t>
            </w:r>
          </w:p>
        </w:tc>
        <w:tc>
          <w:tcPr>
            <w:tcW w:w="6044" w:type="dxa"/>
          </w:tcPr>
          <w:p w14:paraId="454EC4C4" w14:textId="77777777" w:rsidR="00D731AE" w:rsidRPr="007F38A3" w:rsidRDefault="00D731AE"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 xml:space="preserve">As a user, </w:t>
            </w:r>
          </w:p>
          <w:p w14:paraId="79DF786E" w14:textId="08A14953" w:rsidR="00D731AE" w:rsidRPr="007F38A3" w:rsidRDefault="00D731AE"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I want</w:t>
            </w:r>
            <w:r w:rsidR="00C13580" w:rsidRPr="007F38A3">
              <w:rPr>
                <w:sz w:val="24"/>
                <w:szCs w:val="24"/>
              </w:rPr>
              <w:t xml:space="preserve"> to create a Python script</w:t>
            </w:r>
            <w:r w:rsidRPr="007F38A3">
              <w:rPr>
                <w:sz w:val="24"/>
                <w:szCs w:val="24"/>
              </w:rPr>
              <w:t>,</w:t>
            </w:r>
          </w:p>
          <w:p w14:paraId="506E21DB" w14:textId="421CD89D" w:rsidR="00197C2A" w:rsidRPr="007F38A3" w:rsidRDefault="00D731AE"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so that</w:t>
            </w:r>
            <w:r w:rsidR="00C13580" w:rsidRPr="007F38A3">
              <w:rPr>
                <w:sz w:val="24"/>
                <w:szCs w:val="24"/>
              </w:rPr>
              <w:t xml:space="preserve"> suitable and relevant data can be obtained.</w:t>
            </w:r>
          </w:p>
        </w:tc>
      </w:tr>
      <w:tr w:rsidR="00197C2A" w:rsidRPr="007F38A3" w14:paraId="2E2374D2" w14:textId="77777777" w:rsidTr="00B4001C">
        <w:tc>
          <w:tcPr>
            <w:cnfStyle w:val="001000000000" w:firstRow="0" w:lastRow="0" w:firstColumn="1" w:lastColumn="0" w:oddVBand="0" w:evenVBand="0" w:oddHBand="0" w:evenHBand="0" w:firstRowFirstColumn="0" w:firstRowLastColumn="0" w:lastRowFirstColumn="0" w:lastRowLastColumn="0"/>
            <w:tcW w:w="2972" w:type="dxa"/>
          </w:tcPr>
          <w:p w14:paraId="57A4CECF" w14:textId="77777777" w:rsidR="00197C2A" w:rsidRPr="007F38A3" w:rsidRDefault="00197C2A" w:rsidP="005D43C3">
            <w:pPr>
              <w:spacing w:line="360" w:lineRule="auto"/>
              <w:rPr>
                <w:sz w:val="24"/>
                <w:szCs w:val="24"/>
              </w:rPr>
            </w:pPr>
            <w:r w:rsidRPr="007F38A3">
              <w:rPr>
                <w:sz w:val="24"/>
                <w:szCs w:val="24"/>
              </w:rPr>
              <w:t>MoSCoW priority</w:t>
            </w:r>
          </w:p>
        </w:tc>
        <w:tc>
          <w:tcPr>
            <w:tcW w:w="6044" w:type="dxa"/>
          </w:tcPr>
          <w:p w14:paraId="689EC61F" w14:textId="77777777" w:rsidR="00197C2A" w:rsidRPr="007F38A3" w:rsidRDefault="00197C2A" w:rsidP="005D43C3">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7F38A3">
              <w:rPr>
                <w:sz w:val="24"/>
                <w:szCs w:val="24"/>
              </w:rPr>
              <w:t>1</w:t>
            </w:r>
          </w:p>
        </w:tc>
      </w:tr>
      <w:tr w:rsidR="00197C2A" w:rsidRPr="007F38A3" w14:paraId="623CF1FE" w14:textId="77777777" w:rsidTr="00B400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214562CC" w14:textId="77777777" w:rsidR="00197C2A" w:rsidRPr="007F38A3" w:rsidRDefault="00197C2A" w:rsidP="005D43C3">
            <w:pPr>
              <w:spacing w:line="360" w:lineRule="auto"/>
              <w:rPr>
                <w:sz w:val="24"/>
                <w:szCs w:val="24"/>
              </w:rPr>
            </w:pPr>
            <w:r w:rsidRPr="007F38A3">
              <w:rPr>
                <w:sz w:val="24"/>
                <w:szCs w:val="24"/>
              </w:rPr>
              <w:t>Estimated time (hours)</w:t>
            </w:r>
          </w:p>
        </w:tc>
        <w:tc>
          <w:tcPr>
            <w:tcW w:w="6044" w:type="dxa"/>
          </w:tcPr>
          <w:p w14:paraId="7DEC0306" w14:textId="40036A3A" w:rsidR="00197C2A" w:rsidRPr="007F38A3" w:rsidRDefault="00C13580"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8</w:t>
            </w:r>
          </w:p>
        </w:tc>
      </w:tr>
      <w:tr w:rsidR="00197C2A" w:rsidRPr="007F38A3" w14:paraId="500F8995" w14:textId="77777777" w:rsidTr="00B4001C">
        <w:tc>
          <w:tcPr>
            <w:cnfStyle w:val="001000000000" w:firstRow="0" w:lastRow="0" w:firstColumn="1" w:lastColumn="0" w:oddVBand="0" w:evenVBand="0" w:oddHBand="0" w:evenHBand="0" w:firstRowFirstColumn="0" w:firstRowLastColumn="0" w:lastRowFirstColumn="0" w:lastRowLastColumn="0"/>
            <w:tcW w:w="2972" w:type="dxa"/>
          </w:tcPr>
          <w:p w14:paraId="571C7E01" w14:textId="77777777" w:rsidR="00197C2A" w:rsidRPr="007F38A3" w:rsidRDefault="00197C2A" w:rsidP="005D43C3">
            <w:pPr>
              <w:spacing w:line="360" w:lineRule="auto"/>
              <w:rPr>
                <w:sz w:val="24"/>
                <w:szCs w:val="24"/>
              </w:rPr>
            </w:pPr>
            <w:r w:rsidRPr="007F38A3">
              <w:rPr>
                <w:sz w:val="24"/>
                <w:szCs w:val="24"/>
              </w:rPr>
              <w:lastRenderedPageBreak/>
              <w:t>Acceptance Criteria</w:t>
            </w:r>
          </w:p>
        </w:tc>
        <w:tc>
          <w:tcPr>
            <w:tcW w:w="6044" w:type="dxa"/>
          </w:tcPr>
          <w:p w14:paraId="7B1AD94E" w14:textId="0D915C8B" w:rsidR="00197C2A" w:rsidRPr="007F38A3" w:rsidRDefault="00C13580" w:rsidP="005D43C3">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7F38A3">
              <w:rPr>
                <w:sz w:val="24"/>
                <w:szCs w:val="24"/>
              </w:rPr>
              <w:t>Once the script is running with no errors and producing high quality results.</w:t>
            </w:r>
          </w:p>
        </w:tc>
      </w:tr>
    </w:tbl>
    <w:p w14:paraId="3FB38228" w14:textId="7F1E09E4" w:rsidR="003471DE" w:rsidRPr="007F38A3" w:rsidRDefault="003471DE" w:rsidP="005D43C3"/>
    <w:tbl>
      <w:tblPr>
        <w:tblStyle w:val="PlainTable1"/>
        <w:tblW w:w="0" w:type="auto"/>
        <w:tblLook w:val="04A0" w:firstRow="1" w:lastRow="0" w:firstColumn="1" w:lastColumn="0" w:noHBand="0" w:noVBand="1"/>
      </w:tblPr>
      <w:tblGrid>
        <w:gridCol w:w="2972"/>
        <w:gridCol w:w="6044"/>
      </w:tblGrid>
      <w:tr w:rsidR="00197C2A" w:rsidRPr="007F38A3" w14:paraId="64CEF1BA" w14:textId="77777777" w:rsidTr="00B4001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shd w:val="clear" w:color="auto" w:fill="4F81BD" w:themeFill="accent1"/>
          </w:tcPr>
          <w:p w14:paraId="7BCAE213" w14:textId="02894E28" w:rsidR="00197C2A" w:rsidRPr="007F38A3" w:rsidRDefault="00197C2A" w:rsidP="005D43C3">
            <w:pPr>
              <w:spacing w:line="360" w:lineRule="auto"/>
              <w:rPr>
                <w:color w:val="FFFFFF" w:themeColor="background1"/>
                <w:sz w:val="24"/>
                <w:szCs w:val="24"/>
              </w:rPr>
            </w:pPr>
            <w:r w:rsidRPr="007F38A3">
              <w:rPr>
                <w:color w:val="FFFFFF" w:themeColor="background1"/>
                <w:sz w:val="24"/>
                <w:szCs w:val="24"/>
              </w:rPr>
              <w:t>User Story ID</w:t>
            </w:r>
          </w:p>
        </w:tc>
        <w:tc>
          <w:tcPr>
            <w:tcW w:w="6044" w:type="dxa"/>
            <w:shd w:val="clear" w:color="auto" w:fill="4F81BD" w:themeFill="accent1"/>
          </w:tcPr>
          <w:p w14:paraId="314FFDF8" w14:textId="04AFE163" w:rsidR="00197C2A" w:rsidRPr="007F38A3" w:rsidRDefault="00197C2A" w:rsidP="005D43C3">
            <w:pPr>
              <w:spacing w:line="360" w:lineRule="auto"/>
              <w:cnfStyle w:val="100000000000" w:firstRow="1" w:lastRow="0" w:firstColumn="0" w:lastColumn="0" w:oddVBand="0" w:evenVBand="0" w:oddHBand="0" w:evenHBand="0" w:firstRowFirstColumn="0" w:firstRowLastColumn="0" w:lastRowFirstColumn="0" w:lastRowLastColumn="0"/>
              <w:rPr>
                <w:b w:val="0"/>
                <w:bCs w:val="0"/>
                <w:color w:val="FFFFFF" w:themeColor="background1"/>
                <w:sz w:val="24"/>
                <w:szCs w:val="24"/>
              </w:rPr>
            </w:pPr>
            <w:r w:rsidRPr="007F38A3">
              <w:rPr>
                <w:b w:val="0"/>
                <w:bCs w:val="0"/>
                <w:color w:val="FFFFFF" w:themeColor="background1"/>
                <w:sz w:val="24"/>
                <w:szCs w:val="24"/>
              </w:rPr>
              <w:t>012</w:t>
            </w:r>
          </w:p>
        </w:tc>
      </w:tr>
      <w:tr w:rsidR="00197C2A" w:rsidRPr="007F38A3" w14:paraId="4763A152" w14:textId="77777777" w:rsidTr="00B400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721C5637" w14:textId="455D49C3" w:rsidR="00197C2A" w:rsidRPr="007F38A3" w:rsidRDefault="00197C2A" w:rsidP="005D43C3">
            <w:pPr>
              <w:spacing w:line="360" w:lineRule="auto"/>
              <w:rPr>
                <w:sz w:val="24"/>
                <w:szCs w:val="24"/>
              </w:rPr>
            </w:pPr>
            <w:r w:rsidRPr="007F38A3">
              <w:rPr>
                <w:sz w:val="24"/>
                <w:szCs w:val="24"/>
              </w:rPr>
              <w:t>Unique Feature ID</w:t>
            </w:r>
          </w:p>
        </w:tc>
        <w:tc>
          <w:tcPr>
            <w:tcW w:w="6044" w:type="dxa"/>
          </w:tcPr>
          <w:p w14:paraId="44248087" w14:textId="01A1C510" w:rsidR="00197C2A" w:rsidRPr="007F38A3" w:rsidRDefault="00197C2A"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012</w:t>
            </w:r>
          </w:p>
        </w:tc>
      </w:tr>
      <w:tr w:rsidR="00197C2A" w:rsidRPr="007F38A3" w14:paraId="7931B5AC" w14:textId="77777777" w:rsidTr="00B4001C">
        <w:tc>
          <w:tcPr>
            <w:cnfStyle w:val="001000000000" w:firstRow="0" w:lastRow="0" w:firstColumn="1" w:lastColumn="0" w:oddVBand="0" w:evenVBand="0" w:oddHBand="0" w:evenHBand="0" w:firstRowFirstColumn="0" w:firstRowLastColumn="0" w:lastRowFirstColumn="0" w:lastRowLastColumn="0"/>
            <w:tcW w:w="2972" w:type="dxa"/>
          </w:tcPr>
          <w:p w14:paraId="54309E4E" w14:textId="77777777" w:rsidR="00197C2A" w:rsidRPr="007F38A3" w:rsidRDefault="00197C2A" w:rsidP="005D43C3">
            <w:pPr>
              <w:spacing w:line="360" w:lineRule="auto"/>
              <w:rPr>
                <w:sz w:val="24"/>
                <w:szCs w:val="24"/>
              </w:rPr>
            </w:pPr>
            <w:r w:rsidRPr="007F38A3">
              <w:rPr>
                <w:sz w:val="24"/>
                <w:szCs w:val="24"/>
              </w:rPr>
              <w:t>Title</w:t>
            </w:r>
          </w:p>
        </w:tc>
        <w:tc>
          <w:tcPr>
            <w:tcW w:w="6044" w:type="dxa"/>
          </w:tcPr>
          <w:p w14:paraId="6835F62B" w14:textId="60C20733" w:rsidR="00197C2A" w:rsidRPr="007F38A3" w:rsidRDefault="00197C2A" w:rsidP="005D43C3">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7F38A3">
              <w:rPr>
                <w:rFonts w:cs="Times New Roman"/>
                <w:sz w:val="24"/>
                <w:szCs w:val="24"/>
              </w:rPr>
              <w:t>Import essential packages into application</w:t>
            </w:r>
          </w:p>
        </w:tc>
      </w:tr>
      <w:tr w:rsidR="00197C2A" w:rsidRPr="007F38A3" w14:paraId="4E65ABD4" w14:textId="77777777" w:rsidTr="00B400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03137077" w14:textId="77777777" w:rsidR="00197C2A" w:rsidRPr="007F38A3" w:rsidRDefault="00197C2A" w:rsidP="005D43C3">
            <w:pPr>
              <w:spacing w:line="360" w:lineRule="auto"/>
              <w:rPr>
                <w:sz w:val="24"/>
                <w:szCs w:val="24"/>
              </w:rPr>
            </w:pPr>
            <w:r w:rsidRPr="007F38A3">
              <w:rPr>
                <w:sz w:val="24"/>
                <w:szCs w:val="24"/>
              </w:rPr>
              <w:t>Description</w:t>
            </w:r>
          </w:p>
        </w:tc>
        <w:tc>
          <w:tcPr>
            <w:tcW w:w="6044" w:type="dxa"/>
          </w:tcPr>
          <w:p w14:paraId="1E215361" w14:textId="77777777" w:rsidR="00D731AE" w:rsidRPr="007F38A3" w:rsidRDefault="00D731AE"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 xml:space="preserve">As a user, </w:t>
            </w:r>
          </w:p>
          <w:p w14:paraId="7F88758B" w14:textId="366B076E" w:rsidR="00D731AE" w:rsidRPr="007F38A3" w:rsidRDefault="00D731AE"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I want</w:t>
            </w:r>
            <w:r w:rsidR="00C13580" w:rsidRPr="007F38A3">
              <w:rPr>
                <w:sz w:val="24"/>
                <w:szCs w:val="24"/>
              </w:rPr>
              <w:t xml:space="preserve"> to import the correct packages into the Python environment</w:t>
            </w:r>
            <w:r w:rsidRPr="007F38A3">
              <w:rPr>
                <w:sz w:val="24"/>
                <w:szCs w:val="24"/>
              </w:rPr>
              <w:t>,</w:t>
            </w:r>
          </w:p>
          <w:p w14:paraId="1BCE24C7" w14:textId="1B34A7D1" w:rsidR="00197C2A" w:rsidRPr="007F38A3" w:rsidRDefault="00D731AE"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so that</w:t>
            </w:r>
            <w:r w:rsidR="00C13580" w:rsidRPr="007F38A3">
              <w:rPr>
                <w:sz w:val="24"/>
                <w:szCs w:val="24"/>
              </w:rPr>
              <w:t xml:space="preserve"> all bases are covered in order to achieve the data required.</w:t>
            </w:r>
          </w:p>
        </w:tc>
      </w:tr>
      <w:tr w:rsidR="00197C2A" w:rsidRPr="007F38A3" w14:paraId="10F2A1C0" w14:textId="77777777" w:rsidTr="00B4001C">
        <w:tc>
          <w:tcPr>
            <w:cnfStyle w:val="001000000000" w:firstRow="0" w:lastRow="0" w:firstColumn="1" w:lastColumn="0" w:oddVBand="0" w:evenVBand="0" w:oddHBand="0" w:evenHBand="0" w:firstRowFirstColumn="0" w:firstRowLastColumn="0" w:lastRowFirstColumn="0" w:lastRowLastColumn="0"/>
            <w:tcW w:w="2972" w:type="dxa"/>
          </w:tcPr>
          <w:p w14:paraId="2D7DC413" w14:textId="77777777" w:rsidR="00197C2A" w:rsidRPr="007F38A3" w:rsidRDefault="00197C2A" w:rsidP="005D43C3">
            <w:pPr>
              <w:spacing w:line="360" w:lineRule="auto"/>
              <w:rPr>
                <w:sz w:val="24"/>
                <w:szCs w:val="24"/>
              </w:rPr>
            </w:pPr>
            <w:r w:rsidRPr="007F38A3">
              <w:rPr>
                <w:sz w:val="24"/>
                <w:szCs w:val="24"/>
              </w:rPr>
              <w:t>MoSCoW priority</w:t>
            </w:r>
          </w:p>
        </w:tc>
        <w:tc>
          <w:tcPr>
            <w:tcW w:w="6044" w:type="dxa"/>
          </w:tcPr>
          <w:p w14:paraId="4CD7E17F" w14:textId="77777777" w:rsidR="00197C2A" w:rsidRPr="007F38A3" w:rsidRDefault="00197C2A" w:rsidP="005D43C3">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7F38A3">
              <w:rPr>
                <w:sz w:val="24"/>
                <w:szCs w:val="24"/>
              </w:rPr>
              <w:t>1</w:t>
            </w:r>
          </w:p>
        </w:tc>
      </w:tr>
      <w:tr w:rsidR="00197C2A" w:rsidRPr="007F38A3" w14:paraId="71333DFC" w14:textId="77777777" w:rsidTr="00B400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473409B5" w14:textId="77777777" w:rsidR="00197C2A" w:rsidRPr="007F38A3" w:rsidRDefault="00197C2A" w:rsidP="005D43C3">
            <w:pPr>
              <w:spacing w:line="360" w:lineRule="auto"/>
              <w:rPr>
                <w:sz w:val="24"/>
                <w:szCs w:val="24"/>
              </w:rPr>
            </w:pPr>
            <w:r w:rsidRPr="007F38A3">
              <w:rPr>
                <w:sz w:val="24"/>
                <w:szCs w:val="24"/>
              </w:rPr>
              <w:t>Estimated time (hours)</w:t>
            </w:r>
          </w:p>
        </w:tc>
        <w:tc>
          <w:tcPr>
            <w:tcW w:w="6044" w:type="dxa"/>
          </w:tcPr>
          <w:p w14:paraId="32653F1E" w14:textId="587165F7" w:rsidR="00197C2A" w:rsidRPr="007F38A3" w:rsidRDefault="00C13580"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lt;1</w:t>
            </w:r>
          </w:p>
        </w:tc>
      </w:tr>
      <w:tr w:rsidR="00197C2A" w:rsidRPr="007F38A3" w14:paraId="0E917461" w14:textId="77777777" w:rsidTr="00B4001C">
        <w:tc>
          <w:tcPr>
            <w:cnfStyle w:val="001000000000" w:firstRow="0" w:lastRow="0" w:firstColumn="1" w:lastColumn="0" w:oddVBand="0" w:evenVBand="0" w:oddHBand="0" w:evenHBand="0" w:firstRowFirstColumn="0" w:firstRowLastColumn="0" w:lastRowFirstColumn="0" w:lastRowLastColumn="0"/>
            <w:tcW w:w="2972" w:type="dxa"/>
          </w:tcPr>
          <w:p w14:paraId="55DDCF74" w14:textId="77777777" w:rsidR="00197C2A" w:rsidRPr="007F38A3" w:rsidRDefault="00197C2A" w:rsidP="005D43C3">
            <w:pPr>
              <w:spacing w:line="360" w:lineRule="auto"/>
              <w:rPr>
                <w:sz w:val="24"/>
                <w:szCs w:val="24"/>
              </w:rPr>
            </w:pPr>
            <w:r w:rsidRPr="007F38A3">
              <w:rPr>
                <w:sz w:val="24"/>
                <w:szCs w:val="24"/>
              </w:rPr>
              <w:t>Acceptance Criteria</w:t>
            </w:r>
          </w:p>
        </w:tc>
        <w:tc>
          <w:tcPr>
            <w:tcW w:w="6044" w:type="dxa"/>
          </w:tcPr>
          <w:p w14:paraId="396C65FD" w14:textId="6133E0A4" w:rsidR="00197C2A" w:rsidRPr="007F38A3" w:rsidRDefault="00C13580" w:rsidP="005D43C3">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7F38A3">
              <w:rPr>
                <w:sz w:val="24"/>
                <w:szCs w:val="24"/>
              </w:rPr>
              <w:t>Correct and essential data is output to the terminal.</w:t>
            </w:r>
          </w:p>
        </w:tc>
      </w:tr>
    </w:tbl>
    <w:p w14:paraId="3E6E7E31" w14:textId="7D2A5C11" w:rsidR="003471DE" w:rsidRPr="007F38A3" w:rsidRDefault="003471DE" w:rsidP="005D43C3"/>
    <w:tbl>
      <w:tblPr>
        <w:tblStyle w:val="PlainTable1"/>
        <w:tblW w:w="0" w:type="auto"/>
        <w:tblLook w:val="04A0" w:firstRow="1" w:lastRow="0" w:firstColumn="1" w:lastColumn="0" w:noHBand="0" w:noVBand="1"/>
      </w:tblPr>
      <w:tblGrid>
        <w:gridCol w:w="2972"/>
        <w:gridCol w:w="6044"/>
      </w:tblGrid>
      <w:tr w:rsidR="00197C2A" w:rsidRPr="007F38A3" w14:paraId="74247452" w14:textId="77777777" w:rsidTr="00B4001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shd w:val="clear" w:color="auto" w:fill="4F81BD" w:themeFill="accent1"/>
          </w:tcPr>
          <w:p w14:paraId="5C42BC5F" w14:textId="6D9EFFB7" w:rsidR="00197C2A" w:rsidRPr="007F38A3" w:rsidRDefault="00197C2A" w:rsidP="005D43C3">
            <w:pPr>
              <w:spacing w:line="360" w:lineRule="auto"/>
              <w:rPr>
                <w:color w:val="FFFFFF" w:themeColor="background1"/>
                <w:sz w:val="24"/>
                <w:szCs w:val="24"/>
              </w:rPr>
            </w:pPr>
            <w:r w:rsidRPr="007F38A3">
              <w:rPr>
                <w:color w:val="FFFFFF" w:themeColor="background1"/>
                <w:sz w:val="24"/>
                <w:szCs w:val="24"/>
              </w:rPr>
              <w:t>User Story ID</w:t>
            </w:r>
          </w:p>
        </w:tc>
        <w:tc>
          <w:tcPr>
            <w:tcW w:w="6044" w:type="dxa"/>
            <w:shd w:val="clear" w:color="auto" w:fill="4F81BD" w:themeFill="accent1"/>
          </w:tcPr>
          <w:p w14:paraId="07416DF8" w14:textId="17B88BF9" w:rsidR="00197C2A" w:rsidRPr="007F38A3" w:rsidRDefault="00197C2A" w:rsidP="005D43C3">
            <w:pPr>
              <w:spacing w:line="360" w:lineRule="auto"/>
              <w:cnfStyle w:val="100000000000" w:firstRow="1" w:lastRow="0" w:firstColumn="0" w:lastColumn="0" w:oddVBand="0" w:evenVBand="0" w:oddHBand="0" w:evenHBand="0" w:firstRowFirstColumn="0" w:firstRowLastColumn="0" w:lastRowFirstColumn="0" w:lastRowLastColumn="0"/>
              <w:rPr>
                <w:b w:val="0"/>
                <w:bCs w:val="0"/>
                <w:color w:val="FFFFFF" w:themeColor="background1"/>
                <w:sz w:val="24"/>
                <w:szCs w:val="24"/>
              </w:rPr>
            </w:pPr>
            <w:r w:rsidRPr="007F38A3">
              <w:rPr>
                <w:b w:val="0"/>
                <w:bCs w:val="0"/>
                <w:color w:val="FFFFFF" w:themeColor="background1"/>
                <w:sz w:val="24"/>
                <w:szCs w:val="24"/>
              </w:rPr>
              <w:t>013</w:t>
            </w:r>
          </w:p>
        </w:tc>
      </w:tr>
      <w:tr w:rsidR="00197C2A" w:rsidRPr="007F38A3" w14:paraId="46EA365E" w14:textId="77777777" w:rsidTr="00B400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358F5497" w14:textId="2BA758F7" w:rsidR="00197C2A" w:rsidRPr="007F38A3" w:rsidRDefault="00197C2A" w:rsidP="005D43C3">
            <w:pPr>
              <w:spacing w:line="360" w:lineRule="auto"/>
              <w:rPr>
                <w:sz w:val="24"/>
                <w:szCs w:val="24"/>
              </w:rPr>
            </w:pPr>
            <w:r w:rsidRPr="007F38A3">
              <w:rPr>
                <w:sz w:val="24"/>
                <w:szCs w:val="24"/>
              </w:rPr>
              <w:t>Unique Feature ID</w:t>
            </w:r>
          </w:p>
        </w:tc>
        <w:tc>
          <w:tcPr>
            <w:tcW w:w="6044" w:type="dxa"/>
          </w:tcPr>
          <w:p w14:paraId="56AD06C9" w14:textId="207355A5" w:rsidR="00197C2A" w:rsidRPr="007F38A3" w:rsidRDefault="00197C2A"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013</w:t>
            </w:r>
          </w:p>
        </w:tc>
      </w:tr>
      <w:tr w:rsidR="00197C2A" w:rsidRPr="007F38A3" w14:paraId="2924B7DF" w14:textId="77777777" w:rsidTr="00B4001C">
        <w:tc>
          <w:tcPr>
            <w:cnfStyle w:val="001000000000" w:firstRow="0" w:lastRow="0" w:firstColumn="1" w:lastColumn="0" w:oddVBand="0" w:evenVBand="0" w:oddHBand="0" w:evenHBand="0" w:firstRowFirstColumn="0" w:firstRowLastColumn="0" w:lastRowFirstColumn="0" w:lastRowLastColumn="0"/>
            <w:tcW w:w="2972" w:type="dxa"/>
          </w:tcPr>
          <w:p w14:paraId="22349CD3" w14:textId="77777777" w:rsidR="00197C2A" w:rsidRPr="007F38A3" w:rsidRDefault="00197C2A" w:rsidP="005D43C3">
            <w:pPr>
              <w:spacing w:line="360" w:lineRule="auto"/>
              <w:rPr>
                <w:sz w:val="24"/>
                <w:szCs w:val="24"/>
              </w:rPr>
            </w:pPr>
            <w:r w:rsidRPr="007F38A3">
              <w:rPr>
                <w:sz w:val="24"/>
                <w:szCs w:val="24"/>
              </w:rPr>
              <w:t>Title</w:t>
            </w:r>
          </w:p>
        </w:tc>
        <w:tc>
          <w:tcPr>
            <w:tcW w:w="6044" w:type="dxa"/>
          </w:tcPr>
          <w:p w14:paraId="57711AF9" w14:textId="2D1EB88F" w:rsidR="00197C2A" w:rsidRPr="007F38A3" w:rsidRDefault="00C13580" w:rsidP="005D43C3">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7F38A3">
              <w:rPr>
                <w:rFonts w:cs="Times New Roman"/>
                <w:sz w:val="24"/>
                <w:szCs w:val="24"/>
              </w:rPr>
              <w:t>Gather</w:t>
            </w:r>
            <w:r w:rsidR="00197C2A" w:rsidRPr="007F38A3">
              <w:rPr>
                <w:rFonts w:cs="Times New Roman"/>
                <w:sz w:val="24"/>
                <w:szCs w:val="24"/>
              </w:rPr>
              <w:t xml:space="preserve"> data from Official UK Charts</w:t>
            </w:r>
            <w:r w:rsidRPr="007F38A3">
              <w:rPr>
                <w:rFonts w:cs="Times New Roman"/>
                <w:sz w:val="24"/>
                <w:szCs w:val="24"/>
              </w:rPr>
              <w:t xml:space="preserve"> dataset</w:t>
            </w:r>
            <w:r w:rsidR="00197C2A" w:rsidRPr="007F38A3">
              <w:rPr>
                <w:rFonts w:cs="Times New Roman"/>
                <w:sz w:val="24"/>
                <w:szCs w:val="24"/>
              </w:rPr>
              <w:t xml:space="preserve"> to produce statistics to be analysed</w:t>
            </w:r>
          </w:p>
        </w:tc>
      </w:tr>
      <w:tr w:rsidR="00197C2A" w:rsidRPr="007F38A3" w14:paraId="5E56F3B4" w14:textId="77777777" w:rsidTr="00B400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00AEB1B2" w14:textId="77777777" w:rsidR="00197C2A" w:rsidRPr="007F38A3" w:rsidRDefault="00197C2A" w:rsidP="005D43C3">
            <w:pPr>
              <w:spacing w:line="360" w:lineRule="auto"/>
              <w:rPr>
                <w:sz w:val="24"/>
                <w:szCs w:val="24"/>
              </w:rPr>
            </w:pPr>
            <w:r w:rsidRPr="007F38A3">
              <w:rPr>
                <w:sz w:val="24"/>
                <w:szCs w:val="24"/>
              </w:rPr>
              <w:t>Description</w:t>
            </w:r>
          </w:p>
        </w:tc>
        <w:tc>
          <w:tcPr>
            <w:tcW w:w="6044" w:type="dxa"/>
          </w:tcPr>
          <w:p w14:paraId="3685B66F" w14:textId="77777777" w:rsidR="00D731AE" w:rsidRPr="007F38A3" w:rsidRDefault="00D731AE"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 xml:space="preserve">As a user, </w:t>
            </w:r>
          </w:p>
          <w:p w14:paraId="42B491EC" w14:textId="18A700F7" w:rsidR="00D731AE" w:rsidRPr="007F38A3" w:rsidRDefault="00D731AE"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I want</w:t>
            </w:r>
            <w:r w:rsidR="00C13580" w:rsidRPr="007F38A3">
              <w:rPr>
                <w:sz w:val="24"/>
                <w:szCs w:val="24"/>
              </w:rPr>
              <w:t xml:space="preserve"> to produce </w:t>
            </w:r>
            <w:r w:rsidR="00E93645" w:rsidRPr="007F38A3">
              <w:rPr>
                <w:sz w:val="24"/>
                <w:szCs w:val="24"/>
              </w:rPr>
              <w:t xml:space="preserve">only </w:t>
            </w:r>
            <w:r w:rsidR="00C13580" w:rsidRPr="007F38A3">
              <w:rPr>
                <w:sz w:val="24"/>
                <w:szCs w:val="24"/>
              </w:rPr>
              <w:t xml:space="preserve">relevant </w:t>
            </w:r>
            <w:r w:rsidR="00E93645" w:rsidRPr="007F38A3">
              <w:rPr>
                <w:sz w:val="24"/>
                <w:szCs w:val="24"/>
              </w:rPr>
              <w:t>data</w:t>
            </w:r>
            <w:r w:rsidRPr="007F38A3">
              <w:rPr>
                <w:sz w:val="24"/>
                <w:szCs w:val="24"/>
              </w:rPr>
              <w:t>,</w:t>
            </w:r>
          </w:p>
          <w:p w14:paraId="48E3984F" w14:textId="2BBE8DB0" w:rsidR="00197C2A" w:rsidRPr="007F38A3" w:rsidRDefault="00D731AE"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so that</w:t>
            </w:r>
            <w:r w:rsidR="00E93645" w:rsidRPr="007F38A3">
              <w:rPr>
                <w:sz w:val="24"/>
                <w:szCs w:val="24"/>
              </w:rPr>
              <w:t xml:space="preserve"> it can be analysed within the boundaries set out for the project.</w:t>
            </w:r>
          </w:p>
        </w:tc>
      </w:tr>
      <w:tr w:rsidR="00197C2A" w:rsidRPr="007F38A3" w14:paraId="08C98DC8" w14:textId="77777777" w:rsidTr="00B4001C">
        <w:tc>
          <w:tcPr>
            <w:cnfStyle w:val="001000000000" w:firstRow="0" w:lastRow="0" w:firstColumn="1" w:lastColumn="0" w:oddVBand="0" w:evenVBand="0" w:oddHBand="0" w:evenHBand="0" w:firstRowFirstColumn="0" w:firstRowLastColumn="0" w:lastRowFirstColumn="0" w:lastRowLastColumn="0"/>
            <w:tcW w:w="2972" w:type="dxa"/>
          </w:tcPr>
          <w:p w14:paraId="48D02000" w14:textId="77777777" w:rsidR="00197C2A" w:rsidRPr="007F38A3" w:rsidRDefault="00197C2A" w:rsidP="005D43C3">
            <w:pPr>
              <w:spacing w:line="360" w:lineRule="auto"/>
              <w:rPr>
                <w:sz w:val="24"/>
                <w:szCs w:val="24"/>
              </w:rPr>
            </w:pPr>
            <w:r w:rsidRPr="007F38A3">
              <w:rPr>
                <w:sz w:val="24"/>
                <w:szCs w:val="24"/>
              </w:rPr>
              <w:t>MoSCoW priority</w:t>
            </w:r>
          </w:p>
        </w:tc>
        <w:tc>
          <w:tcPr>
            <w:tcW w:w="6044" w:type="dxa"/>
          </w:tcPr>
          <w:p w14:paraId="73687125" w14:textId="77777777" w:rsidR="00197C2A" w:rsidRPr="007F38A3" w:rsidRDefault="00197C2A" w:rsidP="005D43C3">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7F38A3">
              <w:rPr>
                <w:sz w:val="24"/>
                <w:szCs w:val="24"/>
              </w:rPr>
              <w:t>1</w:t>
            </w:r>
          </w:p>
        </w:tc>
      </w:tr>
      <w:tr w:rsidR="00197C2A" w:rsidRPr="007F38A3" w14:paraId="0BB08535" w14:textId="77777777" w:rsidTr="00B400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3750F684" w14:textId="77777777" w:rsidR="00197C2A" w:rsidRPr="007F38A3" w:rsidRDefault="00197C2A" w:rsidP="005D43C3">
            <w:pPr>
              <w:spacing w:line="360" w:lineRule="auto"/>
              <w:rPr>
                <w:sz w:val="24"/>
                <w:szCs w:val="24"/>
              </w:rPr>
            </w:pPr>
            <w:r w:rsidRPr="007F38A3">
              <w:rPr>
                <w:sz w:val="24"/>
                <w:szCs w:val="24"/>
              </w:rPr>
              <w:t>Estimated time (hours)</w:t>
            </w:r>
          </w:p>
        </w:tc>
        <w:tc>
          <w:tcPr>
            <w:tcW w:w="6044" w:type="dxa"/>
          </w:tcPr>
          <w:p w14:paraId="380DFD05" w14:textId="0E9B0CB9" w:rsidR="00197C2A" w:rsidRPr="007F38A3" w:rsidRDefault="00C13580"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8</w:t>
            </w:r>
          </w:p>
        </w:tc>
      </w:tr>
      <w:tr w:rsidR="00197C2A" w:rsidRPr="007F38A3" w14:paraId="774DAFC6" w14:textId="77777777" w:rsidTr="00B4001C">
        <w:tc>
          <w:tcPr>
            <w:cnfStyle w:val="001000000000" w:firstRow="0" w:lastRow="0" w:firstColumn="1" w:lastColumn="0" w:oddVBand="0" w:evenVBand="0" w:oddHBand="0" w:evenHBand="0" w:firstRowFirstColumn="0" w:firstRowLastColumn="0" w:lastRowFirstColumn="0" w:lastRowLastColumn="0"/>
            <w:tcW w:w="2972" w:type="dxa"/>
          </w:tcPr>
          <w:p w14:paraId="0DF2F44F" w14:textId="77777777" w:rsidR="00197C2A" w:rsidRPr="007F38A3" w:rsidRDefault="00197C2A" w:rsidP="005D43C3">
            <w:pPr>
              <w:spacing w:line="360" w:lineRule="auto"/>
              <w:rPr>
                <w:sz w:val="24"/>
                <w:szCs w:val="24"/>
              </w:rPr>
            </w:pPr>
            <w:r w:rsidRPr="007F38A3">
              <w:rPr>
                <w:sz w:val="24"/>
                <w:szCs w:val="24"/>
              </w:rPr>
              <w:t>Acceptance Criteria</w:t>
            </w:r>
          </w:p>
        </w:tc>
        <w:tc>
          <w:tcPr>
            <w:tcW w:w="6044" w:type="dxa"/>
          </w:tcPr>
          <w:p w14:paraId="3C933B10" w14:textId="07F45647" w:rsidR="00197C2A" w:rsidRPr="007F38A3" w:rsidRDefault="00E93645" w:rsidP="005D43C3">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7F38A3">
              <w:rPr>
                <w:sz w:val="24"/>
                <w:szCs w:val="24"/>
              </w:rPr>
              <w:t>When the data and statistics produced are substantial enough to perform a thorough sentiment analysis.</w:t>
            </w:r>
          </w:p>
        </w:tc>
      </w:tr>
    </w:tbl>
    <w:p w14:paraId="5D1AE62B" w14:textId="7A5D2C66" w:rsidR="003471DE" w:rsidRPr="007F38A3" w:rsidRDefault="003471DE" w:rsidP="005D43C3"/>
    <w:tbl>
      <w:tblPr>
        <w:tblStyle w:val="PlainTable1"/>
        <w:tblW w:w="0" w:type="auto"/>
        <w:tblLook w:val="04A0" w:firstRow="1" w:lastRow="0" w:firstColumn="1" w:lastColumn="0" w:noHBand="0" w:noVBand="1"/>
      </w:tblPr>
      <w:tblGrid>
        <w:gridCol w:w="2972"/>
        <w:gridCol w:w="6044"/>
      </w:tblGrid>
      <w:tr w:rsidR="00197C2A" w:rsidRPr="007F38A3" w14:paraId="63A7463A" w14:textId="77777777" w:rsidTr="00B4001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shd w:val="clear" w:color="auto" w:fill="4F81BD" w:themeFill="accent1"/>
          </w:tcPr>
          <w:p w14:paraId="289BEF4D" w14:textId="3FE911C2" w:rsidR="00197C2A" w:rsidRPr="007F38A3" w:rsidRDefault="00197C2A" w:rsidP="005D43C3">
            <w:pPr>
              <w:spacing w:line="360" w:lineRule="auto"/>
              <w:rPr>
                <w:color w:val="FFFFFF" w:themeColor="background1"/>
                <w:sz w:val="24"/>
                <w:szCs w:val="24"/>
              </w:rPr>
            </w:pPr>
            <w:r w:rsidRPr="007F38A3">
              <w:rPr>
                <w:color w:val="FFFFFF" w:themeColor="background1"/>
                <w:sz w:val="24"/>
                <w:szCs w:val="24"/>
              </w:rPr>
              <w:t>User Story ID</w:t>
            </w:r>
          </w:p>
        </w:tc>
        <w:tc>
          <w:tcPr>
            <w:tcW w:w="6044" w:type="dxa"/>
            <w:shd w:val="clear" w:color="auto" w:fill="4F81BD" w:themeFill="accent1"/>
          </w:tcPr>
          <w:p w14:paraId="01383072" w14:textId="4AA58581" w:rsidR="00197C2A" w:rsidRPr="007F38A3" w:rsidRDefault="00197C2A" w:rsidP="005D43C3">
            <w:pPr>
              <w:spacing w:line="360" w:lineRule="auto"/>
              <w:cnfStyle w:val="100000000000" w:firstRow="1" w:lastRow="0" w:firstColumn="0" w:lastColumn="0" w:oddVBand="0" w:evenVBand="0" w:oddHBand="0" w:evenHBand="0" w:firstRowFirstColumn="0" w:firstRowLastColumn="0" w:lastRowFirstColumn="0" w:lastRowLastColumn="0"/>
              <w:rPr>
                <w:b w:val="0"/>
                <w:bCs w:val="0"/>
                <w:color w:val="FFFFFF" w:themeColor="background1"/>
                <w:sz w:val="24"/>
                <w:szCs w:val="24"/>
              </w:rPr>
            </w:pPr>
            <w:r w:rsidRPr="007F38A3">
              <w:rPr>
                <w:b w:val="0"/>
                <w:bCs w:val="0"/>
                <w:color w:val="FFFFFF" w:themeColor="background1"/>
                <w:sz w:val="24"/>
                <w:szCs w:val="24"/>
              </w:rPr>
              <w:t>014</w:t>
            </w:r>
          </w:p>
        </w:tc>
      </w:tr>
      <w:tr w:rsidR="00197C2A" w:rsidRPr="007F38A3" w14:paraId="4D97085C" w14:textId="77777777" w:rsidTr="00B400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233DFD7C" w14:textId="1EEA40FE" w:rsidR="00197C2A" w:rsidRPr="007F38A3" w:rsidRDefault="00197C2A" w:rsidP="005D43C3">
            <w:pPr>
              <w:spacing w:line="360" w:lineRule="auto"/>
              <w:rPr>
                <w:sz w:val="24"/>
                <w:szCs w:val="24"/>
              </w:rPr>
            </w:pPr>
            <w:r w:rsidRPr="007F38A3">
              <w:rPr>
                <w:sz w:val="24"/>
                <w:szCs w:val="24"/>
              </w:rPr>
              <w:t>Unique Feature ID</w:t>
            </w:r>
          </w:p>
        </w:tc>
        <w:tc>
          <w:tcPr>
            <w:tcW w:w="6044" w:type="dxa"/>
          </w:tcPr>
          <w:p w14:paraId="1C3237E5" w14:textId="42078696" w:rsidR="00197C2A" w:rsidRPr="007F38A3" w:rsidRDefault="00197C2A"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014</w:t>
            </w:r>
          </w:p>
        </w:tc>
      </w:tr>
      <w:tr w:rsidR="00197C2A" w:rsidRPr="007F38A3" w14:paraId="0E632977" w14:textId="77777777" w:rsidTr="00B4001C">
        <w:tc>
          <w:tcPr>
            <w:cnfStyle w:val="001000000000" w:firstRow="0" w:lastRow="0" w:firstColumn="1" w:lastColumn="0" w:oddVBand="0" w:evenVBand="0" w:oddHBand="0" w:evenHBand="0" w:firstRowFirstColumn="0" w:firstRowLastColumn="0" w:lastRowFirstColumn="0" w:lastRowLastColumn="0"/>
            <w:tcW w:w="2972" w:type="dxa"/>
          </w:tcPr>
          <w:p w14:paraId="362885CB" w14:textId="77777777" w:rsidR="00197C2A" w:rsidRPr="007F38A3" w:rsidRDefault="00197C2A" w:rsidP="005D43C3">
            <w:pPr>
              <w:spacing w:line="360" w:lineRule="auto"/>
              <w:rPr>
                <w:sz w:val="24"/>
                <w:szCs w:val="24"/>
              </w:rPr>
            </w:pPr>
            <w:r w:rsidRPr="007F38A3">
              <w:rPr>
                <w:sz w:val="24"/>
                <w:szCs w:val="24"/>
              </w:rPr>
              <w:lastRenderedPageBreak/>
              <w:t>Title</w:t>
            </w:r>
          </w:p>
        </w:tc>
        <w:tc>
          <w:tcPr>
            <w:tcW w:w="6044" w:type="dxa"/>
          </w:tcPr>
          <w:p w14:paraId="4BA18474" w14:textId="2D42DAD6" w:rsidR="00197C2A" w:rsidRPr="007F38A3" w:rsidRDefault="00197C2A" w:rsidP="005D43C3">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7F38A3">
              <w:rPr>
                <w:rFonts w:cs="Times New Roman"/>
                <w:sz w:val="24"/>
                <w:szCs w:val="24"/>
              </w:rPr>
              <w:t>Research academic papers, websites, and articles to gather information on UK Culture and Society</w:t>
            </w:r>
          </w:p>
        </w:tc>
      </w:tr>
      <w:tr w:rsidR="00197C2A" w:rsidRPr="007F38A3" w14:paraId="4C8B01DD" w14:textId="77777777" w:rsidTr="00B400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0D3A6D1C" w14:textId="77777777" w:rsidR="00197C2A" w:rsidRPr="007F38A3" w:rsidRDefault="00197C2A" w:rsidP="005D43C3">
            <w:pPr>
              <w:spacing w:line="360" w:lineRule="auto"/>
              <w:rPr>
                <w:sz w:val="24"/>
                <w:szCs w:val="24"/>
              </w:rPr>
            </w:pPr>
            <w:r w:rsidRPr="007F38A3">
              <w:rPr>
                <w:sz w:val="24"/>
                <w:szCs w:val="24"/>
              </w:rPr>
              <w:t>Description</w:t>
            </w:r>
          </w:p>
        </w:tc>
        <w:tc>
          <w:tcPr>
            <w:tcW w:w="6044" w:type="dxa"/>
          </w:tcPr>
          <w:p w14:paraId="59F8981D" w14:textId="77777777" w:rsidR="00D731AE" w:rsidRPr="007F38A3" w:rsidRDefault="00D731AE"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 xml:space="preserve">As a user, </w:t>
            </w:r>
          </w:p>
          <w:p w14:paraId="30F08666" w14:textId="631A1668" w:rsidR="00D731AE" w:rsidRPr="007F38A3" w:rsidRDefault="00D731AE"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I want</w:t>
            </w:r>
            <w:r w:rsidR="00E93645" w:rsidRPr="007F38A3">
              <w:rPr>
                <w:sz w:val="24"/>
                <w:szCs w:val="24"/>
              </w:rPr>
              <w:t xml:space="preserve"> to research a sufficient number of resources</w:t>
            </w:r>
            <w:r w:rsidRPr="007F38A3">
              <w:rPr>
                <w:sz w:val="24"/>
                <w:szCs w:val="24"/>
              </w:rPr>
              <w:t>,</w:t>
            </w:r>
          </w:p>
          <w:p w14:paraId="15788B77" w14:textId="45ACAFD8" w:rsidR="00197C2A" w:rsidRPr="007F38A3" w:rsidRDefault="00D731AE"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so that</w:t>
            </w:r>
            <w:r w:rsidR="00E93645" w:rsidRPr="007F38A3">
              <w:rPr>
                <w:sz w:val="24"/>
                <w:szCs w:val="24"/>
              </w:rPr>
              <w:t xml:space="preserve"> I can amass detailed information on UK Culture and Society relating to the proposed research question.</w:t>
            </w:r>
          </w:p>
        </w:tc>
      </w:tr>
      <w:tr w:rsidR="00197C2A" w:rsidRPr="007F38A3" w14:paraId="47D85A52" w14:textId="77777777" w:rsidTr="00B4001C">
        <w:tc>
          <w:tcPr>
            <w:cnfStyle w:val="001000000000" w:firstRow="0" w:lastRow="0" w:firstColumn="1" w:lastColumn="0" w:oddVBand="0" w:evenVBand="0" w:oddHBand="0" w:evenHBand="0" w:firstRowFirstColumn="0" w:firstRowLastColumn="0" w:lastRowFirstColumn="0" w:lastRowLastColumn="0"/>
            <w:tcW w:w="2972" w:type="dxa"/>
          </w:tcPr>
          <w:p w14:paraId="0BD34684" w14:textId="77777777" w:rsidR="00197C2A" w:rsidRPr="007F38A3" w:rsidRDefault="00197C2A" w:rsidP="005D43C3">
            <w:pPr>
              <w:spacing w:line="360" w:lineRule="auto"/>
              <w:rPr>
                <w:sz w:val="24"/>
                <w:szCs w:val="24"/>
              </w:rPr>
            </w:pPr>
            <w:r w:rsidRPr="007F38A3">
              <w:rPr>
                <w:sz w:val="24"/>
                <w:szCs w:val="24"/>
              </w:rPr>
              <w:t>MoSCoW priority</w:t>
            </w:r>
          </w:p>
        </w:tc>
        <w:tc>
          <w:tcPr>
            <w:tcW w:w="6044" w:type="dxa"/>
          </w:tcPr>
          <w:p w14:paraId="4344F784" w14:textId="4927EB39" w:rsidR="00197C2A" w:rsidRPr="007F38A3" w:rsidRDefault="00197C2A" w:rsidP="005D43C3">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7F38A3">
              <w:rPr>
                <w:sz w:val="24"/>
                <w:szCs w:val="24"/>
              </w:rPr>
              <w:t>2</w:t>
            </w:r>
          </w:p>
        </w:tc>
      </w:tr>
      <w:tr w:rsidR="00197C2A" w:rsidRPr="007F38A3" w14:paraId="58604CDF" w14:textId="77777777" w:rsidTr="00B400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520DCDAF" w14:textId="77777777" w:rsidR="00197C2A" w:rsidRPr="007F38A3" w:rsidRDefault="00197C2A" w:rsidP="005D43C3">
            <w:pPr>
              <w:spacing w:line="360" w:lineRule="auto"/>
              <w:rPr>
                <w:sz w:val="24"/>
                <w:szCs w:val="24"/>
              </w:rPr>
            </w:pPr>
            <w:r w:rsidRPr="007F38A3">
              <w:rPr>
                <w:sz w:val="24"/>
                <w:szCs w:val="24"/>
              </w:rPr>
              <w:t>Estimated time (hours)</w:t>
            </w:r>
          </w:p>
        </w:tc>
        <w:tc>
          <w:tcPr>
            <w:tcW w:w="6044" w:type="dxa"/>
          </w:tcPr>
          <w:p w14:paraId="7698A0DE" w14:textId="4ACEF423" w:rsidR="00197C2A" w:rsidRPr="007F38A3" w:rsidRDefault="00E93645"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8 (ongoing)</w:t>
            </w:r>
          </w:p>
        </w:tc>
      </w:tr>
      <w:tr w:rsidR="00197C2A" w:rsidRPr="007F38A3" w14:paraId="0569ACDE" w14:textId="77777777" w:rsidTr="00B4001C">
        <w:tc>
          <w:tcPr>
            <w:cnfStyle w:val="001000000000" w:firstRow="0" w:lastRow="0" w:firstColumn="1" w:lastColumn="0" w:oddVBand="0" w:evenVBand="0" w:oddHBand="0" w:evenHBand="0" w:firstRowFirstColumn="0" w:firstRowLastColumn="0" w:lastRowFirstColumn="0" w:lastRowLastColumn="0"/>
            <w:tcW w:w="2972" w:type="dxa"/>
          </w:tcPr>
          <w:p w14:paraId="0171FA55" w14:textId="77777777" w:rsidR="00197C2A" w:rsidRPr="007F38A3" w:rsidRDefault="00197C2A" w:rsidP="005D43C3">
            <w:pPr>
              <w:spacing w:line="360" w:lineRule="auto"/>
              <w:rPr>
                <w:sz w:val="24"/>
                <w:szCs w:val="24"/>
              </w:rPr>
            </w:pPr>
            <w:r w:rsidRPr="007F38A3">
              <w:rPr>
                <w:sz w:val="24"/>
                <w:szCs w:val="24"/>
              </w:rPr>
              <w:t>Acceptance Criteria</w:t>
            </w:r>
          </w:p>
        </w:tc>
        <w:tc>
          <w:tcPr>
            <w:tcW w:w="6044" w:type="dxa"/>
          </w:tcPr>
          <w:p w14:paraId="0C9D30E6" w14:textId="52014314" w:rsidR="00197C2A" w:rsidRPr="007F38A3" w:rsidRDefault="00E93645" w:rsidP="005D43C3">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7F38A3">
              <w:rPr>
                <w:sz w:val="24"/>
                <w:szCs w:val="24"/>
              </w:rPr>
              <w:t>Upon assembling the right amount of data relevant to the research topic.</w:t>
            </w:r>
          </w:p>
        </w:tc>
      </w:tr>
    </w:tbl>
    <w:p w14:paraId="637D2D6E" w14:textId="4219804D" w:rsidR="003471DE" w:rsidRPr="007F38A3" w:rsidRDefault="003471DE" w:rsidP="005D43C3"/>
    <w:tbl>
      <w:tblPr>
        <w:tblStyle w:val="PlainTable1"/>
        <w:tblW w:w="0" w:type="auto"/>
        <w:tblLook w:val="04A0" w:firstRow="1" w:lastRow="0" w:firstColumn="1" w:lastColumn="0" w:noHBand="0" w:noVBand="1"/>
      </w:tblPr>
      <w:tblGrid>
        <w:gridCol w:w="2972"/>
        <w:gridCol w:w="6044"/>
      </w:tblGrid>
      <w:tr w:rsidR="00197C2A" w:rsidRPr="007F38A3" w14:paraId="4745C427" w14:textId="77777777" w:rsidTr="00B4001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shd w:val="clear" w:color="auto" w:fill="4F81BD" w:themeFill="accent1"/>
          </w:tcPr>
          <w:p w14:paraId="5510E73B" w14:textId="378F5D76" w:rsidR="00197C2A" w:rsidRPr="007F38A3" w:rsidRDefault="00197C2A" w:rsidP="005D43C3">
            <w:pPr>
              <w:spacing w:line="360" w:lineRule="auto"/>
              <w:rPr>
                <w:color w:val="FFFFFF" w:themeColor="background1"/>
                <w:sz w:val="24"/>
                <w:szCs w:val="24"/>
              </w:rPr>
            </w:pPr>
            <w:r w:rsidRPr="007F38A3">
              <w:rPr>
                <w:color w:val="FFFFFF" w:themeColor="background1"/>
                <w:sz w:val="24"/>
                <w:szCs w:val="24"/>
              </w:rPr>
              <w:t>User Story ID</w:t>
            </w:r>
          </w:p>
        </w:tc>
        <w:tc>
          <w:tcPr>
            <w:tcW w:w="6044" w:type="dxa"/>
            <w:shd w:val="clear" w:color="auto" w:fill="4F81BD" w:themeFill="accent1"/>
          </w:tcPr>
          <w:p w14:paraId="04839708" w14:textId="11B123D4" w:rsidR="00197C2A" w:rsidRPr="007F38A3" w:rsidRDefault="00197C2A" w:rsidP="005D43C3">
            <w:pPr>
              <w:spacing w:line="360" w:lineRule="auto"/>
              <w:cnfStyle w:val="100000000000" w:firstRow="1" w:lastRow="0" w:firstColumn="0" w:lastColumn="0" w:oddVBand="0" w:evenVBand="0" w:oddHBand="0" w:evenHBand="0" w:firstRowFirstColumn="0" w:firstRowLastColumn="0" w:lastRowFirstColumn="0" w:lastRowLastColumn="0"/>
              <w:rPr>
                <w:b w:val="0"/>
                <w:bCs w:val="0"/>
                <w:color w:val="FFFFFF" w:themeColor="background1"/>
                <w:sz w:val="24"/>
                <w:szCs w:val="24"/>
              </w:rPr>
            </w:pPr>
            <w:r w:rsidRPr="007F38A3">
              <w:rPr>
                <w:b w:val="0"/>
                <w:bCs w:val="0"/>
                <w:color w:val="FFFFFF" w:themeColor="background1"/>
                <w:sz w:val="24"/>
                <w:szCs w:val="24"/>
              </w:rPr>
              <w:t>015</w:t>
            </w:r>
          </w:p>
        </w:tc>
      </w:tr>
      <w:tr w:rsidR="00197C2A" w:rsidRPr="007F38A3" w14:paraId="2F6C2A05" w14:textId="77777777" w:rsidTr="00B400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5A82F97D" w14:textId="5394ED5F" w:rsidR="00197C2A" w:rsidRPr="007F38A3" w:rsidRDefault="00197C2A" w:rsidP="005D43C3">
            <w:pPr>
              <w:spacing w:line="360" w:lineRule="auto"/>
              <w:rPr>
                <w:sz w:val="24"/>
                <w:szCs w:val="24"/>
              </w:rPr>
            </w:pPr>
            <w:r w:rsidRPr="007F38A3">
              <w:rPr>
                <w:sz w:val="24"/>
                <w:szCs w:val="24"/>
              </w:rPr>
              <w:t>Unique Feature ID</w:t>
            </w:r>
          </w:p>
        </w:tc>
        <w:tc>
          <w:tcPr>
            <w:tcW w:w="6044" w:type="dxa"/>
          </w:tcPr>
          <w:p w14:paraId="6DAA0AC5" w14:textId="347D5002" w:rsidR="00197C2A" w:rsidRPr="007F38A3" w:rsidRDefault="00197C2A"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015</w:t>
            </w:r>
          </w:p>
        </w:tc>
      </w:tr>
      <w:tr w:rsidR="00197C2A" w:rsidRPr="007F38A3" w14:paraId="16F2BA6D" w14:textId="77777777" w:rsidTr="00B4001C">
        <w:tc>
          <w:tcPr>
            <w:cnfStyle w:val="001000000000" w:firstRow="0" w:lastRow="0" w:firstColumn="1" w:lastColumn="0" w:oddVBand="0" w:evenVBand="0" w:oddHBand="0" w:evenHBand="0" w:firstRowFirstColumn="0" w:firstRowLastColumn="0" w:lastRowFirstColumn="0" w:lastRowLastColumn="0"/>
            <w:tcW w:w="2972" w:type="dxa"/>
          </w:tcPr>
          <w:p w14:paraId="6394BE6E" w14:textId="77777777" w:rsidR="00197C2A" w:rsidRPr="007F38A3" w:rsidRDefault="00197C2A" w:rsidP="005D43C3">
            <w:pPr>
              <w:spacing w:line="360" w:lineRule="auto"/>
              <w:rPr>
                <w:sz w:val="24"/>
                <w:szCs w:val="24"/>
              </w:rPr>
            </w:pPr>
            <w:r w:rsidRPr="007F38A3">
              <w:rPr>
                <w:sz w:val="24"/>
                <w:szCs w:val="24"/>
              </w:rPr>
              <w:t>Title</w:t>
            </w:r>
          </w:p>
        </w:tc>
        <w:tc>
          <w:tcPr>
            <w:tcW w:w="6044" w:type="dxa"/>
          </w:tcPr>
          <w:p w14:paraId="5C5A8024" w14:textId="6E8F901C" w:rsidR="00197C2A" w:rsidRPr="007F38A3" w:rsidRDefault="00197C2A" w:rsidP="005D43C3">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7F38A3">
              <w:rPr>
                <w:rFonts w:cs="Times New Roman"/>
                <w:sz w:val="24"/>
                <w:szCs w:val="24"/>
              </w:rPr>
              <w:t>Perform Sentiment Analysis on lyrical data</w:t>
            </w:r>
          </w:p>
        </w:tc>
      </w:tr>
      <w:tr w:rsidR="00197C2A" w:rsidRPr="007F38A3" w14:paraId="07E0C21A" w14:textId="77777777" w:rsidTr="00B400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78E696CD" w14:textId="77777777" w:rsidR="00197C2A" w:rsidRPr="007F38A3" w:rsidRDefault="00197C2A" w:rsidP="005D43C3">
            <w:pPr>
              <w:spacing w:line="360" w:lineRule="auto"/>
              <w:rPr>
                <w:sz w:val="24"/>
                <w:szCs w:val="24"/>
              </w:rPr>
            </w:pPr>
            <w:r w:rsidRPr="007F38A3">
              <w:rPr>
                <w:sz w:val="24"/>
                <w:szCs w:val="24"/>
              </w:rPr>
              <w:t>Description</w:t>
            </w:r>
          </w:p>
        </w:tc>
        <w:tc>
          <w:tcPr>
            <w:tcW w:w="6044" w:type="dxa"/>
          </w:tcPr>
          <w:p w14:paraId="04ACC496" w14:textId="77777777" w:rsidR="00D731AE" w:rsidRPr="007F38A3" w:rsidRDefault="00D731AE"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 xml:space="preserve">As a user, </w:t>
            </w:r>
          </w:p>
          <w:p w14:paraId="72FE5A19" w14:textId="77DA3D79" w:rsidR="00D731AE" w:rsidRPr="007F38A3" w:rsidRDefault="00D731AE"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I want</w:t>
            </w:r>
            <w:r w:rsidR="00E93645" w:rsidRPr="007F38A3">
              <w:rPr>
                <w:sz w:val="24"/>
                <w:szCs w:val="24"/>
              </w:rPr>
              <w:t xml:space="preserve"> to perform a sentiment analysis</w:t>
            </w:r>
            <w:r w:rsidR="00FA76B6" w:rsidRPr="007F38A3">
              <w:rPr>
                <w:sz w:val="24"/>
                <w:szCs w:val="24"/>
              </w:rPr>
              <w:t xml:space="preserve"> on lyrics</w:t>
            </w:r>
            <w:r w:rsidRPr="007F38A3">
              <w:rPr>
                <w:sz w:val="24"/>
                <w:szCs w:val="24"/>
              </w:rPr>
              <w:t>,</w:t>
            </w:r>
          </w:p>
          <w:p w14:paraId="413420F2" w14:textId="7F3938FF" w:rsidR="00197C2A" w:rsidRPr="007F38A3" w:rsidRDefault="00D731AE"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so that</w:t>
            </w:r>
            <w:r w:rsidR="00E93645" w:rsidRPr="007F38A3">
              <w:rPr>
                <w:sz w:val="24"/>
                <w:szCs w:val="24"/>
              </w:rPr>
              <w:t xml:space="preserve"> </w:t>
            </w:r>
            <w:r w:rsidR="00FA76B6" w:rsidRPr="007F38A3">
              <w:rPr>
                <w:sz w:val="24"/>
                <w:szCs w:val="24"/>
              </w:rPr>
              <w:t>the first half of the project is completed.</w:t>
            </w:r>
          </w:p>
        </w:tc>
      </w:tr>
      <w:tr w:rsidR="00197C2A" w:rsidRPr="007F38A3" w14:paraId="432CE421" w14:textId="77777777" w:rsidTr="00B4001C">
        <w:tc>
          <w:tcPr>
            <w:cnfStyle w:val="001000000000" w:firstRow="0" w:lastRow="0" w:firstColumn="1" w:lastColumn="0" w:oddVBand="0" w:evenVBand="0" w:oddHBand="0" w:evenHBand="0" w:firstRowFirstColumn="0" w:firstRowLastColumn="0" w:lastRowFirstColumn="0" w:lastRowLastColumn="0"/>
            <w:tcW w:w="2972" w:type="dxa"/>
          </w:tcPr>
          <w:p w14:paraId="54831F49" w14:textId="77777777" w:rsidR="00197C2A" w:rsidRPr="007F38A3" w:rsidRDefault="00197C2A" w:rsidP="005D43C3">
            <w:pPr>
              <w:spacing w:line="360" w:lineRule="auto"/>
              <w:rPr>
                <w:sz w:val="24"/>
                <w:szCs w:val="24"/>
              </w:rPr>
            </w:pPr>
            <w:r w:rsidRPr="007F38A3">
              <w:rPr>
                <w:sz w:val="24"/>
                <w:szCs w:val="24"/>
              </w:rPr>
              <w:t>MoSCoW priority</w:t>
            </w:r>
          </w:p>
        </w:tc>
        <w:tc>
          <w:tcPr>
            <w:tcW w:w="6044" w:type="dxa"/>
          </w:tcPr>
          <w:p w14:paraId="45540411" w14:textId="77777777" w:rsidR="00197C2A" w:rsidRPr="007F38A3" w:rsidRDefault="00197C2A" w:rsidP="005D43C3">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7F38A3">
              <w:rPr>
                <w:sz w:val="24"/>
                <w:szCs w:val="24"/>
              </w:rPr>
              <w:t>1</w:t>
            </w:r>
          </w:p>
        </w:tc>
      </w:tr>
      <w:tr w:rsidR="00197C2A" w:rsidRPr="007F38A3" w14:paraId="4EEAE90D" w14:textId="77777777" w:rsidTr="00B400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2C38ABAB" w14:textId="77777777" w:rsidR="00197C2A" w:rsidRPr="007F38A3" w:rsidRDefault="00197C2A" w:rsidP="005D43C3">
            <w:pPr>
              <w:spacing w:line="360" w:lineRule="auto"/>
              <w:rPr>
                <w:sz w:val="24"/>
                <w:szCs w:val="24"/>
              </w:rPr>
            </w:pPr>
            <w:r w:rsidRPr="007F38A3">
              <w:rPr>
                <w:sz w:val="24"/>
                <w:szCs w:val="24"/>
              </w:rPr>
              <w:t>Estimated time (hours)</w:t>
            </w:r>
          </w:p>
        </w:tc>
        <w:tc>
          <w:tcPr>
            <w:tcW w:w="6044" w:type="dxa"/>
          </w:tcPr>
          <w:p w14:paraId="151E8542" w14:textId="514C9103" w:rsidR="00197C2A" w:rsidRPr="007F38A3" w:rsidRDefault="00FA76B6"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2</w:t>
            </w:r>
          </w:p>
        </w:tc>
      </w:tr>
      <w:tr w:rsidR="00197C2A" w:rsidRPr="007F38A3" w14:paraId="085CE77E" w14:textId="77777777" w:rsidTr="00B4001C">
        <w:tc>
          <w:tcPr>
            <w:cnfStyle w:val="001000000000" w:firstRow="0" w:lastRow="0" w:firstColumn="1" w:lastColumn="0" w:oddVBand="0" w:evenVBand="0" w:oddHBand="0" w:evenHBand="0" w:firstRowFirstColumn="0" w:firstRowLastColumn="0" w:lastRowFirstColumn="0" w:lastRowLastColumn="0"/>
            <w:tcW w:w="2972" w:type="dxa"/>
          </w:tcPr>
          <w:p w14:paraId="24FB7AC8" w14:textId="77777777" w:rsidR="00197C2A" w:rsidRPr="007F38A3" w:rsidRDefault="00197C2A" w:rsidP="005D43C3">
            <w:pPr>
              <w:spacing w:line="360" w:lineRule="auto"/>
              <w:rPr>
                <w:sz w:val="24"/>
                <w:szCs w:val="24"/>
              </w:rPr>
            </w:pPr>
            <w:r w:rsidRPr="007F38A3">
              <w:rPr>
                <w:sz w:val="24"/>
                <w:szCs w:val="24"/>
              </w:rPr>
              <w:t>Acceptance Criteria</w:t>
            </w:r>
          </w:p>
        </w:tc>
        <w:tc>
          <w:tcPr>
            <w:tcW w:w="6044" w:type="dxa"/>
          </w:tcPr>
          <w:p w14:paraId="5EA20313" w14:textId="2F53632E" w:rsidR="00197C2A" w:rsidRPr="007F38A3" w:rsidRDefault="00FA76B6" w:rsidP="005D43C3">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7F38A3">
              <w:rPr>
                <w:sz w:val="24"/>
                <w:szCs w:val="24"/>
              </w:rPr>
              <w:t>Once the sentiment analysis provides sufficient detail about the lyrical content provided.</w:t>
            </w:r>
          </w:p>
        </w:tc>
      </w:tr>
    </w:tbl>
    <w:p w14:paraId="675BDC48" w14:textId="6F297C5A" w:rsidR="003471DE" w:rsidRPr="007F38A3" w:rsidRDefault="003471DE" w:rsidP="005D43C3"/>
    <w:tbl>
      <w:tblPr>
        <w:tblStyle w:val="PlainTable1"/>
        <w:tblW w:w="0" w:type="auto"/>
        <w:tblLook w:val="04A0" w:firstRow="1" w:lastRow="0" w:firstColumn="1" w:lastColumn="0" w:noHBand="0" w:noVBand="1"/>
      </w:tblPr>
      <w:tblGrid>
        <w:gridCol w:w="2972"/>
        <w:gridCol w:w="6044"/>
      </w:tblGrid>
      <w:tr w:rsidR="00197C2A" w:rsidRPr="007F38A3" w14:paraId="6D621512" w14:textId="77777777" w:rsidTr="00B4001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shd w:val="clear" w:color="auto" w:fill="4F81BD" w:themeFill="accent1"/>
          </w:tcPr>
          <w:p w14:paraId="3FB0D78B" w14:textId="248B690A" w:rsidR="00197C2A" w:rsidRPr="007F38A3" w:rsidRDefault="00197C2A" w:rsidP="005D43C3">
            <w:pPr>
              <w:spacing w:line="360" w:lineRule="auto"/>
              <w:rPr>
                <w:color w:val="FFFFFF" w:themeColor="background1"/>
                <w:sz w:val="24"/>
                <w:szCs w:val="24"/>
              </w:rPr>
            </w:pPr>
            <w:r w:rsidRPr="007F38A3">
              <w:rPr>
                <w:color w:val="FFFFFF" w:themeColor="background1"/>
                <w:sz w:val="24"/>
                <w:szCs w:val="24"/>
              </w:rPr>
              <w:t>User Story ID</w:t>
            </w:r>
          </w:p>
        </w:tc>
        <w:tc>
          <w:tcPr>
            <w:tcW w:w="6044" w:type="dxa"/>
            <w:shd w:val="clear" w:color="auto" w:fill="4F81BD" w:themeFill="accent1"/>
          </w:tcPr>
          <w:p w14:paraId="7E49B999" w14:textId="48D2D0A0" w:rsidR="00197C2A" w:rsidRPr="007F38A3" w:rsidRDefault="00197C2A" w:rsidP="005D43C3">
            <w:pPr>
              <w:spacing w:line="360" w:lineRule="auto"/>
              <w:cnfStyle w:val="100000000000" w:firstRow="1" w:lastRow="0" w:firstColumn="0" w:lastColumn="0" w:oddVBand="0" w:evenVBand="0" w:oddHBand="0" w:evenHBand="0" w:firstRowFirstColumn="0" w:firstRowLastColumn="0" w:lastRowFirstColumn="0" w:lastRowLastColumn="0"/>
              <w:rPr>
                <w:b w:val="0"/>
                <w:bCs w:val="0"/>
                <w:color w:val="FFFFFF" w:themeColor="background1"/>
                <w:sz w:val="24"/>
                <w:szCs w:val="24"/>
              </w:rPr>
            </w:pPr>
            <w:r w:rsidRPr="007F38A3">
              <w:rPr>
                <w:b w:val="0"/>
                <w:bCs w:val="0"/>
                <w:color w:val="FFFFFF" w:themeColor="background1"/>
                <w:sz w:val="24"/>
                <w:szCs w:val="24"/>
              </w:rPr>
              <w:t>016</w:t>
            </w:r>
          </w:p>
        </w:tc>
      </w:tr>
      <w:tr w:rsidR="00197C2A" w:rsidRPr="007F38A3" w14:paraId="60657C4A" w14:textId="77777777" w:rsidTr="00B400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66CF425B" w14:textId="036F11B0" w:rsidR="00197C2A" w:rsidRPr="007F38A3" w:rsidRDefault="00197C2A" w:rsidP="005D43C3">
            <w:pPr>
              <w:spacing w:line="360" w:lineRule="auto"/>
              <w:rPr>
                <w:sz w:val="24"/>
                <w:szCs w:val="24"/>
              </w:rPr>
            </w:pPr>
            <w:r w:rsidRPr="007F38A3">
              <w:rPr>
                <w:sz w:val="24"/>
                <w:szCs w:val="24"/>
              </w:rPr>
              <w:t>Unique Feature ID</w:t>
            </w:r>
          </w:p>
        </w:tc>
        <w:tc>
          <w:tcPr>
            <w:tcW w:w="6044" w:type="dxa"/>
          </w:tcPr>
          <w:p w14:paraId="38318FC6" w14:textId="74EEFE6D" w:rsidR="00197C2A" w:rsidRPr="007F38A3" w:rsidRDefault="00197C2A"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016</w:t>
            </w:r>
          </w:p>
        </w:tc>
      </w:tr>
      <w:tr w:rsidR="00197C2A" w:rsidRPr="007F38A3" w14:paraId="5FE438FA" w14:textId="77777777" w:rsidTr="00B4001C">
        <w:tc>
          <w:tcPr>
            <w:cnfStyle w:val="001000000000" w:firstRow="0" w:lastRow="0" w:firstColumn="1" w:lastColumn="0" w:oddVBand="0" w:evenVBand="0" w:oddHBand="0" w:evenHBand="0" w:firstRowFirstColumn="0" w:firstRowLastColumn="0" w:lastRowFirstColumn="0" w:lastRowLastColumn="0"/>
            <w:tcW w:w="2972" w:type="dxa"/>
          </w:tcPr>
          <w:p w14:paraId="305E0929" w14:textId="77777777" w:rsidR="00197C2A" w:rsidRPr="007F38A3" w:rsidRDefault="00197C2A" w:rsidP="005D43C3">
            <w:pPr>
              <w:spacing w:line="360" w:lineRule="auto"/>
              <w:rPr>
                <w:sz w:val="24"/>
                <w:szCs w:val="24"/>
              </w:rPr>
            </w:pPr>
            <w:r w:rsidRPr="007F38A3">
              <w:rPr>
                <w:sz w:val="24"/>
                <w:szCs w:val="24"/>
              </w:rPr>
              <w:t>Title</w:t>
            </w:r>
          </w:p>
        </w:tc>
        <w:tc>
          <w:tcPr>
            <w:tcW w:w="6044" w:type="dxa"/>
          </w:tcPr>
          <w:p w14:paraId="2292416A" w14:textId="7ED91954" w:rsidR="00197C2A" w:rsidRPr="007F38A3" w:rsidRDefault="00197C2A" w:rsidP="005D43C3">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7F38A3">
              <w:rPr>
                <w:rFonts w:cs="Times New Roman"/>
                <w:sz w:val="24"/>
                <w:szCs w:val="24"/>
              </w:rPr>
              <w:t>Display relevant findings and correlations between UK Culture and Society, in relation to Sentiment Analysis results</w:t>
            </w:r>
          </w:p>
        </w:tc>
      </w:tr>
      <w:tr w:rsidR="00197C2A" w:rsidRPr="007F38A3" w14:paraId="5B042ABE" w14:textId="77777777" w:rsidTr="00B400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516AB4DF" w14:textId="77777777" w:rsidR="00197C2A" w:rsidRPr="007F38A3" w:rsidRDefault="00197C2A" w:rsidP="005D43C3">
            <w:pPr>
              <w:spacing w:line="360" w:lineRule="auto"/>
              <w:rPr>
                <w:sz w:val="24"/>
                <w:szCs w:val="24"/>
              </w:rPr>
            </w:pPr>
            <w:r w:rsidRPr="007F38A3">
              <w:rPr>
                <w:sz w:val="24"/>
                <w:szCs w:val="24"/>
              </w:rPr>
              <w:t>Description</w:t>
            </w:r>
          </w:p>
        </w:tc>
        <w:tc>
          <w:tcPr>
            <w:tcW w:w="6044" w:type="dxa"/>
          </w:tcPr>
          <w:p w14:paraId="56CCE006" w14:textId="77777777" w:rsidR="00D731AE" w:rsidRPr="007F38A3" w:rsidRDefault="00D731AE"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 xml:space="preserve">As a user, </w:t>
            </w:r>
          </w:p>
          <w:p w14:paraId="0CBB2651" w14:textId="342BAEB1" w:rsidR="00D731AE" w:rsidRPr="007F38A3" w:rsidRDefault="00D731AE"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I want</w:t>
            </w:r>
            <w:r w:rsidR="00FA76B6" w:rsidRPr="007F38A3">
              <w:rPr>
                <w:sz w:val="24"/>
                <w:szCs w:val="24"/>
              </w:rPr>
              <w:t xml:space="preserve"> to display any relevant correlations between the sets of data studied</w:t>
            </w:r>
            <w:r w:rsidRPr="007F38A3">
              <w:rPr>
                <w:sz w:val="24"/>
                <w:szCs w:val="24"/>
              </w:rPr>
              <w:t>,</w:t>
            </w:r>
          </w:p>
          <w:p w14:paraId="05A9B7FD" w14:textId="1E325780" w:rsidR="00197C2A" w:rsidRPr="007F38A3" w:rsidRDefault="00D731AE"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lastRenderedPageBreak/>
              <w:t>so that</w:t>
            </w:r>
            <w:r w:rsidR="00FA76B6" w:rsidRPr="007F38A3">
              <w:rPr>
                <w:sz w:val="24"/>
                <w:szCs w:val="24"/>
              </w:rPr>
              <w:t xml:space="preserve"> I can attempt to answer the research question to my best ability.</w:t>
            </w:r>
          </w:p>
        </w:tc>
      </w:tr>
      <w:tr w:rsidR="00197C2A" w:rsidRPr="007F38A3" w14:paraId="35F0CF36" w14:textId="77777777" w:rsidTr="00B4001C">
        <w:tc>
          <w:tcPr>
            <w:cnfStyle w:val="001000000000" w:firstRow="0" w:lastRow="0" w:firstColumn="1" w:lastColumn="0" w:oddVBand="0" w:evenVBand="0" w:oddHBand="0" w:evenHBand="0" w:firstRowFirstColumn="0" w:firstRowLastColumn="0" w:lastRowFirstColumn="0" w:lastRowLastColumn="0"/>
            <w:tcW w:w="2972" w:type="dxa"/>
          </w:tcPr>
          <w:p w14:paraId="49E89FF4" w14:textId="77777777" w:rsidR="00197C2A" w:rsidRPr="007F38A3" w:rsidRDefault="00197C2A" w:rsidP="005D43C3">
            <w:pPr>
              <w:spacing w:line="360" w:lineRule="auto"/>
              <w:rPr>
                <w:sz w:val="24"/>
                <w:szCs w:val="24"/>
              </w:rPr>
            </w:pPr>
            <w:r w:rsidRPr="007F38A3">
              <w:rPr>
                <w:sz w:val="24"/>
                <w:szCs w:val="24"/>
              </w:rPr>
              <w:lastRenderedPageBreak/>
              <w:t>MoSCoW priority</w:t>
            </w:r>
          </w:p>
        </w:tc>
        <w:tc>
          <w:tcPr>
            <w:tcW w:w="6044" w:type="dxa"/>
          </w:tcPr>
          <w:p w14:paraId="7C4D20D0" w14:textId="5CB821FA" w:rsidR="00197C2A" w:rsidRPr="007F38A3" w:rsidRDefault="00197C2A" w:rsidP="005D43C3">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7F38A3">
              <w:rPr>
                <w:sz w:val="24"/>
                <w:szCs w:val="24"/>
              </w:rPr>
              <w:t>2</w:t>
            </w:r>
          </w:p>
        </w:tc>
      </w:tr>
      <w:tr w:rsidR="00197C2A" w:rsidRPr="007F38A3" w14:paraId="2B9B29A6" w14:textId="77777777" w:rsidTr="00B400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724A2A00" w14:textId="77777777" w:rsidR="00197C2A" w:rsidRPr="007F38A3" w:rsidRDefault="00197C2A" w:rsidP="005D43C3">
            <w:pPr>
              <w:spacing w:line="360" w:lineRule="auto"/>
              <w:rPr>
                <w:sz w:val="24"/>
                <w:szCs w:val="24"/>
              </w:rPr>
            </w:pPr>
            <w:r w:rsidRPr="007F38A3">
              <w:rPr>
                <w:sz w:val="24"/>
                <w:szCs w:val="24"/>
              </w:rPr>
              <w:t>Estimated time (hours)</w:t>
            </w:r>
          </w:p>
        </w:tc>
        <w:tc>
          <w:tcPr>
            <w:tcW w:w="6044" w:type="dxa"/>
          </w:tcPr>
          <w:p w14:paraId="223A249C" w14:textId="0C538539" w:rsidR="00197C2A" w:rsidRPr="007F38A3" w:rsidRDefault="00FA76B6"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8</w:t>
            </w:r>
          </w:p>
        </w:tc>
      </w:tr>
      <w:tr w:rsidR="00197C2A" w:rsidRPr="007F38A3" w14:paraId="08DAF87A" w14:textId="77777777" w:rsidTr="00B4001C">
        <w:tc>
          <w:tcPr>
            <w:cnfStyle w:val="001000000000" w:firstRow="0" w:lastRow="0" w:firstColumn="1" w:lastColumn="0" w:oddVBand="0" w:evenVBand="0" w:oddHBand="0" w:evenHBand="0" w:firstRowFirstColumn="0" w:firstRowLastColumn="0" w:lastRowFirstColumn="0" w:lastRowLastColumn="0"/>
            <w:tcW w:w="2972" w:type="dxa"/>
          </w:tcPr>
          <w:p w14:paraId="7A9988E3" w14:textId="77777777" w:rsidR="00197C2A" w:rsidRPr="007F38A3" w:rsidRDefault="00197C2A" w:rsidP="005D43C3">
            <w:pPr>
              <w:spacing w:line="360" w:lineRule="auto"/>
              <w:rPr>
                <w:sz w:val="24"/>
                <w:szCs w:val="24"/>
              </w:rPr>
            </w:pPr>
            <w:r w:rsidRPr="007F38A3">
              <w:rPr>
                <w:sz w:val="24"/>
                <w:szCs w:val="24"/>
              </w:rPr>
              <w:t>Acceptance Criteria</w:t>
            </w:r>
          </w:p>
        </w:tc>
        <w:tc>
          <w:tcPr>
            <w:tcW w:w="6044" w:type="dxa"/>
          </w:tcPr>
          <w:p w14:paraId="6F256685" w14:textId="57F34ED8" w:rsidR="00197C2A" w:rsidRPr="007F38A3" w:rsidRDefault="00FA76B6" w:rsidP="005D43C3">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7F38A3">
              <w:rPr>
                <w:sz w:val="24"/>
                <w:szCs w:val="24"/>
              </w:rPr>
              <w:t>When it is agreed with my supervisor that the research question has been answered to a sufficiently high level.</w:t>
            </w:r>
          </w:p>
        </w:tc>
      </w:tr>
    </w:tbl>
    <w:p w14:paraId="25946FA6" w14:textId="537B130C" w:rsidR="003471DE" w:rsidRPr="007F38A3" w:rsidRDefault="003471DE" w:rsidP="005D43C3"/>
    <w:tbl>
      <w:tblPr>
        <w:tblStyle w:val="PlainTable1"/>
        <w:tblW w:w="0" w:type="auto"/>
        <w:tblLook w:val="04A0" w:firstRow="1" w:lastRow="0" w:firstColumn="1" w:lastColumn="0" w:noHBand="0" w:noVBand="1"/>
      </w:tblPr>
      <w:tblGrid>
        <w:gridCol w:w="2972"/>
        <w:gridCol w:w="6044"/>
      </w:tblGrid>
      <w:tr w:rsidR="00197C2A" w:rsidRPr="007F38A3" w14:paraId="5D1A359F" w14:textId="77777777" w:rsidTr="00B4001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shd w:val="clear" w:color="auto" w:fill="4F81BD" w:themeFill="accent1"/>
          </w:tcPr>
          <w:p w14:paraId="09FE228F" w14:textId="311B40A3" w:rsidR="00197C2A" w:rsidRPr="007F38A3" w:rsidRDefault="00197C2A" w:rsidP="005D43C3">
            <w:pPr>
              <w:spacing w:line="360" w:lineRule="auto"/>
              <w:rPr>
                <w:color w:val="FFFFFF" w:themeColor="background1"/>
                <w:sz w:val="24"/>
                <w:szCs w:val="24"/>
              </w:rPr>
            </w:pPr>
            <w:r w:rsidRPr="007F38A3">
              <w:rPr>
                <w:color w:val="FFFFFF" w:themeColor="background1"/>
                <w:sz w:val="24"/>
                <w:szCs w:val="24"/>
              </w:rPr>
              <w:t>User Story ID</w:t>
            </w:r>
          </w:p>
        </w:tc>
        <w:tc>
          <w:tcPr>
            <w:tcW w:w="6044" w:type="dxa"/>
            <w:shd w:val="clear" w:color="auto" w:fill="4F81BD" w:themeFill="accent1"/>
          </w:tcPr>
          <w:p w14:paraId="75807BCC" w14:textId="06E33DEA" w:rsidR="00197C2A" w:rsidRPr="007F38A3" w:rsidRDefault="00197C2A" w:rsidP="005D43C3">
            <w:pPr>
              <w:spacing w:line="360" w:lineRule="auto"/>
              <w:cnfStyle w:val="100000000000" w:firstRow="1" w:lastRow="0" w:firstColumn="0" w:lastColumn="0" w:oddVBand="0" w:evenVBand="0" w:oddHBand="0" w:evenHBand="0" w:firstRowFirstColumn="0" w:firstRowLastColumn="0" w:lastRowFirstColumn="0" w:lastRowLastColumn="0"/>
              <w:rPr>
                <w:b w:val="0"/>
                <w:bCs w:val="0"/>
                <w:color w:val="FFFFFF" w:themeColor="background1"/>
                <w:sz w:val="24"/>
                <w:szCs w:val="24"/>
              </w:rPr>
            </w:pPr>
            <w:r w:rsidRPr="007F38A3">
              <w:rPr>
                <w:b w:val="0"/>
                <w:bCs w:val="0"/>
                <w:color w:val="FFFFFF" w:themeColor="background1"/>
                <w:sz w:val="24"/>
                <w:szCs w:val="24"/>
              </w:rPr>
              <w:t>017</w:t>
            </w:r>
          </w:p>
        </w:tc>
      </w:tr>
      <w:tr w:rsidR="00197C2A" w:rsidRPr="007F38A3" w14:paraId="2B6C8C6C" w14:textId="77777777" w:rsidTr="00B400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5187FFFC" w14:textId="695F1D12" w:rsidR="00197C2A" w:rsidRPr="007F38A3" w:rsidRDefault="00197C2A" w:rsidP="005D43C3">
            <w:pPr>
              <w:spacing w:line="360" w:lineRule="auto"/>
              <w:rPr>
                <w:sz w:val="24"/>
                <w:szCs w:val="24"/>
              </w:rPr>
            </w:pPr>
            <w:r w:rsidRPr="007F38A3">
              <w:rPr>
                <w:sz w:val="24"/>
                <w:szCs w:val="24"/>
              </w:rPr>
              <w:t>Unique Feature ID</w:t>
            </w:r>
          </w:p>
        </w:tc>
        <w:tc>
          <w:tcPr>
            <w:tcW w:w="6044" w:type="dxa"/>
          </w:tcPr>
          <w:p w14:paraId="69743D9D" w14:textId="44310BB2" w:rsidR="00197C2A" w:rsidRPr="007F38A3" w:rsidRDefault="00197C2A"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017</w:t>
            </w:r>
          </w:p>
        </w:tc>
      </w:tr>
      <w:tr w:rsidR="00197C2A" w:rsidRPr="007F38A3" w14:paraId="0EC593F3" w14:textId="77777777" w:rsidTr="00B4001C">
        <w:tc>
          <w:tcPr>
            <w:cnfStyle w:val="001000000000" w:firstRow="0" w:lastRow="0" w:firstColumn="1" w:lastColumn="0" w:oddVBand="0" w:evenVBand="0" w:oddHBand="0" w:evenHBand="0" w:firstRowFirstColumn="0" w:firstRowLastColumn="0" w:lastRowFirstColumn="0" w:lastRowLastColumn="0"/>
            <w:tcW w:w="2972" w:type="dxa"/>
          </w:tcPr>
          <w:p w14:paraId="7E53E3A5" w14:textId="77777777" w:rsidR="00197C2A" w:rsidRPr="007F38A3" w:rsidRDefault="00197C2A" w:rsidP="005D43C3">
            <w:pPr>
              <w:spacing w:line="360" w:lineRule="auto"/>
              <w:rPr>
                <w:sz w:val="24"/>
                <w:szCs w:val="24"/>
              </w:rPr>
            </w:pPr>
            <w:r w:rsidRPr="007F38A3">
              <w:rPr>
                <w:sz w:val="24"/>
                <w:szCs w:val="24"/>
              </w:rPr>
              <w:t>Title</w:t>
            </w:r>
          </w:p>
        </w:tc>
        <w:tc>
          <w:tcPr>
            <w:tcW w:w="6044" w:type="dxa"/>
          </w:tcPr>
          <w:p w14:paraId="73513E07" w14:textId="34BA7387" w:rsidR="00197C2A" w:rsidRPr="007F38A3" w:rsidRDefault="00197C2A" w:rsidP="005D43C3">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7F38A3">
              <w:rPr>
                <w:rFonts w:cs="Times New Roman"/>
                <w:sz w:val="24"/>
                <w:szCs w:val="24"/>
              </w:rPr>
              <w:t>Integration with Power</w:t>
            </w:r>
            <w:r w:rsidR="00B46934" w:rsidRPr="007F38A3">
              <w:rPr>
                <w:rFonts w:cs="Times New Roman"/>
                <w:sz w:val="24"/>
                <w:szCs w:val="24"/>
              </w:rPr>
              <w:t xml:space="preserve"> </w:t>
            </w:r>
            <w:r w:rsidRPr="007F38A3">
              <w:rPr>
                <w:rFonts w:cs="Times New Roman"/>
                <w:sz w:val="24"/>
                <w:szCs w:val="24"/>
              </w:rPr>
              <w:t>BI to visualise data</w:t>
            </w:r>
          </w:p>
        </w:tc>
      </w:tr>
      <w:tr w:rsidR="00197C2A" w:rsidRPr="007F38A3" w14:paraId="0526BE78" w14:textId="77777777" w:rsidTr="00B400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4CC97910" w14:textId="77777777" w:rsidR="00197C2A" w:rsidRPr="007F38A3" w:rsidRDefault="00197C2A" w:rsidP="005D43C3">
            <w:pPr>
              <w:spacing w:line="360" w:lineRule="auto"/>
              <w:rPr>
                <w:sz w:val="24"/>
                <w:szCs w:val="24"/>
              </w:rPr>
            </w:pPr>
            <w:r w:rsidRPr="007F38A3">
              <w:rPr>
                <w:sz w:val="24"/>
                <w:szCs w:val="24"/>
              </w:rPr>
              <w:t>Description</w:t>
            </w:r>
          </w:p>
        </w:tc>
        <w:tc>
          <w:tcPr>
            <w:tcW w:w="6044" w:type="dxa"/>
          </w:tcPr>
          <w:p w14:paraId="7C0214BB" w14:textId="77777777" w:rsidR="00D731AE" w:rsidRPr="007F38A3" w:rsidRDefault="00D731AE"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 xml:space="preserve">As a user, </w:t>
            </w:r>
          </w:p>
          <w:p w14:paraId="76E237C7" w14:textId="6FEEC939" w:rsidR="00D731AE" w:rsidRPr="007F38A3" w:rsidRDefault="00D731AE"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I want</w:t>
            </w:r>
            <w:r w:rsidR="00FA76B6" w:rsidRPr="007F38A3">
              <w:rPr>
                <w:sz w:val="24"/>
                <w:szCs w:val="24"/>
              </w:rPr>
              <w:t xml:space="preserve"> to connect to the Power</w:t>
            </w:r>
            <w:r w:rsidR="00B46934" w:rsidRPr="007F38A3">
              <w:rPr>
                <w:sz w:val="24"/>
                <w:szCs w:val="24"/>
              </w:rPr>
              <w:t xml:space="preserve"> </w:t>
            </w:r>
            <w:r w:rsidR="00FA76B6" w:rsidRPr="007F38A3">
              <w:rPr>
                <w:sz w:val="24"/>
                <w:szCs w:val="24"/>
              </w:rPr>
              <w:t>BI service</w:t>
            </w:r>
            <w:r w:rsidRPr="007F38A3">
              <w:rPr>
                <w:sz w:val="24"/>
                <w:szCs w:val="24"/>
              </w:rPr>
              <w:t>,</w:t>
            </w:r>
          </w:p>
          <w:p w14:paraId="683645F5" w14:textId="5B76E48A" w:rsidR="00197C2A" w:rsidRPr="007F38A3" w:rsidRDefault="00D731AE"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so that</w:t>
            </w:r>
            <w:r w:rsidR="00FA76B6" w:rsidRPr="007F38A3">
              <w:rPr>
                <w:sz w:val="24"/>
                <w:szCs w:val="24"/>
              </w:rPr>
              <w:t xml:space="preserve"> the results of the data and analysis can be displayed visually to enhance the project. </w:t>
            </w:r>
          </w:p>
        </w:tc>
      </w:tr>
      <w:tr w:rsidR="00197C2A" w:rsidRPr="007F38A3" w14:paraId="0F46D247" w14:textId="77777777" w:rsidTr="00B4001C">
        <w:tc>
          <w:tcPr>
            <w:cnfStyle w:val="001000000000" w:firstRow="0" w:lastRow="0" w:firstColumn="1" w:lastColumn="0" w:oddVBand="0" w:evenVBand="0" w:oddHBand="0" w:evenHBand="0" w:firstRowFirstColumn="0" w:firstRowLastColumn="0" w:lastRowFirstColumn="0" w:lastRowLastColumn="0"/>
            <w:tcW w:w="2972" w:type="dxa"/>
          </w:tcPr>
          <w:p w14:paraId="3A65BBBD" w14:textId="77777777" w:rsidR="00197C2A" w:rsidRPr="007F38A3" w:rsidRDefault="00197C2A" w:rsidP="005D43C3">
            <w:pPr>
              <w:spacing w:line="360" w:lineRule="auto"/>
              <w:rPr>
                <w:sz w:val="24"/>
                <w:szCs w:val="24"/>
              </w:rPr>
            </w:pPr>
            <w:r w:rsidRPr="007F38A3">
              <w:rPr>
                <w:sz w:val="24"/>
                <w:szCs w:val="24"/>
              </w:rPr>
              <w:t>MoSCoW priority</w:t>
            </w:r>
          </w:p>
        </w:tc>
        <w:tc>
          <w:tcPr>
            <w:tcW w:w="6044" w:type="dxa"/>
          </w:tcPr>
          <w:p w14:paraId="6BE019B3" w14:textId="54412FC4" w:rsidR="00197C2A" w:rsidRPr="007F38A3" w:rsidRDefault="00197C2A" w:rsidP="005D43C3">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7F38A3">
              <w:rPr>
                <w:sz w:val="24"/>
                <w:szCs w:val="24"/>
              </w:rPr>
              <w:t>3</w:t>
            </w:r>
          </w:p>
        </w:tc>
      </w:tr>
      <w:tr w:rsidR="00197C2A" w:rsidRPr="007F38A3" w14:paraId="4AD3E51F" w14:textId="77777777" w:rsidTr="00B400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2AFDB726" w14:textId="77777777" w:rsidR="00197C2A" w:rsidRPr="007F38A3" w:rsidRDefault="00197C2A" w:rsidP="005D43C3">
            <w:pPr>
              <w:spacing w:line="360" w:lineRule="auto"/>
              <w:rPr>
                <w:sz w:val="24"/>
                <w:szCs w:val="24"/>
              </w:rPr>
            </w:pPr>
            <w:r w:rsidRPr="007F38A3">
              <w:rPr>
                <w:sz w:val="24"/>
                <w:szCs w:val="24"/>
              </w:rPr>
              <w:t>Estimated time (hours)</w:t>
            </w:r>
          </w:p>
        </w:tc>
        <w:tc>
          <w:tcPr>
            <w:tcW w:w="6044" w:type="dxa"/>
          </w:tcPr>
          <w:p w14:paraId="6267FFF9" w14:textId="2D42AEA6" w:rsidR="00197C2A" w:rsidRPr="007F38A3" w:rsidRDefault="00156396"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6</w:t>
            </w:r>
          </w:p>
        </w:tc>
      </w:tr>
      <w:tr w:rsidR="00197C2A" w:rsidRPr="007F38A3" w14:paraId="23233E91" w14:textId="77777777" w:rsidTr="00B4001C">
        <w:tc>
          <w:tcPr>
            <w:cnfStyle w:val="001000000000" w:firstRow="0" w:lastRow="0" w:firstColumn="1" w:lastColumn="0" w:oddVBand="0" w:evenVBand="0" w:oddHBand="0" w:evenHBand="0" w:firstRowFirstColumn="0" w:firstRowLastColumn="0" w:lastRowFirstColumn="0" w:lastRowLastColumn="0"/>
            <w:tcW w:w="2972" w:type="dxa"/>
          </w:tcPr>
          <w:p w14:paraId="3E09C528" w14:textId="77777777" w:rsidR="00197C2A" w:rsidRPr="007F38A3" w:rsidRDefault="00197C2A" w:rsidP="005D43C3">
            <w:pPr>
              <w:spacing w:line="360" w:lineRule="auto"/>
              <w:rPr>
                <w:sz w:val="24"/>
                <w:szCs w:val="24"/>
              </w:rPr>
            </w:pPr>
            <w:r w:rsidRPr="007F38A3">
              <w:rPr>
                <w:sz w:val="24"/>
                <w:szCs w:val="24"/>
              </w:rPr>
              <w:t>Acceptance Criteria</w:t>
            </w:r>
          </w:p>
        </w:tc>
        <w:tc>
          <w:tcPr>
            <w:tcW w:w="6044" w:type="dxa"/>
          </w:tcPr>
          <w:p w14:paraId="17DD62C8" w14:textId="36AA7EFA" w:rsidR="00197C2A" w:rsidRPr="007F38A3" w:rsidRDefault="00156396" w:rsidP="005D43C3">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7F38A3">
              <w:rPr>
                <w:sz w:val="24"/>
                <w:szCs w:val="24"/>
              </w:rPr>
              <w:t>The data displayed in Power</w:t>
            </w:r>
            <w:r w:rsidR="00B46934" w:rsidRPr="007F38A3">
              <w:rPr>
                <w:sz w:val="24"/>
                <w:szCs w:val="24"/>
              </w:rPr>
              <w:t xml:space="preserve"> </w:t>
            </w:r>
            <w:r w:rsidRPr="007F38A3">
              <w:rPr>
                <w:sz w:val="24"/>
                <w:szCs w:val="24"/>
              </w:rPr>
              <w:t xml:space="preserve">BI is of a standard befitting the project. </w:t>
            </w:r>
          </w:p>
        </w:tc>
      </w:tr>
    </w:tbl>
    <w:p w14:paraId="33968C13" w14:textId="1A240517" w:rsidR="003471DE" w:rsidRPr="007F38A3" w:rsidRDefault="003471DE" w:rsidP="005D43C3"/>
    <w:tbl>
      <w:tblPr>
        <w:tblStyle w:val="PlainTable1"/>
        <w:tblW w:w="0" w:type="auto"/>
        <w:tblLook w:val="04A0" w:firstRow="1" w:lastRow="0" w:firstColumn="1" w:lastColumn="0" w:noHBand="0" w:noVBand="1"/>
      </w:tblPr>
      <w:tblGrid>
        <w:gridCol w:w="2972"/>
        <w:gridCol w:w="6044"/>
      </w:tblGrid>
      <w:tr w:rsidR="00197C2A" w:rsidRPr="007F38A3" w14:paraId="0796832B" w14:textId="77777777" w:rsidTr="00B4001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shd w:val="clear" w:color="auto" w:fill="4F81BD" w:themeFill="accent1"/>
          </w:tcPr>
          <w:p w14:paraId="094B54CE" w14:textId="5056E9F6" w:rsidR="00197C2A" w:rsidRPr="007F38A3" w:rsidRDefault="00197C2A" w:rsidP="005D43C3">
            <w:pPr>
              <w:spacing w:line="360" w:lineRule="auto"/>
              <w:rPr>
                <w:color w:val="FFFFFF" w:themeColor="background1"/>
                <w:sz w:val="24"/>
                <w:szCs w:val="24"/>
              </w:rPr>
            </w:pPr>
            <w:r w:rsidRPr="007F38A3">
              <w:rPr>
                <w:color w:val="FFFFFF" w:themeColor="background1"/>
                <w:sz w:val="24"/>
                <w:szCs w:val="24"/>
              </w:rPr>
              <w:t>User Story ID</w:t>
            </w:r>
          </w:p>
        </w:tc>
        <w:tc>
          <w:tcPr>
            <w:tcW w:w="6044" w:type="dxa"/>
            <w:shd w:val="clear" w:color="auto" w:fill="4F81BD" w:themeFill="accent1"/>
          </w:tcPr>
          <w:p w14:paraId="2A011BDC" w14:textId="02DD1EF6" w:rsidR="00197C2A" w:rsidRPr="007F38A3" w:rsidRDefault="00197C2A" w:rsidP="005D43C3">
            <w:pPr>
              <w:spacing w:line="360" w:lineRule="auto"/>
              <w:cnfStyle w:val="100000000000" w:firstRow="1" w:lastRow="0" w:firstColumn="0" w:lastColumn="0" w:oddVBand="0" w:evenVBand="0" w:oddHBand="0" w:evenHBand="0" w:firstRowFirstColumn="0" w:firstRowLastColumn="0" w:lastRowFirstColumn="0" w:lastRowLastColumn="0"/>
              <w:rPr>
                <w:b w:val="0"/>
                <w:bCs w:val="0"/>
                <w:color w:val="FFFFFF" w:themeColor="background1"/>
                <w:sz w:val="24"/>
                <w:szCs w:val="24"/>
              </w:rPr>
            </w:pPr>
            <w:r w:rsidRPr="007F38A3">
              <w:rPr>
                <w:b w:val="0"/>
                <w:bCs w:val="0"/>
                <w:color w:val="FFFFFF" w:themeColor="background1"/>
                <w:sz w:val="24"/>
                <w:szCs w:val="24"/>
              </w:rPr>
              <w:t>018</w:t>
            </w:r>
          </w:p>
        </w:tc>
      </w:tr>
      <w:tr w:rsidR="00197C2A" w:rsidRPr="007F38A3" w14:paraId="37AFF751" w14:textId="77777777" w:rsidTr="00B400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3432BD99" w14:textId="72599161" w:rsidR="00197C2A" w:rsidRPr="007F38A3" w:rsidRDefault="00197C2A" w:rsidP="005D43C3">
            <w:pPr>
              <w:spacing w:line="360" w:lineRule="auto"/>
              <w:rPr>
                <w:sz w:val="24"/>
                <w:szCs w:val="24"/>
              </w:rPr>
            </w:pPr>
            <w:r w:rsidRPr="007F38A3">
              <w:rPr>
                <w:sz w:val="24"/>
                <w:szCs w:val="24"/>
              </w:rPr>
              <w:t>Unique Feature ID</w:t>
            </w:r>
          </w:p>
        </w:tc>
        <w:tc>
          <w:tcPr>
            <w:tcW w:w="6044" w:type="dxa"/>
          </w:tcPr>
          <w:p w14:paraId="19A05A2C" w14:textId="3DF27BD4" w:rsidR="00197C2A" w:rsidRPr="007F38A3" w:rsidRDefault="00197C2A"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018</w:t>
            </w:r>
          </w:p>
        </w:tc>
      </w:tr>
      <w:tr w:rsidR="00197C2A" w:rsidRPr="007F38A3" w14:paraId="4C71AE5A" w14:textId="77777777" w:rsidTr="00B4001C">
        <w:tc>
          <w:tcPr>
            <w:cnfStyle w:val="001000000000" w:firstRow="0" w:lastRow="0" w:firstColumn="1" w:lastColumn="0" w:oddVBand="0" w:evenVBand="0" w:oddHBand="0" w:evenHBand="0" w:firstRowFirstColumn="0" w:firstRowLastColumn="0" w:lastRowFirstColumn="0" w:lastRowLastColumn="0"/>
            <w:tcW w:w="2972" w:type="dxa"/>
          </w:tcPr>
          <w:p w14:paraId="74AFB424" w14:textId="77777777" w:rsidR="00197C2A" w:rsidRPr="007F38A3" w:rsidRDefault="00197C2A" w:rsidP="005D43C3">
            <w:pPr>
              <w:spacing w:line="360" w:lineRule="auto"/>
              <w:rPr>
                <w:sz w:val="24"/>
                <w:szCs w:val="24"/>
              </w:rPr>
            </w:pPr>
            <w:r w:rsidRPr="007F38A3">
              <w:rPr>
                <w:sz w:val="24"/>
                <w:szCs w:val="24"/>
              </w:rPr>
              <w:t>Title</w:t>
            </w:r>
          </w:p>
        </w:tc>
        <w:tc>
          <w:tcPr>
            <w:tcW w:w="6044" w:type="dxa"/>
          </w:tcPr>
          <w:p w14:paraId="139EC17E" w14:textId="3B81C744" w:rsidR="00197C2A" w:rsidRPr="007F38A3" w:rsidRDefault="00197C2A" w:rsidP="005D43C3">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7F38A3">
              <w:rPr>
                <w:rFonts w:cs="Times New Roman"/>
                <w:sz w:val="24"/>
                <w:szCs w:val="24"/>
              </w:rPr>
              <w:t>Include any other data findings of interest</w:t>
            </w:r>
          </w:p>
        </w:tc>
      </w:tr>
      <w:tr w:rsidR="00197C2A" w:rsidRPr="007F38A3" w14:paraId="66E76C4E" w14:textId="77777777" w:rsidTr="00B400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403A99A6" w14:textId="77777777" w:rsidR="00197C2A" w:rsidRPr="007F38A3" w:rsidRDefault="00197C2A" w:rsidP="005D43C3">
            <w:pPr>
              <w:spacing w:line="360" w:lineRule="auto"/>
              <w:rPr>
                <w:sz w:val="24"/>
                <w:szCs w:val="24"/>
              </w:rPr>
            </w:pPr>
            <w:r w:rsidRPr="007F38A3">
              <w:rPr>
                <w:sz w:val="24"/>
                <w:szCs w:val="24"/>
              </w:rPr>
              <w:t>Description</w:t>
            </w:r>
          </w:p>
        </w:tc>
        <w:tc>
          <w:tcPr>
            <w:tcW w:w="6044" w:type="dxa"/>
          </w:tcPr>
          <w:p w14:paraId="65E3F842" w14:textId="77777777" w:rsidR="00D731AE" w:rsidRPr="007F38A3" w:rsidRDefault="00D731AE"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 xml:space="preserve">As a user, </w:t>
            </w:r>
          </w:p>
          <w:p w14:paraId="75B7D729" w14:textId="274BFF5E" w:rsidR="00D731AE" w:rsidRPr="007F38A3" w:rsidRDefault="00D731AE"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I want</w:t>
            </w:r>
            <w:r w:rsidR="00156396" w:rsidRPr="007F38A3">
              <w:rPr>
                <w:sz w:val="24"/>
                <w:szCs w:val="24"/>
              </w:rPr>
              <w:t xml:space="preserve"> to include any other data of interest</w:t>
            </w:r>
            <w:r w:rsidRPr="007F38A3">
              <w:rPr>
                <w:sz w:val="24"/>
                <w:szCs w:val="24"/>
              </w:rPr>
              <w:t>,</w:t>
            </w:r>
          </w:p>
          <w:p w14:paraId="23253ED0" w14:textId="7D4ECB45" w:rsidR="00197C2A" w:rsidRPr="007F38A3" w:rsidRDefault="00D731AE"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so that</w:t>
            </w:r>
            <w:r w:rsidR="00156396" w:rsidRPr="007F38A3">
              <w:rPr>
                <w:sz w:val="24"/>
                <w:szCs w:val="24"/>
              </w:rPr>
              <w:t xml:space="preserve"> the project can be further enriched.</w:t>
            </w:r>
          </w:p>
        </w:tc>
      </w:tr>
      <w:tr w:rsidR="00197C2A" w:rsidRPr="007F38A3" w14:paraId="1ECA6877" w14:textId="77777777" w:rsidTr="00B4001C">
        <w:tc>
          <w:tcPr>
            <w:cnfStyle w:val="001000000000" w:firstRow="0" w:lastRow="0" w:firstColumn="1" w:lastColumn="0" w:oddVBand="0" w:evenVBand="0" w:oddHBand="0" w:evenHBand="0" w:firstRowFirstColumn="0" w:firstRowLastColumn="0" w:lastRowFirstColumn="0" w:lastRowLastColumn="0"/>
            <w:tcW w:w="2972" w:type="dxa"/>
          </w:tcPr>
          <w:p w14:paraId="5732D5C2" w14:textId="77777777" w:rsidR="00197C2A" w:rsidRPr="007F38A3" w:rsidRDefault="00197C2A" w:rsidP="005D43C3">
            <w:pPr>
              <w:spacing w:line="360" w:lineRule="auto"/>
              <w:rPr>
                <w:sz w:val="24"/>
                <w:szCs w:val="24"/>
              </w:rPr>
            </w:pPr>
            <w:r w:rsidRPr="007F38A3">
              <w:rPr>
                <w:sz w:val="24"/>
                <w:szCs w:val="24"/>
              </w:rPr>
              <w:t>MoSCoW priority</w:t>
            </w:r>
          </w:p>
        </w:tc>
        <w:tc>
          <w:tcPr>
            <w:tcW w:w="6044" w:type="dxa"/>
          </w:tcPr>
          <w:p w14:paraId="543F631E" w14:textId="18C9F07E" w:rsidR="00197C2A" w:rsidRPr="007F38A3" w:rsidRDefault="00197C2A" w:rsidP="005D43C3">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7F38A3">
              <w:rPr>
                <w:sz w:val="24"/>
                <w:szCs w:val="24"/>
              </w:rPr>
              <w:t>3</w:t>
            </w:r>
          </w:p>
        </w:tc>
      </w:tr>
      <w:tr w:rsidR="00197C2A" w:rsidRPr="007F38A3" w14:paraId="5392D534" w14:textId="77777777" w:rsidTr="00B400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56166CA7" w14:textId="77777777" w:rsidR="00197C2A" w:rsidRPr="007F38A3" w:rsidRDefault="00197C2A" w:rsidP="005D43C3">
            <w:pPr>
              <w:spacing w:line="360" w:lineRule="auto"/>
              <w:rPr>
                <w:sz w:val="24"/>
                <w:szCs w:val="24"/>
              </w:rPr>
            </w:pPr>
            <w:r w:rsidRPr="007F38A3">
              <w:rPr>
                <w:sz w:val="24"/>
                <w:szCs w:val="24"/>
              </w:rPr>
              <w:t>Estimated time (hours)</w:t>
            </w:r>
          </w:p>
        </w:tc>
        <w:tc>
          <w:tcPr>
            <w:tcW w:w="6044" w:type="dxa"/>
          </w:tcPr>
          <w:p w14:paraId="35533130" w14:textId="52D90256" w:rsidR="00197C2A" w:rsidRPr="007F38A3" w:rsidRDefault="00156396"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4</w:t>
            </w:r>
          </w:p>
        </w:tc>
      </w:tr>
      <w:tr w:rsidR="00197C2A" w:rsidRPr="007F38A3" w14:paraId="404F14AC" w14:textId="77777777" w:rsidTr="00B4001C">
        <w:tc>
          <w:tcPr>
            <w:cnfStyle w:val="001000000000" w:firstRow="0" w:lastRow="0" w:firstColumn="1" w:lastColumn="0" w:oddVBand="0" w:evenVBand="0" w:oddHBand="0" w:evenHBand="0" w:firstRowFirstColumn="0" w:firstRowLastColumn="0" w:lastRowFirstColumn="0" w:lastRowLastColumn="0"/>
            <w:tcW w:w="2972" w:type="dxa"/>
          </w:tcPr>
          <w:p w14:paraId="430A12C4" w14:textId="77777777" w:rsidR="00197C2A" w:rsidRPr="007F38A3" w:rsidRDefault="00197C2A" w:rsidP="005D43C3">
            <w:pPr>
              <w:spacing w:line="360" w:lineRule="auto"/>
              <w:rPr>
                <w:sz w:val="24"/>
                <w:szCs w:val="24"/>
              </w:rPr>
            </w:pPr>
            <w:r w:rsidRPr="007F38A3">
              <w:rPr>
                <w:sz w:val="24"/>
                <w:szCs w:val="24"/>
              </w:rPr>
              <w:t>Acceptance Criteria</w:t>
            </w:r>
          </w:p>
        </w:tc>
        <w:tc>
          <w:tcPr>
            <w:tcW w:w="6044" w:type="dxa"/>
          </w:tcPr>
          <w:p w14:paraId="747ED21A" w14:textId="6D8C8126" w:rsidR="00197C2A" w:rsidRPr="007F38A3" w:rsidRDefault="00156396" w:rsidP="005D43C3">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7F38A3">
              <w:rPr>
                <w:sz w:val="24"/>
                <w:szCs w:val="24"/>
              </w:rPr>
              <w:t>Only information deemed worthy of being seen to enhance the project would be considered for inclusion.</w:t>
            </w:r>
          </w:p>
        </w:tc>
      </w:tr>
    </w:tbl>
    <w:p w14:paraId="72E3F09C" w14:textId="34D8F39C" w:rsidR="003471DE" w:rsidRPr="007F38A3" w:rsidRDefault="003471DE" w:rsidP="005D43C3"/>
    <w:tbl>
      <w:tblPr>
        <w:tblStyle w:val="PlainTable1"/>
        <w:tblW w:w="0" w:type="auto"/>
        <w:tblLook w:val="04A0" w:firstRow="1" w:lastRow="0" w:firstColumn="1" w:lastColumn="0" w:noHBand="0" w:noVBand="1"/>
      </w:tblPr>
      <w:tblGrid>
        <w:gridCol w:w="2972"/>
        <w:gridCol w:w="6044"/>
      </w:tblGrid>
      <w:tr w:rsidR="00197C2A" w:rsidRPr="007F38A3" w14:paraId="249DE04C" w14:textId="77777777" w:rsidTr="00B4001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shd w:val="clear" w:color="auto" w:fill="4F81BD" w:themeFill="accent1"/>
          </w:tcPr>
          <w:p w14:paraId="4D4FD1BD" w14:textId="5EB24227" w:rsidR="00197C2A" w:rsidRPr="007F38A3" w:rsidRDefault="00197C2A" w:rsidP="005D43C3">
            <w:pPr>
              <w:spacing w:line="360" w:lineRule="auto"/>
              <w:rPr>
                <w:color w:val="FFFFFF" w:themeColor="background1"/>
                <w:sz w:val="24"/>
                <w:szCs w:val="24"/>
              </w:rPr>
            </w:pPr>
            <w:r w:rsidRPr="007F38A3">
              <w:rPr>
                <w:color w:val="FFFFFF" w:themeColor="background1"/>
                <w:sz w:val="24"/>
                <w:szCs w:val="24"/>
              </w:rPr>
              <w:t>User Story ID</w:t>
            </w:r>
          </w:p>
        </w:tc>
        <w:tc>
          <w:tcPr>
            <w:tcW w:w="6044" w:type="dxa"/>
            <w:shd w:val="clear" w:color="auto" w:fill="4F81BD" w:themeFill="accent1"/>
          </w:tcPr>
          <w:p w14:paraId="0A2E130F" w14:textId="46034DBD" w:rsidR="00197C2A" w:rsidRPr="007F38A3" w:rsidRDefault="00197C2A" w:rsidP="005D43C3">
            <w:pPr>
              <w:spacing w:line="360" w:lineRule="auto"/>
              <w:cnfStyle w:val="100000000000" w:firstRow="1" w:lastRow="0" w:firstColumn="0" w:lastColumn="0" w:oddVBand="0" w:evenVBand="0" w:oddHBand="0" w:evenHBand="0" w:firstRowFirstColumn="0" w:firstRowLastColumn="0" w:lastRowFirstColumn="0" w:lastRowLastColumn="0"/>
              <w:rPr>
                <w:b w:val="0"/>
                <w:bCs w:val="0"/>
                <w:color w:val="FFFFFF" w:themeColor="background1"/>
                <w:sz w:val="24"/>
                <w:szCs w:val="24"/>
              </w:rPr>
            </w:pPr>
            <w:r w:rsidRPr="007F38A3">
              <w:rPr>
                <w:b w:val="0"/>
                <w:bCs w:val="0"/>
                <w:color w:val="FFFFFF" w:themeColor="background1"/>
                <w:sz w:val="24"/>
                <w:szCs w:val="24"/>
              </w:rPr>
              <w:t>019</w:t>
            </w:r>
          </w:p>
        </w:tc>
      </w:tr>
      <w:tr w:rsidR="00197C2A" w:rsidRPr="007F38A3" w14:paraId="32314677" w14:textId="77777777" w:rsidTr="00B400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57B27FC7" w14:textId="6E4368BC" w:rsidR="00197C2A" w:rsidRPr="007F38A3" w:rsidRDefault="00197C2A" w:rsidP="005D43C3">
            <w:pPr>
              <w:spacing w:line="360" w:lineRule="auto"/>
              <w:rPr>
                <w:sz w:val="24"/>
                <w:szCs w:val="24"/>
              </w:rPr>
            </w:pPr>
            <w:r w:rsidRPr="007F38A3">
              <w:rPr>
                <w:sz w:val="24"/>
                <w:szCs w:val="24"/>
              </w:rPr>
              <w:lastRenderedPageBreak/>
              <w:t>Unique Feature ID</w:t>
            </w:r>
          </w:p>
        </w:tc>
        <w:tc>
          <w:tcPr>
            <w:tcW w:w="6044" w:type="dxa"/>
          </w:tcPr>
          <w:p w14:paraId="75DCC9A9" w14:textId="0293A5F8" w:rsidR="00197C2A" w:rsidRPr="007F38A3" w:rsidRDefault="00197C2A"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019</w:t>
            </w:r>
          </w:p>
        </w:tc>
      </w:tr>
      <w:tr w:rsidR="00197C2A" w:rsidRPr="007F38A3" w14:paraId="60991768" w14:textId="77777777" w:rsidTr="00B4001C">
        <w:tc>
          <w:tcPr>
            <w:cnfStyle w:val="001000000000" w:firstRow="0" w:lastRow="0" w:firstColumn="1" w:lastColumn="0" w:oddVBand="0" w:evenVBand="0" w:oddHBand="0" w:evenHBand="0" w:firstRowFirstColumn="0" w:firstRowLastColumn="0" w:lastRowFirstColumn="0" w:lastRowLastColumn="0"/>
            <w:tcW w:w="2972" w:type="dxa"/>
          </w:tcPr>
          <w:p w14:paraId="276916A1" w14:textId="77777777" w:rsidR="00197C2A" w:rsidRPr="007F38A3" w:rsidRDefault="00197C2A" w:rsidP="005D43C3">
            <w:pPr>
              <w:spacing w:line="360" w:lineRule="auto"/>
              <w:rPr>
                <w:sz w:val="24"/>
                <w:szCs w:val="24"/>
              </w:rPr>
            </w:pPr>
            <w:r w:rsidRPr="007F38A3">
              <w:rPr>
                <w:sz w:val="24"/>
                <w:szCs w:val="24"/>
              </w:rPr>
              <w:t>Title</w:t>
            </w:r>
          </w:p>
        </w:tc>
        <w:tc>
          <w:tcPr>
            <w:tcW w:w="6044" w:type="dxa"/>
          </w:tcPr>
          <w:p w14:paraId="0595D856" w14:textId="12FE6A6C" w:rsidR="00197C2A" w:rsidRPr="007F38A3" w:rsidRDefault="00197C2A" w:rsidP="005D43C3">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7F38A3">
              <w:rPr>
                <w:rFonts w:cs="Times New Roman"/>
                <w:sz w:val="24"/>
                <w:szCs w:val="24"/>
              </w:rPr>
              <w:t>Explain my findings and end conclusions</w:t>
            </w:r>
          </w:p>
        </w:tc>
      </w:tr>
      <w:tr w:rsidR="00197C2A" w:rsidRPr="007F38A3" w14:paraId="0CE69CCB" w14:textId="77777777" w:rsidTr="00B400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6C23EB83" w14:textId="77777777" w:rsidR="00197C2A" w:rsidRPr="007F38A3" w:rsidRDefault="00197C2A" w:rsidP="005D43C3">
            <w:pPr>
              <w:spacing w:line="360" w:lineRule="auto"/>
              <w:rPr>
                <w:sz w:val="24"/>
                <w:szCs w:val="24"/>
              </w:rPr>
            </w:pPr>
            <w:r w:rsidRPr="007F38A3">
              <w:rPr>
                <w:sz w:val="24"/>
                <w:szCs w:val="24"/>
              </w:rPr>
              <w:t>Description</w:t>
            </w:r>
          </w:p>
        </w:tc>
        <w:tc>
          <w:tcPr>
            <w:tcW w:w="6044" w:type="dxa"/>
          </w:tcPr>
          <w:p w14:paraId="04705456" w14:textId="77777777" w:rsidR="00D731AE" w:rsidRPr="007F38A3" w:rsidRDefault="00D731AE"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 xml:space="preserve">As a user, </w:t>
            </w:r>
          </w:p>
          <w:p w14:paraId="646019F7" w14:textId="07DC26C4" w:rsidR="00D731AE" w:rsidRPr="007F38A3" w:rsidRDefault="00D731AE"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I want</w:t>
            </w:r>
            <w:r w:rsidR="00156396" w:rsidRPr="007F38A3">
              <w:rPr>
                <w:sz w:val="24"/>
                <w:szCs w:val="24"/>
              </w:rPr>
              <w:t xml:space="preserve"> detail my findings</w:t>
            </w:r>
            <w:r w:rsidRPr="007F38A3">
              <w:rPr>
                <w:sz w:val="24"/>
                <w:szCs w:val="24"/>
              </w:rPr>
              <w:t>,</w:t>
            </w:r>
          </w:p>
          <w:p w14:paraId="390EEEA9" w14:textId="2A1ED091" w:rsidR="00197C2A" w:rsidRPr="007F38A3" w:rsidRDefault="00D731AE"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so that</w:t>
            </w:r>
            <w:r w:rsidR="00156396" w:rsidRPr="007F38A3">
              <w:rPr>
                <w:sz w:val="24"/>
                <w:szCs w:val="24"/>
              </w:rPr>
              <w:t xml:space="preserve"> I can sufficiently bring the project to a proper conclusion.</w:t>
            </w:r>
          </w:p>
        </w:tc>
      </w:tr>
      <w:tr w:rsidR="00197C2A" w:rsidRPr="007F38A3" w14:paraId="05065A57" w14:textId="77777777" w:rsidTr="00B4001C">
        <w:tc>
          <w:tcPr>
            <w:cnfStyle w:val="001000000000" w:firstRow="0" w:lastRow="0" w:firstColumn="1" w:lastColumn="0" w:oddVBand="0" w:evenVBand="0" w:oddHBand="0" w:evenHBand="0" w:firstRowFirstColumn="0" w:firstRowLastColumn="0" w:lastRowFirstColumn="0" w:lastRowLastColumn="0"/>
            <w:tcW w:w="2972" w:type="dxa"/>
          </w:tcPr>
          <w:p w14:paraId="0619D198" w14:textId="77777777" w:rsidR="00197C2A" w:rsidRPr="007F38A3" w:rsidRDefault="00197C2A" w:rsidP="005D43C3">
            <w:pPr>
              <w:spacing w:line="360" w:lineRule="auto"/>
              <w:rPr>
                <w:sz w:val="24"/>
                <w:szCs w:val="24"/>
              </w:rPr>
            </w:pPr>
            <w:r w:rsidRPr="007F38A3">
              <w:rPr>
                <w:sz w:val="24"/>
                <w:szCs w:val="24"/>
              </w:rPr>
              <w:t>MoSCoW priority</w:t>
            </w:r>
          </w:p>
        </w:tc>
        <w:tc>
          <w:tcPr>
            <w:tcW w:w="6044" w:type="dxa"/>
          </w:tcPr>
          <w:p w14:paraId="278A7063" w14:textId="77777777" w:rsidR="00197C2A" w:rsidRPr="007F38A3" w:rsidRDefault="00197C2A" w:rsidP="005D43C3">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7F38A3">
              <w:rPr>
                <w:sz w:val="24"/>
                <w:szCs w:val="24"/>
              </w:rPr>
              <w:t>1</w:t>
            </w:r>
          </w:p>
        </w:tc>
      </w:tr>
      <w:tr w:rsidR="00197C2A" w:rsidRPr="007F38A3" w14:paraId="182D2BD3" w14:textId="77777777" w:rsidTr="00B400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5FC45CF2" w14:textId="77777777" w:rsidR="00197C2A" w:rsidRPr="007F38A3" w:rsidRDefault="00197C2A" w:rsidP="005D43C3">
            <w:pPr>
              <w:spacing w:line="360" w:lineRule="auto"/>
              <w:rPr>
                <w:sz w:val="24"/>
                <w:szCs w:val="24"/>
              </w:rPr>
            </w:pPr>
            <w:r w:rsidRPr="007F38A3">
              <w:rPr>
                <w:sz w:val="24"/>
                <w:szCs w:val="24"/>
              </w:rPr>
              <w:t>Estimated time (hours)</w:t>
            </w:r>
          </w:p>
        </w:tc>
        <w:tc>
          <w:tcPr>
            <w:tcW w:w="6044" w:type="dxa"/>
          </w:tcPr>
          <w:p w14:paraId="0B2EA99A" w14:textId="7B340784" w:rsidR="00197C2A" w:rsidRPr="007F38A3" w:rsidRDefault="00156396"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4</w:t>
            </w:r>
          </w:p>
        </w:tc>
      </w:tr>
      <w:tr w:rsidR="00197C2A" w:rsidRPr="007F38A3" w14:paraId="2C64F817" w14:textId="77777777" w:rsidTr="00B4001C">
        <w:tc>
          <w:tcPr>
            <w:cnfStyle w:val="001000000000" w:firstRow="0" w:lastRow="0" w:firstColumn="1" w:lastColumn="0" w:oddVBand="0" w:evenVBand="0" w:oddHBand="0" w:evenHBand="0" w:firstRowFirstColumn="0" w:firstRowLastColumn="0" w:lastRowFirstColumn="0" w:lastRowLastColumn="0"/>
            <w:tcW w:w="2972" w:type="dxa"/>
          </w:tcPr>
          <w:p w14:paraId="17F6FDF2" w14:textId="77777777" w:rsidR="00197C2A" w:rsidRPr="007F38A3" w:rsidRDefault="00197C2A" w:rsidP="005D43C3">
            <w:pPr>
              <w:spacing w:line="360" w:lineRule="auto"/>
              <w:rPr>
                <w:sz w:val="24"/>
                <w:szCs w:val="24"/>
              </w:rPr>
            </w:pPr>
            <w:r w:rsidRPr="007F38A3">
              <w:rPr>
                <w:sz w:val="24"/>
                <w:szCs w:val="24"/>
              </w:rPr>
              <w:t>Acceptance Criteria</w:t>
            </w:r>
          </w:p>
        </w:tc>
        <w:tc>
          <w:tcPr>
            <w:tcW w:w="6044" w:type="dxa"/>
          </w:tcPr>
          <w:p w14:paraId="7978DA8B" w14:textId="28E7E412" w:rsidR="00197C2A" w:rsidRPr="007F38A3" w:rsidRDefault="00156396" w:rsidP="005D43C3">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7F38A3">
              <w:rPr>
                <w:sz w:val="24"/>
                <w:szCs w:val="24"/>
              </w:rPr>
              <w:t>The findings are relevant enough to be included</w:t>
            </w:r>
            <w:r w:rsidR="00140CE4" w:rsidRPr="007F38A3">
              <w:rPr>
                <w:sz w:val="24"/>
                <w:szCs w:val="24"/>
              </w:rPr>
              <w:t xml:space="preserve"> and they provide a good understanding of the project undertaken.</w:t>
            </w:r>
          </w:p>
        </w:tc>
      </w:tr>
    </w:tbl>
    <w:p w14:paraId="02067B72" w14:textId="77777777" w:rsidR="003471DE" w:rsidRPr="007F38A3" w:rsidRDefault="003471DE" w:rsidP="005D43C3"/>
    <w:p w14:paraId="662721FC" w14:textId="6F5AC04C" w:rsidR="00652D6F" w:rsidRPr="007F38A3" w:rsidRDefault="000E5D87" w:rsidP="005D43C3">
      <w:pPr>
        <w:pStyle w:val="Heading2"/>
        <w:rPr>
          <w:sz w:val="28"/>
          <w:szCs w:val="28"/>
        </w:rPr>
      </w:pPr>
      <w:bookmarkStart w:id="48" w:name="_Toc73208414"/>
      <w:r>
        <w:rPr>
          <w:sz w:val="28"/>
          <w:szCs w:val="28"/>
        </w:rPr>
        <w:t>4</w:t>
      </w:r>
      <w:r w:rsidR="001D5837" w:rsidRPr="007F38A3">
        <w:rPr>
          <w:sz w:val="28"/>
          <w:szCs w:val="28"/>
        </w:rPr>
        <w:t>.</w:t>
      </w:r>
      <w:r w:rsidR="00BB6558" w:rsidRPr="007F38A3">
        <w:rPr>
          <w:sz w:val="28"/>
          <w:szCs w:val="28"/>
        </w:rPr>
        <w:t>5</w:t>
      </w:r>
      <w:r w:rsidR="001D5837" w:rsidRPr="007F38A3">
        <w:rPr>
          <w:sz w:val="28"/>
          <w:szCs w:val="28"/>
        </w:rPr>
        <w:tab/>
        <w:t>Risk Analysis</w:t>
      </w:r>
      <w:bookmarkEnd w:id="48"/>
    </w:p>
    <w:p w14:paraId="19F45133" w14:textId="0C8B5A64" w:rsidR="00282921" w:rsidRPr="007F38A3" w:rsidRDefault="00B4001C" w:rsidP="005D43C3">
      <w:r w:rsidRPr="007F38A3">
        <w:t>With any project</w:t>
      </w:r>
      <w:r w:rsidR="003F2D0F" w:rsidRPr="007F38A3">
        <w:t>,</w:t>
      </w:r>
      <w:r w:rsidRPr="007F38A3">
        <w:t xml:space="preserve"> there comes a certain amount of risk involved.  The following table de</w:t>
      </w:r>
      <w:r w:rsidR="003F2D0F" w:rsidRPr="007F38A3">
        <w:t>tails any issues of concern which may arise, and how they can be addressed.</w:t>
      </w:r>
      <w:r w:rsidRPr="007F38A3">
        <w:t xml:space="preserve"> </w:t>
      </w:r>
    </w:p>
    <w:tbl>
      <w:tblPr>
        <w:tblStyle w:val="GridTable4-Accent1"/>
        <w:tblW w:w="0" w:type="auto"/>
        <w:tblLook w:val="04A0" w:firstRow="1" w:lastRow="0" w:firstColumn="1" w:lastColumn="0" w:noHBand="0" w:noVBand="1"/>
      </w:tblPr>
      <w:tblGrid>
        <w:gridCol w:w="3005"/>
        <w:gridCol w:w="2377"/>
        <w:gridCol w:w="3634"/>
      </w:tblGrid>
      <w:tr w:rsidR="00652D6F" w:rsidRPr="007F38A3" w14:paraId="600B0316" w14:textId="77777777" w:rsidTr="00117C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506ACEAD" w14:textId="55AD55CE" w:rsidR="00652D6F" w:rsidRPr="007F38A3" w:rsidRDefault="00652D6F" w:rsidP="005D43C3">
            <w:pPr>
              <w:spacing w:line="360" w:lineRule="auto"/>
              <w:rPr>
                <w:b w:val="0"/>
                <w:bCs w:val="0"/>
              </w:rPr>
            </w:pPr>
            <w:r w:rsidRPr="007F38A3">
              <w:rPr>
                <w:b w:val="0"/>
                <w:bCs w:val="0"/>
              </w:rPr>
              <w:t>Risk</w:t>
            </w:r>
          </w:p>
        </w:tc>
        <w:tc>
          <w:tcPr>
            <w:tcW w:w="2377" w:type="dxa"/>
          </w:tcPr>
          <w:p w14:paraId="2C879472" w14:textId="2EBBA519" w:rsidR="00652D6F" w:rsidRPr="007F38A3" w:rsidRDefault="00652D6F" w:rsidP="005D43C3">
            <w:pPr>
              <w:spacing w:line="360" w:lineRule="auto"/>
              <w:cnfStyle w:val="100000000000" w:firstRow="1" w:lastRow="0" w:firstColumn="0" w:lastColumn="0" w:oddVBand="0" w:evenVBand="0" w:oddHBand="0" w:evenHBand="0" w:firstRowFirstColumn="0" w:firstRowLastColumn="0" w:lastRowFirstColumn="0" w:lastRowLastColumn="0"/>
              <w:rPr>
                <w:b w:val="0"/>
                <w:bCs w:val="0"/>
              </w:rPr>
            </w:pPr>
            <w:r w:rsidRPr="007F38A3">
              <w:rPr>
                <w:b w:val="0"/>
                <w:bCs w:val="0"/>
              </w:rPr>
              <w:t>Probability</w:t>
            </w:r>
          </w:p>
        </w:tc>
        <w:tc>
          <w:tcPr>
            <w:tcW w:w="3634" w:type="dxa"/>
          </w:tcPr>
          <w:p w14:paraId="6856ABD5" w14:textId="3BF058D9" w:rsidR="00652D6F" w:rsidRPr="007F38A3" w:rsidRDefault="00652D6F" w:rsidP="005D43C3">
            <w:pPr>
              <w:spacing w:line="360" w:lineRule="auto"/>
              <w:cnfStyle w:val="100000000000" w:firstRow="1" w:lastRow="0" w:firstColumn="0" w:lastColumn="0" w:oddVBand="0" w:evenVBand="0" w:oddHBand="0" w:evenHBand="0" w:firstRowFirstColumn="0" w:firstRowLastColumn="0" w:lastRowFirstColumn="0" w:lastRowLastColumn="0"/>
              <w:rPr>
                <w:b w:val="0"/>
                <w:bCs w:val="0"/>
              </w:rPr>
            </w:pPr>
            <w:r w:rsidRPr="007F38A3">
              <w:rPr>
                <w:b w:val="0"/>
                <w:bCs w:val="0"/>
              </w:rPr>
              <w:t>Appropriate/Corrective Action</w:t>
            </w:r>
          </w:p>
        </w:tc>
      </w:tr>
      <w:tr w:rsidR="00652D6F" w:rsidRPr="007F38A3" w14:paraId="78E5C471" w14:textId="77777777" w:rsidTr="00117C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Borders>
              <w:top w:val="single" w:sz="4" w:space="0" w:color="4F81BD" w:themeColor="accent1"/>
            </w:tcBorders>
            <w:shd w:val="clear" w:color="auto" w:fill="F2F2F2" w:themeFill="background1" w:themeFillShade="F2"/>
          </w:tcPr>
          <w:p w14:paraId="218254BC" w14:textId="2D74CED5" w:rsidR="00652D6F" w:rsidRPr="007F38A3" w:rsidRDefault="003F2D0F" w:rsidP="005D43C3">
            <w:pPr>
              <w:spacing w:line="360" w:lineRule="auto"/>
            </w:pPr>
            <w:r w:rsidRPr="007F38A3">
              <w:t>Time constraints</w:t>
            </w:r>
          </w:p>
        </w:tc>
        <w:tc>
          <w:tcPr>
            <w:tcW w:w="2377" w:type="dxa"/>
            <w:tcBorders>
              <w:top w:val="single" w:sz="4" w:space="0" w:color="4F81BD" w:themeColor="accent1"/>
            </w:tcBorders>
            <w:shd w:val="clear" w:color="auto" w:fill="F2F2F2" w:themeFill="background1" w:themeFillShade="F2"/>
          </w:tcPr>
          <w:p w14:paraId="1FF97FCC" w14:textId="4E59265D" w:rsidR="00652D6F" w:rsidRPr="007F38A3" w:rsidRDefault="003F2D0F" w:rsidP="005D43C3">
            <w:pPr>
              <w:spacing w:line="360" w:lineRule="auto"/>
              <w:cnfStyle w:val="000000100000" w:firstRow="0" w:lastRow="0" w:firstColumn="0" w:lastColumn="0" w:oddVBand="0" w:evenVBand="0" w:oddHBand="1" w:evenHBand="0" w:firstRowFirstColumn="0" w:firstRowLastColumn="0" w:lastRowFirstColumn="0" w:lastRowLastColumn="0"/>
              <w:rPr>
                <w:b/>
                <w:bCs/>
                <w:i/>
                <w:iCs/>
              </w:rPr>
            </w:pPr>
            <w:r w:rsidRPr="007F38A3">
              <w:rPr>
                <w:b/>
                <w:bCs/>
                <w:i/>
                <w:iCs/>
              </w:rPr>
              <w:t>High</w:t>
            </w:r>
          </w:p>
        </w:tc>
        <w:tc>
          <w:tcPr>
            <w:tcW w:w="3634" w:type="dxa"/>
            <w:tcBorders>
              <w:top w:val="single" w:sz="4" w:space="0" w:color="4F81BD" w:themeColor="accent1"/>
            </w:tcBorders>
            <w:shd w:val="clear" w:color="auto" w:fill="F2F2F2" w:themeFill="background1" w:themeFillShade="F2"/>
          </w:tcPr>
          <w:p w14:paraId="41A8843C" w14:textId="216E9C72" w:rsidR="00652D6F" w:rsidRPr="007F38A3" w:rsidRDefault="003F2D0F" w:rsidP="005D43C3">
            <w:pPr>
              <w:spacing w:line="360" w:lineRule="auto"/>
              <w:cnfStyle w:val="000000100000" w:firstRow="0" w:lastRow="0" w:firstColumn="0" w:lastColumn="0" w:oddVBand="0" w:evenVBand="0" w:oddHBand="1" w:evenHBand="0" w:firstRowFirstColumn="0" w:firstRowLastColumn="0" w:lastRowFirstColumn="0" w:lastRowLastColumn="0"/>
            </w:pPr>
            <w:r w:rsidRPr="007F38A3">
              <w:t>To adhere to the sprint schedule as rigorously as possible in order to avoid a backlog at the end.</w:t>
            </w:r>
          </w:p>
        </w:tc>
      </w:tr>
      <w:tr w:rsidR="00652D6F" w:rsidRPr="007F38A3" w14:paraId="36FA3421" w14:textId="77777777" w:rsidTr="00117C3F">
        <w:tc>
          <w:tcPr>
            <w:cnfStyle w:val="001000000000" w:firstRow="0" w:lastRow="0" w:firstColumn="1" w:lastColumn="0" w:oddVBand="0" w:evenVBand="0" w:oddHBand="0" w:evenHBand="0" w:firstRowFirstColumn="0" w:firstRowLastColumn="0" w:lastRowFirstColumn="0" w:lastRowLastColumn="0"/>
            <w:tcW w:w="3005" w:type="dxa"/>
            <w:tcBorders>
              <w:bottom w:val="single" w:sz="4" w:space="0" w:color="95B3D7" w:themeColor="accent1" w:themeTint="99"/>
            </w:tcBorders>
          </w:tcPr>
          <w:p w14:paraId="21AE0A4E" w14:textId="1C0AAF5D" w:rsidR="00652D6F" w:rsidRPr="007F38A3" w:rsidRDefault="00DE7B5C" w:rsidP="005D43C3">
            <w:pPr>
              <w:spacing w:line="360" w:lineRule="auto"/>
            </w:pPr>
            <w:r w:rsidRPr="007F38A3">
              <w:t>Loss of work</w:t>
            </w:r>
          </w:p>
        </w:tc>
        <w:tc>
          <w:tcPr>
            <w:tcW w:w="2377" w:type="dxa"/>
            <w:tcBorders>
              <w:bottom w:val="single" w:sz="4" w:space="0" w:color="95B3D7" w:themeColor="accent1" w:themeTint="99"/>
            </w:tcBorders>
          </w:tcPr>
          <w:p w14:paraId="2CCE1181" w14:textId="6F401F0B" w:rsidR="00652D6F" w:rsidRPr="007F38A3" w:rsidRDefault="00DE7B5C" w:rsidP="005D43C3">
            <w:pPr>
              <w:spacing w:line="360" w:lineRule="auto"/>
              <w:cnfStyle w:val="000000000000" w:firstRow="0" w:lastRow="0" w:firstColumn="0" w:lastColumn="0" w:oddVBand="0" w:evenVBand="0" w:oddHBand="0" w:evenHBand="0" w:firstRowFirstColumn="0" w:firstRowLastColumn="0" w:lastRowFirstColumn="0" w:lastRowLastColumn="0"/>
              <w:rPr>
                <w:b/>
                <w:bCs/>
                <w:i/>
                <w:iCs/>
              </w:rPr>
            </w:pPr>
            <w:r w:rsidRPr="007F38A3">
              <w:rPr>
                <w:b/>
                <w:bCs/>
                <w:i/>
                <w:iCs/>
              </w:rPr>
              <w:t>Medium</w:t>
            </w:r>
          </w:p>
        </w:tc>
        <w:tc>
          <w:tcPr>
            <w:tcW w:w="3634" w:type="dxa"/>
            <w:tcBorders>
              <w:bottom w:val="single" w:sz="4" w:space="0" w:color="95B3D7" w:themeColor="accent1" w:themeTint="99"/>
            </w:tcBorders>
          </w:tcPr>
          <w:p w14:paraId="78823A0E" w14:textId="2ACE177D" w:rsidR="00652D6F" w:rsidRPr="007F38A3" w:rsidRDefault="00DE7B5C" w:rsidP="005D43C3">
            <w:pPr>
              <w:spacing w:line="360" w:lineRule="auto"/>
              <w:cnfStyle w:val="000000000000" w:firstRow="0" w:lastRow="0" w:firstColumn="0" w:lastColumn="0" w:oddVBand="0" w:evenVBand="0" w:oddHBand="0" w:evenHBand="0" w:firstRowFirstColumn="0" w:firstRowLastColumn="0" w:lastRowFirstColumn="0" w:lastRowLastColumn="0"/>
            </w:pPr>
            <w:r w:rsidRPr="007F38A3">
              <w:t xml:space="preserve">The project will be saved to two 4TB </w:t>
            </w:r>
            <w:r w:rsidRPr="007F38A3">
              <w:rPr>
                <w:i/>
                <w:iCs/>
              </w:rPr>
              <w:t>Seagate</w:t>
            </w:r>
            <w:r w:rsidRPr="007F38A3">
              <w:t xml:space="preserve"> storage drives.</w:t>
            </w:r>
          </w:p>
        </w:tc>
      </w:tr>
      <w:tr w:rsidR="00652D6F" w:rsidRPr="007F38A3" w14:paraId="39AC01DB" w14:textId="77777777" w:rsidTr="00117C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shd w:val="clear" w:color="auto" w:fill="F2F2F2" w:themeFill="background1" w:themeFillShade="F2"/>
          </w:tcPr>
          <w:p w14:paraId="37AEB85F" w14:textId="399DAF18" w:rsidR="00652D6F" w:rsidRPr="007F38A3" w:rsidRDefault="00DE7B5C" w:rsidP="005D43C3">
            <w:pPr>
              <w:spacing w:line="360" w:lineRule="auto"/>
            </w:pPr>
            <w:r w:rsidRPr="007F38A3">
              <w:t>Inexperience with Sentiment Analysis</w:t>
            </w:r>
          </w:p>
        </w:tc>
        <w:tc>
          <w:tcPr>
            <w:tcW w:w="2377" w:type="dxa"/>
            <w:shd w:val="clear" w:color="auto" w:fill="F2F2F2" w:themeFill="background1" w:themeFillShade="F2"/>
          </w:tcPr>
          <w:p w14:paraId="44E3DAF2" w14:textId="00191CDA" w:rsidR="00652D6F" w:rsidRPr="007F38A3" w:rsidRDefault="00DE7B5C" w:rsidP="005D43C3">
            <w:pPr>
              <w:spacing w:line="360" w:lineRule="auto"/>
              <w:cnfStyle w:val="000000100000" w:firstRow="0" w:lastRow="0" w:firstColumn="0" w:lastColumn="0" w:oddVBand="0" w:evenVBand="0" w:oddHBand="1" w:evenHBand="0" w:firstRowFirstColumn="0" w:firstRowLastColumn="0" w:lastRowFirstColumn="0" w:lastRowLastColumn="0"/>
              <w:rPr>
                <w:b/>
                <w:bCs/>
                <w:i/>
                <w:iCs/>
              </w:rPr>
            </w:pPr>
            <w:r w:rsidRPr="007F38A3">
              <w:rPr>
                <w:b/>
                <w:bCs/>
                <w:i/>
                <w:iCs/>
              </w:rPr>
              <w:t>High</w:t>
            </w:r>
          </w:p>
        </w:tc>
        <w:tc>
          <w:tcPr>
            <w:tcW w:w="3634" w:type="dxa"/>
            <w:shd w:val="clear" w:color="auto" w:fill="F2F2F2" w:themeFill="background1" w:themeFillShade="F2"/>
          </w:tcPr>
          <w:p w14:paraId="745345DC" w14:textId="49BFD55E" w:rsidR="00652D6F" w:rsidRPr="007F38A3" w:rsidRDefault="00DE7B5C" w:rsidP="005D43C3">
            <w:pPr>
              <w:spacing w:line="360" w:lineRule="auto"/>
              <w:cnfStyle w:val="000000100000" w:firstRow="0" w:lastRow="0" w:firstColumn="0" w:lastColumn="0" w:oddVBand="0" w:evenVBand="0" w:oddHBand="1" w:evenHBand="0" w:firstRowFirstColumn="0" w:firstRowLastColumn="0" w:lastRowFirstColumn="0" w:lastRowLastColumn="0"/>
            </w:pPr>
            <w:r w:rsidRPr="007F38A3">
              <w:t>The whole of semester 1 and much of semester 2 will be spent researching the concept of Sentiment Analysis with the aim of gaining a good level of knowledge on the subject.</w:t>
            </w:r>
            <w:r w:rsidR="00FB22CE" w:rsidRPr="007F38A3">
              <w:t xml:space="preserve"> My supervisor will also be assisting me with any concerns. </w:t>
            </w:r>
          </w:p>
        </w:tc>
      </w:tr>
      <w:tr w:rsidR="00652D6F" w:rsidRPr="007F38A3" w14:paraId="251AA770" w14:textId="77777777" w:rsidTr="00117C3F">
        <w:tc>
          <w:tcPr>
            <w:cnfStyle w:val="001000000000" w:firstRow="0" w:lastRow="0" w:firstColumn="1" w:lastColumn="0" w:oddVBand="0" w:evenVBand="0" w:oddHBand="0" w:evenHBand="0" w:firstRowFirstColumn="0" w:firstRowLastColumn="0" w:lastRowFirstColumn="0" w:lastRowLastColumn="0"/>
            <w:tcW w:w="3005" w:type="dxa"/>
            <w:tcBorders>
              <w:bottom w:val="single" w:sz="4" w:space="0" w:color="95B3D7" w:themeColor="accent1" w:themeTint="99"/>
            </w:tcBorders>
          </w:tcPr>
          <w:p w14:paraId="16D00EFF" w14:textId="0733E1E1" w:rsidR="00652D6F" w:rsidRPr="007F38A3" w:rsidRDefault="00DE7B5C" w:rsidP="005D43C3">
            <w:pPr>
              <w:spacing w:line="360" w:lineRule="auto"/>
            </w:pPr>
            <w:r w:rsidRPr="007F38A3">
              <w:t>Acquiring relevant data</w:t>
            </w:r>
            <w:r w:rsidR="00565322" w:rsidRPr="007F38A3">
              <w:t>sets</w:t>
            </w:r>
          </w:p>
        </w:tc>
        <w:tc>
          <w:tcPr>
            <w:tcW w:w="2377" w:type="dxa"/>
            <w:tcBorders>
              <w:bottom w:val="single" w:sz="4" w:space="0" w:color="95B3D7" w:themeColor="accent1" w:themeTint="99"/>
            </w:tcBorders>
          </w:tcPr>
          <w:p w14:paraId="46DBF759" w14:textId="3AFABDC0" w:rsidR="00652D6F" w:rsidRPr="007F38A3" w:rsidRDefault="00DE7B5C" w:rsidP="005D43C3">
            <w:pPr>
              <w:spacing w:line="360" w:lineRule="auto"/>
              <w:cnfStyle w:val="000000000000" w:firstRow="0" w:lastRow="0" w:firstColumn="0" w:lastColumn="0" w:oddVBand="0" w:evenVBand="0" w:oddHBand="0" w:evenHBand="0" w:firstRowFirstColumn="0" w:firstRowLastColumn="0" w:lastRowFirstColumn="0" w:lastRowLastColumn="0"/>
              <w:rPr>
                <w:b/>
                <w:bCs/>
                <w:i/>
                <w:iCs/>
              </w:rPr>
            </w:pPr>
            <w:r w:rsidRPr="007F38A3">
              <w:rPr>
                <w:b/>
                <w:bCs/>
                <w:i/>
                <w:iCs/>
              </w:rPr>
              <w:t>Medium</w:t>
            </w:r>
          </w:p>
        </w:tc>
        <w:tc>
          <w:tcPr>
            <w:tcW w:w="3634" w:type="dxa"/>
            <w:tcBorders>
              <w:bottom w:val="single" w:sz="4" w:space="0" w:color="95B3D7" w:themeColor="accent1" w:themeTint="99"/>
            </w:tcBorders>
          </w:tcPr>
          <w:p w14:paraId="7FACD956" w14:textId="4B47646E" w:rsidR="00652D6F" w:rsidRPr="007F38A3" w:rsidRDefault="00DE7B5C" w:rsidP="005D43C3">
            <w:pPr>
              <w:spacing w:line="360" w:lineRule="auto"/>
              <w:cnfStyle w:val="000000000000" w:firstRow="0" w:lastRow="0" w:firstColumn="0" w:lastColumn="0" w:oddVBand="0" w:evenVBand="0" w:oddHBand="0" w:evenHBand="0" w:firstRowFirstColumn="0" w:firstRowLastColumn="0" w:lastRowFirstColumn="0" w:lastRowLastColumn="0"/>
            </w:pPr>
            <w:r w:rsidRPr="007F38A3">
              <w:t xml:space="preserve">While there would appear to be many datasets available on the American singles charts, none on </w:t>
            </w:r>
            <w:r w:rsidRPr="007F38A3">
              <w:lastRenderedPageBreak/>
              <w:t>the UK charts has been located.  This means web scraping of those charts will be essential.</w:t>
            </w:r>
          </w:p>
        </w:tc>
      </w:tr>
      <w:tr w:rsidR="00652D6F" w:rsidRPr="007F38A3" w14:paraId="41FBC902" w14:textId="77777777" w:rsidTr="00117C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shd w:val="clear" w:color="auto" w:fill="F2F2F2" w:themeFill="background1" w:themeFillShade="F2"/>
          </w:tcPr>
          <w:p w14:paraId="0A963C72" w14:textId="3A5BA494" w:rsidR="00652D6F" w:rsidRPr="007F38A3" w:rsidRDefault="00565322" w:rsidP="005D43C3">
            <w:pPr>
              <w:spacing w:line="360" w:lineRule="auto"/>
            </w:pPr>
            <w:r w:rsidRPr="007F38A3">
              <w:lastRenderedPageBreak/>
              <w:t>Coding abilities</w:t>
            </w:r>
          </w:p>
        </w:tc>
        <w:tc>
          <w:tcPr>
            <w:tcW w:w="2377" w:type="dxa"/>
            <w:shd w:val="clear" w:color="auto" w:fill="F2F2F2" w:themeFill="background1" w:themeFillShade="F2"/>
          </w:tcPr>
          <w:p w14:paraId="4099A334" w14:textId="4749705C" w:rsidR="00652D6F" w:rsidRPr="007F38A3" w:rsidRDefault="00565322" w:rsidP="005D43C3">
            <w:pPr>
              <w:spacing w:line="360" w:lineRule="auto"/>
              <w:cnfStyle w:val="000000100000" w:firstRow="0" w:lastRow="0" w:firstColumn="0" w:lastColumn="0" w:oddVBand="0" w:evenVBand="0" w:oddHBand="1" w:evenHBand="0" w:firstRowFirstColumn="0" w:firstRowLastColumn="0" w:lastRowFirstColumn="0" w:lastRowLastColumn="0"/>
              <w:rPr>
                <w:b/>
                <w:bCs/>
                <w:i/>
                <w:iCs/>
              </w:rPr>
            </w:pPr>
            <w:r w:rsidRPr="007F38A3">
              <w:rPr>
                <w:b/>
                <w:bCs/>
                <w:i/>
                <w:iCs/>
              </w:rPr>
              <w:t>Medium</w:t>
            </w:r>
          </w:p>
        </w:tc>
        <w:tc>
          <w:tcPr>
            <w:tcW w:w="3634" w:type="dxa"/>
            <w:shd w:val="clear" w:color="auto" w:fill="F2F2F2" w:themeFill="background1" w:themeFillShade="F2"/>
          </w:tcPr>
          <w:p w14:paraId="6116C7CC" w14:textId="70C00053" w:rsidR="00652D6F" w:rsidRPr="007F38A3" w:rsidRDefault="00FB22CE" w:rsidP="005D43C3">
            <w:pPr>
              <w:spacing w:line="360" w:lineRule="auto"/>
              <w:cnfStyle w:val="000000100000" w:firstRow="0" w:lastRow="0" w:firstColumn="0" w:lastColumn="0" w:oddVBand="0" w:evenVBand="0" w:oddHBand="1" w:evenHBand="0" w:firstRowFirstColumn="0" w:firstRowLastColumn="0" w:lastRowFirstColumn="0" w:lastRowLastColumn="0"/>
            </w:pPr>
            <w:r w:rsidRPr="007F38A3">
              <w:t>I have</w:t>
            </w:r>
            <w:r w:rsidR="00565322" w:rsidRPr="007F38A3">
              <w:t xml:space="preserve"> struggled with coding in previous projects and will need to develop a better understanding of the </w:t>
            </w:r>
            <w:r w:rsidR="00565322" w:rsidRPr="007F38A3">
              <w:rPr>
                <w:i/>
                <w:iCs/>
              </w:rPr>
              <w:t>Python</w:t>
            </w:r>
            <w:r w:rsidR="00565322" w:rsidRPr="007F38A3">
              <w:t xml:space="preserve"> language.</w:t>
            </w:r>
            <w:r w:rsidR="00214B6D" w:rsidRPr="007F38A3">
              <w:t xml:space="preserve">  This will be attained through watching and reading tutorials online.</w:t>
            </w:r>
          </w:p>
        </w:tc>
      </w:tr>
      <w:tr w:rsidR="00652D6F" w:rsidRPr="007F38A3" w14:paraId="22C0EFC2" w14:textId="77777777" w:rsidTr="00117C3F">
        <w:tc>
          <w:tcPr>
            <w:cnfStyle w:val="001000000000" w:firstRow="0" w:lastRow="0" w:firstColumn="1" w:lastColumn="0" w:oddVBand="0" w:evenVBand="0" w:oddHBand="0" w:evenHBand="0" w:firstRowFirstColumn="0" w:firstRowLastColumn="0" w:lastRowFirstColumn="0" w:lastRowLastColumn="0"/>
            <w:tcW w:w="3005" w:type="dxa"/>
            <w:tcBorders>
              <w:bottom w:val="single" w:sz="4" w:space="0" w:color="95B3D7" w:themeColor="accent1" w:themeTint="99"/>
            </w:tcBorders>
          </w:tcPr>
          <w:p w14:paraId="735B1AC7" w14:textId="4186EB4B" w:rsidR="00652D6F" w:rsidRPr="007F38A3" w:rsidRDefault="00214B6D" w:rsidP="005D43C3">
            <w:pPr>
              <w:spacing w:line="360" w:lineRule="auto"/>
            </w:pPr>
            <w:r w:rsidRPr="007F38A3">
              <w:t>Hardware</w:t>
            </w:r>
          </w:p>
        </w:tc>
        <w:tc>
          <w:tcPr>
            <w:tcW w:w="2377" w:type="dxa"/>
            <w:tcBorders>
              <w:bottom w:val="single" w:sz="4" w:space="0" w:color="95B3D7" w:themeColor="accent1" w:themeTint="99"/>
            </w:tcBorders>
          </w:tcPr>
          <w:p w14:paraId="091F4852" w14:textId="32F78357" w:rsidR="00652D6F" w:rsidRPr="007F38A3" w:rsidRDefault="00214B6D" w:rsidP="005D43C3">
            <w:pPr>
              <w:spacing w:line="360" w:lineRule="auto"/>
              <w:cnfStyle w:val="000000000000" w:firstRow="0" w:lastRow="0" w:firstColumn="0" w:lastColumn="0" w:oddVBand="0" w:evenVBand="0" w:oddHBand="0" w:evenHBand="0" w:firstRowFirstColumn="0" w:firstRowLastColumn="0" w:lastRowFirstColumn="0" w:lastRowLastColumn="0"/>
              <w:rPr>
                <w:b/>
                <w:bCs/>
                <w:i/>
                <w:iCs/>
              </w:rPr>
            </w:pPr>
            <w:r w:rsidRPr="007F38A3">
              <w:rPr>
                <w:b/>
                <w:bCs/>
                <w:i/>
                <w:iCs/>
              </w:rPr>
              <w:t>Low</w:t>
            </w:r>
          </w:p>
        </w:tc>
        <w:tc>
          <w:tcPr>
            <w:tcW w:w="3634" w:type="dxa"/>
            <w:tcBorders>
              <w:bottom w:val="single" w:sz="4" w:space="0" w:color="95B3D7" w:themeColor="accent1" w:themeTint="99"/>
            </w:tcBorders>
          </w:tcPr>
          <w:p w14:paraId="1026275E" w14:textId="53AE1800" w:rsidR="00652D6F" w:rsidRPr="007F38A3" w:rsidRDefault="00214B6D" w:rsidP="005D43C3">
            <w:pPr>
              <w:spacing w:line="360" w:lineRule="auto"/>
              <w:cnfStyle w:val="000000000000" w:firstRow="0" w:lastRow="0" w:firstColumn="0" w:lastColumn="0" w:oddVBand="0" w:evenVBand="0" w:oddHBand="0" w:evenHBand="0" w:firstRowFirstColumn="0" w:firstRowLastColumn="0" w:lastRowFirstColumn="0" w:lastRowLastColumn="0"/>
            </w:pPr>
            <w:r w:rsidRPr="007F38A3">
              <w:t xml:space="preserve">A </w:t>
            </w:r>
            <w:r w:rsidRPr="007F38A3">
              <w:rPr>
                <w:i/>
                <w:iCs/>
              </w:rPr>
              <w:t>Dell Inspiron</w:t>
            </w:r>
            <w:r w:rsidRPr="007F38A3">
              <w:t xml:space="preserve"> 7566 laptop with i7 processor, 4 dual cores, 16GB RAM, using </w:t>
            </w:r>
            <w:r w:rsidRPr="007F38A3">
              <w:rPr>
                <w:i/>
                <w:iCs/>
              </w:rPr>
              <w:t>Microsoft Windows</w:t>
            </w:r>
            <w:r w:rsidRPr="007F38A3">
              <w:t xml:space="preserve"> 10 x64.</w:t>
            </w:r>
            <w:r w:rsidR="001E6F7B" w:rsidRPr="007F38A3">
              <w:t xml:space="preserve">  Although now 5 years-old, the system should be good enough to deal with the work required.</w:t>
            </w:r>
          </w:p>
        </w:tc>
      </w:tr>
      <w:tr w:rsidR="00652D6F" w:rsidRPr="007F38A3" w14:paraId="5771B656" w14:textId="77777777" w:rsidTr="00117C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shd w:val="clear" w:color="auto" w:fill="F2F2F2" w:themeFill="background1" w:themeFillShade="F2"/>
          </w:tcPr>
          <w:p w14:paraId="5EBA9834" w14:textId="261A99B7" w:rsidR="00652D6F" w:rsidRPr="007F38A3" w:rsidRDefault="00214B6D" w:rsidP="005D43C3">
            <w:pPr>
              <w:spacing w:line="360" w:lineRule="auto"/>
            </w:pPr>
            <w:r w:rsidRPr="007F38A3">
              <w:t>Software</w:t>
            </w:r>
          </w:p>
        </w:tc>
        <w:tc>
          <w:tcPr>
            <w:tcW w:w="2377" w:type="dxa"/>
            <w:shd w:val="clear" w:color="auto" w:fill="F2F2F2" w:themeFill="background1" w:themeFillShade="F2"/>
          </w:tcPr>
          <w:p w14:paraId="376DDB9B" w14:textId="0CE00D6E" w:rsidR="00214B6D" w:rsidRPr="007F38A3" w:rsidRDefault="00214B6D" w:rsidP="005D43C3">
            <w:pPr>
              <w:spacing w:line="360" w:lineRule="auto"/>
              <w:cnfStyle w:val="000000100000" w:firstRow="0" w:lastRow="0" w:firstColumn="0" w:lastColumn="0" w:oddVBand="0" w:evenVBand="0" w:oddHBand="1" w:evenHBand="0" w:firstRowFirstColumn="0" w:firstRowLastColumn="0" w:lastRowFirstColumn="0" w:lastRowLastColumn="0"/>
              <w:rPr>
                <w:b/>
                <w:bCs/>
                <w:i/>
                <w:iCs/>
              </w:rPr>
            </w:pPr>
            <w:r w:rsidRPr="007F38A3">
              <w:rPr>
                <w:b/>
                <w:bCs/>
                <w:i/>
                <w:iCs/>
              </w:rPr>
              <w:t>Low</w:t>
            </w:r>
          </w:p>
        </w:tc>
        <w:tc>
          <w:tcPr>
            <w:tcW w:w="3634" w:type="dxa"/>
            <w:shd w:val="clear" w:color="auto" w:fill="F2F2F2" w:themeFill="background1" w:themeFillShade="F2"/>
          </w:tcPr>
          <w:p w14:paraId="0C8EA58C" w14:textId="4847BE60" w:rsidR="00652D6F" w:rsidRPr="007F38A3" w:rsidRDefault="00214B6D" w:rsidP="005D43C3">
            <w:pPr>
              <w:spacing w:line="360" w:lineRule="auto"/>
              <w:cnfStyle w:val="000000100000" w:firstRow="0" w:lastRow="0" w:firstColumn="0" w:lastColumn="0" w:oddVBand="0" w:evenVBand="0" w:oddHBand="1" w:evenHBand="0" w:firstRowFirstColumn="0" w:firstRowLastColumn="0" w:lastRowFirstColumn="0" w:lastRowLastColumn="0"/>
            </w:pPr>
            <w:r w:rsidRPr="007F38A3">
              <w:t xml:space="preserve">Using </w:t>
            </w:r>
            <w:r w:rsidRPr="007F38A3">
              <w:rPr>
                <w:i/>
                <w:iCs/>
              </w:rPr>
              <w:t>Google Colab / Jupyter Notebook</w:t>
            </w:r>
            <w:r w:rsidRPr="007F38A3">
              <w:t xml:space="preserve"> IDEs to run </w:t>
            </w:r>
            <w:r w:rsidRPr="007F38A3">
              <w:rPr>
                <w:i/>
                <w:iCs/>
              </w:rPr>
              <w:t>Python</w:t>
            </w:r>
            <w:r w:rsidRPr="007F38A3">
              <w:t xml:space="preserve"> language code, storing</w:t>
            </w:r>
            <w:r w:rsidR="001E6F7B" w:rsidRPr="007F38A3">
              <w:t xml:space="preserve"> to</w:t>
            </w:r>
            <w:r w:rsidRPr="007F38A3">
              <w:t xml:space="preserve"> and </w:t>
            </w:r>
            <w:r w:rsidR="001E6F7B" w:rsidRPr="007F38A3">
              <w:t>uploading</w:t>
            </w:r>
            <w:r w:rsidRPr="007F38A3">
              <w:t xml:space="preserve"> datasets from </w:t>
            </w:r>
            <w:r w:rsidRPr="007F38A3">
              <w:rPr>
                <w:i/>
                <w:iCs/>
              </w:rPr>
              <w:t>data.world</w:t>
            </w:r>
            <w:r w:rsidR="001E6F7B" w:rsidRPr="007F38A3">
              <w:t xml:space="preserve"> online</w:t>
            </w:r>
            <w:r w:rsidRPr="007F38A3">
              <w:t>,</w:t>
            </w:r>
            <w:r w:rsidR="001E6F7B" w:rsidRPr="007F38A3">
              <w:t xml:space="preserve"> retrieving music lyrics from</w:t>
            </w:r>
            <w:r w:rsidRPr="007F38A3">
              <w:t xml:space="preserve"> </w:t>
            </w:r>
            <w:r w:rsidRPr="007F38A3">
              <w:rPr>
                <w:i/>
                <w:iCs/>
              </w:rPr>
              <w:t>lyricsgenius</w:t>
            </w:r>
            <w:r w:rsidR="001E6F7B" w:rsidRPr="007F38A3">
              <w:rPr>
                <w:i/>
                <w:iCs/>
              </w:rPr>
              <w:t>.com</w:t>
            </w:r>
            <w:r w:rsidRPr="007F38A3">
              <w:t xml:space="preserve">, </w:t>
            </w:r>
            <w:r w:rsidR="001E6F7B" w:rsidRPr="007F38A3">
              <w:t xml:space="preserve">parsing code with </w:t>
            </w:r>
            <w:r w:rsidR="001E6F7B" w:rsidRPr="007F38A3">
              <w:rPr>
                <w:i/>
                <w:iCs/>
              </w:rPr>
              <w:t>B</w:t>
            </w:r>
            <w:r w:rsidRPr="007F38A3">
              <w:rPr>
                <w:i/>
                <w:iCs/>
              </w:rPr>
              <w:t>eautiful</w:t>
            </w:r>
            <w:r w:rsidR="001E6F7B" w:rsidRPr="007F38A3">
              <w:rPr>
                <w:i/>
                <w:iCs/>
              </w:rPr>
              <w:t xml:space="preserve"> S</w:t>
            </w:r>
            <w:r w:rsidRPr="007F38A3">
              <w:rPr>
                <w:i/>
                <w:iCs/>
              </w:rPr>
              <w:t>oup</w:t>
            </w:r>
            <w:r w:rsidR="001E6F7B" w:rsidRPr="007F38A3">
              <w:t xml:space="preserve"> package</w:t>
            </w:r>
            <w:r w:rsidRPr="007F38A3">
              <w:t xml:space="preserve">, and </w:t>
            </w:r>
            <w:r w:rsidR="001E6F7B" w:rsidRPr="007F38A3">
              <w:t xml:space="preserve">researching relevant information from </w:t>
            </w:r>
            <w:r w:rsidRPr="007F38A3">
              <w:t>academic papers found online</w:t>
            </w:r>
            <w:r w:rsidR="001E6F7B" w:rsidRPr="007F38A3">
              <w:t>.</w:t>
            </w:r>
          </w:p>
        </w:tc>
      </w:tr>
      <w:tr w:rsidR="00652D6F" w:rsidRPr="007F38A3" w14:paraId="53D54431" w14:textId="77777777" w:rsidTr="00117C3F">
        <w:tc>
          <w:tcPr>
            <w:cnfStyle w:val="001000000000" w:firstRow="0" w:lastRow="0" w:firstColumn="1" w:lastColumn="0" w:oddVBand="0" w:evenVBand="0" w:oddHBand="0" w:evenHBand="0" w:firstRowFirstColumn="0" w:firstRowLastColumn="0" w:lastRowFirstColumn="0" w:lastRowLastColumn="0"/>
            <w:tcW w:w="3005" w:type="dxa"/>
            <w:tcBorders>
              <w:bottom w:val="single" w:sz="4" w:space="0" w:color="95B3D7" w:themeColor="accent1" w:themeTint="99"/>
            </w:tcBorders>
          </w:tcPr>
          <w:p w14:paraId="406CF036" w14:textId="4D3DA11B" w:rsidR="00652D6F" w:rsidRPr="007F38A3" w:rsidRDefault="00FB22CE" w:rsidP="005D43C3">
            <w:pPr>
              <w:spacing w:line="360" w:lineRule="auto"/>
            </w:pPr>
            <w:r w:rsidRPr="007F38A3">
              <w:t>Completing project</w:t>
            </w:r>
          </w:p>
        </w:tc>
        <w:tc>
          <w:tcPr>
            <w:tcW w:w="2377" w:type="dxa"/>
            <w:tcBorders>
              <w:bottom w:val="single" w:sz="4" w:space="0" w:color="95B3D7" w:themeColor="accent1" w:themeTint="99"/>
            </w:tcBorders>
          </w:tcPr>
          <w:p w14:paraId="2E4821D5" w14:textId="664BB958" w:rsidR="00652D6F" w:rsidRPr="007F38A3" w:rsidRDefault="00FB22CE" w:rsidP="005D43C3">
            <w:pPr>
              <w:spacing w:line="360" w:lineRule="auto"/>
              <w:cnfStyle w:val="000000000000" w:firstRow="0" w:lastRow="0" w:firstColumn="0" w:lastColumn="0" w:oddVBand="0" w:evenVBand="0" w:oddHBand="0" w:evenHBand="0" w:firstRowFirstColumn="0" w:firstRowLastColumn="0" w:lastRowFirstColumn="0" w:lastRowLastColumn="0"/>
              <w:rPr>
                <w:b/>
                <w:bCs/>
                <w:i/>
                <w:iCs/>
              </w:rPr>
            </w:pPr>
            <w:r w:rsidRPr="007F38A3">
              <w:rPr>
                <w:b/>
                <w:bCs/>
                <w:i/>
                <w:iCs/>
              </w:rPr>
              <w:t>Medium</w:t>
            </w:r>
          </w:p>
        </w:tc>
        <w:tc>
          <w:tcPr>
            <w:tcW w:w="3634" w:type="dxa"/>
            <w:tcBorders>
              <w:bottom w:val="single" w:sz="4" w:space="0" w:color="95B3D7" w:themeColor="accent1" w:themeTint="99"/>
            </w:tcBorders>
          </w:tcPr>
          <w:p w14:paraId="2046B688" w14:textId="695AF558" w:rsidR="00652D6F" w:rsidRPr="007F38A3" w:rsidRDefault="00FB22CE" w:rsidP="005D43C3">
            <w:pPr>
              <w:spacing w:line="360" w:lineRule="auto"/>
              <w:cnfStyle w:val="000000000000" w:firstRow="0" w:lastRow="0" w:firstColumn="0" w:lastColumn="0" w:oddVBand="0" w:evenVBand="0" w:oddHBand="0" w:evenHBand="0" w:firstRowFirstColumn="0" w:firstRowLastColumn="0" w:lastRowFirstColumn="0" w:lastRowLastColumn="0"/>
            </w:pPr>
            <w:r w:rsidRPr="007F38A3">
              <w:t>With a hectic schedule, including other modules to work on,  I hope to answer the research question to the best of my abilities.</w:t>
            </w:r>
          </w:p>
        </w:tc>
      </w:tr>
    </w:tbl>
    <w:p w14:paraId="4DBA6E16" w14:textId="61796EBA" w:rsidR="00D15910" w:rsidRPr="007F38A3" w:rsidRDefault="00D15910" w:rsidP="005D43C3">
      <w:pPr>
        <w:rPr>
          <w:rFonts w:cs="Times New Roman"/>
        </w:rPr>
      </w:pPr>
      <w:r w:rsidRPr="007F38A3">
        <w:rPr>
          <w:rFonts w:cs="Times New Roman"/>
        </w:rPr>
        <w:br w:type="page"/>
      </w:r>
    </w:p>
    <w:p w14:paraId="4AAF864C" w14:textId="3E81627B" w:rsidR="00792265" w:rsidRPr="007F38A3" w:rsidRDefault="000E5D87" w:rsidP="005D43C3">
      <w:pPr>
        <w:pStyle w:val="Heading2"/>
        <w:rPr>
          <w:rFonts w:cs="Times New Roman"/>
          <w:sz w:val="28"/>
          <w:szCs w:val="28"/>
        </w:rPr>
      </w:pPr>
      <w:bookmarkStart w:id="49" w:name="_Toc432072138"/>
      <w:bookmarkStart w:id="50" w:name="_Toc73208415"/>
      <w:r>
        <w:rPr>
          <w:rFonts w:cs="Times New Roman"/>
          <w:sz w:val="28"/>
          <w:szCs w:val="28"/>
        </w:rPr>
        <w:lastRenderedPageBreak/>
        <w:t>4</w:t>
      </w:r>
      <w:r w:rsidR="00792265" w:rsidRPr="007F38A3">
        <w:rPr>
          <w:rFonts w:cs="Times New Roman"/>
          <w:sz w:val="28"/>
          <w:szCs w:val="28"/>
        </w:rPr>
        <w:t>.</w:t>
      </w:r>
      <w:bookmarkEnd w:id="49"/>
      <w:r w:rsidR="008104D2" w:rsidRPr="007F38A3">
        <w:rPr>
          <w:rFonts w:cs="Times New Roman"/>
          <w:sz w:val="28"/>
          <w:szCs w:val="28"/>
        </w:rPr>
        <w:t>6</w:t>
      </w:r>
      <w:r w:rsidR="00A02019" w:rsidRPr="007F38A3">
        <w:rPr>
          <w:rFonts w:cs="Times New Roman"/>
          <w:sz w:val="28"/>
          <w:szCs w:val="28"/>
        </w:rPr>
        <w:tab/>
      </w:r>
      <w:r w:rsidR="009D641B" w:rsidRPr="007F38A3">
        <w:rPr>
          <w:rFonts w:cs="Times New Roman"/>
          <w:sz w:val="28"/>
          <w:szCs w:val="28"/>
        </w:rPr>
        <w:t>Prototype</w:t>
      </w:r>
      <w:bookmarkEnd w:id="50"/>
    </w:p>
    <w:p w14:paraId="3FD7CD8B" w14:textId="25376058" w:rsidR="00D15910" w:rsidRPr="007F38A3" w:rsidRDefault="009D641B" w:rsidP="005D43C3">
      <w:pPr>
        <w:rPr>
          <w:rFonts w:cs="Times New Roman"/>
        </w:rPr>
      </w:pPr>
      <w:r w:rsidRPr="007F38A3">
        <w:rPr>
          <w:rFonts w:cs="Times New Roman"/>
        </w:rPr>
        <w:t xml:space="preserve">A tutorial on the steps taken through a previous example </w:t>
      </w:r>
      <w:r w:rsidR="00A02019" w:rsidRPr="007F38A3">
        <w:rPr>
          <w:rFonts w:cs="Times New Roman"/>
        </w:rPr>
        <w:t xml:space="preserve">by Salim Zubair </w:t>
      </w:r>
      <w:r w:rsidRPr="007F38A3">
        <w:rPr>
          <w:rFonts w:cs="Times New Roman"/>
        </w:rPr>
        <w:t>on the American Billboard charts</w:t>
      </w:r>
      <w:r w:rsidR="001222D5" w:rsidRPr="007F38A3">
        <w:rPr>
          <w:rFonts w:cs="Times New Roman"/>
        </w:rPr>
        <w:t xml:space="preserve"> </w:t>
      </w:r>
      <w:r w:rsidR="001222D5" w:rsidRPr="007F38A3">
        <w:rPr>
          <w:rFonts w:cs="Times New Roman"/>
        </w:rPr>
        <w:fldChar w:fldCharType="begin"/>
      </w:r>
      <w:r w:rsidR="001222D5" w:rsidRPr="007F38A3">
        <w:rPr>
          <w:rFonts w:cs="Times New Roman"/>
        </w:rPr>
        <w:instrText xml:space="preserve"> ADDIN ZOTERO_ITEM CSL_CITATION {"citationID":"8qR88pnj","properties":{"formattedCitation":"(salimzubair/lyric-sentiment: Sentiment analysis of all songs that entered the Billboard Hot 100 charts from 1958-2019, n.d.)","plainCitation":"(salimzubair/lyric-sentiment: Sentiment analysis of all songs that entered the Billboard Hot 100 charts from 1958-2019, n.d.)","noteIndex":0},"citationItems":[{"id":187,"uris":["http://zotero.org/users/7056409/items/UALVS6HH"],"uri":["http://zotero.org/users/7056409/items/UALVS6HH"],"itemData":{"id":187,"type":"personal_communication","title":"salimzubair/lyric-sentiment: Sentiment analysis of all songs that entered the Billboard Hot 100 charts from 1958-2019","URL":"https://github.com/salimzubair/lyric-sentiment"}}],"schema":"https://github.com/citation-style-language/schema/raw/master/csl-citation.json"} </w:instrText>
      </w:r>
      <w:r w:rsidR="001222D5" w:rsidRPr="007F38A3">
        <w:rPr>
          <w:rFonts w:cs="Times New Roman"/>
        </w:rPr>
        <w:fldChar w:fldCharType="separate"/>
      </w:r>
      <w:r w:rsidR="001222D5" w:rsidRPr="007F38A3">
        <w:rPr>
          <w:rFonts w:cs="Times New Roman"/>
        </w:rPr>
        <w:t>(salimzubair/lyric-sentiment: Sentiment analysis of all songs that entered the Billboard Hot 100 charts from 1958-2019, n.d.)</w:t>
      </w:r>
      <w:r w:rsidR="001222D5" w:rsidRPr="007F38A3">
        <w:rPr>
          <w:rFonts w:cs="Times New Roman"/>
        </w:rPr>
        <w:fldChar w:fldCharType="end"/>
      </w:r>
      <w:r w:rsidRPr="007F38A3">
        <w:rPr>
          <w:rFonts w:cs="Times New Roman"/>
        </w:rPr>
        <w:t>.</w:t>
      </w:r>
    </w:p>
    <w:tbl>
      <w:tblPr>
        <w:tblStyle w:val="PlainTable1"/>
        <w:tblW w:w="0" w:type="auto"/>
        <w:tblLook w:val="04A0" w:firstRow="1" w:lastRow="0" w:firstColumn="1" w:lastColumn="0" w:noHBand="0" w:noVBand="1"/>
      </w:tblPr>
      <w:tblGrid>
        <w:gridCol w:w="3193"/>
        <w:gridCol w:w="2340"/>
        <w:gridCol w:w="1810"/>
      </w:tblGrid>
      <w:tr w:rsidR="00D15910" w:rsidRPr="007F38A3" w14:paraId="1F0E91F4" w14:textId="77777777" w:rsidTr="003B7CE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3" w:type="dxa"/>
            <w:hideMark/>
          </w:tcPr>
          <w:p w14:paraId="70347850" w14:textId="77777777" w:rsidR="00D15910" w:rsidRPr="007F38A3" w:rsidRDefault="00D15910" w:rsidP="005D43C3">
            <w:pPr>
              <w:spacing w:line="360" w:lineRule="auto"/>
              <w:jc w:val="center"/>
              <w:rPr>
                <w:b w:val="0"/>
                <w:sz w:val="24"/>
                <w:szCs w:val="24"/>
              </w:rPr>
            </w:pPr>
            <w:r w:rsidRPr="007F38A3">
              <w:rPr>
                <w:b w:val="0"/>
                <w:sz w:val="24"/>
                <w:szCs w:val="24"/>
              </w:rPr>
              <w:t>Prototype</w:t>
            </w:r>
          </w:p>
        </w:tc>
        <w:tc>
          <w:tcPr>
            <w:tcW w:w="2340" w:type="dxa"/>
            <w:hideMark/>
          </w:tcPr>
          <w:p w14:paraId="27F89B90" w14:textId="77777777" w:rsidR="00D15910" w:rsidRPr="007F38A3" w:rsidRDefault="00D15910" w:rsidP="005D43C3">
            <w:pPr>
              <w:spacing w:line="360" w:lineRule="auto"/>
              <w:jc w:val="center"/>
              <w:cnfStyle w:val="100000000000" w:firstRow="1" w:lastRow="0" w:firstColumn="0" w:lastColumn="0" w:oddVBand="0" w:evenVBand="0" w:oddHBand="0" w:evenHBand="0" w:firstRowFirstColumn="0" w:firstRowLastColumn="0" w:lastRowFirstColumn="0" w:lastRowLastColumn="0"/>
              <w:rPr>
                <w:b w:val="0"/>
                <w:sz w:val="24"/>
                <w:szCs w:val="24"/>
              </w:rPr>
            </w:pPr>
            <w:r w:rsidRPr="007F38A3">
              <w:rPr>
                <w:b w:val="0"/>
                <w:sz w:val="24"/>
                <w:szCs w:val="24"/>
              </w:rPr>
              <w:t>Start Date</w:t>
            </w:r>
          </w:p>
        </w:tc>
        <w:tc>
          <w:tcPr>
            <w:tcW w:w="1810" w:type="dxa"/>
            <w:hideMark/>
          </w:tcPr>
          <w:p w14:paraId="07749897" w14:textId="77777777" w:rsidR="00D15910" w:rsidRPr="007F38A3" w:rsidRDefault="00D15910" w:rsidP="005D43C3">
            <w:pPr>
              <w:spacing w:line="360" w:lineRule="auto"/>
              <w:jc w:val="center"/>
              <w:cnfStyle w:val="100000000000" w:firstRow="1" w:lastRow="0" w:firstColumn="0" w:lastColumn="0" w:oddVBand="0" w:evenVBand="0" w:oddHBand="0" w:evenHBand="0" w:firstRowFirstColumn="0" w:firstRowLastColumn="0" w:lastRowFirstColumn="0" w:lastRowLastColumn="0"/>
              <w:rPr>
                <w:b w:val="0"/>
                <w:sz w:val="24"/>
                <w:szCs w:val="24"/>
              </w:rPr>
            </w:pPr>
            <w:r w:rsidRPr="007F38A3">
              <w:rPr>
                <w:b w:val="0"/>
                <w:sz w:val="24"/>
                <w:szCs w:val="24"/>
              </w:rPr>
              <w:t>Finish Date</w:t>
            </w:r>
          </w:p>
        </w:tc>
      </w:tr>
      <w:tr w:rsidR="00D15910" w:rsidRPr="007F38A3" w14:paraId="73EA2BC4" w14:textId="77777777" w:rsidTr="003B7C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3" w:type="dxa"/>
            <w:hideMark/>
          </w:tcPr>
          <w:p w14:paraId="0D0200DB" w14:textId="77777777" w:rsidR="00D15910" w:rsidRPr="007F38A3" w:rsidRDefault="00D15910" w:rsidP="005D43C3">
            <w:pPr>
              <w:spacing w:line="360" w:lineRule="auto"/>
              <w:jc w:val="center"/>
              <w:rPr>
                <w:sz w:val="24"/>
                <w:szCs w:val="24"/>
              </w:rPr>
            </w:pPr>
            <w:r w:rsidRPr="007F38A3">
              <w:rPr>
                <w:sz w:val="24"/>
                <w:szCs w:val="24"/>
              </w:rPr>
              <w:t>1</w:t>
            </w:r>
          </w:p>
        </w:tc>
        <w:tc>
          <w:tcPr>
            <w:tcW w:w="2340" w:type="dxa"/>
            <w:hideMark/>
          </w:tcPr>
          <w:p w14:paraId="20E7826A" w14:textId="5F5AA4E2" w:rsidR="00D15910" w:rsidRPr="007F38A3" w:rsidRDefault="00F512D8" w:rsidP="005D43C3">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23/11/2020</w:t>
            </w:r>
            <w:r w:rsidR="00D15910" w:rsidRPr="007F38A3">
              <w:rPr>
                <w:sz w:val="24"/>
                <w:szCs w:val="24"/>
              </w:rPr>
              <w:t xml:space="preserve"> </w:t>
            </w:r>
          </w:p>
        </w:tc>
        <w:tc>
          <w:tcPr>
            <w:tcW w:w="1810" w:type="dxa"/>
            <w:hideMark/>
          </w:tcPr>
          <w:p w14:paraId="6C82E077" w14:textId="425753E0" w:rsidR="00D15910" w:rsidRPr="007F38A3" w:rsidRDefault="00F512D8" w:rsidP="005D43C3">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17/12/2020</w:t>
            </w:r>
          </w:p>
        </w:tc>
      </w:tr>
    </w:tbl>
    <w:p w14:paraId="799DE5D3" w14:textId="77777777" w:rsidR="00D15910" w:rsidRPr="007F38A3" w:rsidRDefault="00D15910" w:rsidP="005D43C3">
      <w:pPr>
        <w:rPr>
          <w:lang w:eastAsia="en-IE"/>
        </w:rPr>
      </w:pPr>
      <w:r w:rsidRPr="007F38A3">
        <w:rPr>
          <w:lang w:eastAsia="en-IE"/>
        </w:rPr>
        <w:tab/>
      </w:r>
    </w:p>
    <w:tbl>
      <w:tblPr>
        <w:tblStyle w:val="PlainTable1"/>
        <w:tblW w:w="0" w:type="auto"/>
        <w:tblLook w:val="04A0" w:firstRow="1" w:lastRow="0" w:firstColumn="1" w:lastColumn="0" w:noHBand="0" w:noVBand="1"/>
      </w:tblPr>
      <w:tblGrid>
        <w:gridCol w:w="1365"/>
        <w:gridCol w:w="4960"/>
        <w:gridCol w:w="2130"/>
      </w:tblGrid>
      <w:tr w:rsidR="00D15910" w:rsidRPr="007F38A3" w14:paraId="302BA2AB" w14:textId="77777777" w:rsidTr="003B7CE2">
        <w:trPr>
          <w:cnfStyle w:val="100000000000" w:firstRow="1" w:lastRow="0" w:firstColumn="0" w:lastColumn="0" w:oddVBand="0" w:evenVBand="0" w:oddHBand="0"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1365" w:type="dxa"/>
            <w:hideMark/>
          </w:tcPr>
          <w:p w14:paraId="3986D7F3" w14:textId="7A9FEA64" w:rsidR="00D15910" w:rsidRPr="007F38A3" w:rsidRDefault="00D15910" w:rsidP="005D43C3">
            <w:pPr>
              <w:spacing w:line="360" w:lineRule="auto"/>
              <w:rPr>
                <w:b w:val="0"/>
                <w:sz w:val="24"/>
                <w:szCs w:val="24"/>
              </w:rPr>
            </w:pPr>
            <w:r w:rsidRPr="007F38A3">
              <w:rPr>
                <w:b w:val="0"/>
                <w:sz w:val="24"/>
                <w:szCs w:val="24"/>
              </w:rPr>
              <w:t xml:space="preserve">Task </w:t>
            </w:r>
            <w:r w:rsidR="00B5130A" w:rsidRPr="007F38A3">
              <w:rPr>
                <w:b w:val="0"/>
                <w:sz w:val="24"/>
                <w:szCs w:val="24"/>
              </w:rPr>
              <w:t>ID</w:t>
            </w:r>
          </w:p>
        </w:tc>
        <w:tc>
          <w:tcPr>
            <w:tcW w:w="4960" w:type="dxa"/>
            <w:hideMark/>
          </w:tcPr>
          <w:p w14:paraId="05174858" w14:textId="55B2A8B7" w:rsidR="00D15910" w:rsidRPr="007F38A3" w:rsidRDefault="00D15910" w:rsidP="005D43C3">
            <w:pPr>
              <w:spacing w:line="360" w:lineRule="auto"/>
              <w:cnfStyle w:val="100000000000" w:firstRow="1" w:lastRow="0" w:firstColumn="0" w:lastColumn="0" w:oddVBand="0" w:evenVBand="0" w:oddHBand="0" w:evenHBand="0" w:firstRowFirstColumn="0" w:firstRowLastColumn="0" w:lastRowFirstColumn="0" w:lastRowLastColumn="0"/>
              <w:rPr>
                <w:b w:val="0"/>
                <w:sz w:val="24"/>
                <w:szCs w:val="24"/>
              </w:rPr>
            </w:pPr>
            <w:r w:rsidRPr="007F38A3">
              <w:rPr>
                <w:b w:val="0"/>
                <w:sz w:val="24"/>
                <w:szCs w:val="24"/>
              </w:rPr>
              <w:t>De</w:t>
            </w:r>
            <w:r w:rsidR="00B5130A" w:rsidRPr="007F38A3">
              <w:rPr>
                <w:b w:val="0"/>
                <w:sz w:val="24"/>
                <w:szCs w:val="24"/>
              </w:rPr>
              <w:t>scription</w:t>
            </w:r>
          </w:p>
        </w:tc>
        <w:tc>
          <w:tcPr>
            <w:tcW w:w="2130" w:type="dxa"/>
            <w:hideMark/>
          </w:tcPr>
          <w:p w14:paraId="693EFAE2" w14:textId="77777777" w:rsidR="00D15910" w:rsidRPr="007F38A3" w:rsidRDefault="00D15910" w:rsidP="005D43C3">
            <w:pPr>
              <w:spacing w:line="360" w:lineRule="auto"/>
              <w:cnfStyle w:val="100000000000" w:firstRow="1" w:lastRow="0" w:firstColumn="0" w:lastColumn="0" w:oddVBand="0" w:evenVBand="0" w:oddHBand="0" w:evenHBand="0" w:firstRowFirstColumn="0" w:firstRowLastColumn="0" w:lastRowFirstColumn="0" w:lastRowLastColumn="0"/>
              <w:rPr>
                <w:b w:val="0"/>
                <w:sz w:val="24"/>
                <w:szCs w:val="24"/>
              </w:rPr>
            </w:pPr>
            <w:r w:rsidRPr="007F38A3">
              <w:rPr>
                <w:b w:val="0"/>
                <w:sz w:val="24"/>
                <w:szCs w:val="24"/>
              </w:rPr>
              <w:t>Status</w:t>
            </w:r>
          </w:p>
        </w:tc>
      </w:tr>
      <w:tr w:rsidR="00D15910" w:rsidRPr="007F38A3" w14:paraId="52558338" w14:textId="77777777" w:rsidTr="003B7CE2">
        <w:trPr>
          <w:cnfStyle w:val="000000100000" w:firstRow="0" w:lastRow="0" w:firstColumn="0" w:lastColumn="0" w:oddVBand="0" w:evenVBand="0" w:oddHBand="1" w:evenHBand="0" w:firstRowFirstColumn="0" w:firstRowLastColumn="0" w:lastRowFirstColumn="0" w:lastRowLastColumn="0"/>
          <w:trHeight w:val="471"/>
        </w:trPr>
        <w:tc>
          <w:tcPr>
            <w:cnfStyle w:val="001000000000" w:firstRow="0" w:lastRow="0" w:firstColumn="1" w:lastColumn="0" w:oddVBand="0" w:evenVBand="0" w:oddHBand="0" w:evenHBand="0" w:firstRowFirstColumn="0" w:firstRowLastColumn="0" w:lastRowFirstColumn="0" w:lastRowLastColumn="0"/>
            <w:tcW w:w="1365" w:type="dxa"/>
            <w:hideMark/>
          </w:tcPr>
          <w:p w14:paraId="150C498C" w14:textId="77777777" w:rsidR="00D15910" w:rsidRPr="007F38A3" w:rsidRDefault="00D15910" w:rsidP="005D43C3">
            <w:pPr>
              <w:spacing w:line="360" w:lineRule="auto"/>
              <w:rPr>
                <w:sz w:val="24"/>
                <w:szCs w:val="24"/>
              </w:rPr>
            </w:pPr>
            <w:r w:rsidRPr="007F38A3">
              <w:rPr>
                <w:sz w:val="24"/>
                <w:szCs w:val="24"/>
              </w:rPr>
              <w:t>1</w:t>
            </w:r>
          </w:p>
        </w:tc>
        <w:tc>
          <w:tcPr>
            <w:tcW w:w="4960" w:type="dxa"/>
            <w:hideMark/>
          </w:tcPr>
          <w:p w14:paraId="136E4805" w14:textId="3FB12A7A" w:rsidR="00D15910" w:rsidRPr="007F38A3" w:rsidRDefault="0074567F"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Researched example projects</w:t>
            </w:r>
          </w:p>
        </w:tc>
        <w:tc>
          <w:tcPr>
            <w:tcW w:w="2130" w:type="dxa"/>
            <w:hideMark/>
          </w:tcPr>
          <w:p w14:paraId="08CD9839" w14:textId="77777777" w:rsidR="00D15910" w:rsidRPr="007F38A3" w:rsidRDefault="00D15910"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Complete</w:t>
            </w:r>
          </w:p>
        </w:tc>
      </w:tr>
      <w:tr w:rsidR="0074567F" w:rsidRPr="007F38A3" w14:paraId="1A786DD3" w14:textId="77777777" w:rsidTr="003B7CE2">
        <w:trPr>
          <w:trHeight w:val="471"/>
        </w:trPr>
        <w:tc>
          <w:tcPr>
            <w:cnfStyle w:val="001000000000" w:firstRow="0" w:lastRow="0" w:firstColumn="1" w:lastColumn="0" w:oddVBand="0" w:evenVBand="0" w:oddHBand="0" w:evenHBand="0" w:firstRowFirstColumn="0" w:firstRowLastColumn="0" w:lastRowFirstColumn="0" w:lastRowLastColumn="0"/>
            <w:tcW w:w="1365" w:type="dxa"/>
          </w:tcPr>
          <w:p w14:paraId="029E1C09" w14:textId="1919F3C9" w:rsidR="0074567F" w:rsidRPr="007F38A3" w:rsidRDefault="0074567F" w:rsidP="005D43C3">
            <w:pPr>
              <w:spacing w:line="360" w:lineRule="auto"/>
            </w:pPr>
            <w:r w:rsidRPr="007F38A3">
              <w:t>2</w:t>
            </w:r>
          </w:p>
        </w:tc>
        <w:tc>
          <w:tcPr>
            <w:tcW w:w="4960" w:type="dxa"/>
          </w:tcPr>
          <w:p w14:paraId="06A641AA" w14:textId="4658CE12" w:rsidR="0074567F" w:rsidRPr="007F38A3" w:rsidRDefault="0074567F" w:rsidP="005D43C3">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7F38A3">
              <w:rPr>
                <w:sz w:val="24"/>
                <w:szCs w:val="24"/>
              </w:rPr>
              <w:t>Saved necessary files from GitHub</w:t>
            </w:r>
            <w:r w:rsidR="00796547" w:rsidRPr="007F38A3">
              <w:rPr>
                <w:sz w:val="24"/>
                <w:szCs w:val="24"/>
              </w:rPr>
              <w:t xml:space="preserve"> and data.world</w:t>
            </w:r>
          </w:p>
        </w:tc>
        <w:tc>
          <w:tcPr>
            <w:tcW w:w="2130" w:type="dxa"/>
          </w:tcPr>
          <w:p w14:paraId="3331D9AC" w14:textId="0215C50F" w:rsidR="0074567F" w:rsidRPr="007F38A3" w:rsidRDefault="0074567F" w:rsidP="005D43C3">
            <w:pPr>
              <w:spacing w:line="360" w:lineRule="auto"/>
              <w:cnfStyle w:val="000000000000" w:firstRow="0" w:lastRow="0" w:firstColumn="0" w:lastColumn="0" w:oddVBand="0" w:evenVBand="0" w:oddHBand="0" w:evenHBand="0" w:firstRowFirstColumn="0" w:firstRowLastColumn="0" w:lastRowFirstColumn="0" w:lastRowLastColumn="0"/>
            </w:pPr>
            <w:r w:rsidRPr="007F38A3">
              <w:rPr>
                <w:sz w:val="24"/>
                <w:szCs w:val="24"/>
              </w:rPr>
              <w:t>Complete</w:t>
            </w:r>
          </w:p>
        </w:tc>
      </w:tr>
      <w:tr w:rsidR="0074567F" w:rsidRPr="007F38A3" w14:paraId="2BCDE56A" w14:textId="77777777" w:rsidTr="003B7CE2">
        <w:trPr>
          <w:cnfStyle w:val="000000100000" w:firstRow="0" w:lastRow="0" w:firstColumn="0" w:lastColumn="0" w:oddVBand="0" w:evenVBand="0" w:oddHBand="1" w:evenHBand="0" w:firstRowFirstColumn="0" w:firstRowLastColumn="0" w:lastRowFirstColumn="0" w:lastRowLastColumn="0"/>
          <w:trHeight w:val="471"/>
        </w:trPr>
        <w:tc>
          <w:tcPr>
            <w:cnfStyle w:val="001000000000" w:firstRow="0" w:lastRow="0" w:firstColumn="1" w:lastColumn="0" w:oddVBand="0" w:evenVBand="0" w:oddHBand="0" w:evenHBand="0" w:firstRowFirstColumn="0" w:firstRowLastColumn="0" w:lastRowFirstColumn="0" w:lastRowLastColumn="0"/>
            <w:tcW w:w="1365" w:type="dxa"/>
          </w:tcPr>
          <w:p w14:paraId="0E269CAB" w14:textId="565B208F" w:rsidR="0074567F" w:rsidRPr="007F38A3" w:rsidRDefault="0074567F" w:rsidP="005D43C3">
            <w:pPr>
              <w:spacing w:line="360" w:lineRule="auto"/>
            </w:pPr>
            <w:r w:rsidRPr="007F38A3">
              <w:t>3</w:t>
            </w:r>
          </w:p>
        </w:tc>
        <w:tc>
          <w:tcPr>
            <w:tcW w:w="4960" w:type="dxa"/>
          </w:tcPr>
          <w:p w14:paraId="7A5508F6" w14:textId="0485BF0D" w:rsidR="0074567F" w:rsidRPr="007F38A3" w:rsidRDefault="0074567F" w:rsidP="005D43C3">
            <w:pPr>
              <w:spacing w:line="360" w:lineRule="auto"/>
              <w:cnfStyle w:val="000000100000" w:firstRow="0" w:lastRow="0" w:firstColumn="0" w:lastColumn="0" w:oddVBand="0" w:evenVBand="0" w:oddHBand="1" w:evenHBand="0" w:firstRowFirstColumn="0" w:firstRowLastColumn="0" w:lastRowFirstColumn="0" w:lastRowLastColumn="0"/>
            </w:pPr>
            <w:r w:rsidRPr="007F38A3">
              <w:rPr>
                <w:sz w:val="24"/>
                <w:szCs w:val="24"/>
              </w:rPr>
              <w:t>Created notebook in Google Colab</w:t>
            </w:r>
          </w:p>
        </w:tc>
        <w:tc>
          <w:tcPr>
            <w:tcW w:w="2130" w:type="dxa"/>
          </w:tcPr>
          <w:p w14:paraId="2B45B217" w14:textId="479629E0" w:rsidR="0074567F" w:rsidRPr="007F38A3" w:rsidRDefault="0074567F" w:rsidP="005D43C3">
            <w:pPr>
              <w:spacing w:line="360" w:lineRule="auto"/>
              <w:cnfStyle w:val="000000100000" w:firstRow="0" w:lastRow="0" w:firstColumn="0" w:lastColumn="0" w:oddVBand="0" w:evenVBand="0" w:oddHBand="1" w:evenHBand="0" w:firstRowFirstColumn="0" w:firstRowLastColumn="0" w:lastRowFirstColumn="0" w:lastRowLastColumn="0"/>
            </w:pPr>
            <w:r w:rsidRPr="007F38A3">
              <w:rPr>
                <w:sz w:val="24"/>
                <w:szCs w:val="24"/>
              </w:rPr>
              <w:t>Complete</w:t>
            </w:r>
          </w:p>
        </w:tc>
      </w:tr>
      <w:tr w:rsidR="00D15910" w:rsidRPr="007F38A3" w14:paraId="1B536FC7" w14:textId="77777777" w:rsidTr="003B7CE2">
        <w:trPr>
          <w:trHeight w:val="471"/>
        </w:trPr>
        <w:tc>
          <w:tcPr>
            <w:cnfStyle w:val="001000000000" w:firstRow="0" w:lastRow="0" w:firstColumn="1" w:lastColumn="0" w:oddVBand="0" w:evenVBand="0" w:oddHBand="0" w:evenHBand="0" w:firstRowFirstColumn="0" w:firstRowLastColumn="0" w:lastRowFirstColumn="0" w:lastRowLastColumn="0"/>
            <w:tcW w:w="1365" w:type="dxa"/>
          </w:tcPr>
          <w:p w14:paraId="1D92F459" w14:textId="1905C264" w:rsidR="00D15910" w:rsidRPr="007F38A3" w:rsidRDefault="0074567F" w:rsidP="005D43C3">
            <w:pPr>
              <w:spacing w:line="360" w:lineRule="auto"/>
              <w:rPr>
                <w:sz w:val="24"/>
                <w:szCs w:val="24"/>
              </w:rPr>
            </w:pPr>
            <w:r w:rsidRPr="007F38A3">
              <w:rPr>
                <w:sz w:val="24"/>
                <w:szCs w:val="24"/>
              </w:rPr>
              <w:t>4</w:t>
            </w:r>
          </w:p>
        </w:tc>
        <w:tc>
          <w:tcPr>
            <w:tcW w:w="4960" w:type="dxa"/>
          </w:tcPr>
          <w:p w14:paraId="29B4BD05" w14:textId="09E2C351" w:rsidR="00D15910" w:rsidRPr="007F38A3" w:rsidRDefault="00D15910" w:rsidP="005D43C3">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7F38A3">
              <w:rPr>
                <w:sz w:val="24"/>
                <w:szCs w:val="24"/>
              </w:rPr>
              <w:t xml:space="preserve">Import </w:t>
            </w:r>
            <w:r w:rsidR="0074567F" w:rsidRPr="007F38A3">
              <w:rPr>
                <w:sz w:val="24"/>
                <w:szCs w:val="24"/>
              </w:rPr>
              <w:t>required modules and packages</w:t>
            </w:r>
            <w:r w:rsidRPr="007F38A3">
              <w:rPr>
                <w:sz w:val="24"/>
                <w:szCs w:val="24"/>
              </w:rPr>
              <w:t xml:space="preserve"> for </w:t>
            </w:r>
            <w:r w:rsidR="0074567F" w:rsidRPr="007F38A3">
              <w:rPr>
                <w:sz w:val="24"/>
                <w:szCs w:val="24"/>
              </w:rPr>
              <w:t>Python code language:</w:t>
            </w:r>
          </w:p>
          <w:p w14:paraId="15C4359F" w14:textId="0A7B05E3" w:rsidR="00D15910" w:rsidRPr="007F38A3" w:rsidRDefault="00E04078" w:rsidP="005D43C3">
            <w:pPr>
              <w:pStyle w:val="ListParagraph"/>
              <w:numPr>
                <w:ilvl w:val="0"/>
                <w:numId w:val="1"/>
              </w:numPr>
              <w:spacing w:after="0"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7F38A3">
              <w:rPr>
                <w:sz w:val="24"/>
                <w:szCs w:val="24"/>
              </w:rPr>
              <w:t>lyricsgenius</w:t>
            </w:r>
          </w:p>
          <w:p w14:paraId="2349CF35" w14:textId="0117B8FC" w:rsidR="00D15910" w:rsidRPr="007F38A3" w:rsidRDefault="00E04078" w:rsidP="005D43C3">
            <w:pPr>
              <w:pStyle w:val="ListParagraph"/>
              <w:numPr>
                <w:ilvl w:val="0"/>
                <w:numId w:val="1"/>
              </w:numPr>
              <w:spacing w:after="0"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7F38A3">
              <w:rPr>
                <w:noProof/>
                <w:sz w:val="24"/>
                <w:szCs w:val="24"/>
              </w:rPr>
              <w:t>textblob</w:t>
            </w:r>
          </w:p>
          <w:p w14:paraId="619EF1CE" w14:textId="180E1FD9" w:rsidR="00D15910" w:rsidRPr="007F38A3" w:rsidRDefault="00E04078" w:rsidP="005D43C3">
            <w:pPr>
              <w:pStyle w:val="ListParagraph"/>
              <w:numPr>
                <w:ilvl w:val="0"/>
                <w:numId w:val="1"/>
              </w:numPr>
              <w:spacing w:after="0"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7F38A3">
              <w:rPr>
                <w:sz w:val="24"/>
                <w:szCs w:val="24"/>
              </w:rPr>
              <w:t>spacy</w:t>
            </w:r>
          </w:p>
          <w:p w14:paraId="29AF459A" w14:textId="3B9C0480" w:rsidR="00D15910" w:rsidRPr="007F38A3" w:rsidRDefault="00E04078" w:rsidP="005D43C3">
            <w:pPr>
              <w:pStyle w:val="ListParagraph"/>
              <w:numPr>
                <w:ilvl w:val="0"/>
                <w:numId w:val="1"/>
              </w:numPr>
              <w:spacing w:after="0"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7F38A3">
              <w:rPr>
                <w:sz w:val="24"/>
                <w:szCs w:val="24"/>
              </w:rPr>
              <w:t>nltk</w:t>
            </w:r>
          </w:p>
          <w:p w14:paraId="440DEFA6" w14:textId="14955467" w:rsidR="00D15910" w:rsidRPr="007F38A3" w:rsidRDefault="00E04078" w:rsidP="005D43C3">
            <w:pPr>
              <w:pStyle w:val="ListParagraph"/>
              <w:numPr>
                <w:ilvl w:val="0"/>
                <w:numId w:val="1"/>
              </w:numPr>
              <w:spacing w:after="0"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7F38A3">
              <w:rPr>
                <w:sz w:val="24"/>
                <w:szCs w:val="24"/>
              </w:rPr>
              <w:t>pandas</w:t>
            </w:r>
          </w:p>
        </w:tc>
        <w:tc>
          <w:tcPr>
            <w:tcW w:w="2130" w:type="dxa"/>
          </w:tcPr>
          <w:p w14:paraId="65AF90D0" w14:textId="77777777" w:rsidR="00D15910" w:rsidRPr="007F38A3" w:rsidRDefault="00D15910" w:rsidP="005D43C3">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7F38A3">
              <w:rPr>
                <w:sz w:val="24"/>
                <w:szCs w:val="24"/>
              </w:rPr>
              <w:t>Complete</w:t>
            </w:r>
          </w:p>
        </w:tc>
      </w:tr>
      <w:tr w:rsidR="00D15910" w:rsidRPr="007F38A3" w14:paraId="1C447A8C" w14:textId="77777777" w:rsidTr="003B7CE2">
        <w:trPr>
          <w:cnfStyle w:val="000000100000" w:firstRow="0" w:lastRow="0" w:firstColumn="0" w:lastColumn="0" w:oddVBand="0" w:evenVBand="0" w:oddHBand="1" w:evenHBand="0" w:firstRowFirstColumn="0" w:firstRowLastColumn="0" w:lastRowFirstColumn="0" w:lastRowLastColumn="0"/>
          <w:trHeight w:val="471"/>
        </w:trPr>
        <w:tc>
          <w:tcPr>
            <w:cnfStyle w:val="001000000000" w:firstRow="0" w:lastRow="0" w:firstColumn="1" w:lastColumn="0" w:oddVBand="0" w:evenVBand="0" w:oddHBand="0" w:evenHBand="0" w:firstRowFirstColumn="0" w:firstRowLastColumn="0" w:lastRowFirstColumn="0" w:lastRowLastColumn="0"/>
            <w:tcW w:w="1365" w:type="dxa"/>
          </w:tcPr>
          <w:p w14:paraId="6AF3F491" w14:textId="46C99827" w:rsidR="00D15910" w:rsidRPr="007F38A3" w:rsidRDefault="009B66F6" w:rsidP="005D43C3">
            <w:pPr>
              <w:spacing w:line="360" w:lineRule="auto"/>
              <w:rPr>
                <w:sz w:val="24"/>
                <w:szCs w:val="24"/>
              </w:rPr>
            </w:pPr>
            <w:r w:rsidRPr="007F38A3">
              <w:rPr>
                <w:sz w:val="24"/>
                <w:szCs w:val="24"/>
              </w:rPr>
              <w:t>5</w:t>
            </w:r>
          </w:p>
        </w:tc>
        <w:tc>
          <w:tcPr>
            <w:tcW w:w="4960" w:type="dxa"/>
          </w:tcPr>
          <w:p w14:paraId="2BFA3F43" w14:textId="09B496B2" w:rsidR="00D15910" w:rsidRPr="007F38A3" w:rsidRDefault="00E04078"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First few runs of code</w:t>
            </w:r>
          </w:p>
        </w:tc>
        <w:tc>
          <w:tcPr>
            <w:tcW w:w="2130" w:type="dxa"/>
          </w:tcPr>
          <w:p w14:paraId="3A59A610" w14:textId="5A56AC55" w:rsidR="00D15910" w:rsidRPr="007F38A3" w:rsidRDefault="00E04078"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Inc</w:t>
            </w:r>
            <w:r w:rsidR="00D15910" w:rsidRPr="007F38A3">
              <w:rPr>
                <w:sz w:val="24"/>
                <w:szCs w:val="24"/>
              </w:rPr>
              <w:t>omplete</w:t>
            </w:r>
          </w:p>
        </w:tc>
      </w:tr>
      <w:tr w:rsidR="00D15910" w:rsidRPr="007F38A3" w14:paraId="5F739DF1" w14:textId="77777777" w:rsidTr="003B7CE2">
        <w:trPr>
          <w:trHeight w:val="471"/>
        </w:trPr>
        <w:tc>
          <w:tcPr>
            <w:cnfStyle w:val="001000000000" w:firstRow="0" w:lastRow="0" w:firstColumn="1" w:lastColumn="0" w:oddVBand="0" w:evenVBand="0" w:oddHBand="0" w:evenHBand="0" w:firstRowFirstColumn="0" w:firstRowLastColumn="0" w:lastRowFirstColumn="0" w:lastRowLastColumn="0"/>
            <w:tcW w:w="1365" w:type="dxa"/>
          </w:tcPr>
          <w:p w14:paraId="0A1E1252" w14:textId="0B9E3F8E" w:rsidR="00D15910" w:rsidRPr="007F38A3" w:rsidRDefault="009B66F6" w:rsidP="005D43C3">
            <w:pPr>
              <w:spacing w:line="360" w:lineRule="auto"/>
              <w:rPr>
                <w:sz w:val="24"/>
                <w:szCs w:val="24"/>
              </w:rPr>
            </w:pPr>
            <w:r w:rsidRPr="007F38A3">
              <w:rPr>
                <w:sz w:val="24"/>
                <w:szCs w:val="24"/>
              </w:rPr>
              <w:t>6</w:t>
            </w:r>
          </w:p>
        </w:tc>
        <w:tc>
          <w:tcPr>
            <w:tcW w:w="4960" w:type="dxa"/>
          </w:tcPr>
          <w:p w14:paraId="39F8D2CA" w14:textId="254EA760" w:rsidR="00D15910" w:rsidRPr="007F38A3" w:rsidRDefault="00E04078" w:rsidP="005D43C3">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7F38A3">
              <w:rPr>
                <w:sz w:val="24"/>
                <w:szCs w:val="24"/>
              </w:rPr>
              <w:t>Modified code snippets to eradicate errors</w:t>
            </w:r>
            <w:r w:rsidR="009B66F6" w:rsidRPr="007F38A3">
              <w:rPr>
                <w:sz w:val="24"/>
                <w:szCs w:val="24"/>
              </w:rPr>
              <w:t xml:space="preserve"> and improve process</w:t>
            </w:r>
            <w:r w:rsidRPr="007F38A3">
              <w:rPr>
                <w:sz w:val="24"/>
                <w:szCs w:val="24"/>
              </w:rPr>
              <w:t>, such as:</w:t>
            </w:r>
          </w:p>
          <w:p w14:paraId="6A3F02AF" w14:textId="77777777" w:rsidR="00E04078" w:rsidRPr="007F38A3" w:rsidRDefault="00E04078" w:rsidP="005D43C3">
            <w:pPr>
              <w:pStyle w:val="ListParagraph"/>
              <w:numPr>
                <w:ilvl w:val="0"/>
                <w:numId w:val="2"/>
              </w:numPr>
              <w:spacing w:after="0" w:line="360" w:lineRule="auto"/>
              <w:cnfStyle w:val="000000000000" w:firstRow="0" w:lastRow="0" w:firstColumn="0" w:lastColumn="0" w:oddVBand="0" w:evenVBand="0" w:oddHBand="0" w:evenHBand="0" w:firstRowFirstColumn="0" w:firstRowLastColumn="0" w:lastRowFirstColumn="0" w:lastRowLastColumn="0"/>
            </w:pPr>
            <w:r w:rsidRPr="007F38A3">
              <w:t>Genius API key</w:t>
            </w:r>
          </w:p>
          <w:p w14:paraId="2CBC43C8" w14:textId="77777777" w:rsidR="00E04078" w:rsidRPr="007F38A3" w:rsidRDefault="00976AF8" w:rsidP="005D43C3">
            <w:pPr>
              <w:pStyle w:val="ListParagraph"/>
              <w:numPr>
                <w:ilvl w:val="0"/>
                <w:numId w:val="2"/>
              </w:numPr>
              <w:spacing w:after="0" w:line="360" w:lineRule="auto"/>
              <w:cnfStyle w:val="000000000000" w:firstRow="0" w:lastRow="0" w:firstColumn="0" w:lastColumn="0" w:oddVBand="0" w:evenVBand="0" w:oddHBand="0" w:evenHBand="0" w:firstRowFirstColumn="0" w:firstRowLastColumn="0" w:lastRowFirstColumn="0" w:lastRowLastColumn="0"/>
            </w:pPr>
            <w:r w:rsidRPr="007F38A3">
              <w:t>Smaller subset of data run</w:t>
            </w:r>
          </w:p>
          <w:p w14:paraId="6F60DE6F" w14:textId="77777777" w:rsidR="00976AF8" w:rsidRPr="007F38A3" w:rsidRDefault="00976AF8" w:rsidP="005D43C3">
            <w:pPr>
              <w:pStyle w:val="ListParagraph"/>
              <w:numPr>
                <w:ilvl w:val="0"/>
                <w:numId w:val="2"/>
              </w:numPr>
              <w:spacing w:after="0" w:line="360" w:lineRule="auto"/>
              <w:cnfStyle w:val="000000000000" w:firstRow="0" w:lastRow="0" w:firstColumn="0" w:lastColumn="0" w:oddVBand="0" w:evenVBand="0" w:oddHBand="0" w:evenHBand="0" w:firstRowFirstColumn="0" w:firstRowLastColumn="0" w:lastRowFirstColumn="0" w:lastRowLastColumn="0"/>
            </w:pPr>
            <w:r w:rsidRPr="007F38A3">
              <w:t>Indentation issues</w:t>
            </w:r>
          </w:p>
          <w:p w14:paraId="3EB195E0" w14:textId="177ACA76" w:rsidR="009B66F6" w:rsidRPr="007F38A3" w:rsidRDefault="009B66F6" w:rsidP="005D43C3">
            <w:pPr>
              <w:pStyle w:val="ListParagraph"/>
              <w:numPr>
                <w:ilvl w:val="0"/>
                <w:numId w:val="2"/>
              </w:numPr>
              <w:spacing w:after="0" w:line="360" w:lineRule="auto"/>
              <w:cnfStyle w:val="000000000000" w:firstRow="0" w:lastRow="0" w:firstColumn="0" w:lastColumn="0" w:oddVBand="0" w:evenVBand="0" w:oddHBand="0" w:evenHBand="0" w:firstRowFirstColumn="0" w:firstRowLastColumn="0" w:lastRowFirstColumn="0" w:lastRowLastColumn="0"/>
            </w:pPr>
            <w:r w:rsidRPr="007F38A3">
              <w:t>Erroneous comments</w:t>
            </w:r>
          </w:p>
        </w:tc>
        <w:tc>
          <w:tcPr>
            <w:tcW w:w="2130" w:type="dxa"/>
          </w:tcPr>
          <w:p w14:paraId="3DCF9428" w14:textId="6A1D05A7" w:rsidR="00D15910" w:rsidRPr="007F38A3" w:rsidRDefault="00E04078" w:rsidP="005D43C3">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7F38A3">
              <w:rPr>
                <w:sz w:val="24"/>
                <w:szCs w:val="24"/>
              </w:rPr>
              <w:t>Inc</w:t>
            </w:r>
            <w:r w:rsidR="00D15910" w:rsidRPr="007F38A3">
              <w:rPr>
                <w:sz w:val="24"/>
                <w:szCs w:val="24"/>
              </w:rPr>
              <w:t>omplete</w:t>
            </w:r>
            <w:r w:rsidRPr="007F38A3">
              <w:rPr>
                <w:sz w:val="24"/>
                <w:szCs w:val="24"/>
              </w:rPr>
              <w:t xml:space="preserve"> (Completed enough for most of prototype to be sufficiently demonstrated) </w:t>
            </w:r>
          </w:p>
        </w:tc>
      </w:tr>
      <w:tr w:rsidR="00D15910" w:rsidRPr="007F38A3" w14:paraId="40389BBF" w14:textId="77777777" w:rsidTr="003B7CE2">
        <w:trPr>
          <w:cnfStyle w:val="000000100000" w:firstRow="0" w:lastRow="0" w:firstColumn="0" w:lastColumn="0" w:oddVBand="0" w:evenVBand="0" w:oddHBand="1" w:evenHBand="0" w:firstRowFirstColumn="0" w:firstRowLastColumn="0" w:lastRowFirstColumn="0" w:lastRowLastColumn="0"/>
          <w:trHeight w:val="471"/>
        </w:trPr>
        <w:tc>
          <w:tcPr>
            <w:cnfStyle w:val="001000000000" w:firstRow="0" w:lastRow="0" w:firstColumn="1" w:lastColumn="0" w:oddVBand="0" w:evenVBand="0" w:oddHBand="0" w:evenHBand="0" w:firstRowFirstColumn="0" w:firstRowLastColumn="0" w:lastRowFirstColumn="0" w:lastRowLastColumn="0"/>
            <w:tcW w:w="1365" w:type="dxa"/>
            <w:hideMark/>
          </w:tcPr>
          <w:p w14:paraId="717F1777" w14:textId="74B6F124" w:rsidR="00D15910" w:rsidRPr="007F38A3" w:rsidRDefault="009B66F6" w:rsidP="005D43C3">
            <w:pPr>
              <w:spacing w:line="360" w:lineRule="auto"/>
              <w:rPr>
                <w:sz w:val="24"/>
                <w:szCs w:val="24"/>
              </w:rPr>
            </w:pPr>
            <w:r w:rsidRPr="007F38A3">
              <w:rPr>
                <w:sz w:val="24"/>
                <w:szCs w:val="24"/>
              </w:rPr>
              <w:t>7</w:t>
            </w:r>
          </w:p>
        </w:tc>
        <w:tc>
          <w:tcPr>
            <w:tcW w:w="4960" w:type="dxa"/>
            <w:hideMark/>
          </w:tcPr>
          <w:p w14:paraId="33B4262B" w14:textId="34FFE0BD" w:rsidR="00D15910" w:rsidRPr="007F38A3" w:rsidRDefault="009B66F6"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 xml:space="preserve">Created notebook in Jupyter notebook to test full </w:t>
            </w:r>
            <w:r w:rsidR="000C188C">
              <w:rPr>
                <w:sz w:val="24"/>
                <w:szCs w:val="24"/>
              </w:rPr>
              <w:t>l</w:t>
            </w:r>
            <w:r w:rsidRPr="007F38A3">
              <w:rPr>
                <w:sz w:val="24"/>
                <w:szCs w:val="24"/>
              </w:rPr>
              <w:t>yrics</w:t>
            </w:r>
            <w:r w:rsidR="000C188C">
              <w:rPr>
                <w:sz w:val="24"/>
                <w:szCs w:val="24"/>
              </w:rPr>
              <w:t>g</w:t>
            </w:r>
            <w:r w:rsidRPr="007F38A3">
              <w:rPr>
                <w:sz w:val="24"/>
                <w:szCs w:val="24"/>
              </w:rPr>
              <w:t>enius database</w:t>
            </w:r>
          </w:p>
        </w:tc>
        <w:tc>
          <w:tcPr>
            <w:tcW w:w="2130" w:type="dxa"/>
            <w:hideMark/>
          </w:tcPr>
          <w:p w14:paraId="212915DE" w14:textId="5CD38B5A" w:rsidR="00D15910" w:rsidRPr="007F38A3" w:rsidRDefault="009B66F6"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Inc</w:t>
            </w:r>
            <w:r w:rsidR="00D15910" w:rsidRPr="007F38A3">
              <w:rPr>
                <w:sz w:val="24"/>
                <w:szCs w:val="24"/>
              </w:rPr>
              <w:t>omplete</w:t>
            </w:r>
            <w:r w:rsidRPr="007F38A3">
              <w:rPr>
                <w:sz w:val="24"/>
                <w:szCs w:val="24"/>
              </w:rPr>
              <w:t xml:space="preserve"> (Full dataset crashes so smaller subset will be demonstrated)</w:t>
            </w:r>
          </w:p>
        </w:tc>
      </w:tr>
      <w:tr w:rsidR="00D15910" w:rsidRPr="007F38A3" w14:paraId="7BF33D4C" w14:textId="77777777" w:rsidTr="003B7CE2">
        <w:trPr>
          <w:trHeight w:val="471"/>
        </w:trPr>
        <w:tc>
          <w:tcPr>
            <w:cnfStyle w:val="001000000000" w:firstRow="0" w:lastRow="0" w:firstColumn="1" w:lastColumn="0" w:oddVBand="0" w:evenVBand="0" w:oddHBand="0" w:evenHBand="0" w:firstRowFirstColumn="0" w:firstRowLastColumn="0" w:lastRowFirstColumn="0" w:lastRowLastColumn="0"/>
            <w:tcW w:w="1365" w:type="dxa"/>
            <w:hideMark/>
          </w:tcPr>
          <w:p w14:paraId="56BBCDC5" w14:textId="2A66732B" w:rsidR="00D15910" w:rsidRPr="007F38A3" w:rsidRDefault="009B66F6" w:rsidP="005D43C3">
            <w:pPr>
              <w:spacing w:line="360" w:lineRule="auto"/>
              <w:rPr>
                <w:sz w:val="24"/>
                <w:szCs w:val="24"/>
              </w:rPr>
            </w:pPr>
            <w:r w:rsidRPr="007F38A3">
              <w:rPr>
                <w:sz w:val="24"/>
                <w:szCs w:val="24"/>
              </w:rPr>
              <w:lastRenderedPageBreak/>
              <w:t>8</w:t>
            </w:r>
          </w:p>
        </w:tc>
        <w:tc>
          <w:tcPr>
            <w:tcW w:w="4960" w:type="dxa"/>
            <w:hideMark/>
          </w:tcPr>
          <w:p w14:paraId="77B83052" w14:textId="4109B61E" w:rsidR="00D15910" w:rsidRPr="007F38A3" w:rsidRDefault="009B66F6" w:rsidP="005D43C3">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7F38A3">
              <w:rPr>
                <w:sz w:val="24"/>
                <w:szCs w:val="24"/>
              </w:rPr>
              <w:t>Modified further code in order to extract ‘keywords’ data columns</w:t>
            </w:r>
          </w:p>
        </w:tc>
        <w:tc>
          <w:tcPr>
            <w:tcW w:w="2130" w:type="dxa"/>
            <w:hideMark/>
          </w:tcPr>
          <w:p w14:paraId="7022A3CF" w14:textId="247722C4" w:rsidR="00D15910" w:rsidRPr="007F38A3" w:rsidRDefault="00D15910" w:rsidP="005D43C3">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7F38A3">
              <w:rPr>
                <w:sz w:val="24"/>
                <w:szCs w:val="24"/>
              </w:rPr>
              <w:t>Complete</w:t>
            </w:r>
            <w:r w:rsidR="003B7CE2" w:rsidRPr="007F38A3">
              <w:rPr>
                <w:sz w:val="24"/>
                <w:szCs w:val="24"/>
              </w:rPr>
              <w:t xml:space="preserve"> (More accuracy desired once full data set is run)</w:t>
            </w:r>
          </w:p>
        </w:tc>
      </w:tr>
    </w:tbl>
    <w:p w14:paraId="0BE859DE" w14:textId="77777777" w:rsidR="00D15910" w:rsidRPr="007F38A3" w:rsidRDefault="00D15910" w:rsidP="005D43C3">
      <w:pPr>
        <w:rPr>
          <w:rFonts w:cs="Times New Roman"/>
        </w:rPr>
      </w:pPr>
    </w:p>
    <w:p w14:paraId="7EC757F0" w14:textId="6ED0FF1C" w:rsidR="00327AAD" w:rsidRPr="007F38A3" w:rsidRDefault="00B672E2" w:rsidP="005D43C3">
      <w:pPr>
        <w:rPr>
          <w:rFonts w:eastAsiaTheme="majorEastAsia" w:cs="Times New Roman"/>
        </w:rPr>
      </w:pPr>
      <w:r w:rsidRPr="007F38A3">
        <w:rPr>
          <w:rFonts w:eastAsiaTheme="majorEastAsia" w:cs="Times New Roman"/>
        </w:rPr>
        <w:t xml:space="preserve">Once research on example projects had been completed, Zubair’s </w:t>
      </w:r>
      <w:r w:rsidRPr="007F38A3">
        <w:rPr>
          <w:rFonts w:eastAsiaTheme="majorEastAsia" w:cs="Times New Roman"/>
          <w:i/>
          <w:iCs/>
        </w:rPr>
        <w:t>GitHub</w:t>
      </w:r>
      <w:r w:rsidRPr="007F38A3">
        <w:rPr>
          <w:rFonts w:eastAsiaTheme="majorEastAsia" w:cs="Times New Roman"/>
        </w:rPr>
        <w:t xml:space="preserve"> repository was pulled down to the host machine and backed up to an external drive.  The required dataset was also downloaded and backed up from </w:t>
      </w:r>
      <w:r w:rsidRPr="007F38A3">
        <w:rPr>
          <w:rFonts w:eastAsiaTheme="majorEastAsia" w:cs="Times New Roman"/>
          <w:i/>
          <w:iCs/>
        </w:rPr>
        <w:t>data.world.com</w:t>
      </w:r>
      <w:r w:rsidRPr="007F38A3">
        <w:rPr>
          <w:rFonts w:eastAsiaTheme="majorEastAsia" w:cs="Times New Roman"/>
        </w:rPr>
        <w:t>.</w:t>
      </w:r>
    </w:p>
    <w:p w14:paraId="62D7B634" w14:textId="5AAC7F8B" w:rsidR="00B672E2" w:rsidRPr="007F38A3" w:rsidRDefault="00B672E2" w:rsidP="005D43C3">
      <w:pPr>
        <w:rPr>
          <w:rFonts w:eastAsiaTheme="majorEastAsia" w:cs="Times New Roman"/>
        </w:rPr>
      </w:pPr>
      <w:r w:rsidRPr="007F38A3">
        <w:rPr>
          <w:rFonts w:eastAsiaTheme="majorEastAsia" w:cs="Times New Roman"/>
          <w:i/>
          <w:iCs/>
        </w:rPr>
        <w:t>Google Colab</w:t>
      </w:r>
      <w:r w:rsidRPr="007F38A3">
        <w:rPr>
          <w:rFonts w:eastAsiaTheme="majorEastAsia" w:cs="Times New Roman"/>
        </w:rPr>
        <w:t xml:space="preserve"> was chosen as </w:t>
      </w:r>
      <w:r w:rsidR="00F5772D" w:rsidRPr="007F38A3">
        <w:rPr>
          <w:rFonts w:eastAsiaTheme="majorEastAsia" w:cs="Times New Roman"/>
        </w:rPr>
        <w:t>the</w:t>
      </w:r>
      <w:r w:rsidRPr="007F38A3">
        <w:rPr>
          <w:rFonts w:eastAsiaTheme="majorEastAsia" w:cs="Times New Roman"/>
        </w:rPr>
        <w:t xml:space="preserve"> program in which to implement the python code and the necessary packages were installed at the beginning.</w:t>
      </w:r>
    </w:p>
    <w:p w14:paraId="576E0A1E" w14:textId="77777777" w:rsidR="0025282C" w:rsidRDefault="00A54577" w:rsidP="005D43C3">
      <w:pPr>
        <w:keepNext/>
        <w:jc w:val="center"/>
      </w:pPr>
      <w:r w:rsidRPr="007F38A3">
        <w:rPr>
          <w:rFonts w:cs="Times New Roman"/>
          <w:noProof/>
        </w:rPr>
        <w:drawing>
          <wp:inline distT="0" distB="0" distL="0" distR="0" wp14:anchorId="5F3231F8" wp14:editId="1D03AE89">
            <wp:extent cx="3181350" cy="265176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181350" cy="2651760"/>
                    </a:xfrm>
                    <a:prstGeom prst="rect">
                      <a:avLst/>
                    </a:prstGeom>
                    <a:noFill/>
                    <a:ln>
                      <a:noFill/>
                    </a:ln>
                  </pic:spPr>
                </pic:pic>
              </a:graphicData>
            </a:graphic>
          </wp:inline>
        </w:drawing>
      </w:r>
    </w:p>
    <w:p w14:paraId="074CCB90" w14:textId="3305A48E" w:rsidR="00A54577" w:rsidRPr="007F38A3" w:rsidRDefault="0025282C" w:rsidP="005D43C3">
      <w:pPr>
        <w:pStyle w:val="Caption"/>
        <w:spacing w:line="360" w:lineRule="auto"/>
        <w:jc w:val="center"/>
        <w:rPr>
          <w:rFonts w:eastAsiaTheme="majorEastAsia" w:cs="Times New Roman"/>
          <w:b/>
          <w:bCs/>
          <w:sz w:val="28"/>
          <w:szCs w:val="28"/>
        </w:rPr>
      </w:pPr>
      <w:bookmarkStart w:id="51" w:name="_Toc73007848"/>
      <w:r>
        <w:t xml:space="preserve">Figure </w:t>
      </w:r>
      <w:r>
        <w:fldChar w:fldCharType="begin"/>
      </w:r>
      <w:r>
        <w:instrText xml:space="preserve"> SEQ Figure \* ARABIC </w:instrText>
      </w:r>
      <w:r>
        <w:fldChar w:fldCharType="separate"/>
      </w:r>
      <w:r w:rsidR="00100A74">
        <w:rPr>
          <w:noProof/>
        </w:rPr>
        <w:t>10</w:t>
      </w:r>
      <w:r>
        <w:fldChar w:fldCharType="end"/>
      </w:r>
      <w:r>
        <w:t xml:space="preserve"> </w:t>
      </w:r>
      <w:r w:rsidRPr="00927409">
        <w:t>- Installing libraries and packages.</w:t>
      </w:r>
      <w:bookmarkEnd w:id="51"/>
    </w:p>
    <w:p w14:paraId="219B6E25" w14:textId="2DA16F5C" w:rsidR="00F5772D" w:rsidRPr="007F38A3" w:rsidRDefault="00F5772D" w:rsidP="005D43C3">
      <w:pPr>
        <w:rPr>
          <w:rFonts w:eastAsiaTheme="majorEastAsia" w:cs="Times New Roman"/>
        </w:rPr>
      </w:pPr>
      <w:r w:rsidRPr="007F38A3">
        <w:rPr>
          <w:rFonts w:eastAsiaTheme="majorEastAsia" w:cs="Times New Roman"/>
        </w:rPr>
        <w:t xml:space="preserve">It was during this initial period that issues were being raised with regards to the suitability of </w:t>
      </w:r>
      <w:r w:rsidRPr="007F38A3">
        <w:rPr>
          <w:rFonts w:eastAsiaTheme="majorEastAsia" w:cs="Times New Roman"/>
          <w:i/>
          <w:iCs/>
        </w:rPr>
        <w:t>Google Colab</w:t>
      </w:r>
      <w:r w:rsidRPr="007F38A3">
        <w:rPr>
          <w:rFonts w:eastAsiaTheme="majorEastAsia" w:cs="Times New Roman"/>
        </w:rPr>
        <w:t xml:space="preserve">.  Due to the large data of songs, the code was having to be run overnight, and this led to numerous instances of the program disconnecting, causing the prototype to eventually crash.  It was then decided to switch to </w:t>
      </w:r>
      <w:r w:rsidRPr="007F38A3">
        <w:rPr>
          <w:rFonts w:eastAsiaTheme="majorEastAsia" w:cs="Times New Roman"/>
          <w:i/>
          <w:iCs/>
        </w:rPr>
        <w:t>Jupyter notebook</w:t>
      </w:r>
      <w:r w:rsidRPr="007F38A3">
        <w:rPr>
          <w:rFonts w:eastAsiaTheme="majorEastAsia" w:cs="Times New Roman"/>
        </w:rPr>
        <w:t xml:space="preserve"> to see if the code could be run successfully through that program.  Similar problems occurred and so it was concluded that a smaller subset of the data set would be ran to provide a functioning prototype. </w:t>
      </w:r>
    </w:p>
    <w:p w14:paraId="533E9D35" w14:textId="2C48474C" w:rsidR="00B672E2" w:rsidRPr="007F38A3" w:rsidRDefault="00B672E2" w:rsidP="005D43C3">
      <w:pPr>
        <w:rPr>
          <w:rFonts w:eastAsiaTheme="majorEastAsia" w:cs="Times New Roman"/>
        </w:rPr>
      </w:pPr>
      <w:r w:rsidRPr="007F38A3">
        <w:rPr>
          <w:rFonts w:eastAsiaTheme="majorEastAsia" w:cs="Times New Roman"/>
        </w:rPr>
        <w:t xml:space="preserve">The next step was </w:t>
      </w:r>
      <w:r w:rsidR="00642423" w:rsidRPr="007F38A3">
        <w:rPr>
          <w:rFonts w:eastAsiaTheme="majorEastAsia" w:cs="Times New Roman"/>
        </w:rPr>
        <w:t xml:space="preserve">connecting to the </w:t>
      </w:r>
      <w:r w:rsidR="00642423" w:rsidRPr="007F38A3">
        <w:rPr>
          <w:rFonts w:eastAsiaTheme="majorEastAsia" w:cs="Times New Roman"/>
          <w:i/>
          <w:iCs/>
        </w:rPr>
        <w:t>Genius.com</w:t>
      </w:r>
      <w:r w:rsidR="00642423" w:rsidRPr="007F38A3">
        <w:rPr>
          <w:rFonts w:eastAsiaTheme="majorEastAsia" w:cs="Times New Roman"/>
        </w:rPr>
        <w:t xml:space="preserve"> API in order to collect the lyrics to songs in the dataset.  A simple piece of test code was written to</w:t>
      </w:r>
      <w:r w:rsidRPr="007F38A3">
        <w:rPr>
          <w:rFonts w:eastAsiaTheme="majorEastAsia" w:cs="Times New Roman"/>
        </w:rPr>
        <w:t xml:space="preserve"> </w:t>
      </w:r>
      <w:r w:rsidR="00642423" w:rsidRPr="007F38A3">
        <w:rPr>
          <w:rFonts w:eastAsiaTheme="majorEastAsia" w:cs="Times New Roman"/>
        </w:rPr>
        <w:t xml:space="preserve">ascertain that the connection was </w:t>
      </w:r>
      <w:r w:rsidR="00642423" w:rsidRPr="007F38A3">
        <w:rPr>
          <w:rFonts w:eastAsiaTheme="majorEastAsia" w:cs="Times New Roman"/>
        </w:rPr>
        <w:lastRenderedPageBreak/>
        <w:t xml:space="preserve">successful.  The example shown below was to display some Taylor Swift </w:t>
      </w:r>
      <w:r w:rsidR="00F5772D" w:rsidRPr="007F38A3">
        <w:rPr>
          <w:rFonts w:eastAsiaTheme="majorEastAsia" w:cs="Times New Roman"/>
        </w:rPr>
        <w:t>lyrics,</w:t>
      </w:r>
      <w:r w:rsidR="00642423" w:rsidRPr="007F38A3">
        <w:rPr>
          <w:rFonts w:eastAsiaTheme="majorEastAsia" w:cs="Times New Roman"/>
        </w:rPr>
        <w:t xml:space="preserve"> but any song could be hard coded in to the cell </w:t>
      </w:r>
      <w:r w:rsidR="00E8179C" w:rsidRPr="007F38A3">
        <w:rPr>
          <w:rFonts w:eastAsiaTheme="majorEastAsia" w:cs="Times New Roman"/>
        </w:rPr>
        <w:t>to be tested.</w:t>
      </w:r>
    </w:p>
    <w:p w14:paraId="0F7C6A16" w14:textId="3A0EDA56" w:rsidR="00A54577" w:rsidRPr="007F38A3" w:rsidRDefault="00A54577" w:rsidP="005D43C3">
      <w:pPr>
        <w:jc w:val="center"/>
        <w:rPr>
          <w:rFonts w:eastAsiaTheme="majorEastAsia" w:cs="Times New Roman"/>
          <w:b/>
          <w:bCs/>
          <w:sz w:val="28"/>
          <w:szCs w:val="28"/>
        </w:rPr>
      </w:pPr>
      <w:r w:rsidRPr="007F38A3">
        <w:rPr>
          <w:rFonts w:cs="Times New Roman"/>
          <w:noProof/>
        </w:rPr>
        <w:drawing>
          <wp:inline distT="0" distB="0" distL="0" distR="0" wp14:anchorId="5A8C9AE8" wp14:editId="43E5FF24">
            <wp:extent cx="4503420" cy="70485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503420" cy="704850"/>
                    </a:xfrm>
                    <a:prstGeom prst="rect">
                      <a:avLst/>
                    </a:prstGeom>
                    <a:noFill/>
                    <a:ln>
                      <a:noFill/>
                    </a:ln>
                  </pic:spPr>
                </pic:pic>
              </a:graphicData>
            </a:graphic>
          </wp:inline>
        </w:drawing>
      </w:r>
    </w:p>
    <w:p w14:paraId="13011AAA" w14:textId="77777777" w:rsidR="0025282C" w:rsidRDefault="00A54577" w:rsidP="005D43C3">
      <w:pPr>
        <w:keepNext/>
        <w:jc w:val="center"/>
      </w:pPr>
      <w:r w:rsidRPr="007F38A3">
        <w:rPr>
          <w:rFonts w:eastAsiaTheme="majorEastAsia" w:cs="Times New Roman"/>
          <w:b/>
          <w:bCs/>
          <w:noProof/>
          <w:sz w:val="28"/>
          <w:szCs w:val="28"/>
        </w:rPr>
        <w:drawing>
          <wp:inline distT="0" distB="0" distL="0" distR="0" wp14:anchorId="16640585" wp14:editId="3A54BE31">
            <wp:extent cx="3552825" cy="2095500"/>
            <wp:effectExtent l="0" t="0" r="952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552825" cy="2095500"/>
                    </a:xfrm>
                    <a:prstGeom prst="rect">
                      <a:avLst/>
                    </a:prstGeom>
                    <a:noFill/>
                    <a:ln>
                      <a:noFill/>
                    </a:ln>
                  </pic:spPr>
                </pic:pic>
              </a:graphicData>
            </a:graphic>
          </wp:inline>
        </w:drawing>
      </w:r>
    </w:p>
    <w:p w14:paraId="21036C63" w14:textId="15FB8BB4" w:rsidR="00A54577" w:rsidRPr="007F38A3" w:rsidRDefault="0025282C" w:rsidP="005D43C3">
      <w:pPr>
        <w:pStyle w:val="Caption"/>
        <w:spacing w:line="360" w:lineRule="auto"/>
        <w:jc w:val="center"/>
        <w:rPr>
          <w:rFonts w:eastAsiaTheme="majorEastAsia" w:cs="Times New Roman"/>
          <w:b/>
          <w:bCs/>
          <w:sz w:val="28"/>
          <w:szCs w:val="28"/>
        </w:rPr>
      </w:pPr>
      <w:bookmarkStart w:id="52" w:name="_Toc73007849"/>
      <w:r>
        <w:t xml:space="preserve">Figure </w:t>
      </w:r>
      <w:r>
        <w:fldChar w:fldCharType="begin"/>
      </w:r>
      <w:r>
        <w:instrText xml:space="preserve"> SEQ Figure \* ARABIC </w:instrText>
      </w:r>
      <w:r>
        <w:fldChar w:fldCharType="separate"/>
      </w:r>
      <w:r w:rsidR="00100A74">
        <w:rPr>
          <w:noProof/>
        </w:rPr>
        <w:t>11</w:t>
      </w:r>
      <w:r>
        <w:fldChar w:fldCharType="end"/>
      </w:r>
      <w:r>
        <w:t xml:space="preserve"> </w:t>
      </w:r>
      <w:r w:rsidRPr="00DA77F5">
        <w:t>- Testing connection between lyricsgenius and Genius API</w:t>
      </w:r>
      <w:r>
        <w:t xml:space="preserve"> (a), and </w:t>
      </w:r>
      <w:r w:rsidRPr="00DE6168">
        <w:t>Taylor Swift's "Shake It Off" proving successful connection between lyricsgenius and Genius API (</w:t>
      </w:r>
      <w:r>
        <w:t>b</w:t>
      </w:r>
      <w:r w:rsidRPr="00DE6168">
        <w:t>)</w:t>
      </w:r>
      <w:r>
        <w:t>.</w:t>
      </w:r>
      <w:bookmarkEnd w:id="52"/>
    </w:p>
    <w:p w14:paraId="278E526E" w14:textId="257C0B8B" w:rsidR="00A54577" w:rsidRPr="007F38A3" w:rsidRDefault="00F5772D" w:rsidP="005D43C3">
      <w:pPr>
        <w:rPr>
          <w:rFonts w:eastAsiaTheme="majorEastAsia" w:cs="Times New Roman"/>
        </w:rPr>
      </w:pPr>
      <w:r w:rsidRPr="007F38A3">
        <w:rPr>
          <w:rFonts w:eastAsiaTheme="majorEastAsia" w:cs="Times New Roman"/>
        </w:rPr>
        <w:t>Once the test had been proven to be successful, the aforementioned</w:t>
      </w:r>
      <w:r w:rsidR="00B725A4" w:rsidRPr="007F38A3">
        <w:rPr>
          <w:rFonts w:eastAsiaTheme="majorEastAsia" w:cs="Times New Roman"/>
        </w:rPr>
        <w:t xml:space="preserve"> smaller sample of 1000 songs was imported.</w:t>
      </w:r>
    </w:p>
    <w:p w14:paraId="62E45934" w14:textId="5EC4139F" w:rsidR="00327AAD" w:rsidRPr="007F38A3" w:rsidRDefault="00327AAD" w:rsidP="005D43C3">
      <w:pPr>
        <w:jc w:val="center"/>
        <w:rPr>
          <w:rFonts w:eastAsiaTheme="majorEastAsia" w:cs="Times New Roman"/>
          <w:b/>
          <w:bCs/>
          <w:sz w:val="28"/>
          <w:szCs w:val="28"/>
        </w:rPr>
      </w:pPr>
      <w:r w:rsidRPr="007F38A3">
        <w:rPr>
          <w:rFonts w:eastAsiaTheme="majorEastAsia" w:cs="Times New Roman"/>
          <w:b/>
          <w:bCs/>
          <w:noProof/>
          <w:sz w:val="28"/>
          <w:szCs w:val="28"/>
        </w:rPr>
        <w:drawing>
          <wp:inline distT="0" distB="0" distL="0" distR="0" wp14:anchorId="61B4F59D" wp14:editId="480DBFC2">
            <wp:extent cx="4640580" cy="695325"/>
            <wp:effectExtent l="0" t="0" r="762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640580" cy="695325"/>
                    </a:xfrm>
                    <a:prstGeom prst="rect">
                      <a:avLst/>
                    </a:prstGeom>
                    <a:noFill/>
                    <a:ln>
                      <a:noFill/>
                    </a:ln>
                  </pic:spPr>
                </pic:pic>
              </a:graphicData>
            </a:graphic>
          </wp:inline>
        </w:drawing>
      </w:r>
    </w:p>
    <w:p w14:paraId="4C63ABAB" w14:textId="77777777" w:rsidR="0025282C" w:rsidRDefault="00327AAD" w:rsidP="005D43C3">
      <w:pPr>
        <w:keepNext/>
        <w:jc w:val="center"/>
      </w:pPr>
      <w:r w:rsidRPr="007F38A3">
        <w:rPr>
          <w:rFonts w:eastAsiaTheme="majorEastAsia" w:cs="Times New Roman"/>
          <w:b/>
          <w:bCs/>
          <w:noProof/>
          <w:sz w:val="28"/>
          <w:szCs w:val="28"/>
        </w:rPr>
        <w:drawing>
          <wp:inline distT="0" distB="0" distL="0" distR="0" wp14:anchorId="701CFCAA" wp14:editId="1D565FC7">
            <wp:extent cx="5724525" cy="1847850"/>
            <wp:effectExtent l="0" t="0" r="952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24525" cy="1847850"/>
                    </a:xfrm>
                    <a:prstGeom prst="rect">
                      <a:avLst/>
                    </a:prstGeom>
                    <a:noFill/>
                    <a:ln>
                      <a:noFill/>
                    </a:ln>
                  </pic:spPr>
                </pic:pic>
              </a:graphicData>
            </a:graphic>
          </wp:inline>
        </w:drawing>
      </w:r>
    </w:p>
    <w:p w14:paraId="0C3E4F5A" w14:textId="7CDB345D" w:rsidR="00327AAD" w:rsidRPr="007F38A3" w:rsidRDefault="0025282C" w:rsidP="005D43C3">
      <w:pPr>
        <w:pStyle w:val="Caption"/>
        <w:spacing w:line="360" w:lineRule="auto"/>
        <w:jc w:val="center"/>
        <w:rPr>
          <w:rFonts w:eastAsiaTheme="majorEastAsia" w:cs="Times New Roman"/>
          <w:b/>
          <w:bCs/>
          <w:sz w:val="28"/>
          <w:szCs w:val="28"/>
        </w:rPr>
      </w:pPr>
      <w:bookmarkStart w:id="53" w:name="_Toc73007850"/>
      <w:r>
        <w:t xml:space="preserve">Figure </w:t>
      </w:r>
      <w:r>
        <w:fldChar w:fldCharType="begin"/>
      </w:r>
      <w:r>
        <w:instrText xml:space="preserve"> SEQ Figure \* ARABIC </w:instrText>
      </w:r>
      <w:r>
        <w:fldChar w:fldCharType="separate"/>
      </w:r>
      <w:r w:rsidR="00100A74">
        <w:rPr>
          <w:noProof/>
        </w:rPr>
        <w:t>12</w:t>
      </w:r>
      <w:r>
        <w:fldChar w:fldCharType="end"/>
      </w:r>
      <w:r>
        <w:t xml:space="preserve"> </w:t>
      </w:r>
      <w:r w:rsidRPr="003140A8">
        <w:t>- Importing csv file from data.world</w:t>
      </w:r>
      <w:r>
        <w:t xml:space="preserve"> (a), then displayed in tabular form in notebook (b).</w:t>
      </w:r>
      <w:bookmarkEnd w:id="53"/>
    </w:p>
    <w:p w14:paraId="489930CB" w14:textId="49EC16BA" w:rsidR="00327AAD" w:rsidRPr="007F38A3" w:rsidRDefault="00A149E6" w:rsidP="005D43C3">
      <w:pPr>
        <w:rPr>
          <w:rFonts w:eastAsiaTheme="majorEastAsia" w:cs="Times New Roman"/>
        </w:rPr>
      </w:pPr>
      <w:r w:rsidRPr="007F38A3">
        <w:rPr>
          <w:rFonts w:eastAsiaTheme="majorEastAsia" w:cs="Times New Roman"/>
        </w:rPr>
        <w:lastRenderedPageBreak/>
        <w:t>Zubair seemingly had some errors in his code, and so some had to be modified in order for it to be implemented successfully.  An example, shown below, is the code needed to extract ‘keywords’ from song lyrics.</w:t>
      </w:r>
    </w:p>
    <w:p w14:paraId="56DE1C43" w14:textId="579F127A" w:rsidR="00327AAD" w:rsidRPr="007F38A3" w:rsidRDefault="00327AAD" w:rsidP="005D43C3">
      <w:pPr>
        <w:jc w:val="center"/>
        <w:rPr>
          <w:rFonts w:eastAsiaTheme="majorEastAsia" w:cs="Times New Roman"/>
          <w:b/>
          <w:bCs/>
          <w:sz w:val="28"/>
          <w:szCs w:val="28"/>
        </w:rPr>
      </w:pPr>
      <w:r w:rsidRPr="007F38A3">
        <w:rPr>
          <w:rFonts w:eastAsiaTheme="majorEastAsia" w:cs="Times New Roman"/>
          <w:b/>
          <w:bCs/>
          <w:noProof/>
          <w:sz w:val="28"/>
          <w:szCs w:val="28"/>
        </w:rPr>
        <w:drawing>
          <wp:inline distT="0" distB="0" distL="0" distR="0" wp14:anchorId="1C4C2E3B" wp14:editId="4E52F34A">
            <wp:extent cx="4290060" cy="1609725"/>
            <wp:effectExtent l="0" t="0" r="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290060" cy="1609725"/>
                    </a:xfrm>
                    <a:prstGeom prst="rect">
                      <a:avLst/>
                    </a:prstGeom>
                    <a:noFill/>
                    <a:ln>
                      <a:noFill/>
                    </a:ln>
                  </pic:spPr>
                </pic:pic>
              </a:graphicData>
            </a:graphic>
          </wp:inline>
        </w:drawing>
      </w:r>
    </w:p>
    <w:p w14:paraId="17FFD7B9" w14:textId="77777777" w:rsidR="0025282C" w:rsidRDefault="00FE7F59" w:rsidP="005D43C3">
      <w:pPr>
        <w:keepNext/>
        <w:jc w:val="center"/>
      </w:pPr>
      <w:r w:rsidRPr="007F38A3">
        <w:rPr>
          <w:noProof/>
        </w:rPr>
        <w:drawing>
          <wp:inline distT="0" distB="0" distL="0" distR="0" wp14:anchorId="614A81A5" wp14:editId="025C8C0F">
            <wp:extent cx="1209675" cy="2524125"/>
            <wp:effectExtent l="0" t="0" r="0" b="9525"/>
            <wp:docPr id="63" name="Picture 63"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Graphical user interface&#10;&#10;Description automatically generated with low confidence"/>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209675" cy="2524125"/>
                    </a:xfrm>
                    <a:prstGeom prst="rect">
                      <a:avLst/>
                    </a:prstGeom>
                    <a:noFill/>
                    <a:ln>
                      <a:noFill/>
                    </a:ln>
                  </pic:spPr>
                </pic:pic>
              </a:graphicData>
            </a:graphic>
          </wp:inline>
        </w:drawing>
      </w:r>
      <w:r w:rsidRPr="007F38A3">
        <w:rPr>
          <w:noProof/>
        </w:rPr>
        <w:drawing>
          <wp:inline distT="0" distB="0" distL="0" distR="0" wp14:anchorId="3375CB41" wp14:editId="4903521C">
            <wp:extent cx="1200150" cy="2495550"/>
            <wp:effectExtent l="0" t="0" r="0" b="0"/>
            <wp:docPr id="64" name="Picture 6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A picture containing text&#10;&#10;Description automatically generate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200150" cy="2495550"/>
                    </a:xfrm>
                    <a:prstGeom prst="rect">
                      <a:avLst/>
                    </a:prstGeom>
                    <a:noFill/>
                    <a:ln>
                      <a:noFill/>
                    </a:ln>
                  </pic:spPr>
                </pic:pic>
              </a:graphicData>
            </a:graphic>
          </wp:inline>
        </w:drawing>
      </w:r>
      <w:r w:rsidRPr="007F38A3">
        <w:rPr>
          <w:noProof/>
        </w:rPr>
        <w:drawing>
          <wp:inline distT="0" distB="0" distL="0" distR="0" wp14:anchorId="1F71D052" wp14:editId="6C518C97">
            <wp:extent cx="1143000" cy="2524125"/>
            <wp:effectExtent l="0" t="0" r="0" b="9525"/>
            <wp:docPr id="65" name="Picture 6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A picture containing text&#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143000" cy="2524125"/>
                    </a:xfrm>
                    <a:prstGeom prst="rect">
                      <a:avLst/>
                    </a:prstGeom>
                    <a:noFill/>
                    <a:ln>
                      <a:noFill/>
                    </a:ln>
                  </pic:spPr>
                </pic:pic>
              </a:graphicData>
            </a:graphic>
          </wp:inline>
        </w:drawing>
      </w:r>
    </w:p>
    <w:p w14:paraId="66F97831" w14:textId="0A8C9D43" w:rsidR="00327AAD" w:rsidRPr="00FE7F59" w:rsidRDefault="0025282C" w:rsidP="005D43C3">
      <w:pPr>
        <w:pStyle w:val="Caption"/>
        <w:spacing w:line="360" w:lineRule="auto"/>
        <w:jc w:val="center"/>
      </w:pPr>
      <w:bookmarkStart w:id="54" w:name="_Toc73007851"/>
      <w:r>
        <w:t xml:space="preserve">Figure </w:t>
      </w:r>
      <w:r>
        <w:fldChar w:fldCharType="begin"/>
      </w:r>
      <w:r>
        <w:instrText xml:space="preserve"> SEQ Figure \* ARABIC </w:instrText>
      </w:r>
      <w:r>
        <w:fldChar w:fldCharType="separate"/>
      </w:r>
      <w:r w:rsidR="00100A74">
        <w:rPr>
          <w:noProof/>
        </w:rPr>
        <w:t>13</w:t>
      </w:r>
      <w:r>
        <w:fldChar w:fldCharType="end"/>
      </w:r>
      <w:r>
        <w:t xml:space="preserve"> </w:t>
      </w:r>
      <w:r w:rsidRPr="0064688A">
        <w:t>- Calling the return_keywords function (a) to display an array of the top keywords for each year (b), (c), (d)</w:t>
      </w:r>
      <w:r>
        <w:t>.</w:t>
      </w:r>
      <w:bookmarkEnd w:id="54"/>
    </w:p>
    <w:p w14:paraId="48EDD3AF" w14:textId="4B9D41DC" w:rsidR="00A149E6" w:rsidRPr="007F38A3" w:rsidRDefault="00A149E6" w:rsidP="005D43C3">
      <w:pPr>
        <w:rPr>
          <w:rFonts w:eastAsiaTheme="majorEastAsia" w:cs="Times New Roman"/>
        </w:rPr>
      </w:pPr>
      <w:r w:rsidRPr="007F38A3">
        <w:rPr>
          <w:rFonts w:eastAsiaTheme="majorEastAsia" w:cs="Times New Roman"/>
        </w:rPr>
        <w:t>There were some issued which needed to be fixed throughout the process, but the prototype appears to be sufficiently working enough to display the intended point of use.  It is shown in full detail in</w:t>
      </w:r>
      <w:r w:rsidR="00203D1B">
        <w:rPr>
          <w:rFonts w:eastAsiaTheme="majorEastAsia" w:cs="Times New Roman"/>
        </w:rPr>
        <w:t xml:space="preserve"> </w:t>
      </w:r>
      <w:r w:rsidR="00203D1B">
        <w:rPr>
          <w:rFonts w:eastAsiaTheme="majorEastAsia" w:cs="Times New Roman"/>
        </w:rPr>
        <w:fldChar w:fldCharType="begin"/>
      </w:r>
      <w:r w:rsidR="00203D1B" w:rsidRPr="00203D1B">
        <w:rPr>
          <w:rFonts w:eastAsiaTheme="majorEastAsia" w:cs="Times New Roman"/>
        </w:rPr>
        <w:instrText xml:space="preserve"> REF _Ref72003573 \h </w:instrText>
      </w:r>
      <w:r w:rsidR="00203D1B">
        <w:rPr>
          <w:rFonts w:eastAsiaTheme="majorEastAsia" w:cs="Times New Roman"/>
        </w:rPr>
        <w:instrText xml:space="preserve"> \* MERGEFORMAT </w:instrText>
      </w:r>
      <w:r w:rsidR="00203D1B">
        <w:rPr>
          <w:rFonts w:eastAsiaTheme="majorEastAsia" w:cs="Times New Roman"/>
        </w:rPr>
      </w:r>
      <w:r w:rsidR="00203D1B">
        <w:rPr>
          <w:rFonts w:eastAsiaTheme="majorEastAsia" w:cs="Times New Roman"/>
        </w:rPr>
        <w:fldChar w:fldCharType="separate"/>
      </w:r>
      <w:r w:rsidR="00100A74" w:rsidRPr="00100A74">
        <w:t>Appendix</w:t>
      </w:r>
      <w:r w:rsidR="00100A74">
        <w:rPr>
          <w:sz w:val="28"/>
          <w:szCs w:val="28"/>
        </w:rPr>
        <w:t xml:space="preserve"> </w:t>
      </w:r>
      <w:r w:rsidR="00100A74" w:rsidRPr="00100A74">
        <w:t>A</w:t>
      </w:r>
      <w:r w:rsidR="00100A74">
        <w:rPr>
          <w:sz w:val="28"/>
          <w:szCs w:val="28"/>
        </w:rPr>
        <w:t xml:space="preserve"> - </w:t>
      </w:r>
      <w:r w:rsidR="00100A74" w:rsidRPr="00F12DD9">
        <w:rPr>
          <w:sz w:val="28"/>
          <w:szCs w:val="28"/>
        </w:rPr>
        <w:t>Prototype screenshots</w:t>
      </w:r>
      <w:r w:rsidR="00203D1B">
        <w:rPr>
          <w:rFonts w:eastAsiaTheme="majorEastAsia" w:cs="Times New Roman"/>
        </w:rPr>
        <w:fldChar w:fldCharType="end"/>
      </w:r>
      <w:r w:rsidRPr="007F38A3">
        <w:rPr>
          <w:rFonts w:eastAsiaTheme="majorEastAsia" w:cs="Times New Roman"/>
        </w:rPr>
        <w:t>.</w:t>
      </w:r>
    </w:p>
    <w:p w14:paraId="03D92C05" w14:textId="3D7A5F42" w:rsidR="00A149E6" w:rsidRPr="007F38A3" w:rsidRDefault="00A149E6" w:rsidP="005D43C3">
      <w:pPr>
        <w:rPr>
          <w:rFonts w:eastAsiaTheme="majorEastAsia" w:cs="Times New Roman"/>
        </w:rPr>
      </w:pPr>
    </w:p>
    <w:p w14:paraId="1AA53D99" w14:textId="207C4EF7" w:rsidR="00A149E6" w:rsidRPr="007F38A3" w:rsidRDefault="00A149E6" w:rsidP="005D43C3">
      <w:pPr>
        <w:rPr>
          <w:rFonts w:eastAsiaTheme="majorEastAsia" w:cs="Times New Roman"/>
        </w:rPr>
      </w:pPr>
    </w:p>
    <w:p w14:paraId="601964C9" w14:textId="1DF5BEC7" w:rsidR="00A149E6" w:rsidRDefault="00A149E6" w:rsidP="005D43C3">
      <w:pPr>
        <w:rPr>
          <w:rFonts w:eastAsiaTheme="majorEastAsia" w:cs="Times New Roman"/>
        </w:rPr>
      </w:pPr>
    </w:p>
    <w:p w14:paraId="77A4A338" w14:textId="77777777" w:rsidR="0025282C" w:rsidRPr="007F38A3" w:rsidRDefault="0025282C" w:rsidP="005D43C3">
      <w:pPr>
        <w:rPr>
          <w:rFonts w:eastAsiaTheme="majorEastAsia" w:cs="Times New Roman"/>
        </w:rPr>
      </w:pPr>
    </w:p>
    <w:p w14:paraId="2A376C88" w14:textId="77777777" w:rsidR="00A149E6" w:rsidRPr="007F38A3" w:rsidRDefault="00A149E6" w:rsidP="005D43C3">
      <w:pPr>
        <w:rPr>
          <w:rFonts w:eastAsiaTheme="majorEastAsia" w:cs="Times New Roman"/>
        </w:rPr>
      </w:pPr>
    </w:p>
    <w:p w14:paraId="6CF55BA7" w14:textId="51771C57" w:rsidR="00792265" w:rsidRPr="007F38A3" w:rsidRDefault="00792265" w:rsidP="005D43C3">
      <w:pPr>
        <w:pStyle w:val="Heading1"/>
        <w:rPr>
          <w:rFonts w:ascii="Times New Roman" w:hAnsi="Times New Roman" w:cs="Times New Roman"/>
          <w:color w:val="auto"/>
          <w:sz w:val="32"/>
          <w:szCs w:val="32"/>
        </w:rPr>
      </w:pPr>
      <w:bookmarkStart w:id="55" w:name="_Toc432072139"/>
      <w:bookmarkStart w:id="56" w:name="_Toc73208416"/>
      <w:r w:rsidRPr="007F38A3">
        <w:rPr>
          <w:rFonts w:ascii="Times New Roman" w:hAnsi="Times New Roman" w:cs="Times New Roman"/>
          <w:color w:val="auto"/>
          <w:sz w:val="32"/>
          <w:szCs w:val="32"/>
        </w:rPr>
        <w:lastRenderedPageBreak/>
        <w:t xml:space="preserve">Chapter </w:t>
      </w:r>
      <w:r w:rsidR="000E5D87">
        <w:rPr>
          <w:rFonts w:ascii="Times New Roman" w:hAnsi="Times New Roman" w:cs="Times New Roman"/>
          <w:color w:val="auto"/>
          <w:sz w:val="32"/>
          <w:szCs w:val="32"/>
        </w:rPr>
        <w:t>5</w:t>
      </w:r>
      <w:r w:rsidRPr="007F38A3">
        <w:rPr>
          <w:rFonts w:ascii="Times New Roman" w:hAnsi="Times New Roman" w:cs="Times New Roman"/>
          <w:color w:val="auto"/>
          <w:sz w:val="32"/>
          <w:szCs w:val="32"/>
        </w:rPr>
        <w:t>: Implementation</w:t>
      </w:r>
      <w:bookmarkEnd w:id="55"/>
      <w:bookmarkEnd w:id="56"/>
      <w:r w:rsidRPr="007F38A3">
        <w:rPr>
          <w:rFonts w:ascii="Times New Roman" w:hAnsi="Times New Roman" w:cs="Times New Roman"/>
          <w:color w:val="auto"/>
          <w:sz w:val="32"/>
          <w:szCs w:val="32"/>
        </w:rPr>
        <w:t xml:space="preserve"> </w:t>
      </w:r>
    </w:p>
    <w:p w14:paraId="63AABAEC" w14:textId="19310E81" w:rsidR="001253E2" w:rsidRPr="007F38A3" w:rsidRDefault="000E5D87" w:rsidP="005D43C3">
      <w:pPr>
        <w:pStyle w:val="Heading2"/>
        <w:rPr>
          <w:sz w:val="28"/>
          <w:szCs w:val="28"/>
        </w:rPr>
      </w:pPr>
      <w:bookmarkStart w:id="57" w:name="_Toc73208417"/>
      <w:r>
        <w:rPr>
          <w:sz w:val="28"/>
          <w:szCs w:val="28"/>
        </w:rPr>
        <w:t>5</w:t>
      </w:r>
      <w:r w:rsidR="001253E2" w:rsidRPr="007F38A3">
        <w:rPr>
          <w:sz w:val="28"/>
          <w:szCs w:val="28"/>
        </w:rPr>
        <w:t>.1</w:t>
      </w:r>
      <w:r w:rsidR="001253E2" w:rsidRPr="007F38A3">
        <w:rPr>
          <w:sz w:val="28"/>
          <w:szCs w:val="28"/>
        </w:rPr>
        <w:tab/>
        <w:t>Introduction</w:t>
      </w:r>
      <w:bookmarkEnd w:id="57"/>
    </w:p>
    <w:p w14:paraId="4B5B4C7C" w14:textId="0E7CE9A2" w:rsidR="001A47DD" w:rsidRPr="007F38A3" w:rsidRDefault="003B2A1E" w:rsidP="005D43C3">
      <w:pPr>
        <w:rPr>
          <w:rFonts w:cs="Times New Roman"/>
        </w:rPr>
      </w:pPr>
      <w:r w:rsidRPr="007F38A3">
        <w:rPr>
          <w:rFonts w:cs="Times New Roman"/>
        </w:rPr>
        <w:t>Although the prototype worked</w:t>
      </w:r>
      <w:r w:rsidR="00875842">
        <w:rPr>
          <w:rFonts w:cs="Times New Roman"/>
        </w:rPr>
        <w:t xml:space="preserve"> </w:t>
      </w:r>
      <w:r w:rsidRPr="007F38A3">
        <w:rPr>
          <w:rFonts w:cs="Times New Roman"/>
        </w:rPr>
        <w:t>on a smaller subset of the data than desired, it still sufficiently proves that the process can be successful if followed to a similar pattern.  More understanding of the code behind the prototype is needed and that will be the aim of the first sprint.  The remainder of the sprint schedule is laid out below and an agile approach will be used to ensure that any impediments can be bypassed temporarily as to not disrupt the flow of the project.</w:t>
      </w:r>
    </w:p>
    <w:p w14:paraId="44CCDA61" w14:textId="2C4D2D29" w:rsidR="00CF166C" w:rsidRPr="007F38A3" w:rsidRDefault="000E5D87" w:rsidP="005D43C3">
      <w:pPr>
        <w:pStyle w:val="Heading2"/>
        <w:rPr>
          <w:sz w:val="28"/>
          <w:szCs w:val="28"/>
        </w:rPr>
      </w:pPr>
      <w:bookmarkStart w:id="58" w:name="_Toc73208418"/>
      <w:r>
        <w:rPr>
          <w:sz w:val="28"/>
          <w:szCs w:val="28"/>
        </w:rPr>
        <w:t>5</w:t>
      </w:r>
      <w:r w:rsidR="00CF166C" w:rsidRPr="007F38A3">
        <w:rPr>
          <w:sz w:val="28"/>
          <w:szCs w:val="28"/>
        </w:rPr>
        <w:t>.2</w:t>
      </w:r>
      <w:r w:rsidR="00CF166C" w:rsidRPr="007F38A3">
        <w:tab/>
      </w:r>
      <w:r w:rsidR="00CF166C" w:rsidRPr="007F38A3">
        <w:rPr>
          <w:sz w:val="28"/>
          <w:szCs w:val="28"/>
        </w:rPr>
        <w:t>Sprint</w:t>
      </w:r>
      <w:r w:rsidR="00074784" w:rsidRPr="007F38A3">
        <w:rPr>
          <w:sz w:val="28"/>
          <w:szCs w:val="28"/>
        </w:rPr>
        <w:t xml:space="preserve"> Schedule</w:t>
      </w:r>
      <w:bookmarkEnd w:id="58"/>
    </w:p>
    <w:p w14:paraId="345D1725" w14:textId="77777777" w:rsidR="00074784" w:rsidRPr="007F38A3" w:rsidRDefault="00074784" w:rsidP="005D43C3"/>
    <w:tbl>
      <w:tblPr>
        <w:tblStyle w:val="GridTable4-Accent1"/>
        <w:tblW w:w="0" w:type="auto"/>
        <w:tblLayout w:type="fixed"/>
        <w:tblLook w:val="04A0" w:firstRow="1" w:lastRow="0" w:firstColumn="1" w:lastColumn="0" w:noHBand="0" w:noVBand="1"/>
      </w:tblPr>
      <w:tblGrid>
        <w:gridCol w:w="1244"/>
        <w:gridCol w:w="4705"/>
        <w:gridCol w:w="1417"/>
        <w:gridCol w:w="1418"/>
      </w:tblGrid>
      <w:tr w:rsidR="00927329" w:rsidRPr="007F38A3" w14:paraId="03682A1E" w14:textId="77777777" w:rsidTr="00C703D0">
        <w:trPr>
          <w:cnfStyle w:val="100000000000" w:firstRow="1" w:lastRow="0" w:firstColumn="0" w:lastColumn="0" w:oddVBand="0" w:evenVBand="0" w:oddHBand="0" w:evenHBand="0" w:firstRowFirstColumn="0" w:firstRowLastColumn="0" w:lastRowFirstColumn="0" w:lastRowLastColumn="0"/>
          <w:trHeight w:val="334"/>
        </w:trPr>
        <w:tc>
          <w:tcPr>
            <w:cnfStyle w:val="001000000000" w:firstRow="0" w:lastRow="0" w:firstColumn="1" w:lastColumn="0" w:oddVBand="0" w:evenVBand="0" w:oddHBand="0" w:evenHBand="0" w:firstRowFirstColumn="0" w:firstRowLastColumn="0" w:lastRowFirstColumn="0" w:lastRowLastColumn="0"/>
            <w:tcW w:w="1244" w:type="dxa"/>
          </w:tcPr>
          <w:p w14:paraId="3E7FC772" w14:textId="175FAA78" w:rsidR="00074784" w:rsidRPr="007F38A3" w:rsidRDefault="00074784" w:rsidP="005D43C3">
            <w:pPr>
              <w:spacing w:line="360" w:lineRule="auto"/>
            </w:pPr>
            <w:r w:rsidRPr="007F38A3">
              <w:t>Sprint ID</w:t>
            </w:r>
          </w:p>
        </w:tc>
        <w:tc>
          <w:tcPr>
            <w:tcW w:w="4705" w:type="dxa"/>
          </w:tcPr>
          <w:p w14:paraId="47133B74" w14:textId="33503043" w:rsidR="00074784" w:rsidRPr="007F38A3" w:rsidRDefault="00074784" w:rsidP="005D43C3">
            <w:pPr>
              <w:spacing w:line="360" w:lineRule="auto"/>
              <w:cnfStyle w:val="100000000000" w:firstRow="1" w:lastRow="0" w:firstColumn="0" w:lastColumn="0" w:oddVBand="0" w:evenVBand="0" w:oddHBand="0" w:evenHBand="0" w:firstRowFirstColumn="0" w:firstRowLastColumn="0" w:lastRowFirstColumn="0" w:lastRowLastColumn="0"/>
            </w:pPr>
            <w:r w:rsidRPr="007F38A3">
              <w:t>Description</w:t>
            </w:r>
          </w:p>
        </w:tc>
        <w:tc>
          <w:tcPr>
            <w:tcW w:w="1417" w:type="dxa"/>
          </w:tcPr>
          <w:p w14:paraId="47DC9F37" w14:textId="12FD4594" w:rsidR="00074784" w:rsidRPr="007F38A3" w:rsidRDefault="00074784" w:rsidP="005D43C3">
            <w:pPr>
              <w:spacing w:line="360" w:lineRule="auto"/>
              <w:cnfStyle w:val="100000000000" w:firstRow="1" w:lastRow="0" w:firstColumn="0" w:lastColumn="0" w:oddVBand="0" w:evenVBand="0" w:oddHBand="0" w:evenHBand="0" w:firstRowFirstColumn="0" w:firstRowLastColumn="0" w:lastRowFirstColumn="0" w:lastRowLastColumn="0"/>
            </w:pPr>
            <w:r w:rsidRPr="007F38A3">
              <w:t>Start Date</w:t>
            </w:r>
          </w:p>
        </w:tc>
        <w:tc>
          <w:tcPr>
            <w:tcW w:w="1418" w:type="dxa"/>
          </w:tcPr>
          <w:p w14:paraId="75D4E528" w14:textId="07E98993" w:rsidR="00074784" w:rsidRPr="007F38A3" w:rsidRDefault="00074784" w:rsidP="005D43C3">
            <w:pPr>
              <w:spacing w:line="360" w:lineRule="auto"/>
              <w:cnfStyle w:val="100000000000" w:firstRow="1" w:lastRow="0" w:firstColumn="0" w:lastColumn="0" w:oddVBand="0" w:evenVBand="0" w:oddHBand="0" w:evenHBand="0" w:firstRowFirstColumn="0" w:firstRowLastColumn="0" w:lastRowFirstColumn="0" w:lastRowLastColumn="0"/>
            </w:pPr>
            <w:r w:rsidRPr="007F38A3">
              <w:t>End Date</w:t>
            </w:r>
          </w:p>
        </w:tc>
      </w:tr>
      <w:tr w:rsidR="00B25437" w:rsidRPr="007F38A3" w14:paraId="7FB09C11" w14:textId="77777777" w:rsidTr="00C703D0">
        <w:trPr>
          <w:cnfStyle w:val="000000100000" w:firstRow="0" w:lastRow="0" w:firstColumn="0" w:lastColumn="0" w:oddVBand="0" w:evenVBand="0" w:oddHBand="1" w:evenHBand="0" w:firstRowFirstColumn="0" w:firstRowLastColumn="0" w:lastRowFirstColumn="0" w:lastRowLastColumn="0"/>
          <w:trHeight w:val="334"/>
        </w:trPr>
        <w:tc>
          <w:tcPr>
            <w:cnfStyle w:val="001000000000" w:firstRow="0" w:lastRow="0" w:firstColumn="1" w:lastColumn="0" w:oddVBand="0" w:evenVBand="0" w:oddHBand="0" w:evenHBand="0" w:firstRowFirstColumn="0" w:firstRowLastColumn="0" w:lastRowFirstColumn="0" w:lastRowLastColumn="0"/>
            <w:tcW w:w="1244" w:type="dxa"/>
          </w:tcPr>
          <w:p w14:paraId="4E247AAB" w14:textId="254F8DF7" w:rsidR="00074784" w:rsidRPr="007F38A3" w:rsidRDefault="00074784" w:rsidP="005D43C3">
            <w:pPr>
              <w:spacing w:line="360" w:lineRule="auto"/>
            </w:pPr>
            <w:r w:rsidRPr="007F38A3">
              <w:t>1</w:t>
            </w:r>
          </w:p>
        </w:tc>
        <w:tc>
          <w:tcPr>
            <w:tcW w:w="4705" w:type="dxa"/>
          </w:tcPr>
          <w:p w14:paraId="6882CDAE" w14:textId="613602C2" w:rsidR="00074784" w:rsidRPr="007F38A3" w:rsidRDefault="00D46A42" w:rsidP="005D43C3">
            <w:pPr>
              <w:spacing w:line="360" w:lineRule="auto"/>
              <w:cnfStyle w:val="000000100000" w:firstRow="0" w:lastRow="0" w:firstColumn="0" w:lastColumn="0" w:oddVBand="0" w:evenVBand="0" w:oddHBand="1" w:evenHBand="0" w:firstRowFirstColumn="0" w:firstRowLastColumn="0" w:lastRowFirstColumn="0" w:lastRowLastColumn="0"/>
            </w:pPr>
            <w:r w:rsidRPr="007F38A3">
              <w:t>Understanding Prototype</w:t>
            </w:r>
            <w:r w:rsidR="003A1CAF" w:rsidRPr="007F38A3">
              <w:t xml:space="preserve"> and Python</w:t>
            </w:r>
            <w:r w:rsidR="00945C89">
              <w:t xml:space="preserve"> code</w:t>
            </w:r>
          </w:p>
        </w:tc>
        <w:tc>
          <w:tcPr>
            <w:tcW w:w="1417" w:type="dxa"/>
          </w:tcPr>
          <w:p w14:paraId="7D198B10" w14:textId="40AF6DC5" w:rsidR="00074784" w:rsidRPr="007F38A3" w:rsidRDefault="00B15298" w:rsidP="005D43C3">
            <w:pPr>
              <w:spacing w:line="360" w:lineRule="auto"/>
              <w:cnfStyle w:val="000000100000" w:firstRow="0" w:lastRow="0" w:firstColumn="0" w:lastColumn="0" w:oddVBand="0" w:evenVBand="0" w:oddHBand="1" w:evenHBand="0" w:firstRowFirstColumn="0" w:firstRowLastColumn="0" w:lastRowFirstColumn="0" w:lastRowLastColumn="0"/>
            </w:pPr>
            <w:r w:rsidRPr="007F38A3">
              <w:t>25</w:t>
            </w:r>
            <w:r w:rsidR="00074784" w:rsidRPr="007F38A3">
              <w:t>/0</w:t>
            </w:r>
            <w:r w:rsidRPr="007F38A3">
              <w:t>1</w:t>
            </w:r>
            <w:r w:rsidR="00074784" w:rsidRPr="007F38A3">
              <w:t>/2021</w:t>
            </w:r>
          </w:p>
        </w:tc>
        <w:tc>
          <w:tcPr>
            <w:tcW w:w="1418" w:type="dxa"/>
          </w:tcPr>
          <w:p w14:paraId="57F8D282" w14:textId="62640170" w:rsidR="00074784" w:rsidRPr="007F38A3" w:rsidRDefault="00B15298" w:rsidP="005D43C3">
            <w:pPr>
              <w:spacing w:line="360" w:lineRule="auto"/>
              <w:cnfStyle w:val="000000100000" w:firstRow="0" w:lastRow="0" w:firstColumn="0" w:lastColumn="0" w:oddVBand="0" w:evenVBand="0" w:oddHBand="1" w:evenHBand="0" w:firstRowFirstColumn="0" w:firstRowLastColumn="0" w:lastRowFirstColumn="0" w:lastRowLastColumn="0"/>
            </w:pPr>
            <w:r w:rsidRPr="007F38A3">
              <w:t>07</w:t>
            </w:r>
            <w:r w:rsidR="00074784" w:rsidRPr="007F38A3">
              <w:t>/02/2021</w:t>
            </w:r>
          </w:p>
        </w:tc>
      </w:tr>
      <w:tr w:rsidR="00C703D0" w:rsidRPr="007F38A3" w14:paraId="6DDBDFE3" w14:textId="77777777" w:rsidTr="00C703D0">
        <w:trPr>
          <w:trHeight w:val="319"/>
        </w:trPr>
        <w:tc>
          <w:tcPr>
            <w:cnfStyle w:val="001000000000" w:firstRow="0" w:lastRow="0" w:firstColumn="1" w:lastColumn="0" w:oddVBand="0" w:evenVBand="0" w:oddHBand="0" w:evenHBand="0" w:firstRowFirstColumn="0" w:firstRowLastColumn="0" w:lastRowFirstColumn="0" w:lastRowLastColumn="0"/>
            <w:tcW w:w="1244" w:type="dxa"/>
          </w:tcPr>
          <w:p w14:paraId="35602606" w14:textId="78061418" w:rsidR="00074784" w:rsidRPr="007F38A3" w:rsidRDefault="00074784" w:rsidP="005D43C3">
            <w:pPr>
              <w:spacing w:line="360" w:lineRule="auto"/>
            </w:pPr>
            <w:r w:rsidRPr="007F38A3">
              <w:t>2</w:t>
            </w:r>
          </w:p>
        </w:tc>
        <w:tc>
          <w:tcPr>
            <w:tcW w:w="4705" w:type="dxa"/>
          </w:tcPr>
          <w:p w14:paraId="449F72BF" w14:textId="732E25EF" w:rsidR="00074784" w:rsidRPr="007F38A3" w:rsidRDefault="00D46A42" w:rsidP="005D43C3">
            <w:pPr>
              <w:spacing w:line="360" w:lineRule="auto"/>
              <w:cnfStyle w:val="000000000000" w:firstRow="0" w:lastRow="0" w:firstColumn="0" w:lastColumn="0" w:oddVBand="0" w:evenVBand="0" w:oddHBand="0" w:evenHBand="0" w:firstRowFirstColumn="0" w:firstRowLastColumn="0" w:lastRowFirstColumn="0" w:lastRowLastColumn="0"/>
            </w:pPr>
            <w:r w:rsidRPr="007F38A3">
              <w:t>Web Scraping</w:t>
            </w:r>
            <w:r w:rsidR="003A1CAF" w:rsidRPr="007F38A3">
              <w:t xml:space="preserve"> and cleaning</w:t>
            </w:r>
            <w:r w:rsidRPr="007F38A3">
              <w:t xml:space="preserve"> of UK chart data</w:t>
            </w:r>
          </w:p>
        </w:tc>
        <w:tc>
          <w:tcPr>
            <w:tcW w:w="1417" w:type="dxa"/>
          </w:tcPr>
          <w:p w14:paraId="3401D690" w14:textId="23DD7FDB" w:rsidR="00074784" w:rsidRPr="007F38A3" w:rsidRDefault="00B15298" w:rsidP="005D43C3">
            <w:pPr>
              <w:spacing w:line="360" w:lineRule="auto"/>
              <w:cnfStyle w:val="000000000000" w:firstRow="0" w:lastRow="0" w:firstColumn="0" w:lastColumn="0" w:oddVBand="0" w:evenVBand="0" w:oddHBand="0" w:evenHBand="0" w:firstRowFirstColumn="0" w:firstRowLastColumn="0" w:lastRowFirstColumn="0" w:lastRowLastColumn="0"/>
            </w:pPr>
            <w:r w:rsidRPr="007F38A3">
              <w:t>08</w:t>
            </w:r>
            <w:r w:rsidR="00074784" w:rsidRPr="007F38A3">
              <w:t>/02/2021</w:t>
            </w:r>
          </w:p>
        </w:tc>
        <w:tc>
          <w:tcPr>
            <w:tcW w:w="1418" w:type="dxa"/>
          </w:tcPr>
          <w:p w14:paraId="45912F99" w14:textId="6B419A10" w:rsidR="00074784" w:rsidRPr="007F38A3" w:rsidRDefault="00074784" w:rsidP="005D43C3">
            <w:pPr>
              <w:spacing w:line="360" w:lineRule="auto"/>
              <w:cnfStyle w:val="000000000000" w:firstRow="0" w:lastRow="0" w:firstColumn="0" w:lastColumn="0" w:oddVBand="0" w:evenVBand="0" w:oddHBand="0" w:evenHBand="0" w:firstRowFirstColumn="0" w:firstRowLastColumn="0" w:lastRowFirstColumn="0" w:lastRowLastColumn="0"/>
            </w:pPr>
            <w:r w:rsidRPr="007F38A3">
              <w:t>2</w:t>
            </w:r>
            <w:r w:rsidR="007F0483" w:rsidRPr="007F38A3">
              <w:t>8</w:t>
            </w:r>
            <w:r w:rsidRPr="007F38A3">
              <w:t>/02/2021</w:t>
            </w:r>
          </w:p>
        </w:tc>
      </w:tr>
      <w:tr w:rsidR="00B25437" w:rsidRPr="007F38A3" w14:paraId="102F9F1B" w14:textId="77777777" w:rsidTr="00C703D0">
        <w:trPr>
          <w:cnfStyle w:val="000000100000" w:firstRow="0" w:lastRow="0" w:firstColumn="0" w:lastColumn="0" w:oddVBand="0" w:evenVBand="0" w:oddHBand="1" w:evenHBand="0" w:firstRowFirstColumn="0" w:firstRowLastColumn="0" w:lastRowFirstColumn="0" w:lastRowLastColumn="0"/>
          <w:trHeight w:val="334"/>
        </w:trPr>
        <w:tc>
          <w:tcPr>
            <w:cnfStyle w:val="001000000000" w:firstRow="0" w:lastRow="0" w:firstColumn="1" w:lastColumn="0" w:oddVBand="0" w:evenVBand="0" w:oddHBand="0" w:evenHBand="0" w:firstRowFirstColumn="0" w:firstRowLastColumn="0" w:lastRowFirstColumn="0" w:lastRowLastColumn="0"/>
            <w:tcW w:w="1244" w:type="dxa"/>
          </w:tcPr>
          <w:p w14:paraId="27290978" w14:textId="1C3DD4FB" w:rsidR="00074784" w:rsidRPr="007F38A3" w:rsidRDefault="00074784" w:rsidP="005D43C3">
            <w:pPr>
              <w:spacing w:line="360" w:lineRule="auto"/>
            </w:pPr>
            <w:r w:rsidRPr="007F38A3">
              <w:t>3</w:t>
            </w:r>
          </w:p>
        </w:tc>
        <w:tc>
          <w:tcPr>
            <w:tcW w:w="4705" w:type="dxa"/>
          </w:tcPr>
          <w:p w14:paraId="6C5CF9C3" w14:textId="0FC37C50" w:rsidR="00074784" w:rsidRPr="007F38A3" w:rsidRDefault="00D46A42" w:rsidP="005D43C3">
            <w:pPr>
              <w:spacing w:line="360" w:lineRule="auto"/>
              <w:cnfStyle w:val="000000100000" w:firstRow="0" w:lastRow="0" w:firstColumn="0" w:lastColumn="0" w:oddVBand="0" w:evenVBand="0" w:oddHBand="1" w:evenHBand="0" w:firstRowFirstColumn="0" w:firstRowLastColumn="0" w:lastRowFirstColumn="0" w:lastRowLastColumn="0"/>
            </w:pPr>
            <w:r w:rsidRPr="007F38A3">
              <w:t>Running UK chart data</w:t>
            </w:r>
            <w:r w:rsidR="00927329">
              <w:t xml:space="preserve"> and performing sentiment analysis</w:t>
            </w:r>
          </w:p>
        </w:tc>
        <w:tc>
          <w:tcPr>
            <w:tcW w:w="1417" w:type="dxa"/>
          </w:tcPr>
          <w:p w14:paraId="45E69E62" w14:textId="3395DCDB" w:rsidR="00074784" w:rsidRPr="007F38A3" w:rsidRDefault="00B15298" w:rsidP="005D43C3">
            <w:pPr>
              <w:spacing w:line="360" w:lineRule="auto"/>
              <w:cnfStyle w:val="000000100000" w:firstRow="0" w:lastRow="0" w:firstColumn="0" w:lastColumn="0" w:oddVBand="0" w:evenVBand="0" w:oddHBand="1" w:evenHBand="0" w:firstRowFirstColumn="0" w:firstRowLastColumn="0" w:lastRowFirstColumn="0" w:lastRowLastColumn="0"/>
            </w:pPr>
            <w:r w:rsidRPr="007F38A3">
              <w:t>01</w:t>
            </w:r>
            <w:r w:rsidR="00074784" w:rsidRPr="007F38A3">
              <w:t>/0</w:t>
            </w:r>
            <w:r w:rsidRPr="007F38A3">
              <w:t>3</w:t>
            </w:r>
            <w:r w:rsidR="00074784" w:rsidRPr="007F38A3">
              <w:t>/2021</w:t>
            </w:r>
          </w:p>
        </w:tc>
        <w:tc>
          <w:tcPr>
            <w:tcW w:w="1418" w:type="dxa"/>
          </w:tcPr>
          <w:p w14:paraId="3B56E8D9" w14:textId="25386308" w:rsidR="00074784" w:rsidRPr="007F38A3" w:rsidRDefault="003A1CAF" w:rsidP="005D43C3">
            <w:pPr>
              <w:spacing w:line="360" w:lineRule="auto"/>
              <w:cnfStyle w:val="000000100000" w:firstRow="0" w:lastRow="0" w:firstColumn="0" w:lastColumn="0" w:oddVBand="0" w:evenVBand="0" w:oddHBand="1" w:evenHBand="0" w:firstRowFirstColumn="0" w:firstRowLastColumn="0" w:lastRowFirstColumn="0" w:lastRowLastColumn="0"/>
            </w:pPr>
            <w:r w:rsidRPr="007F38A3">
              <w:t>21</w:t>
            </w:r>
            <w:r w:rsidR="00074784" w:rsidRPr="007F38A3">
              <w:t>/03/2021</w:t>
            </w:r>
          </w:p>
        </w:tc>
      </w:tr>
      <w:tr w:rsidR="00927329" w:rsidRPr="007F38A3" w14:paraId="29568DEC" w14:textId="77777777" w:rsidTr="00C703D0">
        <w:trPr>
          <w:trHeight w:val="334"/>
        </w:trPr>
        <w:tc>
          <w:tcPr>
            <w:cnfStyle w:val="001000000000" w:firstRow="0" w:lastRow="0" w:firstColumn="1" w:lastColumn="0" w:oddVBand="0" w:evenVBand="0" w:oddHBand="0" w:evenHBand="0" w:firstRowFirstColumn="0" w:firstRowLastColumn="0" w:lastRowFirstColumn="0" w:lastRowLastColumn="0"/>
            <w:tcW w:w="1244" w:type="dxa"/>
          </w:tcPr>
          <w:p w14:paraId="7E58A954" w14:textId="567B76F1" w:rsidR="00074784" w:rsidRPr="007F38A3" w:rsidRDefault="003A1CAF" w:rsidP="005D43C3">
            <w:pPr>
              <w:spacing w:line="360" w:lineRule="auto"/>
            </w:pPr>
            <w:r w:rsidRPr="007F38A3">
              <w:t>4</w:t>
            </w:r>
          </w:p>
        </w:tc>
        <w:tc>
          <w:tcPr>
            <w:tcW w:w="4705" w:type="dxa"/>
          </w:tcPr>
          <w:p w14:paraId="2A65047C" w14:textId="2A516A62" w:rsidR="00074784" w:rsidRPr="007F38A3" w:rsidRDefault="00D46A42" w:rsidP="005D43C3">
            <w:pPr>
              <w:spacing w:line="360" w:lineRule="auto"/>
              <w:cnfStyle w:val="000000000000" w:firstRow="0" w:lastRow="0" w:firstColumn="0" w:lastColumn="0" w:oddVBand="0" w:evenVBand="0" w:oddHBand="0" w:evenHBand="0" w:firstRowFirstColumn="0" w:firstRowLastColumn="0" w:lastRowFirstColumn="0" w:lastRowLastColumn="0"/>
            </w:pPr>
            <w:r w:rsidRPr="007F38A3">
              <w:t>Researching UK cultural and societal data</w:t>
            </w:r>
          </w:p>
        </w:tc>
        <w:tc>
          <w:tcPr>
            <w:tcW w:w="1417" w:type="dxa"/>
          </w:tcPr>
          <w:p w14:paraId="0069E463" w14:textId="161BB9A7" w:rsidR="00074784" w:rsidRPr="007F38A3" w:rsidRDefault="003A1CAF" w:rsidP="005D43C3">
            <w:pPr>
              <w:spacing w:line="360" w:lineRule="auto"/>
              <w:cnfStyle w:val="000000000000" w:firstRow="0" w:lastRow="0" w:firstColumn="0" w:lastColumn="0" w:oddVBand="0" w:evenVBand="0" w:oddHBand="0" w:evenHBand="0" w:firstRowFirstColumn="0" w:firstRowLastColumn="0" w:lastRowFirstColumn="0" w:lastRowLastColumn="0"/>
            </w:pPr>
            <w:r w:rsidRPr="007F38A3">
              <w:t>22</w:t>
            </w:r>
            <w:r w:rsidR="00074784" w:rsidRPr="007F38A3">
              <w:t>/03/2021</w:t>
            </w:r>
          </w:p>
        </w:tc>
        <w:tc>
          <w:tcPr>
            <w:tcW w:w="1418" w:type="dxa"/>
          </w:tcPr>
          <w:p w14:paraId="796B6D8C" w14:textId="7611EE7E" w:rsidR="00074784" w:rsidRPr="007F38A3" w:rsidRDefault="007F0483" w:rsidP="005D43C3">
            <w:pPr>
              <w:spacing w:line="360" w:lineRule="auto"/>
              <w:cnfStyle w:val="000000000000" w:firstRow="0" w:lastRow="0" w:firstColumn="0" w:lastColumn="0" w:oddVBand="0" w:evenVBand="0" w:oddHBand="0" w:evenHBand="0" w:firstRowFirstColumn="0" w:firstRowLastColumn="0" w:lastRowFirstColumn="0" w:lastRowLastColumn="0"/>
            </w:pPr>
            <w:r w:rsidRPr="007F38A3">
              <w:t>1</w:t>
            </w:r>
            <w:r w:rsidR="003A1CAF" w:rsidRPr="007F38A3">
              <w:t>1</w:t>
            </w:r>
            <w:r w:rsidR="00074784" w:rsidRPr="007F38A3">
              <w:t>/04/2021</w:t>
            </w:r>
          </w:p>
        </w:tc>
      </w:tr>
      <w:tr w:rsidR="00927329" w:rsidRPr="007F38A3" w14:paraId="389FB7B5" w14:textId="77777777" w:rsidTr="00C703D0">
        <w:trPr>
          <w:cnfStyle w:val="000000100000" w:firstRow="0" w:lastRow="0" w:firstColumn="0" w:lastColumn="0" w:oddVBand="0" w:evenVBand="0" w:oddHBand="1" w:evenHBand="0" w:firstRowFirstColumn="0" w:firstRowLastColumn="0" w:lastRowFirstColumn="0" w:lastRowLastColumn="0"/>
          <w:trHeight w:val="334"/>
        </w:trPr>
        <w:tc>
          <w:tcPr>
            <w:cnfStyle w:val="001000000000" w:firstRow="0" w:lastRow="0" w:firstColumn="1" w:lastColumn="0" w:oddVBand="0" w:evenVBand="0" w:oddHBand="0" w:evenHBand="0" w:firstRowFirstColumn="0" w:firstRowLastColumn="0" w:lastRowFirstColumn="0" w:lastRowLastColumn="0"/>
            <w:tcW w:w="1244" w:type="dxa"/>
          </w:tcPr>
          <w:p w14:paraId="788F548C" w14:textId="589743BF" w:rsidR="00074784" w:rsidRPr="007F38A3" w:rsidRDefault="003A1CAF" w:rsidP="005D43C3">
            <w:pPr>
              <w:spacing w:line="360" w:lineRule="auto"/>
            </w:pPr>
            <w:r w:rsidRPr="007F38A3">
              <w:t>5</w:t>
            </w:r>
          </w:p>
        </w:tc>
        <w:tc>
          <w:tcPr>
            <w:tcW w:w="4705" w:type="dxa"/>
          </w:tcPr>
          <w:p w14:paraId="2DAB7972" w14:textId="36263DF6" w:rsidR="00074784" w:rsidRPr="00AE3F6D" w:rsidRDefault="00927329" w:rsidP="005D43C3">
            <w:pPr>
              <w:spacing w:line="360" w:lineRule="auto"/>
              <w:cnfStyle w:val="000000100000" w:firstRow="0" w:lastRow="0" w:firstColumn="0" w:lastColumn="0" w:oddVBand="0" w:evenVBand="0" w:oddHBand="1" w:evenHBand="0" w:firstRowFirstColumn="0" w:firstRowLastColumn="0" w:lastRowFirstColumn="0" w:lastRowLastColumn="0"/>
              <w:rPr>
                <w:rFonts w:cs="Times New Roman"/>
              </w:rPr>
            </w:pPr>
            <w:bookmarkStart w:id="59" w:name="_Toc71771169"/>
            <w:bookmarkStart w:id="60" w:name="_Toc71771589"/>
            <w:bookmarkStart w:id="61" w:name="_Toc72630218"/>
            <w:r w:rsidRPr="00920CA4">
              <w:t>Answering the thesis question</w:t>
            </w:r>
            <w:bookmarkEnd w:id="59"/>
            <w:bookmarkEnd w:id="60"/>
            <w:bookmarkEnd w:id="61"/>
            <w:r w:rsidR="00920CA4" w:rsidRPr="00920CA4">
              <w:t xml:space="preserve">; </w:t>
            </w:r>
            <w:r w:rsidR="00AE3F6D">
              <w:t>Can s</w:t>
            </w:r>
            <w:r w:rsidR="00AE3F6D" w:rsidRPr="00920CA4">
              <w:t xml:space="preserve">entiment </w:t>
            </w:r>
            <w:r w:rsidR="00AE3F6D">
              <w:t>a</w:t>
            </w:r>
            <w:r w:rsidR="00AE3F6D" w:rsidRPr="00920CA4">
              <w:t>nalysis</w:t>
            </w:r>
            <w:r w:rsidR="00AE3F6D">
              <w:t xml:space="preserve"> of UK number ones</w:t>
            </w:r>
            <w:r w:rsidR="00AE3F6D" w:rsidRPr="00920CA4">
              <w:t xml:space="preserve"> (1952-2020) </w:t>
            </w:r>
            <w:r w:rsidR="00AE3F6D">
              <w:t>detect</w:t>
            </w:r>
            <w:r w:rsidR="00AE3F6D" w:rsidRPr="00920CA4">
              <w:t xml:space="preserve"> correlation between lyrics</w:t>
            </w:r>
            <w:r w:rsidR="00AE3F6D">
              <w:t xml:space="preserve"> and society?</w:t>
            </w:r>
          </w:p>
        </w:tc>
        <w:tc>
          <w:tcPr>
            <w:tcW w:w="1417" w:type="dxa"/>
          </w:tcPr>
          <w:p w14:paraId="265EC430" w14:textId="066F02FB" w:rsidR="00074784" w:rsidRPr="007F38A3" w:rsidRDefault="007F0483" w:rsidP="005D43C3">
            <w:pPr>
              <w:spacing w:line="360" w:lineRule="auto"/>
              <w:cnfStyle w:val="000000100000" w:firstRow="0" w:lastRow="0" w:firstColumn="0" w:lastColumn="0" w:oddVBand="0" w:evenVBand="0" w:oddHBand="1" w:evenHBand="0" w:firstRowFirstColumn="0" w:firstRowLastColumn="0" w:lastRowFirstColumn="0" w:lastRowLastColumn="0"/>
            </w:pPr>
            <w:r w:rsidRPr="007F38A3">
              <w:t>1</w:t>
            </w:r>
            <w:r w:rsidR="003A1CAF" w:rsidRPr="007F38A3">
              <w:t>2</w:t>
            </w:r>
            <w:r w:rsidR="00074784" w:rsidRPr="007F38A3">
              <w:t>/04/2021</w:t>
            </w:r>
          </w:p>
        </w:tc>
        <w:tc>
          <w:tcPr>
            <w:tcW w:w="1418" w:type="dxa"/>
          </w:tcPr>
          <w:p w14:paraId="1C991AA4" w14:textId="543AE257" w:rsidR="00074784" w:rsidRPr="007F38A3" w:rsidRDefault="003A1CAF" w:rsidP="005D43C3">
            <w:pPr>
              <w:spacing w:line="360" w:lineRule="auto"/>
              <w:cnfStyle w:val="000000100000" w:firstRow="0" w:lastRow="0" w:firstColumn="0" w:lastColumn="0" w:oddVBand="0" w:evenVBand="0" w:oddHBand="1" w:evenHBand="0" w:firstRowFirstColumn="0" w:firstRowLastColumn="0" w:lastRowFirstColumn="0" w:lastRowLastColumn="0"/>
            </w:pPr>
            <w:r w:rsidRPr="007F38A3">
              <w:t>02</w:t>
            </w:r>
            <w:r w:rsidR="00074784" w:rsidRPr="007F38A3">
              <w:t>/0</w:t>
            </w:r>
            <w:r w:rsidR="007F0483" w:rsidRPr="007F38A3">
              <w:t>5</w:t>
            </w:r>
            <w:r w:rsidR="00074784" w:rsidRPr="007F38A3">
              <w:t>/2021</w:t>
            </w:r>
          </w:p>
        </w:tc>
      </w:tr>
      <w:tr w:rsidR="00927329" w:rsidRPr="007F38A3" w14:paraId="39DF1FEC" w14:textId="77777777" w:rsidTr="00C703D0">
        <w:trPr>
          <w:trHeight w:val="504"/>
        </w:trPr>
        <w:tc>
          <w:tcPr>
            <w:cnfStyle w:val="001000000000" w:firstRow="0" w:lastRow="0" w:firstColumn="1" w:lastColumn="0" w:oddVBand="0" w:evenVBand="0" w:oddHBand="0" w:evenHBand="0" w:firstRowFirstColumn="0" w:firstRowLastColumn="0" w:lastRowFirstColumn="0" w:lastRowLastColumn="0"/>
            <w:tcW w:w="1244" w:type="dxa"/>
          </w:tcPr>
          <w:p w14:paraId="1DFADB5D" w14:textId="5D08C831" w:rsidR="00074784" w:rsidRPr="007F38A3" w:rsidRDefault="003A1CAF" w:rsidP="005D43C3">
            <w:pPr>
              <w:spacing w:line="360" w:lineRule="auto"/>
            </w:pPr>
            <w:r w:rsidRPr="007F38A3">
              <w:t>6</w:t>
            </w:r>
          </w:p>
        </w:tc>
        <w:tc>
          <w:tcPr>
            <w:tcW w:w="4705" w:type="dxa"/>
          </w:tcPr>
          <w:p w14:paraId="3BBE32A3" w14:textId="038C3E7D" w:rsidR="00074784" w:rsidRPr="007F38A3" w:rsidRDefault="00C703D0" w:rsidP="005D43C3">
            <w:pPr>
              <w:spacing w:line="360" w:lineRule="auto"/>
              <w:cnfStyle w:val="000000000000" w:firstRow="0" w:lastRow="0" w:firstColumn="0" w:lastColumn="0" w:oddVBand="0" w:evenVBand="0" w:oddHBand="0" w:evenHBand="0" w:firstRowFirstColumn="0" w:firstRowLastColumn="0" w:lastRowFirstColumn="0" w:lastRowLastColumn="0"/>
            </w:pPr>
            <w:r>
              <w:t>Bonus data, Presentation, and final submission</w:t>
            </w:r>
          </w:p>
        </w:tc>
        <w:tc>
          <w:tcPr>
            <w:tcW w:w="1417" w:type="dxa"/>
          </w:tcPr>
          <w:p w14:paraId="0AA9655E" w14:textId="1830C7A5" w:rsidR="00074784" w:rsidRPr="007F38A3" w:rsidRDefault="003A1CAF" w:rsidP="005D43C3">
            <w:pPr>
              <w:spacing w:line="360" w:lineRule="auto"/>
              <w:cnfStyle w:val="000000000000" w:firstRow="0" w:lastRow="0" w:firstColumn="0" w:lastColumn="0" w:oddVBand="0" w:evenVBand="0" w:oddHBand="0" w:evenHBand="0" w:firstRowFirstColumn="0" w:firstRowLastColumn="0" w:lastRowFirstColumn="0" w:lastRowLastColumn="0"/>
            </w:pPr>
            <w:r w:rsidRPr="007F38A3">
              <w:t>03</w:t>
            </w:r>
            <w:r w:rsidR="00074784" w:rsidRPr="007F38A3">
              <w:t>/0</w:t>
            </w:r>
            <w:r w:rsidR="007F0483" w:rsidRPr="007F38A3">
              <w:t>5</w:t>
            </w:r>
            <w:r w:rsidR="00074784" w:rsidRPr="007F38A3">
              <w:t>/2021</w:t>
            </w:r>
          </w:p>
        </w:tc>
        <w:tc>
          <w:tcPr>
            <w:tcW w:w="1418" w:type="dxa"/>
          </w:tcPr>
          <w:p w14:paraId="1FA28BEF" w14:textId="597853C1" w:rsidR="00074784" w:rsidRPr="007F38A3" w:rsidRDefault="00E25137" w:rsidP="005D43C3">
            <w:pPr>
              <w:spacing w:line="360" w:lineRule="auto"/>
              <w:cnfStyle w:val="000000000000" w:firstRow="0" w:lastRow="0" w:firstColumn="0" w:lastColumn="0" w:oddVBand="0" w:evenVBand="0" w:oddHBand="0" w:evenHBand="0" w:firstRowFirstColumn="0" w:firstRowLastColumn="0" w:lastRowFirstColumn="0" w:lastRowLastColumn="0"/>
            </w:pPr>
            <w:r w:rsidRPr="007F38A3">
              <w:t>13</w:t>
            </w:r>
            <w:r w:rsidR="00074784" w:rsidRPr="007F38A3">
              <w:t>/05/2021</w:t>
            </w:r>
          </w:p>
        </w:tc>
      </w:tr>
    </w:tbl>
    <w:p w14:paraId="7B1E675F" w14:textId="197E5632" w:rsidR="00074784" w:rsidRDefault="00074784" w:rsidP="005D43C3"/>
    <w:p w14:paraId="1EBD7530" w14:textId="65456EAE" w:rsidR="00176582" w:rsidRDefault="00176582" w:rsidP="005D43C3"/>
    <w:p w14:paraId="33B3E48D" w14:textId="63C016E8" w:rsidR="00176582" w:rsidRDefault="00176582" w:rsidP="005D43C3"/>
    <w:p w14:paraId="5B3BBAB1" w14:textId="51ED4F5E" w:rsidR="00176582" w:rsidRDefault="00176582" w:rsidP="005D43C3"/>
    <w:p w14:paraId="180AA9CF" w14:textId="7C5F94FD" w:rsidR="00176582" w:rsidRDefault="00176582" w:rsidP="005D43C3"/>
    <w:p w14:paraId="79E3B8D3" w14:textId="29BDCAD1" w:rsidR="00176582" w:rsidRDefault="00176582" w:rsidP="005D43C3"/>
    <w:p w14:paraId="711A776F" w14:textId="77777777" w:rsidR="00176582" w:rsidRPr="007F38A3" w:rsidRDefault="00176582" w:rsidP="005D43C3"/>
    <w:p w14:paraId="2D7518CA" w14:textId="16D70D04" w:rsidR="001A47DD" w:rsidRPr="007F38A3" w:rsidRDefault="000E5D87" w:rsidP="005D43C3">
      <w:pPr>
        <w:pStyle w:val="Heading2"/>
        <w:rPr>
          <w:sz w:val="28"/>
          <w:szCs w:val="28"/>
        </w:rPr>
      </w:pPr>
      <w:bookmarkStart w:id="62" w:name="_Toc513500399"/>
      <w:bookmarkStart w:id="63" w:name="_Toc73208419"/>
      <w:r>
        <w:rPr>
          <w:sz w:val="28"/>
          <w:szCs w:val="28"/>
        </w:rPr>
        <w:lastRenderedPageBreak/>
        <w:t>5</w:t>
      </w:r>
      <w:r w:rsidR="002C2E85" w:rsidRPr="007F38A3">
        <w:rPr>
          <w:sz w:val="28"/>
          <w:szCs w:val="28"/>
        </w:rPr>
        <w:t>.</w:t>
      </w:r>
      <w:r w:rsidR="00074784" w:rsidRPr="007F38A3">
        <w:rPr>
          <w:sz w:val="28"/>
          <w:szCs w:val="28"/>
        </w:rPr>
        <w:t>3</w:t>
      </w:r>
      <w:r w:rsidR="002C2E85" w:rsidRPr="007F38A3">
        <w:rPr>
          <w:sz w:val="28"/>
          <w:szCs w:val="28"/>
        </w:rPr>
        <w:tab/>
      </w:r>
      <w:r w:rsidR="001A47DD" w:rsidRPr="007F38A3">
        <w:rPr>
          <w:rStyle w:val="Heading2Char"/>
          <w:b/>
          <w:bCs/>
          <w:sz w:val="28"/>
          <w:szCs w:val="28"/>
        </w:rPr>
        <w:t>Sprint 1</w:t>
      </w:r>
      <w:bookmarkEnd w:id="62"/>
      <w:r w:rsidR="00945C89">
        <w:rPr>
          <w:rStyle w:val="Heading2Char"/>
          <w:b/>
          <w:bCs/>
          <w:sz w:val="28"/>
          <w:szCs w:val="28"/>
        </w:rPr>
        <w:t xml:space="preserve"> – Understanding prototype and Python code</w:t>
      </w:r>
      <w:bookmarkEnd w:id="63"/>
    </w:p>
    <w:p w14:paraId="0044B8E1" w14:textId="77777777" w:rsidR="001A47DD" w:rsidRPr="007F38A3" w:rsidRDefault="001A47DD" w:rsidP="005D43C3"/>
    <w:tbl>
      <w:tblPr>
        <w:tblStyle w:val="PlainTable1"/>
        <w:tblW w:w="0" w:type="auto"/>
        <w:tblLook w:val="04A0" w:firstRow="1" w:lastRow="0" w:firstColumn="1" w:lastColumn="0" w:noHBand="0" w:noVBand="1"/>
      </w:tblPr>
      <w:tblGrid>
        <w:gridCol w:w="1271"/>
        <w:gridCol w:w="4253"/>
        <w:gridCol w:w="1559"/>
        <w:gridCol w:w="1547"/>
      </w:tblGrid>
      <w:tr w:rsidR="001A47DD" w:rsidRPr="007F38A3" w14:paraId="17EAA2D3" w14:textId="77777777" w:rsidTr="00B858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67754BC1" w14:textId="2464C954" w:rsidR="001A47DD" w:rsidRPr="007F38A3" w:rsidRDefault="001A47DD" w:rsidP="005D43C3">
            <w:pPr>
              <w:spacing w:line="360" w:lineRule="auto"/>
              <w:rPr>
                <w:sz w:val="24"/>
                <w:szCs w:val="24"/>
              </w:rPr>
            </w:pPr>
            <w:r w:rsidRPr="007F38A3">
              <w:rPr>
                <w:sz w:val="24"/>
                <w:szCs w:val="24"/>
              </w:rPr>
              <w:t xml:space="preserve">Sprint </w:t>
            </w:r>
            <w:r w:rsidR="00CF166C" w:rsidRPr="007F38A3">
              <w:rPr>
                <w:sz w:val="24"/>
                <w:szCs w:val="24"/>
              </w:rPr>
              <w:t>ID</w:t>
            </w:r>
          </w:p>
        </w:tc>
        <w:tc>
          <w:tcPr>
            <w:tcW w:w="4253" w:type="dxa"/>
          </w:tcPr>
          <w:p w14:paraId="19E817EA" w14:textId="5D13F1EC" w:rsidR="001A47DD" w:rsidRPr="007F38A3" w:rsidRDefault="00CF166C" w:rsidP="005D43C3">
            <w:pPr>
              <w:spacing w:line="360" w:lineRule="auto"/>
              <w:cnfStyle w:val="100000000000" w:firstRow="1" w:lastRow="0" w:firstColumn="0" w:lastColumn="0" w:oddVBand="0" w:evenVBand="0" w:oddHBand="0" w:evenHBand="0" w:firstRowFirstColumn="0" w:firstRowLastColumn="0" w:lastRowFirstColumn="0" w:lastRowLastColumn="0"/>
              <w:rPr>
                <w:sz w:val="24"/>
                <w:szCs w:val="24"/>
              </w:rPr>
            </w:pPr>
            <w:r w:rsidRPr="007F38A3">
              <w:rPr>
                <w:sz w:val="24"/>
                <w:szCs w:val="24"/>
              </w:rPr>
              <w:t>Description</w:t>
            </w:r>
          </w:p>
        </w:tc>
        <w:tc>
          <w:tcPr>
            <w:tcW w:w="1559" w:type="dxa"/>
          </w:tcPr>
          <w:p w14:paraId="77EA23FA" w14:textId="77777777" w:rsidR="001A47DD" w:rsidRPr="007F38A3" w:rsidRDefault="001A47DD" w:rsidP="005D43C3">
            <w:pPr>
              <w:spacing w:line="360" w:lineRule="auto"/>
              <w:cnfStyle w:val="100000000000" w:firstRow="1" w:lastRow="0" w:firstColumn="0" w:lastColumn="0" w:oddVBand="0" w:evenVBand="0" w:oddHBand="0" w:evenHBand="0" w:firstRowFirstColumn="0" w:firstRowLastColumn="0" w:lastRowFirstColumn="0" w:lastRowLastColumn="0"/>
              <w:rPr>
                <w:sz w:val="24"/>
                <w:szCs w:val="24"/>
              </w:rPr>
            </w:pPr>
            <w:r w:rsidRPr="007F38A3">
              <w:rPr>
                <w:sz w:val="24"/>
                <w:szCs w:val="24"/>
              </w:rPr>
              <w:t>Start Date</w:t>
            </w:r>
          </w:p>
        </w:tc>
        <w:tc>
          <w:tcPr>
            <w:tcW w:w="1547" w:type="dxa"/>
          </w:tcPr>
          <w:p w14:paraId="6C7321F5" w14:textId="77777777" w:rsidR="001A47DD" w:rsidRPr="007F38A3" w:rsidRDefault="001A47DD" w:rsidP="005D43C3">
            <w:pPr>
              <w:spacing w:line="360" w:lineRule="auto"/>
              <w:cnfStyle w:val="100000000000" w:firstRow="1" w:lastRow="0" w:firstColumn="0" w:lastColumn="0" w:oddVBand="0" w:evenVBand="0" w:oddHBand="0" w:evenHBand="0" w:firstRowFirstColumn="0" w:firstRowLastColumn="0" w:lastRowFirstColumn="0" w:lastRowLastColumn="0"/>
              <w:rPr>
                <w:sz w:val="24"/>
                <w:szCs w:val="24"/>
              </w:rPr>
            </w:pPr>
            <w:r w:rsidRPr="007F38A3">
              <w:rPr>
                <w:sz w:val="24"/>
                <w:szCs w:val="24"/>
              </w:rPr>
              <w:t>Finish Date</w:t>
            </w:r>
          </w:p>
        </w:tc>
      </w:tr>
      <w:tr w:rsidR="001A47DD" w:rsidRPr="007F38A3" w14:paraId="38F8CB04" w14:textId="77777777" w:rsidTr="00B858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1F754502" w14:textId="7C78524C" w:rsidR="001A47DD" w:rsidRPr="007F38A3" w:rsidRDefault="001A47DD" w:rsidP="005D43C3">
            <w:pPr>
              <w:spacing w:line="360" w:lineRule="auto"/>
              <w:rPr>
                <w:sz w:val="24"/>
                <w:szCs w:val="24"/>
              </w:rPr>
            </w:pPr>
            <w:r w:rsidRPr="007F38A3">
              <w:rPr>
                <w:sz w:val="24"/>
                <w:szCs w:val="24"/>
              </w:rPr>
              <w:t>1</w:t>
            </w:r>
          </w:p>
        </w:tc>
        <w:tc>
          <w:tcPr>
            <w:tcW w:w="4253" w:type="dxa"/>
          </w:tcPr>
          <w:p w14:paraId="70E514B9" w14:textId="682038CD" w:rsidR="001A47DD" w:rsidRPr="007F38A3" w:rsidRDefault="00C76C28"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Understanding Prototype</w:t>
            </w:r>
            <w:r w:rsidR="00B15298" w:rsidRPr="007F38A3">
              <w:rPr>
                <w:sz w:val="24"/>
                <w:szCs w:val="24"/>
              </w:rPr>
              <w:t xml:space="preserve"> and Python</w:t>
            </w:r>
          </w:p>
        </w:tc>
        <w:tc>
          <w:tcPr>
            <w:tcW w:w="1559" w:type="dxa"/>
          </w:tcPr>
          <w:p w14:paraId="1F58E37D" w14:textId="19C84D74" w:rsidR="001A47DD" w:rsidRPr="007F38A3" w:rsidRDefault="001A47DD"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25/01/2021</w:t>
            </w:r>
          </w:p>
        </w:tc>
        <w:tc>
          <w:tcPr>
            <w:tcW w:w="1547" w:type="dxa"/>
          </w:tcPr>
          <w:p w14:paraId="301BE3A4" w14:textId="187E5D4C" w:rsidR="001A47DD" w:rsidRPr="007F38A3" w:rsidRDefault="001A47DD"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0</w:t>
            </w:r>
            <w:r w:rsidR="006D078A" w:rsidRPr="007F38A3">
              <w:rPr>
                <w:sz w:val="24"/>
                <w:szCs w:val="24"/>
              </w:rPr>
              <w:t>7</w:t>
            </w:r>
            <w:r w:rsidRPr="007F38A3">
              <w:rPr>
                <w:sz w:val="24"/>
                <w:szCs w:val="24"/>
              </w:rPr>
              <w:t>/02/2021</w:t>
            </w:r>
          </w:p>
        </w:tc>
      </w:tr>
    </w:tbl>
    <w:p w14:paraId="3B913A63" w14:textId="77777777" w:rsidR="001A47DD" w:rsidRPr="007F38A3" w:rsidRDefault="001A47DD" w:rsidP="005D43C3"/>
    <w:tbl>
      <w:tblPr>
        <w:tblStyle w:val="PlainTable1"/>
        <w:tblW w:w="0" w:type="auto"/>
        <w:tblLook w:val="04A0" w:firstRow="1" w:lastRow="0" w:firstColumn="1" w:lastColumn="0" w:noHBand="0" w:noVBand="1"/>
      </w:tblPr>
      <w:tblGrid>
        <w:gridCol w:w="1075"/>
        <w:gridCol w:w="4678"/>
        <w:gridCol w:w="2877"/>
      </w:tblGrid>
      <w:tr w:rsidR="001A47DD" w:rsidRPr="007F38A3" w14:paraId="6FD566C7" w14:textId="77777777" w:rsidTr="00652D6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14:paraId="4D79AAF3" w14:textId="01458DAE" w:rsidR="001A47DD" w:rsidRPr="007F38A3" w:rsidRDefault="001A47DD" w:rsidP="005D43C3">
            <w:pPr>
              <w:spacing w:line="360" w:lineRule="auto"/>
              <w:rPr>
                <w:sz w:val="24"/>
                <w:szCs w:val="24"/>
              </w:rPr>
            </w:pPr>
            <w:r w:rsidRPr="007F38A3">
              <w:rPr>
                <w:sz w:val="24"/>
                <w:szCs w:val="24"/>
              </w:rPr>
              <w:t xml:space="preserve">Task </w:t>
            </w:r>
            <w:r w:rsidR="00CF166C" w:rsidRPr="007F38A3">
              <w:rPr>
                <w:sz w:val="24"/>
                <w:szCs w:val="24"/>
              </w:rPr>
              <w:t>ID</w:t>
            </w:r>
          </w:p>
        </w:tc>
        <w:tc>
          <w:tcPr>
            <w:tcW w:w="4678" w:type="dxa"/>
          </w:tcPr>
          <w:p w14:paraId="4FA014F4" w14:textId="32F7AFD6" w:rsidR="001A47DD" w:rsidRPr="007F38A3" w:rsidRDefault="00CF166C" w:rsidP="005D43C3">
            <w:pPr>
              <w:spacing w:line="360" w:lineRule="auto"/>
              <w:cnfStyle w:val="100000000000" w:firstRow="1" w:lastRow="0" w:firstColumn="0" w:lastColumn="0" w:oddVBand="0" w:evenVBand="0" w:oddHBand="0" w:evenHBand="0" w:firstRowFirstColumn="0" w:firstRowLastColumn="0" w:lastRowFirstColumn="0" w:lastRowLastColumn="0"/>
              <w:rPr>
                <w:sz w:val="24"/>
                <w:szCs w:val="24"/>
              </w:rPr>
            </w:pPr>
            <w:r w:rsidRPr="007F38A3">
              <w:rPr>
                <w:sz w:val="24"/>
                <w:szCs w:val="24"/>
              </w:rPr>
              <w:t>Description</w:t>
            </w:r>
          </w:p>
        </w:tc>
        <w:tc>
          <w:tcPr>
            <w:tcW w:w="2877" w:type="dxa"/>
          </w:tcPr>
          <w:p w14:paraId="4B50A4F7" w14:textId="77777777" w:rsidR="001A47DD" w:rsidRPr="007F38A3" w:rsidRDefault="001A47DD" w:rsidP="005D43C3">
            <w:pPr>
              <w:spacing w:line="360" w:lineRule="auto"/>
              <w:cnfStyle w:val="100000000000" w:firstRow="1" w:lastRow="0" w:firstColumn="0" w:lastColumn="0" w:oddVBand="0" w:evenVBand="0" w:oddHBand="0" w:evenHBand="0" w:firstRowFirstColumn="0" w:firstRowLastColumn="0" w:lastRowFirstColumn="0" w:lastRowLastColumn="0"/>
              <w:rPr>
                <w:sz w:val="24"/>
                <w:szCs w:val="24"/>
              </w:rPr>
            </w:pPr>
            <w:r w:rsidRPr="007F38A3">
              <w:rPr>
                <w:sz w:val="24"/>
                <w:szCs w:val="24"/>
              </w:rPr>
              <w:t>Status</w:t>
            </w:r>
          </w:p>
        </w:tc>
      </w:tr>
      <w:tr w:rsidR="001A47DD" w:rsidRPr="007F38A3" w14:paraId="1B9B738B" w14:textId="77777777" w:rsidTr="00652D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14:paraId="68D4D255" w14:textId="77777777" w:rsidR="001A47DD" w:rsidRPr="007F38A3" w:rsidRDefault="001A47DD" w:rsidP="005D43C3">
            <w:pPr>
              <w:spacing w:line="360" w:lineRule="auto"/>
              <w:rPr>
                <w:sz w:val="24"/>
                <w:szCs w:val="24"/>
              </w:rPr>
            </w:pPr>
            <w:r w:rsidRPr="007F38A3">
              <w:rPr>
                <w:sz w:val="24"/>
                <w:szCs w:val="24"/>
              </w:rPr>
              <w:t>1</w:t>
            </w:r>
          </w:p>
        </w:tc>
        <w:tc>
          <w:tcPr>
            <w:tcW w:w="4678" w:type="dxa"/>
          </w:tcPr>
          <w:p w14:paraId="4795F267" w14:textId="66C5ADFF" w:rsidR="001A47DD" w:rsidRPr="007F38A3" w:rsidRDefault="00366D22"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Libraries</w:t>
            </w:r>
          </w:p>
        </w:tc>
        <w:tc>
          <w:tcPr>
            <w:tcW w:w="2877" w:type="dxa"/>
          </w:tcPr>
          <w:p w14:paraId="5E8125FE" w14:textId="2BB4DAAA" w:rsidR="001A47DD" w:rsidRPr="007F38A3" w:rsidRDefault="008232A7"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Complete</w:t>
            </w:r>
            <w:r w:rsidR="005D43C3">
              <w:rPr>
                <w:sz w:val="24"/>
                <w:szCs w:val="24"/>
              </w:rPr>
              <w:t>d</w:t>
            </w:r>
          </w:p>
        </w:tc>
      </w:tr>
      <w:tr w:rsidR="001A47DD" w:rsidRPr="007F38A3" w14:paraId="46C49EAB" w14:textId="77777777" w:rsidTr="00652D6F">
        <w:tc>
          <w:tcPr>
            <w:cnfStyle w:val="001000000000" w:firstRow="0" w:lastRow="0" w:firstColumn="1" w:lastColumn="0" w:oddVBand="0" w:evenVBand="0" w:oddHBand="0" w:evenHBand="0" w:firstRowFirstColumn="0" w:firstRowLastColumn="0" w:lastRowFirstColumn="0" w:lastRowLastColumn="0"/>
            <w:tcW w:w="1075" w:type="dxa"/>
          </w:tcPr>
          <w:p w14:paraId="35AC4F0C" w14:textId="77777777" w:rsidR="001A47DD" w:rsidRPr="007F38A3" w:rsidRDefault="001A47DD" w:rsidP="005D43C3">
            <w:pPr>
              <w:spacing w:line="360" w:lineRule="auto"/>
              <w:rPr>
                <w:sz w:val="24"/>
                <w:szCs w:val="24"/>
              </w:rPr>
            </w:pPr>
            <w:r w:rsidRPr="007F38A3">
              <w:rPr>
                <w:sz w:val="24"/>
                <w:szCs w:val="24"/>
              </w:rPr>
              <w:t>2</w:t>
            </w:r>
          </w:p>
        </w:tc>
        <w:tc>
          <w:tcPr>
            <w:tcW w:w="4678" w:type="dxa"/>
          </w:tcPr>
          <w:p w14:paraId="2E615800" w14:textId="234ACD36" w:rsidR="001A47DD" w:rsidRPr="007F38A3" w:rsidRDefault="00D952F2" w:rsidP="005D43C3">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7F38A3">
              <w:rPr>
                <w:sz w:val="24"/>
                <w:szCs w:val="24"/>
              </w:rPr>
              <w:t>API connection</w:t>
            </w:r>
          </w:p>
        </w:tc>
        <w:tc>
          <w:tcPr>
            <w:tcW w:w="2877" w:type="dxa"/>
          </w:tcPr>
          <w:p w14:paraId="6779CD44" w14:textId="54356CDF" w:rsidR="001A47DD" w:rsidRPr="007F38A3" w:rsidRDefault="00DF2071" w:rsidP="005D43C3">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Complete</w:t>
            </w:r>
            <w:r w:rsidR="005D43C3">
              <w:rPr>
                <w:sz w:val="24"/>
                <w:szCs w:val="24"/>
              </w:rPr>
              <w:t>d</w:t>
            </w:r>
          </w:p>
        </w:tc>
      </w:tr>
      <w:tr w:rsidR="001A47DD" w:rsidRPr="007F38A3" w14:paraId="16013965" w14:textId="77777777" w:rsidTr="00652D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14:paraId="0007CE5B" w14:textId="77777777" w:rsidR="001A47DD" w:rsidRPr="007F38A3" w:rsidRDefault="001A47DD" w:rsidP="005D43C3">
            <w:pPr>
              <w:spacing w:line="360" w:lineRule="auto"/>
              <w:rPr>
                <w:sz w:val="24"/>
                <w:szCs w:val="24"/>
              </w:rPr>
            </w:pPr>
            <w:r w:rsidRPr="007F38A3">
              <w:rPr>
                <w:sz w:val="24"/>
                <w:szCs w:val="24"/>
              </w:rPr>
              <w:t>3</w:t>
            </w:r>
          </w:p>
        </w:tc>
        <w:tc>
          <w:tcPr>
            <w:tcW w:w="4678" w:type="dxa"/>
          </w:tcPr>
          <w:p w14:paraId="4684306E" w14:textId="414AB965" w:rsidR="001A47DD" w:rsidRPr="007F38A3" w:rsidRDefault="00D952F2"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Functions</w:t>
            </w:r>
          </w:p>
        </w:tc>
        <w:tc>
          <w:tcPr>
            <w:tcW w:w="2877" w:type="dxa"/>
          </w:tcPr>
          <w:p w14:paraId="5842CEB7" w14:textId="209E7AEF" w:rsidR="001A47DD" w:rsidRPr="007F38A3" w:rsidRDefault="00272143"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Complete</w:t>
            </w:r>
            <w:r w:rsidR="005D43C3">
              <w:rPr>
                <w:sz w:val="24"/>
                <w:szCs w:val="24"/>
              </w:rPr>
              <w:t>d</w:t>
            </w:r>
          </w:p>
        </w:tc>
      </w:tr>
    </w:tbl>
    <w:p w14:paraId="59E8CC9E" w14:textId="66FD1450" w:rsidR="001A47DD" w:rsidRPr="007F38A3" w:rsidRDefault="001A47DD" w:rsidP="005D43C3"/>
    <w:p w14:paraId="16013069" w14:textId="59704A4F" w:rsidR="002C2E85" w:rsidRPr="007F38A3" w:rsidRDefault="002C2E85" w:rsidP="005D43C3">
      <w:pPr>
        <w:rPr>
          <w:b/>
          <w:bCs/>
        </w:rPr>
      </w:pPr>
      <w:r w:rsidRPr="007F38A3">
        <w:rPr>
          <w:b/>
          <w:bCs/>
        </w:rPr>
        <w:t>Task 1</w:t>
      </w:r>
    </w:p>
    <w:p w14:paraId="09331086" w14:textId="18556B04" w:rsidR="00074784" w:rsidRPr="007F38A3" w:rsidRDefault="009400C4" w:rsidP="005D43C3">
      <w:r w:rsidRPr="007F38A3">
        <w:t xml:space="preserve">Beginning with looking at the official Python documentation </w:t>
      </w:r>
      <w:r w:rsidRPr="007F38A3">
        <w:fldChar w:fldCharType="begin"/>
      </w:r>
      <w:r w:rsidRPr="007F38A3">
        <w:instrText xml:space="preserve"> ADDIN ZOTERO_ITEM CSL_CITATION {"citationID":"P6oewynw","properties":{"formattedCitation":"(Installing Packages \\uc0\\u8212{} Python Packaging User Guide, 2021)","plainCitation":"(Installing Packages — Python Packaging User Guide, 2021)","noteIndex":0},"citationItems":[{"id":1113,"uris":["http://zotero.org/users/7056409/items/GI2SR7EX"],"uri":["http://zotero.org/users/7056409/items/GI2SR7EX"],"itemData":{"id":1113,"type":"webpage","title":"Installing Packages — Python Packaging User Guide","URL":"https://packaging.python.org/tutorials/installing-packages/","accessed":{"date-parts":[["2021",5,11]]}}}],"schema":"https://github.com/citation-style-language/schema/raw/master/csl-citation.json"} </w:instrText>
      </w:r>
      <w:r w:rsidRPr="007F38A3">
        <w:fldChar w:fldCharType="separate"/>
      </w:r>
      <w:r w:rsidRPr="007F38A3">
        <w:rPr>
          <w:rFonts w:cs="Times New Roman"/>
        </w:rPr>
        <w:t>(Installing Packages — Python Packaging User Guide, 2021)</w:t>
      </w:r>
      <w:r w:rsidRPr="007F38A3">
        <w:fldChar w:fldCharType="end"/>
      </w:r>
      <w:r w:rsidRPr="007F38A3">
        <w:t xml:space="preserve"> I needed to ensure that I had the correct version of the language installed (version 3).  Salim Zubair had used pip which is the most popular tool for installing Python libraries and packages.</w:t>
      </w:r>
      <w:r w:rsidR="004A29B7" w:rsidRPr="007F38A3">
        <w:t xml:space="preserve">  He </w:t>
      </w:r>
      <w:r w:rsidR="00C436E6" w:rsidRPr="007F38A3">
        <w:t xml:space="preserve">first </w:t>
      </w:r>
      <w:r w:rsidR="00FA6B85" w:rsidRPr="007F38A3">
        <w:t>used pip to</w:t>
      </w:r>
      <w:r w:rsidR="004A29B7" w:rsidRPr="007F38A3">
        <w:t xml:space="preserve"> install Text</w:t>
      </w:r>
      <w:r w:rsidR="00737778">
        <w:t>B</w:t>
      </w:r>
      <w:r w:rsidR="004A29B7" w:rsidRPr="007F38A3">
        <w:t>lob</w:t>
      </w:r>
      <w:r w:rsidR="00FA6B85" w:rsidRPr="007F38A3">
        <w:t>,</w:t>
      </w:r>
      <w:r w:rsidR="004A29B7" w:rsidRPr="007F38A3">
        <w:t xml:space="preserve"> a library which specialises in textual data.  This will help to obtain the level of polarity and subjectivity </w:t>
      </w:r>
      <w:r w:rsidR="000814FC" w:rsidRPr="007F38A3">
        <w:t>emanating from the loaded dataset</w:t>
      </w:r>
      <w:r w:rsidR="00FC657D" w:rsidRPr="007F38A3">
        <w:t xml:space="preserve"> </w:t>
      </w:r>
      <w:r w:rsidR="00FC657D" w:rsidRPr="007F38A3">
        <w:fldChar w:fldCharType="begin"/>
      </w:r>
      <w:r w:rsidR="00FC657D" w:rsidRPr="007F38A3">
        <w:instrText xml:space="preserve"> ADDIN ZOTERO_ITEM CSL_CITATION {"citationID":"oFQEPZya","properties":{"formattedCitation":"(Sentiment Analysis in Python With TextBlob, 2021)","plainCitation":"(Sentiment Analysis in Python With TextBlob, 2021)","noteIndex":0},"citationItems":[{"id":1115,"uris":["http://zotero.org/users/7056409/items/AJXXUNK5"],"uri":["http://zotero.org/users/7056409/items/AJXXUNK5"],"itemData":{"id":1115,"type":"webpage","abstract":"Introduction\nState-of-the-art technologies in NLP allow us to analyze natural languages on\ndifferent layers: from simple segmentation\n[/simple-nlp-in-python-with-textblob-tokenization/]  of textual information to\nmore sophisticated methods of sentiment categorizations.\n\nHowever, it does not inevitably mean that you should be highly advanced in\nprogramming to implement high-level tasks such as sentiment analysis in Python.\n\nSentiment Analysis\nThe algorithms of sentiment analysis mostly focus on d","container-title":"Stack Abuse","language":"en","title":"Sentiment Analysis in Python With TextBlob","URL":"https://stackabuse.com/sentiment-analysis-in-python-with-textblob/","accessed":{"date-parts":[["2021",5,11]]}}}],"schema":"https://github.com/citation-style-language/schema/raw/master/csl-citation.json"} </w:instrText>
      </w:r>
      <w:r w:rsidR="00FC657D" w:rsidRPr="007F38A3">
        <w:fldChar w:fldCharType="separate"/>
      </w:r>
      <w:r w:rsidR="00FC657D" w:rsidRPr="007F38A3">
        <w:rPr>
          <w:rFonts w:cs="Times New Roman"/>
        </w:rPr>
        <w:t>(Sentiment Analysis in Python With TextBlob, 2021)</w:t>
      </w:r>
      <w:r w:rsidR="00FC657D" w:rsidRPr="007F38A3">
        <w:fldChar w:fldCharType="end"/>
      </w:r>
      <w:r w:rsidR="000814FC" w:rsidRPr="007F38A3">
        <w:t>.</w:t>
      </w:r>
      <w:r w:rsidR="00FA6B85" w:rsidRPr="007F38A3">
        <w:t xml:space="preserve">  Gen</w:t>
      </w:r>
      <w:r w:rsidR="00026725" w:rsidRPr="007F38A3">
        <w:t>si</w:t>
      </w:r>
      <w:r w:rsidR="00FA6B85" w:rsidRPr="007F38A3">
        <w:t>m</w:t>
      </w:r>
      <w:r w:rsidR="00026725" w:rsidRPr="007F38A3">
        <w:t xml:space="preserve"> and Rake-nltk are two</w:t>
      </w:r>
      <w:r w:rsidR="00FA6B85" w:rsidRPr="007F38A3">
        <w:t xml:space="preserve"> powerful librar</w:t>
      </w:r>
      <w:r w:rsidR="00026725" w:rsidRPr="007F38A3">
        <w:t>ies</w:t>
      </w:r>
      <w:r w:rsidR="00FA6B85" w:rsidRPr="007F38A3">
        <w:t xml:space="preserve"> for extracting keywords from text</w:t>
      </w:r>
      <w:r w:rsidR="00026725" w:rsidRPr="007F38A3">
        <w:t xml:space="preserve">, to aid with semantic modelling </w:t>
      </w:r>
      <w:r w:rsidR="00026725" w:rsidRPr="007F38A3">
        <w:fldChar w:fldCharType="begin"/>
      </w:r>
      <w:r w:rsidR="00026725" w:rsidRPr="007F38A3">
        <w:instrText xml:space="preserve"> ADDIN ZOTERO_ITEM CSL_CITATION {"citationID":"89YIIGyG","properties":{"formattedCitation":"(Gensim: topic modelling for humans, 2021)","plainCitation":"(Gensim: topic modelling for humans, 2021)","noteIndex":0},"citationItems":[{"id":1117,"uris":["http://zotero.org/users/7056409/items/QC2WZ79S"],"uri":["http://zotero.org/users/7056409/items/QC2WZ79S"],"itemData":{"id":1117,"type":"webpage","abstract":"Efficient topic modelling in Python","language":"en","title":"Gensim: topic modelling for humans","title-short":"Gensim","URL":"https://radimrehurek.com/gensim/intro.html#gensim-generate-similar","accessed":{"date-parts":[["2021",5,11]]}}}],"schema":"https://github.com/citation-style-language/schema/raw/master/csl-citation.json"} </w:instrText>
      </w:r>
      <w:r w:rsidR="00026725" w:rsidRPr="007F38A3">
        <w:fldChar w:fldCharType="separate"/>
      </w:r>
      <w:r w:rsidR="00026725" w:rsidRPr="007F38A3">
        <w:rPr>
          <w:rFonts w:cs="Times New Roman"/>
        </w:rPr>
        <w:t>(Gensim: topic modelling for humans, 2021)</w:t>
      </w:r>
      <w:r w:rsidR="00026725" w:rsidRPr="007F38A3">
        <w:fldChar w:fldCharType="end"/>
      </w:r>
      <w:r w:rsidR="00765ED7" w:rsidRPr="007F38A3">
        <w:t xml:space="preserve">; </w:t>
      </w:r>
      <w:r w:rsidR="00765ED7" w:rsidRPr="007F38A3">
        <w:fldChar w:fldCharType="begin"/>
      </w:r>
      <w:r w:rsidR="00765ED7" w:rsidRPr="007F38A3">
        <w:instrText xml:space="preserve"> ADDIN ZOTERO_ITEM CSL_CITATION {"citationID":"89K2qzcl","properties":{"formattedCitation":"(Sharma, n.d.)","plainCitation":"(Sharma, n.d.)","noteIndex":0},"citationItems":[{"id":1121,"uris":["http://zotero.org/users/7056409/items/N4B684QE"],"uri":["http://zotero.org/users/7056409/items/N4B684QE"],"itemData":{"id":1121,"type":"book","genre":"Python","medium":"POSIX","source":"PyPI","title":"rake-nltk: Python implementation of the Rapid Automatic Keyword Extraction algorithm using NLTK","title-short":"rake-nltk","URL":"https://github.com/csurfer/rake-nltk","version":"1.0.4","author":[{"family":"Sharma","given":"Vishwas B."}],"accessed":{"date-parts":[["2021",5,11]]}}}],"schema":"https://github.com/citation-style-language/schema/raw/master/csl-citation.json"} </w:instrText>
      </w:r>
      <w:r w:rsidR="00765ED7" w:rsidRPr="007F38A3">
        <w:fldChar w:fldCharType="separate"/>
      </w:r>
      <w:r w:rsidR="00765ED7" w:rsidRPr="007F38A3">
        <w:rPr>
          <w:rFonts w:cs="Times New Roman"/>
        </w:rPr>
        <w:t>(Sharma, n.d.)</w:t>
      </w:r>
      <w:r w:rsidR="00765ED7" w:rsidRPr="007F38A3">
        <w:fldChar w:fldCharType="end"/>
      </w:r>
      <w:r w:rsidR="00026725" w:rsidRPr="007F38A3">
        <w:t xml:space="preserve">.  </w:t>
      </w:r>
      <w:r w:rsidR="00765ED7" w:rsidRPr="007F38A3">
        <w:t>Finally, spaCy</w:t>
      </w:r>
      <w:r w:rsidR="00C436E6" w:rsidRPr="007F38A3">
        <w:t>, a library which excels in Natural Language Processing (NLP)</w:t>
      </w:r>
      <w:r w:rsidR="00545F94">
        <w:t>.</w:t>
      </w:r>
      <w:r w:rsidR="00C436E6" w:rsidRPr="007F38A3">
        <w:t xml:space="preserve">  It </w:t>
      </w:r>
      <w:r w:rsidR="00765ED7" w:rsidRPr="007F38A3">
        <w:t>uses a wide number of features</w:t>
      </w:r>
      <w:r w:rsidR="00C436E6" w:rsidRPr="007F38A3">
        <w:t>, including those listed below,</w:t>
      </w:r>
      <w:r w:rsidR="00765ED7" w:rsidRPr="007F38A3">
        <w:t xml:space="preserve"> which are beneficial to the field of linguistics</w:t>
      </w:r>
      <w:r w:rsidR="00C436E6" w:rsidRPr="007F38A3">
        <w:t xml:space="preserve"> </w:t>
      </w:r>
      <w:r w:rsidR="00C436E6" w:rsidRPr="007F38A3">
        <w:fldChar w:fldCharType="begin"/>
      </w:r>
      <w:r w:rsidR="00C436E6" w:rsidRPr="007F38A3">
        <w:instrText xml:space="preserve"> ADDIN ZOTERO_ITEM CSL_CITATION {"citationID":"p29DPec8","properties":{"formattedCitation":"(spaCy 101: Everything you need to know \\uc0\\u183{} spaCy Usage Documentation, 2021)","plainCitation":"(spaCy 101: Everything you need to know · spaCy Usage Documentation, 2021)","noteIndex":0},"citationItems":[{"id":1119,"uris":["http://zotero.org/users/7056409/items/DC6QVEFU"],"uri":["http://zotero.org/users/7056409/items/DC6QVEFU"],"itemData":{"id":1119,"type":"webpage","abstract":"The most important concepts, explained in simple terms","container-title":"spaCy 101: Everything you need to know","language":"en","title":"spaCy 101: Everything you need to know · spaCy Usage Documentation","title-short":"spaCy 101","URL":"https://spacy.io/usage/spacy-101","accessed":{"date-parts":[["2021",5,11]]}}}],"schema":"https://github.com/citation-style-language/schema/raw/master/csl-citation.json"} </w:instrText>
      </w:r>
      <w:r w:rsidR="00C436E6" w:rsidRPr="007F38A3">
        <w:fldChar w:fldCharType="separate"/>
      </w:r>
      <w:r w:rsidR="00C436E6" w:rsidRPr="007F38A3">
        <w:rPr>
          <w:rFonts w:cs="Times New Roman"/>
        </w:rPr>
        <w:t>(spaCy 101: Everything you need to know · spaCy Usage Documentation, 2021)</w:t>
      </w:r>
      <w:r w:rsidR="00C436E6" w:rsidRPr="007F38A3">
        <w:fldChar w:fldCharType="end"/>
      </w:r>
      <w:r w:rsidR="00765ED7" w:rsidRPr="007F38A3">
        <w:t xml:space="preserve">.  </w:t>
      </w:r>
    </w:p>
    <w:p w14:paraId="65087853" w14:textId="1BBAD895" w:rsidR="00C436E6" w:rsidRPr="007F38A3" w:rsidRDefault="00C436E6" w:rsidP="005D43C3">
      <w:pPr>
        <w:pStyle w:val="ListParagraph"/>
        <w:numPr>
          <w:ilvl w:val="0"/>
          <w:numId w:val="10"/>
        </w:numPr>
        <w:spacing w:line="360" w:lineRule="auto"/>
      </w:pPr>
      <w:r w:rsidRPr="007F38A3">
        <w:t>Text Classification</w:t>
      </w:r>
    </w:p>
    <w:p w14:paraId="6A139721" w14:textId="78D9B661" w:rsidR="00C436E6" w:rsidRPr="007F38A3" w:rsidRDefault="00C436E6" w:rsidP="005D43C3">
      <w:pPr>
        <w:pStyle w:val="ListParagraph"/>
        <w:numPr>
          <w:ilvl w:val="0"/>
          <w:numId w:val="10"/>
        </w:numPr>
        <w:spacing w:line="360" w:lineRule="auto"/>
      </w:pPr>
      <w:r w:rsidRPr="007F38A3">
        <w:t>Entity Linking (EL)</w:t>
      </w:r>
    </w:p>
    <w:p w14:paraId="5336A03F" w14:textId="372970A0" w:rsidR="00C436E6" w:rsidRPr="007F38A3" w:rsidRDefault="00D952F2" w:rsidP="005D43C3">
      <w:pPr>
        <w:pStyle w:val="ListParagraph"/>
        <w:numPr>
          <w:ilvl w:val="0"/>
          <w:numId w:val="10"/>
        </w:numPr>
        <w:spacing w:line="360" w:lineRule="auto"/>
      </w:pPr>
      <w:r w:rsidRPr="007F38A3">
        <w:t>Lemmatization</w:t>
      </w:r>
    </w:p>
    <w:p w14:paraId="4BD27281" w14:textId="679C7541" w:rsidR="00D952F2" w:rsidRPr="007F38A3" w:rsidRDefault="00D952F2" w:rsidP="005D43C3">
      <w:pPr>
        <w:pStyle w:val="ListParagraph"/>
        <w:numPr>
          <w:ilvl w:val="0"/>
          <w:numId w:val="10"/>
        </w:numPr>
        <w:spacing w:line="360" w:lineRule="auto"/>
      </w:pPr>
      <w:r w:rsidRPr="007F38A3">
        <w:t>Part-of-speech (POS) Tagging</w:t>
      </w:r>
    </w:p>
    <w:p w14:paraId="784B251D" w14:textId="19C2225F" w:rsidR="00D952F2" w:rsidRPr="007F38A3" w:rsidRDefault="00D952F2" w:rsidP="005D43C3">
      <w:pPr>
        <w:pStyle w:val="ListParagraph"/>
        <w:numPr>
          <w:ilvl w:val="0"/>
          <w:numId w:val="10"/>
        </w:numPr>
        <w:spacing w:line="360" w:lineRule="auto"/>
      </w:pPr>
      <w:r w:rsidRPr="007F38A3">
        <w:t>Tokenization</w:t>
      </w:r>
    </w:p>
    <w:p w14:paraId="0700751E" w14:textId="56B02196" w:rsidR="00007D23" w:rsidRPr="007F38A3" w:rsidRDefault="00757224" w:rsidP="005D43C3">
      <w:r w:rsidRPr="007F38A3">
        <w:t xml:space="preserve">One of the common problems when working with text in </w:t>
      </w:r>
      <w:r w:rsidR="00C157EF" w:rsidRPr="007F38A3">
        <w:t xml:space="preserve">sentiment analysis is collecting irrelevant data.  This is where the Natural Language Toolkit (nltk) proves to be </w:t>
      </w:r>
      <w:r w:rsidR="00545F94" w:rsidRPr="007F38A3">
        <w:t>conducive</w:t>
      </w:r>
      <w:r w:rsidR="00C157EF" w:rsidRPr="007F38A3">
        <w:t xml:space="preserve">.  It  eliminates what are known as </w:t>
      </w:r>
      <w:r w:rsidR="00875842">
        <w:t>‘</w:t>
      </w:r>
      <w:r w:rsidR="00C157EF" w:rsidRPr="007F38A3">
        <w:t>Stop Words’</w:t>
      </w:r>
      <w:r w:rsidR="00BA78C5" w:rsidRPr="007F38A3">
        <w:t>;</w:t>
      </w:r>
      <w:r w:rsidR="00C157EF" w:rsidRPr="007F38A3">
        <w:t xml:space="preserve"> commonly used words in our everyday </w:t>
      </w:r>
      <w:r w:rsidR="00C157EF" w:rsidRPr="007F38A3">
        <w:lastRenderedPageBreak/>
        <w:t>language</w:t>
      </w:r>
      <w:r w:rsidR="00007D23" w:rsidRPr="007F38A3">
        <w:t>, but which our not necessary in the conducting of a sentiment analysis</w:t>
      </w:r>
      <w:r w:rsidR="00BA78C5" w:rsidRPr="007F38A3">
        <w:t xml:space="preserve"> </w:t>
      </w:r>
      <w:r w:rsidR="00BA78C5" w:rsidRPr="007F38A3">
        <w:fldChar w:fldCharType="begin"/>
      </w:r>
      <w:r w:rsidR="00BA78C5" w:rsidRPr="007F38A3">
        <w:instrText xml:space="preserve"> ADDIN ZOTERO_ITEM CSL_CITATION {"citationID":"TAHdScCr","properties":{"formattedCitation":"(Removing stop words with NLTK in Python, 2017)","plainCitation":"(Removing stop words with NLTK in Python, 2017)","noteIndex":0},"citationItems":[{"id":1123,"uris":["http://zotero.org/users/7056409/items/XK9XKYSB"],"uri":["http://zotero.org/users/7056409/items/XK9XKYSB"],"itemData":{"id":1123,"type":"post-weblog","abstract":"A Computer Science portal for geeks. It contains well written, well thought and well explained computer science and programming articles, quizzes and practice/competitive programming/company interview Questions.","container-title":"GeeksforGeeks","language":"en-us","note":"section: Advanced Computer Subject","title":"Removing stop words with NLTK in Python","URL":"https://www.geeksforgeeks.org/removing-stop-words-nltk-python/","accessed":{"date-parts":[["2021",5,11]]},"issued":{"date-parts":[["2017",5,22]]}}}],"schema":"https://github.com/citation-style-language/schema/raw/master/csl-citation.json"} </w:instrText>
      </w:r>
      <w:r w:rsidR="00BA78C5" w:rsidRPr="007F38A3">
        <w:fldChar w:fldCharType="separate"/>
      </w:r>
      <w:r w:rsidR="00BA78C5" w:rsidRPr="007F38A3">
        <w:rPr>
          <w:rFonts w:cs="Times New Roman"/>
        </w:rPr>
        <w:t>(Removing stop words with NLTK in Python, 2017)</w:t>
      </w:r>
      <w:r w:rsidR="00BA78C5" w:rsidRPr="007F38A3">
        <w:fldChar w:fldCharType="end"/>
      </w:r>
      <w:r w:rsidR="00007D23" w:rsidRPr="007F38A3">
        <w:t>.</w:t>
      </w:r>
    </w:p>
    <w:p w14:paraId="5825EA33" w14:textId="77777777" w:rsidR="00FE2B54" w:rsidRDefault="007F38A3" w:rsidP="005D43C3">
      <w:pPr>
        <w:pStyle w:val="Caption"/>
        <w:keepNext/>
        <w:spacing w:line="360" w:lineRule="auto"/>
      </w:pPr>
      <w:r w:rsidRPr="00FE2B54">
        <w:rPr>
          <w:noProof/>
        </w:rPr>
        <w:drawing>
          <wp:inline distT="0" distB="0" distL="0" distR="0" wp14:anchorId="06B19CCD" wp14:editId="008FDE31">
            <wp:extent cx="5730240" cy="1752600"/>
            <wp:effectExtent l="0" t="0" r="381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30240" cy="1752600"/>
                    </a:xfrm>
                    <a:prstGeom prst="rect">
                      <a:avLst/>
                    </a:prstGeom>
                    <a:noFill/>
                    <a:ln>
                      <a:noFill/>
                    </a:ln>
                  </pic:spPr>
                </pic:pic>
              </a:graphicData>
            </a:graphic>
          </wp:inline>
        </w:drawing>
      </w:r>
    </w:p>
    <w:p w14:paraId="7506FB28" w14:textId="398A8AB8" w:rsidR="00BA78C5" w:rsidRPr="007F38A3" w:rsidRDefault="00FE2B54" w:rsidP="005D43C3">
      <w:pPr>
        <w:pStyle w:val="Caption"/>
        <w:spacing w:line="360" w:lineRule="auto"/>
        <w:jc w:val="center"/>
      </w:pPr>
      <w:bookmarkStart w:id="64" w:name="_Toc73007852"/>
      <w:r>
        <w:t xml:space="preserve">Figure </w:t>
      </w:r>
      <w:r>
        <w:fldChar w:fldCharType="begin"/>
      </w:r>
      <w:r>
        <w:instrText xml:space="preserve"> SEQ figure \* ARABIC </w:instrText>
      </w:r>
      <w:r>
        <w:fldChar w:fldCharType="separate"/>
      </w:r>
      <w:r w:rsidR="00100A74">
        <w:rPr>
          <w:noProof/>
        </w:rPr>
        <w:t>14</w:t>
      </w:r>
      <w:r>
        <w:fldChar w:fldCharType="end"/>
      </w:r>
      <w:r>
        <w:t xml:space="preserve"> - Example of nltk 'Stop Words' in the English language</w:t>
      </w:r>
      <w:bookmarkEnd w:id="64"/>
    </w:p>
    <w:p w14:paraId="51354B49" w14:textId="4F8D97D7" w:rsidR="00BA78C5" w:rsidRPr="007F38A3" w:rsidRDefault="00BA78C5" w:rsidP="005D43C3">
      <w:r w:rsidRPr="007F38A3">
        <w:t>To give an example of this, let us look at a sentence.</w:t>
      </w:r>
    </w:p>
    <w:p w14:paraId="0606EE39" w14:textId="6BAA190E" w:rsidR="00BA78C5" w:rsidRDefault="007F38A3" w:rsidP="005D43C3">
      <w:pPr>
        <w:ind w:left="720"/>
      </w:pPr>
      <w:r w:rsidRPr="007F38A3">
        <w:t>“</w:t>
      </w:r>
      <w:r w:rsidR="00752629" w:rsidRPr="007F38A3">
        <w:t>The goalkeeper is an embarrassment to his team.  The way he pushed the ball in off of the post was comical.”</w:t>
      </w:r>
    </w:p>
    <w:p w14:paraId="7790145C" w14:textId="5DAB4218" w:rsidR="007F38A3" w:rsidRDefault="007F38A3" w:rsidP="005D43C3">
      <w:r>
        <w:t xml:space="preserve">After importing the nltk package, </w:t>
      </w:r>
      <w:r w:rsidR="00FE2B54">
        <w:t>‘stop words’ will be removed from this sentence leaving only the relevant data remaining, as below.</w:t>
      </w:r>
    </w:p>
    <w:p w14:paraId="0E138536" w14:textId="4C07AAD3" w:rsidR="00FE2B54" w:rsidRDefault="00FE2B54" w:rsidP="005D43C3">
      <w:pPr>
        <w:ind w:left="720"/>
      </w:pPr>
      <w:r>
        <w:t>“goalkeeper”, “embarrassment”, “team”, “way”, “pushed”, “ball”, “post”, “comical”.</w:t>
      </w:r>
    </w:p>
    <w:p w14:paraId="5D313E9C" w14:textId="535537D9" w:rsidR="00545F94" w:rsidRDefault="00545F94" w:rsidP="005D43C3">
      <w:r>
        <w:t>This will save valuable time and system resource from being wasted and lead to a far more accurate picture of the sentiment throughout the data.</w:t>
      </w:r>
    </w:p>
    <w:p w14:paraId="074C7459" w14:textId="7C974945" w:rsidR="00545F94" w:rsidRPr="007F38A3" w:rsidRDefault="004D35FB" w:rsidP="005D43C3">
      <w:r>
        <w:t xml:space="preserve">Another Python library, Pandas, will be used to read files into a dataframe which is a </w:t>
      </w:r>
      <w:r w:rsidR="00C52FAA">
        <w:t>2D</w:t>
      </w:r>
      <w:r>
        <w:t xml:space="preserve"> table object.  Pandas is a popular tool used within the data analysis realm </w:t>
      </w:r>
      <w:r>
        <w:fldChar w:fldCharType="begin"/>
      </w:r>
      <w:r>
        <w:instrText xml:space="preserve"> ADDIN ZOTERO_ITEM CSL_CITATION {"citationID":"gRUGmKf6","properties":{"formattedCitation":"(Pandas vs NumPy - javatpoint, 2021)","plainCitation":"(Pandas vs NumPy - javatpoint, 2021)","noteIndex":0},"citationItems":[{"id":1125,"uris":["http://zotero.org/users/7056409/items/EXH44ZUH"],"uri":["http://zotero.org/users/7056409/items/EXH44ZUH"],"itemData":{"id":1125,"type":"webpage","abstract":"Pandas vs NumPy with What is Python Pandas, Reading Multiple Files, Null values, Multiple index, Application, Application Basics, Resampling, Plotting the data, Moving windows functions, Series, Read the file, Data operations, Filter Data etc.","container-title":"www.javatpoint.com","language":"en","title":"Pandas vs NumPy - javatpoint","URL":"https://www.javatpoint.com/pandas-vs-numpy","accessed":{"date-parts":[["2021",5,11]]}}}],"schema":"https://github.com/citation-style-language/schema/raw/master/csl-citation.json"} </w:instrText>
      </w:r>
      <w:r>
        <w:fldChar w:fldCharType="separate"/>
      </w:r>
      <w:r w:rsidRPr="004D35FB">
        <w:rPr>
          <w:rFonts w:cs="Times New Roman"/>
        </w:rPr>
        <w:t>(Pandas vs NumPy - javatpoint, 2021)</w:t>
      </w:r>
      <w:r>
        <w:fldChar w:fldCharType="end"/>
      </w:r>
      <w:r>
        <w:t>.</w:t>
      </w:r>
    </w:p>
    <w:p w14:paraId="2E5C3087" w14:textId="0F8BD9EE" w:rsidR="00FC657D" w:rsidRPr="007F38A3" w:rsidRDefault="00FC657D" w:rsidP="005D43C3">
      <w:pPr>
        <w:rPr>
          <w:b/>
          <w:bCs/>
        </w:rPr>
      </w:pPr>
      <w:r w:rsidRPr="007F38A3">
        <w:rPr>
          <w:b/>
          <w:bCs/>
        </w:rPr>
        <w:t>Task 2</w:t>
      </w:r>
    </w:p>
    <w:p w14:paraId="50D36A64" w14:textId="6918022C" w:rsidR="000D71F5" w:rsidRDefault="00C24042" w:rsidP="005D43C3">
      <w:r>
        <w:t>Genius.com</w:t>
      </w:r>
      <w:r w:rsidR="00577ED6">
        <w:t xml:space="preserve"> is a music website which acts as an encyclopaedia, of sorts, for lyrics.  It is very similar to Wikipedia in that it relies on the general audience (they’re called scholars on the site) to input the information about the lyrics by </w:t>
      </w:r>
      <w:r w:rsidR="00876CC6">
        <w:t>way</w:t>
      </w:r>
      <w:r w:rsidR="00577ED6">
        <w:t xml:space="preserve"> of annotations </w:t>
      </w:r>
      <w:r w:rsidR="00577ED6">
        <w:fldChar w:fldCharType="begin"/>
      </w:r>
      <w:r w:rsidR="00577ED6">
        <w:instrText xml:space="preserve"> ADDIN ZOTERO_ITEM CSL_CITATION {"citationID":"hjpAcddI","properties":{"formattedCitation":"(Genius \\uc0\\u8211{} How Genius Works, 2021)","plainCitation":"(Genius – How Genius Works, 2021)","noteIndex":0},"citationItems":[{"id":1126,"uris":["http://zotero.org/users/7056409/items/J88HC637"],"uri":["http://zotero.org/users/7056409/items/J88HC637"],"itemData":{"id":1126,"type":"webpage","abstract":"This guide explains all the details of our collaborative knowledge project.\n\nIt’s intended as a manual for new users, and a reference tool for scholars looking to better understand","container-title":"Genius","title":"Genius – How Genius Works","URL":"https://genius.com/Genius-how-genius-works-annotated","accessed":{"date-parts":[["2021",5,11]]}}}],"schema":"https://github.com/citation-style-language/schema/raw/master/csl-citation.json"} </w:instrText>
      </w:r>
      <w:r w:rsidR="00577ED6">
        <w:fldChar w:fldCharType="separate"/>
      </w:r>
      <w:r w:rsidR="00577ED6" w:rsidRPr="00577ED6">
        <w:rPr>
          <w:rFonts w:cs="Times New Roman"/>
        </w:rPr>
        <w:t>(Genius – How Genius Works, 2021)</w:t>
      </w:r>
      <w:r w:rsidR="00577ED6">
        <w:fldChar w:fldCharType="end"/>
      </w:r>
      <w:r w:rsidR="00577ED6">
        <w:t xml:space="preserve">.  </w:t>
      </w:r>
      <w:r w:rsidR="00B45BAA">
        <w:t>Fortunately, it provides an application programming interface (API) which</w:t>
      </w:r>
      <w:r w:rsidR="00577ED6">
        <w:t xml:space="preserve"> will be used in this project to retrieve the lyrics correlating to the songs located in the UK chart data.  To do this</w:t>
      </w:r>
      <w:r w:rsidR="00B45BAA">
        <w:t xml:space="preserve"> I will need a way to connect the Genius API to my Python environment, and that is where </w:t>
      </w:r>
      <w:r w:rsidR="000C188C">
        <w:t>l</w:t>
      </w:r>
      <w:r w:rsidR="00B45BAA">
        <w:t>yrics</w:t>
      </w:r>
      <w:r w:rsidR="000C188C">
        <w:t>g</w:t>
      </w:r>
      <w:r w:rsidR="00B45BAA">
        <w:t>enius will be incorporated.</w:t>
      </w:r>
      <w:r w:rsidR="005523A1">
        <w:t xml:space="preserve">  </w:t>
      </w:r>
    </w:p>
    <w:p w14:paraId="113064F2" w14:textId="31A9C000" w:rsidR="00FC657D" w:rsidRDefault="00575E16" w:rsidP="005D43C3">
      <w:r>
        <w:lastRenderedPageBreak/>
        <w:t xml:space="preserve">A Python client, </w:t>
      </w:r>
      <w:r w:rsidR="000C188C">
        <w:t>l</w:t>
      </w:r>
      <w:r>
        <w:t>yrics</w:t>
      </w:r>
      <w:r w:rsidR="000C188C">
        <w:t>g</w:t>
      </w:r>
      <w:r>
        <w:t xml:space="preserve">enius calls upon the web-scraping tool, Beautiful Soup, to obtain the lyrics of the songs on genius.com which have been requested in the Python environment </w:t>
      </w:r>
      <w:r>
        <w:fldChar w:fldCharType="begin"/>
      </w:r>
      <w:r>
        <w:instrText xml:space="preserve"> ADDIN ZOTERO_ITEM CSL_CITATION {"citationID":"1zh6lTWj","properties":{"formattedCitation":"(How It Works \\uc0\\u8212{} lyricsgenius documentation, 2021)","plainCitation":"(How It Works — lyricsgenius documentation, 2021)","noteIndex":0},"citationItems":[{"id":1130,"uris":["http://zotero.org/users/7056409/items/8WL5CCDY"],"uri":["http://zotero.org/users/7056409/items/8WL5CCDY"],"itemData":{"id":1130,"type":"webpage","title":"How It Works — lyricsgenius documentation","URL":"https://lyricsgenius.readthedocs.io/en/master/how_it_works.html","accessed":{"date-parts":[["2021",5,11]]}}}],"schema":"https://github.com/citation-style-language/schema/raw/master/csl-citation.json"} </w:instrText>
      </w:r>
      <w:r>
        <w:fldChar w:fldCharType="separate"/>
      </w:r>
      <w:r w:rsidRPr="00575E16">
        <w:rPr>
          <w:rFonts w:cs="Times New Roman"/>
        </w:rPr>
        <w:t>(How It Works — lyricsgenius documentation, 2021)</w:t>
      </w:r>
      <w:r>
        <w:fldChar w:fldCharType="end"/>
      </w:r>
      <w:r>
        <w:t xml:space="preserve">.  </w:t>
      </w:r>
      <w:r w:rsidR="000D71F5">
        <w:t xml:space="preserve">I set up an account on the Genius API and gained an access key which entailed me to link the API with the </w:t>
      </w:r>
      <w:r w:rsidR="000C188C">
        <w:t>l</w:t>
      </w:r>
      <w:r w:rsidR="000D71F5">
        <w:t>yrics</w:t>
      </w:r>
      <w:r w:rsidR="000C188C">
        <w:t>g</w:t>
      </w:r>
      <w:r w:rsidR="000D71F5">
        <w:t>enius package.</w:t>
      </w:r>
    </w:p>
    <w:p w14:paraId="06AB8088" w14:textId="77777777" w:rsidR="000D71F5" w:rsidRDefault="000D71F5" w:rsidP="005D43C3">
      <w:pPr>
        <w:keepNext/>
        <w:jc w:val="center"/>
      </w:pPr>
      <w:r>
        <w:rPr>
          <w:noProof/>
        </w:rPr>
        <w:drawing>
          <wp:inline distT="0" distB="0" distL="0" distR="0" wp14:anchorId="0D2D2617" wp14:editId="0EB96AB9">
            <wp:extent cx="3520440" cy="1691640"/>
            <wp:effectExtent l="0" t="0" r="3810" b="381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520440" cy="1691640"/>
                    </a:xfrm>
                    <a:prstGeom prst="rect">
                      <a:avLst/>
                    </a:prstGeom>
                    <a:noFill/>
                    <a:ln>
                      <a:noFill/>
                    </a:ln>
                  </pic:spPr>
                </pic:pic>
              </a:graphicData>
            </a:graphic>
          </wp:inline>
        </w:drawing>
      </w:r>
    </w:p>
    <w:p w14:paraId="6EC74A55" w14:textId="2C6C649F" w:rsidR="000D71F5" w:rsidRDefault="000D71F5" w:rsidP="005D43C3">
      <w:pPr>
        <w:pStyle w:val="Caption"/>
        <w:spacing w:line="360" w:lineRule="auto"/>
        <w:jc w:val="center"/>
      </w:pPr>
      <w:bookmarkStart w:id="65" w:name="_Toc73007853"/>
      <w:r>
        <w:t xml:space="preserve">Figure </w:t>
      </w:r>
      <w:r>
        <w:fldChar w:fldCharType="begin"/>
      </w:r>
      <w:r>
        <w:instrText xml:space="preserve"> SEQ Figure \* ARABIC </w:instrText>
      </w:r>
      <w:r>
        <w:fldChar w:fldCharType="separate"/>
      </w:r>
      <w:r w:rsidR="00100A74">
        <w:rPr>
          <w:noProof/>
        </w:rPr>
        <w:t>15</w:t>
      </w:r>
      <w:r>
        <w:fldChar w:fldCharType="end"/>
      </w:r>
      <w:r>
        <w:t xml:space="preserve"> - Obtaining the client access token from genius.com </w:t>
      </w:r>
      <w:r w:rsidR="00C27515">
        <w:t>API.</w:t>
      </w:r>
      <w:bookmarkEnd w:id="65"/>
    </w:p>
    <w:p w14:paraId="41756AA6" w14:textId="7105D404" w:rsidR="000D71F5" w:rsidRDefault="000D71F5" w:rsidP="005D43C3">
      <w:r>
        <w:t xml:space="preserve">The final step here was to choose a random song and determine if the connection between the two tools would work successfully.  I decided to choose a song that was not necessarily a ‘mega-hit’ as I was curious to see just how comprehensive the genius.com database was.  Adele’s “Hometown Glory” happened to be one her more modest ranking </w:t>
      </w:r>
      <w:r w:rsidR="001B73A5">
        <w:t>hits on the UK chart, reaching number 19, and this seemed to be a suitable selection to test.</w:t>
      </w:r>
    </w:p>
    <w:p w14:paraId="37D62603" w14:textId="77777777" w:rsidR="00176582" w:rsidRDefault="001B73A5" w:rsidP="00176582">
      <w:pPr>
        <w:keepNext/>
        <w:jc w:val="center"/>
      </w:pPr>
      <w:r>
        <w:rPr>
          <w:noProof/>
        </w:rPr>
        <w:drawing>
          <wp:inline distT="0" distB="0" distL="0" distR="0" wp14:anchorId="61B71762" wp14:editId="5A70D155">
            <wp:extent cx="4732020" cy="355092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732020" cy="3550920"/>
                    </a:xfrm>
                    <a:prstGeom prst="rect">
                      <a:avLst/>
                    </a:prstGeom>
                    <a:noFill/>
                    <a:ln>
                      <a:noFill/>
                    </a:ln>
                  </pic:spPr>
                </pic:pic>
              </a:graphicData>
            </a:graphic>
          </wp:inline>
        </w:drawing>
      </w:r>
    </w:p>
    <w:p w14:paraId="07A384B5" w14:textId="5CDF7752" w:rsidR="001B73A5" w:rsidRDefault="00176582" w:rsidP="00176582">
      <w:pPr>
        <w:pStyle w:val="Caption"/>
        <w:jc w:val="center"/>
      </w:pPr>
      <w:bookmarkStart w:id="66" w:name="_Toc73007854"/>
      <w:r>
        <w:t xml:space="preserve">Figure </w:t>
      </w:r>
      <w:r>
        <w:fldChar w:fldCharType="begin"/>
      </w:r>
      <w:r>
        <w:instrText xml:space="preserve"> SEQ Figure \* ARABIC </w:instrText>
      </w:r>
      <w:r>
        <w:fldChar w:fldCharType="separate"/>
      </w:r>
      <w:r w:rsidR="00100A74">
        <w:rPr>
          <w:noProof/>
        </w:rPr>
        <w:t>16</w:t>
      </w:r>
      <w:r>
        <w:fldChar w:fldCharType="end"/>
      </w:r>
      <w:r>
        <w:t xml:space="preserve"> - Testing Genius API with Adele's "Hometown Glory".</w:t>
      </w:r>
      <w:bookmarkEnd w:id="66"/>
    </w:p>
    <w:p w14:paraId="10BA6726" w14:textId="53B763CE" w:rsidR="001B73A5" w:rsidRDefault="001B73A5" w:rsidP="005D43C3">
      <w:r>
        <w:lastRenderedPageBreak/>
        <w:t xml:space="preserve">The code ran and found the song very quickly confirming that the connection between </w:t>
      </w:r>
      <w:r w:rsidR="000C188C">
        <w:t>l</w:t>
      </w:r>
      <w:r>
        <w:t>yrics</w:t>
      </w:r>
      <w:r w:rsidR="000C188C">
        <w:t>g</w:t>
      </w:r>
      <w:r>
        <w:t>enius and genius.com was fully operational.</w:t>
      </w:r>
    </w:p>
    <w:p w14:paraId="6C587A0D" w14:textId="48C8881F" w:rsidR="001B73A5" w:rsidRDefault="001B73A5" w:rsidP="005D43C3">
      <w:pPr>
        <w:rPr>
          <w:b/>
          <w:bCs/>
        </w:rPr>
      </w:pPr>
      <w:r w:rsidRPr="007F38A3">
        <w:rPr>
          <w:b/>
          <w:bCs/>
        </w:rPr>
        <w:t xml:space="preserve">Task </w:t>
      </w:r>
      <w:r>
        <w:rPr>
          <w:b/>
          <w:bCs/>
        </w:rPr>
        <w:t>3</w:t>
      </w:r>
    </w:p>
    <w:p w14:paraId="159EFFEF" w14:textId="25F84989" w:rsidR="00C24042" w:rsidRDefault="00C24042" w:rsidP="005D43C3">
      <w:r>
        <w:t xml:space="preserve">Once </w:t>
      </w:r>
      <w:r w:rsidRPr="007F38A3">
        <w:t>Zubair</w:t>
      </w:r>
      <w:r>
        <w:t xml:space="preserve"> had used the pandas library to create a dataframe containing the Billboard 100 dataset, he moved onto creating some functions to act as a foundation for the remainder of the analysis. </w:t>
      </w:r>
    </w:p>
    <w:p w14:paraId="4129C15F" w14:textId="062B89DC" w:rsidR="00DF2071" w:rsidRDefault="00DF2071" w:rsidP="005D43C3">
      <w:pPr>
        <w:pStyle w:val="ListParagraph"/>
        <w:numPr>
          <w:ilvl w:val="0"/>
          <w:numId w:val="11"/>
        </w:numPr>
        <w:spacing w:line="360" w:lineRule="auto"/>
      </w:pPr>
      <w:r>
        <w:t>Def get_lyrics(title, artist)</w:t>
      </w:r>
    </w:p>
    <w:p w14:paraId="4F547BF0" w14:textId="5C0FA489" w:rsidR="00DF2071" w:rsidRDefault="00DF2071" w:rsidP="005D43C3">
      <w:pPr>
        <w:pStyle w:val="ListParagraph"/>
        <w:numPr>
          <w:ilvl w:val="0"/>
          <w:numId w:val="11"/>
        </w:numPr>
        <w:spacing w:line="360" w:lineRule="auto"/>
      </w:pPr>
      <w:r>
        <w:t>Def get_lyric_sentiment(lyrics)</w:t>
      </w:r>
    </w:p>
    <w:p w14:paraId="5F28081D" w14:textId="397E6ECD" w:rsidR="00DF2071" w:rsidRDefault="00DF2071" w:rsidP="005D43C3">
      <w:pPr>
        <w:pStyle w:val="ListParagraph"/>
        <w:numPr>
          <w:ilvl w:val="0"/>
          <w:numId w:val="11"/>
        </w:numPr>
        <w:spacing w:line="360" w:lineRule="auto"/>
      </w:pPr>
      <w:r>
        <w:t>Def preprocess(text)</w:t>
      </w:r>
    </w:p>
    <w:p w14:paraId="426D8610" w14:textId="4827634A" w:rsidR="00DF2071" w:rsidRDefault="00DF2071" w:rsidP="005D43C3">
      <w:pPr>
        <w:pStyle w:val="ListParagraph"/>
        <w:numPr>
          <w:ilvl w:val="0"/>
          <w:numId w:val="11"/>
        </w:numPr>
        <w:spacing w:line="360" w:lineRule="auto"/>
      </w:pPr>
      <w:r>
        <w:t>Def return_keywords(texts)</w:t>
      </w:r>
    </w:p>
    <w:p w14:paraId="2A18DE22" w14:textId="18D7B951" w:rsidR="00DF2071" w:rsidRDefault="00DF2071" w:rsidP="005D43C3">
      <w:r>
        <w:t xml:space="preserve">‘Def’ is a Python keyword </w:t>
      </w:r>
      <w:r w:rsidR="009C72FF">
        <w:t>which is shorthand for ‘Define’.  In the first instance here</w:t>
      </w:r>
      <w:r w:rsidR="00B175AC">
        <w:t xml:space="preserve"> (</w:t>
      </w:r>
      <w:r w:rsidR="00F26766">
        <w:fldChar w:fldCharType="begin"/>
      </w:r>
      <w:r w:rsidR="00F26766">
        <w:instrText xml:space="preserve"> REF _Ref71884227 \h </w:instrText>
      </w:r>
      <w:r w:rsidR="00F26766">
        <w:fldChar w:fldCharType="separate"/>
      </w:r>
      <w:r w:rsidR="00100A74">
        <w:t xml:space="preserve">Figure </w:t>
      </w:r>
      <w:r w:rsidR="00100A74">
        <w:rPr>
          <w:noProof/>
        </w:rPr>
        <w:t>17</w:t>
      </w:r>
      <w:r w:rsidR="00F26766">
        <w:fldChar w:fldCharType="end"/>
      </w:r>
      <w:r w:rsidR="00B175AC">
        <w:t>),</w:t>
      </w:r>
      <w:r w:rsidR="00101326">
        <w:t xml:space="preserve">  the ‘get_lyrics’ function is being set up to fetch the lyrics to the songs in the data</w:t>
      </w:r>
      <w:r w:rsidR="00A33D28">
        <w:t>frame</w:t>
      </w:r>
      <w:r w:rsidR="00101326">
        <w:t>.  It achieves this by linking up to the Genius API to search its database and retrieving any songs and artists which match.</w:t>
      </w:r>
      <w:r w:rsidR="00B175AC">
        <w:t xml:space="preserve"> </w:t>
      </w:r>
      <w:r w:rsidR="009C72FF">
        <w:t xml:space="preserve"> </w:t>
      </w:r>
    </w:p>
    <w:p w14:paraId="210BA2DB" w14:textId="77777777" w:rsidR="00F26766" w:rsidRDefault="00F26766" w:rsidP="005D43C3">
      <w:pPr>
        <w:keepNext/>
        <w:jc w:val="center"/>
      </w:pPr>
      <w:r>
        <w:rPr>
          <w:noProof/>
        </w:rPr>
        <w:drawing>
          <wp:inline distT="0" distB="0" distL="0" distR="0" wp14:anchorId="52D9B771" wp14:editId="1DD72FEC">
            <wp:extent cx="4213860" cy="815340"/>
            <wp:effectExtent l="0" t="0" r="0" b="381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213860" cy="815340"/>
                    </a:xfrm>
                    <a:prstGeom prst="rect">
                      <a:avLst/>
                    </a:prstGeom>
                    <a:noFill/>
                    <a:ln>
                      <a:noFill/>
                    </a:ln>
                  </pic:spPr>
                </pic:pic>
              </a:graphicData>
            </a:graphic>
          </wp:inline>
        </w:drawing>
      </w:r>
    </w:p>
    <w:p w14:paraId="14AF29C9" w14:textId="66E60C51" w:rsidR="00365E56" w:rsidRDefault="00F26766" w:rsidP="005D43C3">
      <w:pPr>
        <w:pStyle w:val="Caption"/>
        <w:spacing w:line="360" w:lineRule="auto"/>
        <w:jc w:val="center"/>
      </w:pPr>
      <w:bookmarkStart w:id="67" w:name="_Ref71884227"/>
      <w:bookmarkStart w:id="68" w:name="_Toc73007855"/>
      <w:r>
        <w:t xml:space="preserve">Figure </w:t>
      </w:r>
      <w:r>
        <w:fldChar w:fldCharType="begin"/>
      </w:r>
      <w:r>
        <w:instrText xml:space="preserve"> SEQ Figure \* ARABIC </w:instrText>
      </w:r>
      <w:r>
        <w:fldChar w:fldCharType="separate"/>
      </w:r>
      <w:r w:rsidR="00100A74">
        <w:rPr>
          <w:noProof/>
        </w:rPr>
        <w:t>17</w:t>
      </w:r>
      <w:r>
        <w:fldChar w:fldCharType="end"/>
      </w:r>
      <w:bookmarkEnd w:id="67"/>
      <w:r>
        <w:t xml:space="preserve"> - Defining 'get_lyrics' function.</w:t>
      </w:r>
      <w:bookmarkEnd w:id="68"/>
    </w:p>
    <w:p w14:paraId="08093559" w14:textId="68C71A74" w:rsidR="00A33D28" w:rsidRDefault="00A33D28" w:rsidP="005D43C3">
      <w:r>
        <w:t>If a match is not found, it will return a ‘not found’ message before a further line of code drops those instances from the dataframe (</w:t>
      </w:r>
      <w:r>
        <w:fldChar w:fldCharType="begin"/>
      </w:r>
      <w:r>
        <w:instrText xml:space="preserve"> REF _Ref71888962 \h </w:instrText>
      </w:r>
      <w:r>
        <w:fldChar w:fldCharType="separate"/>
      </w:r>
      <w:r w:rsidR="00100A74">
        <w:t xml:space="preserve">Figure </w:t>
      </w:r>
      <w:r w:rsidR="00100A74">
        <w:rPr>
          <w:noProof/>
        </w:rPr>
        <w:t>18</w:t>
      </w:r>
      <w:r>
        <w:fldChar w:fldCharType="end"/>
      </w:r>
      <w:r>
        <w:t>).  As shown in the example below, the lyrics to Eddie Fisher and Sally Sweetland’s “I’m Walking Behind You” is the first of these instances and this row will be dropped from the</w:t>
      </w:r>
      <w:r w:rsidR="00365E56">
        <w:t xml:space="preserve"> newly created ‘Lyrics’ column in the</w:t>
      </w:r>
      <w:r>
        <w:t xml:space="preserve"> dataframe moving forwards</w:t>
      </w:r>
      <w:r w:rsidR="00365E56">
        <w:t>,</w:t>
      </w:r>
      <w:r>
        <w:t xml:space="preserve"> </w:t>
      </w:r>
      <w:r w:rsidR="00365E56">
        <w:t>to ensure accuracy with the keywords search at the end of the notebook.</w:t>
      </w:r>
      <w:r>
        <w:t xml:space="preserve"> </w:t>
      </w:r>
    </w:p>
    <w:p w14:paraId="39C542D3" w14:textId="77777777" w:rsidR="00A33D28" w:rsidRDefault="00A33D28" w:rsidP="005D43C3">
      <w:pPr>
        <w:keepNext/>
        <w:jc w:val="center"/>
      </w:pPr>
      <w:r>
        <w:rPr>
          <w:noProof/>
        </w:rPr>
        <w:drawing>
          <wp:inline distT="0" distB="0" distL="0" distR="0" wp14:anchorId="76D32996" wp14:editId="58BE2620">
            <wp:extent cx="4914900" cy="1501140"/>
            <wp:effectExtent l="0" t="0" r="0" b="381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914900" cy="1501140"/>
                    </a:xfrm>
                    <a:prstGeom prst="rect">
                      <a:avLst/>
                    </a:prstGeom>
                    <a:noFill/>
                    <a:ln>
                      <a:noFill/>
                    </a:ln>
                  </pic:spPr>
                </pic:pic>
              </a:graphicData>
            </a:graphic>
          </wp:inline>
        </w:drawing>
      </w:r>
    </w:p>
    <w:p w14:paraId="6D46CEBC" w14:textId="12D40EEF" w:rsidR="00F26766" w:rsidRDefault="00A33D28" w:rsidP="005D43C3">
      <w:pPr>
        <w:pStyle w:val="Caption"/>
        <w:spacing w:line="360" w:lineRule="auto"/>
        <w:jc w:val="center"/>
      </w:pPr>
      <w:bookmarkStart w:id="69" w:name="_Ref71888962"/>
      <w:bookmarkStart w:id="70" w:name="_Toc73007856"/>
      <w:r>
        <w:t xml:space="preserve">Figure </w:t>
      </w:r>
      <w:r>
        <w:fldChar w:fldCharType="begin"/>
      </w:r>
      <w:r>
        <w:instrText xml:space="preserve"> SEQ Figure \* ARABIC </w:instrText>
      </w:r>
      <w:r>
        <w:fldChar w:fldCharType="separate"/>
      </w:r>
      <w:r w:rsidR="00100A74">
        <w:rPr>
          <w:noProof/>
        </w:rPr>
        <w:t>18</w:t>
      </w:r>
      <w:r>
        <w:fldChar w:fldCharType="end"/>
      </w:r>
      <w:bookmarkEnd w:id="69"/>
      <w:r>
        <w:t xml:space="preserve"> - code implemented to drop any songs where lyrics cannot be found.</w:t>
      </w:r>
      <w:bookmarkEnd w:id="70"/>
    </w:p>
    <w:p w14:paraId="7A5B982B" w14:textId="023C3122" w:rsidR="00365E56" w:rsidRDefault="00365E56" w:rsidP="005D43C3">
      <w:r>
        <w:lastRenderedPageBreak/>
        <w:t xml:space="preserve">The next function defined is ‘get_lyric_sentiment’.  This will work in conjunction with the TextBlob library, mentioned earlier on in this sprint, to apply a </w:t>
      </w:r>
      <w:r w:rsidR="002835F5">
        <w:t xml:space="preserve">sentiment </w:t>
      </w:r>
      <w:r>
        <w:t xml:space="preserve">polarity rating </w:t>
      </w:r>
      <w:r w:rsidR="002835F5">
        <w:t xml:space="preserve">on </w:t>
      </w:r>
      <w:r>
        <w:t>each set of lyrics in the dataframe.</w:t>
      </w:r>
    </w:p>
    <w:p w14:paraId="1EBE26E8" w14:textId="77777777" w:rsidR="00F26766" w:rsidRDefault="00F26766" w:rsidP="005D43C3">
      <w:pPr>
        <w:keepNext/>
        <w:jc w:val="center"/>
      </w:pPr>
      <w:r>
        <w:rPr>
          <w:noProof/>
        </w:rPr>
        <w:drawing>
          <wp:inline distT="0" distB="0" distL="0" distR="0" wp14:anchorId="3AE109D3" wp14:editId="410CA188">
            <wp:extent cx="2948940" cy="403860"/>
            <wp:effectExtent l="0" t="0" r="381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948940" cy="403860"/>
                    </a:xfrm>
                    <a:prstGeom prst="rect">
                      <a:avLst/>
                    </a:prstGeom>
                    <a:noFill/>
                    <a:ln>
                      <a:noFill/>
                    </a:ln>
                  </pic:spPr>
                </pic:pic>
              </a:graphicData>
            </a:graphic>
          </wp:inline>
        </w:drawing>
      </w:r>
    </w:p>
    <w:p w14:paraId="6DB71BB4" w14:textId="728ED3DA" w:rsidR="00F26766" w:rsidRDefault="00F26766" w:rsidP="005D43C3">
      <w:pPr>
        <w:pStyle w:val="Caption"/>
        <w:spacing w:line="360" w:lineRule="auto"/>
        <w:jc w:val="center"/>
      </w:pPr>
      <w:bookmarkStart w:id="71" w:name="_Toc73007857"/>
      <w:r>
        <w:t xml:space="preserve">Figure </w:t>
      </w:r>
      <w:r>
        <w:fldChar w:fldCharType="begin"/>
      </w:r>
      <w:r>
        <w:instrText xml:space="preserve"> SEQ Figure \* ARABIC </w:instrText>
      </w:r>
      <w:r>
        <w:fldChar w:fldCharType="separate"/>
      </w:r>
      <w:r w:rsidR="00100A74">
        <w:rPr>
          <w:noProof/>
        </w:rPr>
        <w:t>19</w:t>
      </w:r>
      <w:r>
        <w:fldChar w:fldCharType="end"/>
      </w:r>
      <w:r w:rsidRPr="003F4E61">
        <w:t xml:space="preserve"> - Defining 'get_lyric</w:t>
      </w:r>
      <w:r>
        <w:t>_sentiment</w:t>
      </w:r>
      <w:r w:rsidRPr="003F4E61">
        <w:t>' function</w:t>
      </w:r>
      <w:r>
        <w:t>.</w:t>
      </w:r>
      <w:bookmarkEnd w:id="71"/>
    </w:p>
    <w:p w14:paraId="418E96BE" w14:textId="60BEDE62" w:rsidR="00894A39" w:rsidRDefault="005360BC" w:rsidP="005D43C3">
      <w:r>
        <w:t>Another library mentioned earlier, s</w:t>
      </w:r>
      <w:r w:rsidR="002835F5">
        <w:t>p</w:t>
      </w:r>
      <w:r w:rsidR="000E306D">
        <w:t>aC</w:t>
      </w:r>
      <w:r w:rsidR="002835F5">
        <w:t>y</w:t>
      </w:r>
      <w:r>
        <w:t xml:space="preserve">, is engaged in the </w:t>
      </w:r>
      <w:r w:rsidR="00CD6BFB">
        <w:t>function of pre-processing the text.  A doc is created with the</w:t>
      </w:r>
      <w:r w:rsidR="0031114F">
        <w:t xml:space="preserve"> purpose of </w:t>
      </w:r>
      <w:r w:rsidR="0031114F" w:rsidRPr="0031114F">
        <w:rPr>
          <w:i/>
          <w:iCs/>
        </w:rPr>
        <w:t>enabling</w:t>
      </w:r>
      <w:r w:rsidR="0031114F">
        <w:t xml:space="preserve"> NLP but</w:t>
      </w:r>
      <w:r w:rsidR="00CD6BFB">
        <w:t xml:space="preserve"> </w:t>
      </w:r>
      <w:r w:rsidR="0031114F">
        <w:t xml:space="preserve">the </w:t>
      </w:r>
      <w:r w:rsidR="00CD6BFB" w:rsidRPr="0031114F">
        <w:rPr>
          <w:i/>
          <w:iCs/>
        </w:rPr>
        <w:t>disabling</w:t>
      </w:r>
      <w:r w:rsidR="00CD6BFB">
        <w:t xml:space="preserve"> of ‘ner’ and ‘parser’.  </w:t>
      </w:r>
      <w:r w:rsidR="0031114F">
        <w:t xml:space="preserve">This means that the text will not be parsed or contain any named entities </w:t>
      </w:r>
      <w:r w:rsidR="0031114F">
        <w:fldChar w:fldCharType="begin"/>
      </w:r>
      <w:r w:rsidR="0031114F">
        <w:instrText xml:space="preserve"> ADDIN ZOTERO_ITEM CSL_CITATION {"citationID":"j54FD04D","properties":{"formattedCitation":"(Language Processing Pipelines \\uc0\\u183{} spaCy Usage Documentation, 2021)","plainCitation":"(Language Processing Pipelines · spaCy Usage Documentation, 2021)","noteIndex":0},"citationItems":[{"id":1134,"uris":["http://zotero.org/users/7056409/items/KJHKC2YB"],"uri":["http://zotero.org/users/7056409/items/KJHKC2YB"],"itemData":{"id":1134,"type":"webpage","title":"Language Processing Pipelines · spaCy Usage Documentation","URL":"https://spacy.io/usage/processing-pipelines","accessed":{"date-parts":[["2021",5,14]]}}}],"schema":"https://github.com/citation-style-language/schema/raw/master/csl-citation.json"} </w:instrText>
      </w:r>
      <w:r w:rsidR="0031114F">
        <w:fldChar w:fldCharType="separate"/>
      </w:r>
      <w:r w:rsidR="0031114F" w:rsidRPr="0031114F">
        <w:rPr>
          <w:rFonts w:cs="Times New Roman"/>
        </w:rPr>
        <w:t>(Language Processing Pipelines · spaCy Usage Documentation, 2021)</w:t>
      </w:r>
      <w:r w:rsidR="0031114F">
        <w:fldChar w:fldCharType="end"/>
      </w:r>
      <w:r w:rsidR="00A23D11">
        <w:t xml:space="preserve">.  </w:t>
      </w:r>
    </w:p>
    <w:p w14:paraId="55185797" w14:textId="3E694575" w:rsidR="00F26766" w:rsidRDefault="00A23D11" w:rsidP="005D43C3">
      <w:r>
        <w:t xml:space="preserve">The generating of ‘Lemmas’ is to convert words, </w:t>
      </w:r>
      <w:r w:rsidR="00D415D9">
        <w:t xml:space="preserve">or </w:t>
      </w:r>
      <w:r>
        <w:t xml:space="preserve">lyrics in this </w:t>
      </w:r>
      <w:r w:rsidR="00E77363">
        <w:t>study,</w:t>
      </w:r>
      <w:r>
        <w:t xml:space="preserve"> to their base form</w:t>
      </w:r>
      <w:r w:rsidR="00E77363">
        <w:t xml:space="preserve"> and </w:t>
      </w:r>
      <w:r w:rsidR="00D415D9">
        <w:t xml:space="preserve">to </w:t>
      </w:r>
      <w:r w:rsidR="00E77363">
        <w:t>contextualise them correctly</w:t>
      </w:r>
      <w:r w:rsidR="00D415D9">
        <w:t xml:space="preserve"> </w:t>
      </w:r>
      <w:r w:rsidR="00E77363">
        <w:fldChar w:fldCharType="begin"/>
      </w:r>
      <w:r w:rsidR="00E77363">
        <w:instrText xml:space="preserve"> ADDIN ZOTERO_ITEM CSL_CITATION {"citationID":"Wfd0nZ77","properties":{"formattedCitation":"(Prabhakaran, 2018)","plainCitation":"(Prabhakaran, 2018)","noteIndex":0},"citationItems":[{"id":1139,"uris":["http://zotero.org/users/7056409/items/SGQ294PC"],"uri":["http://zotero.org/users/7056409/items/SGQ294PC"],"itemData":{"id":1139,"type":"post-weblog","abstract":"Lemmatization is the process of converting a word to its base form. Python has nice implementations through the NLTK, TextBlob, Pattern, spaCy and Stanford CoreNLP packages. We will see how to optimally implement and compare the outputs from these packages.","container-title":"ML+","language":"en-us","title":"Lemmatization Approaches with Examples in Python","URL":"https://www.machinelearningplus.com/nlp/lemmatization-examples-python/","author":[{"family":"Prabhakaran","given":"Selva"}],"accessed":{"date-parts":[["2021",5,14]]},"issued":{"date-parts":[["2018",10,2]]}}}],"schema":"https://github.com/citation-style-language/schema/raw/master/csl-citation.json"} </w:instrText>
      </w:r>
      <w:r w:rsidR="00E77363">
        <w:fldChar w:fldCharType="separate"/>
      </w:r>
      <w:r w:rsidR="00E77363" w:rsidRPr="00E77363">
        <w:rPr>
          <w:rFonts w:cs="Times New Roman"/>
        </w:rPr>
        <w:t>(Prabhakaran, 2018)</w:t>
      </w:r>
      <w:r w:rsidR="00E77363">
        <w:fldChar w:fldCharType="end"/>
      </w:r>
      <w:r w:rsidR="00E77363">
        <w:t>.</w:t>
      </w:r>
      <w:r w:rsidR="004B31AD">
        <w:t xml:space="preserve">  Context is</w:t>
      </w:r>
      <w:r w:rsidR="007102A7">
        <w:t xml:space="preserve"> </w:t>
      </w:r>
      <w:r w:rsidR="004B31AD">
        <w:t>vital to the sentiment analysis process as we need to understand the meaning of the lyrics in the dataframe.</w:t>
      </w:r>
      <w:r w:rsidR="007102A7">
        <w:t xml:space="preserve">  For example, one of the songs in the UK dataset is 1988 number 1, “Nothing’s Gonna Change My Love For You” by Glenn Medeiros.  The word ‘</w:t>
      </w:r>
      <w:r w:rsidR="00894A39">
        <w:t>c</w:t>
      </w:r>
      <w:r w:rsidR="007102A7">
        <w:t>hange’ could denote money</w:t>
      </w:r>
      <w:r w:rsidR="00894A39">
        <w:t>,</w:t>
      </w:r>
      <w:r w:rsidR="007102A7">
        <w:t xml:space="preserve"> as an often-used term for coins.  But </w:t>
      </w:r>
      <w:r w:rsidR="00894A39">
        <w:t>we as</w:t>
      </w:r>
      <w:r w:rsidR="007102A7">
        <w:t xml:space="preserve"> humans will understand that the word</w:t>
      </w:r>
      <w:r w:rsidR="00BF6EA2">
        <w:t>,</w:t>
      </w:r>
      <w:r w:rsidR="007102A7">
        <w:t xml:space="preserve"> in relation to the song</w:t>
      </w:r>
      <w:r w:rsidR="00BF6EA2">
        <w:t>,</w:t>
      </w:r>
      <w:r w:rsidR="007102A7">
        <w:t xml:space="preserve"> </w:t>
      </w:r>
      <w:r w:rsidR="00894A39">
        <w:t>is synonymous with such words as ‘alter’, ‘modify</w:t>
      </w:r>
      <w:r w:rsidR="007102A7">
        <w:t xml:space="preserve"> </w:t>
      </w:r>
      <w:r w:rsidR="00894A39">
        <w:t>, or ‘adjust’.  Computers will not necessarily have the attributes to detect such context, which is why lemmatisation</w:t>
      </w:r>
      <w:r w:rsidR="004B31AD">
        <w:t xml:space="preserve"> </w:t>
      </w:r>
      <w:r w:rsidR="00894A39">
        <w:t>is</w:t>
      </w:r>
      <w:r w:rsidR="00BF6EA2">
        <w:t xml:space="preserve"> so</w:t>
      </w:r>
      <w:r w:rsidR="00894A39">
        <w:t xml:space="preserve"> key to the piece of code </w:t>
      </w:r>
      <w:r w:rsidR="00EC1896">
        <w:t xml:space="preserve">seen in </w:t>
      </w:r>
      <w:r w:rsidR="00894A39">
        <w:fldChar w:fldCharType="begin"/>
      </w:r>
      <w:r w:rsidR="00894A39">
        <w:instrText xml:space="preserve"> REF _Ref71916721 \h </w:instrText>
      </w:r>
      <w:r w:rsidR="00894A39">
        <w:fldChar w:fldCharType="separate"/>
      </w:r>
      <w:r w:rsidR="00100A74">
        <w:t xml:space="preserve">Figure </w:t>
      </w:r>
      <w:r w:rsidR="00100A74">
        <w:rPr>
          <w:noProof/>
        </w:rPr>
        <w:t>20</w:t>
      </w:r>
      <w:r w:rsidR="00894A39">
        <w:fldChar w:fldCharType="end"/>
      </w:r>
      <w:r w:rsidR="00EC1896">
        <w:t>.</w:t>
      </w:r>
      <w:r w:rsidR="00BF6EA2">
        <w:t xml:space="preserve">  It has the ability to read the words before and after ‘change’ and determine the context in which the word should be taken.</w:t>
      </w:r>
      <w:r w:rsidR="00EC1896">
        <w:t xml:space="preserve">  </w:t>
      </w:r>
      <w:r w:rsidR="00EC1896">
        <w:fldChar w:fldCharType="begin"/>
      </w:r>
      <w:r w:rsidR="006668F1">
        <w:instrText xml:space="preserve"> ADDIN ZOTERO_ITEM CSL_CITATION {"citationID":"puFIGbYK","properties":{"formattedCitation":"(Prabhakaran, 2018)","plainCitation":"(Prabhakaran, 2018)","dontUpdate":true,"noteIndex":0},"citationItems":[{"id":1139,"uris":["http://zotero.org/users/7056409/items/SGQ294PC"],"uri":["http://zotero.org/users/7056409/items/SGQ294PC"],"itemData":{"id":1139,"type":"post-weblog","abstract":"Lemmatization is the process of converting a word to its base form. Python has nice implementations through the NLTK, TextBlob, Pattern, spaCy and Stanford CoreNLP packages. We will see how to optimally implement and compare the outputs from these packages.","container-title":"ML+","language":"en-us","title":"Lemmatization Approaches with Examples in Python","URL":"https://www.machinelearningplus.com/nlp/lemmatization-examples-python/","author":[{"family":"Prabhakaran","given":"Selva"}],"accessed":{"date-parts":[["2021",5,14]]},"issued":{"date-parts":[["2018",10,2]]}}}],"schema":"https://github.com/citation-style-language/schema/raw/master/csl-citation.json"} </w:instrText>
      </w:r>
      <w:r w:rsidR="00EC1896">
        <w:fldChar w:fldCharType="separate"/>
      </w:r>
      <w:r w:rsidR="00EC1896" w:rsidRPr="00EC1896">
        <w:rPr>
          <w:rFonts w:cs="Times New Roman"/>
        </w:rPr>
        <w:t xml:space="preserve">Prabhakaran </w:t>
      </w:r>
      <w:r w:rsidR="00875842">
        <w:rPr>
          <w:rFonts w:cs="Times New Roman"/>
        </w:rPr>
        <w:t>(</w:t>
      </w:r>
      <w:r w:rsidR="00EC1896" w:rsidRPr="00EC1896">
        <w:rPr>
          <w:rFonts w:cs="Times New Roman"/>
        </w:rPr>
        <w:t>2018)</w:t>
      </w:r>
      <w:r w:rsidR="00EC1896">
        <w:fldChar w:fldCharType="end"/>
      </w:r>
      <w:r w:rsidR="00EC1896">
        <w:t xml:space="preserve"> also provides a good example as to why lemmatisation could be more advantageous than stemming in this situation and there are other examples to support this notion</w:t>
      </w:r>
      <w:r w:rsidR="00203D1B">
        <w:t xml:space="preserve"> </w:t>
      </w:r>
      <w:r w:rsidR="00BC2AB7">
        <w:t>(</w:t>
      </w:r>
      <w:r w:rsidR="00203D1B">
        <w:fldChar w:fldCharType="begin"/>
      </w:r>
      <w:r w:rsidR="00203D1B">
        <w:instrText xml:space="preserve"> REF _Ref72004041 \h  \* MERGEFORMAT </w:instrText>
      </w:r>
      <w:r w:rsidR="00203D1B">
        <w:fldChar w:fldCharType="separate"/>
      </w:r>
      <w:r w:rsidR="00100A74" w:rsidRPr="00100A74">
        <w:t>Appendix</w:t>
      </w:r>
      <w:r w:rsidR="00100A74" w:rsidRPr="00100A74">
        <w:rPr>
          <w:b/>
          <w:bCs/>
          <w:sz w:val="28"/>
          <w:szCs w:val="28"/>
        </w:rPr>
        <w:t xml:space="preserve"> </w:t>
      </w:r>
      <w:r w:rsidR="00100A74" w:rsidRPr="00100A74">
        <w:t xml:space="preserve">B – </w:t>
      </w:r>
      <w:r w:rsidR="00100A74" w:rsidRPr="00203D1B">
        <w:rPr>
          <w:sz w:val="28"/>
          <w:szCs w:val="28"/>
        </w:rPr>
        <w:t>Lemmatisation vs Stemming</w:t>
      </w:r>
      <w:r w:rsidR="00203D1B">
        <w:fldChar w:fldCharType="end"/>
      </w:r>
      <w:r w:rsidR="00AA090C">
        <w:t xml:space="preserve">).  </w:t>
      </w:r>
      <w:r w:rsidR="00042B56">
        <w:t>An ‘if’ statement then removes any ‘stop words’ and non-alphabetic characters.  If the condition has been met</w:t>
      </w:r>
      <w:r w:rsidR="00D1572B">
        <w:t>, the lemma tokens will be returned upon the function being called.</w:t>
      </w:r>
      <w:r w:rsidR="00042B56">
        <w:t xml:space="preserve">  </w:t>
      </w:r>
    </w:p>
    <w:p w14:paraId="442B3003" w14:textId="77777777" w:rsidR="00F26766" w:rsidRDefault="00F26766" w:rsidP="005D43C3">
      <w:pPr>
        <w:keepNext/>
        <w:jc w:val="center"/>
      </w:pPr>
      <w:r>
        <w:rPr>
          <w:noProof/>
        </w:rPr>
        <w:drawing>
          <wp:inline distT="0" distB="0" distL="0" distR="0" wp14:anchorId="6C0A2D62" wp14:editId="05C02987">
            <wp:extent cx="4358640" cy="1356360"/>
            <wp:effectExtent l="0" t="0" r="381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358640" cy="1356360"/>
                    </a:xfrm>
                    <a:prstGeom prst="rect">
                      <a:avLst/>
                    </a:prstGeom>
                    <a:noFill/>
                    <a:ln>
                      <a:noFill/>
                    </a:ln>
                  </pic:spPr>
                </pic:pic>
              </a:graphicData>
            </a:graphic>
          </wp:inline>
        </w:drawing>
      </w:r>
    </w:p>
    <w:p w14:paraId="463C4A29" w14:textId="46F1CD62" w:rsidR="00F26766" w:rsidRDefault="00F26766" w:rsidP="005D43C3">
      <w:pPr>
        <w:pStyle w:val="Caption"/>
        <w:spacing w:line="360" w:lineRule="auto"/>
        <w:jc w:val="center"/>
      </w:pPr>
      <w:bookmarkStart w:id="72" w:name="_Ref71916721"/>
      <w:bookmarkStart w:id="73" w:name="_Toc73007858"/>
      <w:r>
        <w:t xml:space="preserve">Figure </w:t>
      </w:r>
      <w:r>
        <w:fldChar w:fldCharType="begin"/>
      </w:r>
      <w:r>
        <w:instrText xml:space="preserve"> SEQ Figure \* ARABIC </w:instrText>
      </w:r>
      <w:r>
        <w:fldChar w:fldCharType="separate"/>
      </w:r>
      <w:r w:rsidR="00100A74">
        <w:rPr>
          <w:noProof/>
        </w:rPr>
        <w:t>20</w:t>
      </w:r>
      <w:r>
        <w:fldChar w:fldCharType="end"/>
      </w:r>
      <w:bookmarkEnd w:id="72"/>
      <w:r w:rsidRPr="0058037A">
        <w:t xml:space="preserve"> </w:t>
      </w:r>
      <w:r w:rsidR="000E306D">
        <w:t>–</w:t>
      </w:r>
      <w:r w:rsidRPr="0058037A">
        <w:t xml:space="preserve"> Defining </w:t>
      </w:r>
      <w:r w:rsidR="000E306D">
        <w:t>‘</w:t>
      </w:r>
      <w:r>
        <w:t>preprocess</w:t>
      </w:r>
      <w:r w:rsidR="000E306D">
        <w:t>’</w:t>
      </w:r>
      <w:r w:rsidRPr="0058037A">
        <w:t xml:space="preserve"> function</w:t>
      </w:r>
      <w:r>
        <w:t>.</w:t>
      </w:r>
      <w:bookmarkEnd w:id="73"/>
    </w:p>
    <w:p w14:paraId="3BD3755A" w14:textId="01BF7678" w:rsidR="00F26766" w:rsidRDefault="000E306D" w:rsidP="005D43C3">
      <w:r>
        <w:lastRenderedPageBreak/>
        <w:t>The final function defined is ‘return_keywords’; possibly the most important piece of code in the notebook as it is those ‘keywords’ that will significantly impact the answer to the research question of this paper.</w:t>
      </w:r>
      <w:r w:rsidR="00042B56">
        <w:t xml:space="preserve">  </w:t>
      </w:r>
      <w:r w:rsidR="00D1572B">
        <w:t>Firstly,</w:t>
      </w:r>
      <w:r w:rsidR="00042B56">
        <w:t xml:space="preserve"> a variable is declared, ‘xkeywords’</w:t>
      </w:r>
      <w:r w:rsidR="00D1572B">
        <w:t>,</w:t>
      </w:r>
      <w:r w:rsidR="00042B56">
        <w:t xml:space="preserve"> which will store an array of keywords.</w:t>
      </w:r>
      <w:r w:rsidR="00FC17F1">
        <w:t xml:space="preserve">  The pre-processed text will be scored, and a new line created for each word in the array.  This is stored in the variable, ‘values’.</w:t>
      </w:r>
      <w:r w:rsidR="009F04EA">
        <w:t xml:space="preserve">  Then a ‘for’ loop is run on ‘values’ using a ‘slicer’ to set the array to </w:t>
      </w:r>
      <w:r w:rsidR="004F4D91">
        <w:t>take the first 10 key values</w:t>
      </w:r>
      <w:r w:rsidR="004E47D7">
        <w:t xml:space="preserve"> and appending</w:t>
      </w:r>
      <w:r w:rsidR="003E73CA">
        <w:t xml:space="preserve"> any newer values to index</w:t>
      </w:r>
      <w:r w:rsidR="004E47D7">
        <w:t xml:space="preserve"> zero </w:t>
      </w:r>
      <w:r w:rsidR="003E73CA">
        <w:t>of</w:t>
      </w:r>
      <w:r w:rsidR="004E47D7">
        <w:t xml:space="preserve"> the list</w:t>
      </w:r>
      <w:r w:rsidR="004F4D91">
        <w:t xml:space="preserve"> </w:t>
      </w:r>
      <w:r w:rsidR="004F4D91">
        <w:fldChar w:fldCharType="begin"/>
      </w:r>
      <w:r w:rsidR="004F4D91">
        <w:instrText xml:space="preserve"> ADDIN ZOTERO_ITEM CSL_CITATION {"citationID":"SOIPqVKA","properties":{"formattedCitation":"(Schoell, 2017)","plainCitation":"(Schoell, 2017)","noteIndex":0},"citationItems":[{"id":1163,"uris":["http://zotero.org/users/7056409/items/QJM3X5MN"],"uri":["http://zotero.org/users/7056409/items/QJM3X5MN"],"itemData":{"id":1163,"type":"webpage","abstract":"Learn how to extract data from a structure correctly and efficiently using Python's slice notation.","container-title":"O’Reilly Media","language":"en-US","title":"How do I use the slice notation in Python?","URL":"https://www.oreilly.com/content/how-do-i-use-the-slice-notation-in-python/","author":[{"family":"Schoell","given":"Eszter D."}],"accessed":{"date-parts":[["2021",5,15]]},"issued":{"date-parts":[["2017",2,7]]}}}],"schema":"https://github.com/citation-style-language/schema/raw/master/csl-citation.json"} </w:instrText>
      </w:r>
      <w:r w:rsidR="004F4D91">
        <w:fldChar w:fldCharType="separate"/>
      </w:r>
      <w:r w:rsidR="004F4D91" w:rsidRPr="004F4D91">
        <w:rPr>
          <w:rFonts w:cs="Times New Roman"/>
        </w:rPr>
        <w:t>(Schoell, 2017)</w:t>
      </w:r>
      <w:r w:rsidR="004F4D91">
        <w:fldChar w:fldCharType="end"/>
      </w:r>
      <w:r w:rsidR="004E47D7">
        <w:t>.  If</w:t>
      </w:r>
      <w:r w:rsidR="00875842">
        <w:t xml:space="preserve"> the</w:t>
      </w:r>
      <w:r w:rsidR="004E47D7">
        <w:t xml:space="preserve"> argument is satisfied it will return the keywords, otherwise a “no content” display.</w:t>
      </w:r>
    </w:p>
    <w:p w14:paraId="0A9F2CF2" w14:textId="77777777" w:rsidR="00F26766" w:rsidRDefault="00F26766" w:rsidP="005D43C3">
      <w:pPr>
        <w:keepNext/>
        <w:jc w:val="center"/>
      </w:pPr>
      <w:r>
        <w:rPr>
          <w:noProof/>
        </w:rPr>
        <w:drawing>
          <wp:inline distT="0" distB="0" distL="0" distR="0" wp14:anchorId="4B1A766C" wp14:editId="2EC3D7C9">
            <wp:extent cx="5006340" cy="1234440"/>
            <wp:effectExtent l="0" t="0" r="3810" b="381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006340" cy="1234440"/>
                    </a:xfrm>
                    <a:prstGeom prst="rect">
                      <a:avLst/>
                    </a:prstGeom>
                    <a:noFill/>
                    <a:ln>
                      <a:noFill/>
                    </a:ln>
                  </pic:spPr>
                </pic:pic>
              </a:graphicData>
            </a:graphic>
          </wp:inline>
        </w:drawing>
      </w:r>
    </w:p>
    <w:p w14:paraId="7CC30A51" w14:textId="02DE5B45" w:rsidR="00F26766" w:rsidRDefault="00F26766" w:rsidP="005D43C3">
      <w:pPr>
        <w:pStyle w:val="Caption"/>
        <w:spacing w:line="360" w:lineRule="auto"/>
        <w:jc w:val="center"/>
      </w:pPr>
      <w:bookmarkStart w:id="74" w:name="_Toc73007859"/>
      <w:r>
        <w:t xml:space="preserve">Figure </w:t>
      </w:r>
      <w:r>
        <w:fldChar w:fldCharType="begin"/>
      </w:r>
      <w:r>
        <w:instrText xml:space="preserve"> SEQ Figure \* ARABIC </w:instrText>
      </w:r>
      <w:r>
        <w:fldChar w:fldCharType="separate"/>
      </w:r>
      <w:r w:rsidR="00100A74">
        <w:rPr>
          <w:noProof/>
        </w:rPr>
        <w:t>21</w:t>
      </w:r>
      <w:r>
        <w:fldChar w:fldCharType="end"/>
      </w:r>
      <w:r w:rsidRPr="001172C1">
        <w:t xml:space="preserve"> - Defining '</w:t>
      </w:r>
      <w:r>
        <w:t>return_keywords</w:t>
      </w:r>
      <w:r w:rsidRPr="001172C1">
        <w:t>' function</w:t>
      </w:r>
      <w:r>
        <w:t>.</w:t>
      </w:r>
      <w:bookmarkEnd w:id="74"/>
    </w:p>
    <w:p w14:paraId="1CEA2B5E" w14:textId="351B9D7F" w:rsidR="0008474A" w:rsidRDefault="001C097D" w:rsidP="005D43C3">
      <w:r>
        <w:t>The first two of the aforementioned functions, ‘get_lyrics’ and ‘get_lyric_sentiment’ are called next in the notebook followed by a cell which uses some code to set the index of the dataframe to be sorted by the ‘WeekID’ column.  This is then</w:t>
      </w:r>
      <w:r w:rsidR="00B3141A">
        <w:t xml:space="preserve"> ‘resampled’ </w:t>
      </w:r>
      <w:r>
        <w:t xml:space="preserve">so that the </w:t>
      </w:r>
      <w:r w:rsidR="00F2374E">
        <w:t xml:space="preserve">sentiment </w:t>
      </w:r>
      <w:r>
        <w:t>data can be categorised by the year, which will help to separate the values by decade for the purpose</w:t>
      </w:r>
      <w:r w:rsidR="00F2374E">
        <w:t>s</w:t>
      </w:r>
      <w:r>
        <w:t xml:space="preserve"> of this project</w:t>
      </w:r>
      <w:r w:rsidR="0008474A">
        <w:t>.</w:t>
      </w:r>
    </w:p>
    <w:p w14:paraId="7F75CF06" w14:textId="65941ABB" w:rsidR="00176582" w:rsidRDefault="00176582" w:rsidP="005D43C3"/>
    <w:p w14:paraId="7DD25404" w14:textId="2C4EEA8D" w:rsidR="00176582" w:rsidRDefault="00176582" w:rsidP="005D43C3"/>
    <w:p w14:paraId="6A88F86A" w14:textId="78434057" w:rsidR="00176582" w:rsidRDefault="00176582" w:rsidP="005D43C3"/>
    <w:p w14:paraId="47082FE2" w14:textId="35BF6861" w:rsidR="00176582" w:rsidRDefault="00176582" w:rsidP="005D43C3"/>
    <w:p w14:paraId="0B14143A" w14:textId="52CA2525" w:rsidR="00176582" w:rsidRDefault="00176582" w:rsidP="005D43C3"/>
    <w:p w14:paraId="2FFFEE7C" w14:textId="4C35DC80" w:rsidR="00176582" w:rsidRDefault="00176582" w:rsidP="005D43C3"/>
    <w:p w14:paraId="4958F3AA" w14:textId="1DD4277A" w:rsidR="00176582" w:rsidRDefault="00176582" w:rsidP="005D43C3"/>
    <w:p w14:paraId="6EFB3867" w14:textId="4898DD1B" w:rsidR="00176582" w:rsidRDefault="00176582" w:rsidP="005D43C3"/>
    <w:p w14:paraId="2B672CDA" w14:textId="77777777" w:rsidR="00176582" w:rsidRPr="004E47D7" w:rsidRDefault="00176582" w:rsidP="005D43C3"/>
    <w:p w14:paraId="38957058" w14:textId="710BF812" w:rsidR="00074784" w:rsidRPr="007F38A3" w:rsidRDefault="000E5D87" w:rsidP="005D43C3">
      <w:pPr>
        <w:pStyle w:val="Heading2"/>
        <w:rPr>
          <w:sz w:val="28"/>
          <w:szCs w:val="28"/>
        </w:rPr>
      </w:pPr>
      <w:bookmarkStart w:id="75" w:name="_Toc73208420"/>
      <w:r>
        <w:rPr>
          <w:sz w:val="28"/>
          <w:szCs w:val="28"/>
        </w:rPr>
        <w:lastRenderedPageBreak/>
        <w:t>5</w:t>
      </w:r>
      <w:r w:rsidR="00074784" w:rsidRPr="007F38A3">
        <w:rPr>
          <w:sz w:val="28"/>
          <w:szCs w:val="28"/>
        </w:rPr>
        <w:t>.4</w:t>
      </w:r>
      <w:r w:rsidR="00074784" w:rsidRPr="007F38A3">
        <w:rPr>
          <w:sz w:val="28"/>
          <w:szCs w:val="28"/>
        </w:rPr>
        <w:tab/>
      </w:r>
      <w:r w:rsidR="00074784" w:rsidRPr="007F38A3">
        <w:rPr>
          <w:rStyle w:val="Heading2Char"/>
          <w:b/>
          <w:bCs/>
          <w:sz w:val="28"/>
          <w:szCs w:val="28"/>
        </w:rPr>
        <w:t>Sprint 2</w:t>
      </w:r>
      <w:r w:rsidR="00945C89">
        <w:rPr>
          <w:rStyle w:val="Heading2Char"/>
          <w:b/>
          <w:bCs/>
          <w:sz w:val="28"/>
          <w:szCs w:val="28"/>
        </w:rPr>
        <w:t xml:space="preserve"> – Web scraping and cleaning of UK chart data</w:t>
      </w:r>
      <w:bookmarkEnd w:id="75"/>
    </w:p>
    <w:p w14:paraId="5803BBAE" w14:textId="77777777" w:rsidR="00074784" w:rsidRPr="007F38A3" w:rsidRDefault="00074784" w:rsidP="005D43C3"/>
    <w:tbl>
      <w:tblPr>
        <w:tblStyle w:val="PlainTable1"/>
        <w:tblW w:w="0" w:type="auto"/>
        <w:tblLook w:val="04A0" w:firstRow="1" w:lastRow="0" w:firstColumn="1" w:lastColumn="0" w:noHBand="0" w:noVBand="1"/>
      </w:tblPr>
      <w:tblGrid>
        <w:gridCol w:w="1271"/>
        <w:gridCol w:w="4536"/>
        <w:gridCol w:w="1418"/>
        <w:gridCol w:w="1405"/>
      </w:tblGrid>
      <w:tr w:rsidR="00074784" w:rsidRPr="007F38A3" w14:paraId="00F1864E" w14:textId="77777777" w:rsidTr="00B858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2243E8A4" w14:textId="77777777" w:rsidR="00074784" w:rsidRPr="007F38A3" w:rsidRDefault="00074784" w:rsidP="005D43C3">
            <w:pPr>
              <w:spacing w:line="360" w:lineRule="auto"/>
              <w:rPr>
                <w:sz w:val="24"/>
                <w:szCs w:val="24"/>
              </w:rPr>
            </w:pPr>
            <w:r w:rsidRPr="007F38A3">
              <w:rPr>
                <w:sz w:val="24"/>
                <w:szCs w:val="24"/>
              </w:rPr>
              <w:t>Sprint ID</w:t>
            </w:r>
          </w:p>
        </w:tc>
        <w:tc>
          <w:tcPr>
            <w:tcW w:w="4536" w:type="dxa"/>
          </w:tcPr>
          <w:p w14:paraId="22409AAB" w14:textId="77777777" w:rsidR="00074784" w:rsidRPr="007F38A3" w:rsidRDefault="00074784" w:rsidP="005D43C3">
            <w:pPr>
              <w:spacing w:line="360" w:lineRule="auto"/>
              <w:cnfStyle w:val="100000000000" w:firstRow="1" w:lastRow="0" w:firstColumn="0" w:lastColumn="0" w:oddVBand="0" w:evenVBand="0" w:oddHBand="0" w:evenHBand="0" w:firstRowFirstColumn="0" w:firstRowLastColumn="0" w:lastRowFirstColumn="0" w:lastRowLastColumn="0"/>
              <w:rPr>
                <w:sz w:val="24"/>
                <w:szCs w:val="24"/>
              </w:rPr>
            </w:pPr>
            <w:r w:rsidRPr="007F38A3">
              <w:rPr>
                <w:sz w:val="24"/>
                <w:szCs w:val="24"/>
              </w:rPr>
              <w:t>Description</w:t>
            </w:r>
          </w:p>
        </w:tc>
        <w:tc>
          <w:tcPr>
            <w:tcW w:w="1418" w:type="dxa"/>
          </w:tcPr>
          <w:p w14:paraId="237A69B7" w14:textId="77777777" w:rsidR="00074784" w:rsidRPr="007F38A3" w:rsidRDefault="00074784" w:rsidP="005D43C3">
            <w:pPr>
              <w:spacing w:line="360" w:lineRule="auto"/>
              <w:cnfStyle w:val="100000000000" w:firstRow="1" w:lastRow="0" w:firstColumn="0" w:lastColumn="0" w:oddVBand="0" w:evenVBand="0" w:oddHBand="0" w:evenHBand="0" w:firstRowFirstColumn="0" w:firstRowLastColumn="0" w:lastRowFirstColumn="0" w:lastRowLastColumn="0"/>
              <w:rPr>
                <w:sz w:val="24"/>
                <w:szCs w:val="24"/>
              </w:rPr>
            </w:pPr>
            <w:r w:rsidRPr="007F38A3">
              <w:rPr>
                <w:sz w:val="24"/>
                <w:szCs w:val="24"/>
              </w:rPr>
              <w:t>Start Date</w:t>
            </w:r>
          </w:p>
        </w:tc>
        <w:tc>
          <w:tcPr>
            <w:tcW w:w="1405" w:type="dxa"/>
          </w:tcPr>
          <w:p w14:paraId="2A3651EC" w14:textId="77777777" w:rsidR="00074784" w:rsidRPr="007F38A3" w:rsidRDefault="00074784" w:rsidP="005D43C3">
            <w:pPr>
              <w:spacing w:line="360" w:lineRule="auto"/>
              <w:cnfStyle w:val="100000000000" w:firstRow="1" w:lastRow="0" w:firstColumn="0" w:lastColumn="0" w:oddVBand="0" w:evenVBand="0" w:oddHBand="0" w:evenHBand="0" w:firstRowFirstColumn="0" w:firstRowLastColumn="0" w:lastRowFirstColumn="0" w:lastRowLastColumn="0"/>
              <w:rPr>
                <w:sz w:val="24"/>
                <w:szCs w:val="24"/>
              </w:rPr>
            </w:pPr>
            <w:r w:rsidRPr="007F38A3">
              <w:rPr>
                <w:sz w:val="24"/>
                <w:szCs w:val="24"/>
              </w:rPr>
              <w:t>Finish Date</w:t>
            </w:r>
          </w:p>
        </w:tc>
      </w:tr>
      <w:tr w:rsidR="00074784" w:rsidRPr="007F38A3" w14:paraId="078AF82B" w14:textId="77777777" w:rsidTr="00B858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4CBA2152" w14:textId="4068FFAA" w:rsidR="00074784" w:rsidRPr="007F38A3" w:rsidRDefault="008820FF" w:rsidP="005D43C3">
            <w:pPr>
              <w:spacing w:line="360" w:lineRule="auto"/>
              <w:rPr>
                <w:sz w:val="24"/>
                <w:szCs w:val="24"/>
              </w:rPr>
            </w:pPr>
            <w:r>
              <w:rPr>
                <w:sz w:val="24"/>
                <w:szCs w:val="24"/>
              </w:rPr>
              <w:t>2</w:t>
            </w:r>
          </w:p>
        </w:tc>
        <w:tc>
          <w:tcPr>
            <w:tcW w:w="4536" w:type="dxa"/>
          </w:tcPr>
          <w:p w14:paraId="1B9D2F78" w14:textId="6A492993" w:rsidR="00074784" w:rsidRPr="007F38A3" w:rsidRDefault="00C76C28"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 xml:space="preserve">Web Scraping </w:t>
            </w:r>
            <w:r w:rsidR="00B15298" w:rsidRPr="007F38A3">
              <w:rPr>
                <w:sz w:val="24"/>
                <w:szCs w:val="24"/>
              </w:rPr>
              <w:t xml:space="preserve">and cleaning </w:t>
            </w:r>
            <w:r w:rsidRPr="007F38A3">
              <w:rPr>
                <w:sz w:val="24"/>
                <w:szCs w:val="24"/>
              </w:rPr>
              <w:t>of UK chart data</w:t>
            </w:r>
          </w:p>
        </w:tc>
        <w:tc>
          <w:tcPr>
            <w:tcW w:w="1418" w:type="dxa"/>
          </w:tcPr>
          <w:p w14:paraId="7832C404" w14:textId="3DBA8D97" w:rsidR="00074784" w:rsidRPr="007F38A3" w:rsidRDefault="006D078A"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08</w:t>
            </w:r>
            <w:r w:rsidR="00074784" w:rsidRPr="007F38A3">
              <w:rPr>
                <w:sz w:val="24"/>
                <w:szCs w:val="24"/>
              </w:rPr>
              <w:t>/0</w:t>
            </w:r>
            <w:r w:rsidRPr="007F38A3">
              <w:rPr>
                <w:sz w:val="24"/>
                <w:szCs w:val="24"/>
              </w:rPr>
              <w:t>2</w:t>
            </w:r>
            <w:r w:rsidR="00074784" w:rsidRPr="007F38A3">
              <w:rPr>
                <w:sz w:val="24"/>
                <w:szCs w:val="24"/>
              </w:rPr>
              <w:t>/2021</w:t>
            </w:r>
          </w:p>
        </w:tc>
        <w:tc>
          <w:tcPr>
            <w:tcW w:w="1405" w:type="dxa"/>
          </w:tcPr>
          <w:p w14:paraId="4E96BAD9" w14:textId="0A4ADDAE" w:rsidR="00074784" w:rsidRPr="007F38A3" w:rsidRDefault="006D078A"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2</w:t>
            </w:r>
            <w:r w:rsidR="007F0483" w:rsidRPr="007F38A3">
              <w:rPr>
                <w:sz w:val="24"/>
                <w:szCs w:val="24"/>
              </w:rPr>
              <w:t>8</w:t>
            </w:r>
            <w:r w:rsidR="00074784" w:rsidRPr="007F38A3">
              <w:rPr>
                <w:sz w:val="24"/>
                <w:szCs w:val="24"/>
              </w:rPr>
              <w:t>/02/2021</w:t>
            </w:r>
          </w:p>
        </w:tc>
      </w:tr>
    </w:tbl>
    <w:p w14:paraId="795F3B38" w14:textId="77777777" w:rsidR="00074784" w:rsidRPr="007F38A3" w:rsidRDefault="00074784" w:rsidP="005D43C3"/>
    <w:tbl>
      <w:tblPr>
        <w:tblStyle w:val="PlainTable1"/>
        <w:tblW w:w="0" w:type="auto"/>
        <w:tblLook w:val="04A0" w:firstRow="1" w:lastRow="0" w:firstColumn="1" w:lastColumn="0" w:noHBand="0" w:noVBand="1"/>
      </w:tblPr>
      <w:tblGrid>
        <w:gridCol w:w="1075"/>
        <w:gridCol w:w="4678"/>
        <w:gridCol w:w="2877"/>
      </w:tblGrid>
      <w:tr w:rsidR="00074784" w:rsidRPr="007F38A3" w14:paraId="58DBA0C6" w14:textId="77777777" w:rsidTr="006D078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14:paraId="556FDCFC" w14:textId="77777777" w:rsidR="00074784" w:rsidRPr="007F38A3" w:rsidRDefault="00074784" w:rsidP="005D43C3">
            <w:pPr>
              <w:spacing w:line="360" w:lineRule="auto"/>
              <w:rPr>
                <w:sz w:val="24"/>
                <w:szCs w:val="24"/>
              </w:rPr>
            </w:pPr>
            <w:r w:rsidRPr="007F38A3">
              <w:rPr>
                <w:sz w:val="24"/>
                <w:szCs w:val="24"/>
              </w:rPr>
              <w:t>Task ID</w:t>
            </w:r>
          </w:p>
        </w:tc>
        <w:tc>
          <w:tcPr>
            <w:tcW w:w="4678" w:type="dxa"/>
          </w:tcPr>
          <w:p w14:paraId="3F7DA350" w14:textId="77777777" w:rsidR="00074784" w:rsidRPr="007F38A3" w:rsidRDefault="00074784" w:rsidP="005D43C3">
            <w:pPr>
              <w:spacing w:line="360" w:lineRule="auto"/>
              <w:cnfStyle w:val="100000000000" w:firstRow="1" w:lastRow="0" w:firstColumn="0" w:lastColumn="0" w:oddVBand="0" w:evenVBand="0" w:oddHBand="0" w:evenHBand="0" w:firstRowFirstColumn="0" w:firstRowLastColumn="0" w:lastRowFirstColumn="0" w:lastRowLastColumn="0"/>
              <w:rPr>
                <w:sz w:val="24"/>
                <w:szCs w:val="24"/>
              </w:rPr>
            </w:pPr>
            <w:r w:rsidRPr="007F38A3">
              <w:rPr>
                <w:sz w:val="24"/>
                <w:szCs w:val="24"/>
              </w:rPr>
              <w:t>Description</w:t>
            </w:r>
          </w:p>
        </w:tc>
        <w:tc>
          <w:tcPr>
            <w:tcW w:w="2877" w:type="dxa"/>
          </w:tcPr>
          <w:p w14:paraId="51EEFFE4" w14:textId="77777777" w:rsidR="00074784" w:rsidRPr="007F38A3" w:rsidRDefault="00074784" w:rsidP="005D43C3">
            <w:pPr>
              <w:spacing w:line="360" w:lineRule="auto"/>
              <w:cnfStyle w:val="100000000000" w:firstRow="1" w:lastRow="0" w:firstColumn="0" w:lastColumn="0" w:oddVBand="0" w:evenVBand="0" w:oddHBand="0" w:evenHBand="0" w:firstRowFirstColumn="0" w:firstRowLastColumn="0" w:lastRowFirstColumn="0" w:lastRowLastColumn="0"/>
              <w:rPr>
                <w:sz w:val="24"/>
                <w:szCs w:val="24"/>
              </w:rPr>
            </w:pPr>
            <w:r w:rsidRPr="007F38A3">
              <w:rPr>
                <w:sz w:val="24"/>
                <w:szCs w:val="24"/>
              </w:rPr>
              <w:t>Status</w:t>
            </w:r>
          </w:p>
        </w:tc>
      </w:tr>
      <w:tr w:rsidR="00074784" w:rsidRPr="007F38A3" w14:paraId="7D337839" w14:textId="77777777" w:rsidTr="006D07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14:paraId="7CB3A8B0" w14:textId="77777777" w:rsidR="00074784" w:rsidRPr="007F38A3" w:rsidRDefault="00074784" w:rsidP="005D43C3">
            <w:pPr>
              <w:spacing w:line="360" w:lineRule="auto"/>
              <w:rPr>
                <w:sz w:val="24"/>
                <w:szCs w:val="24"/>
              </w:rPr>
            </w:pPr>
            <w:r w:rsidRPr="007F38A3">
              <w:rPr>
                <w:sz w:val="24"/>
                <w:szCs w:val="24"/>
              </w:rPr>
              <w:t>1</w:t>
            </w:r>
          </w:p>
        </w:tc>
        <w:tc>
          <w:tcPr>
            <w:tcW w:w="4678" w:type="dxa"/>
          </w:tcPr>
          <w:p w14:paraId="135B6333" w14:textId="54EB9F53" w:rsidR="00074784" w:rsidRPr="007F38A3" w:rsidRDefault="006A5160"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Official UK charts data search</w:t>
            </w:r>
          </w:p>
        </w:tc>
        <w:tc>
          <w:tcPr>
            <w:tcW w:w="2877" w:type="dxa"/>
          </w:tcPr>
          <w:p w14:paraId="33F9475D" w14:textId="5EE2B43E" w:rsidR="00074784" w:rsidRPr="007F38A3" w:rsidRDefault="00283C13"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Complete</w:t>
            </w:r>
            <w:r w:rsidR="005D43C3">
              <w:rPr>
                <w:sz w:val="24"/>
                <w:szCs w:val="24"/>
              </w:rPr>
              <w:t>d</w:t>
            </w:r>
          </w:p>
        </w:tc>
      </w:tr>
      <w:tr w:rsidR="00074784" w:rsidRPr="007F38A3" w14:paraId="1A649684" w14:textId="77777777" w:rsidTr="006D078A">
        <w:tc>
          <w:tcPr>
            <w:cnfStyle w:val="001000000000" w:firstRow="0" w:lastRow="0" w:firstColumn="1" w:lastColumn="0" w:oddVBand="0" w:evenVBand="0" w:oddHBand="0" w:evenHBand="0" w:firstRowFirstColumn="0" w:firstRowLastColumn="0" w:lastRowFirstColumn="0" w:lastRowLastColumn="0"/>
            <w:tcW w:w="1075" w:type="dxa"/>
          </w:tcPr>
          <w:p w14:paraId="3A9820D0" w14:textId="77777777" w:rsidR="00074784" w:rsidRPr="007F38A3" w:rsidRDefault="00074784" w:rsidP="005D43C3">
            <w:pPr>
              <w:spacing w:line="360" w:lineRule="auto"/>
              <w:rPr>
                <w:sz w:val="24"/>
                <w:szCs w:val="24"/>
              </w:rPr>
            </w:pPr>
            <w:r w:rsidRPr="007F38A3">
              <w:rPr>
                <w:sz w:val="24"/>
                <w:szCs w:val="24"/>
              </w:rPr>
              <w:t>2</w:t>
            </w:r>
          </w:p>
        </w:tc>
        <w:tc>
          <w:tcPr>
            <w:tcW w:w="4678" w:type="dxa"/>
          </w:tcPr>
          <w:p w14:paraId="792F9A02" w14:textId="5F03EA8D" w:rsidR="00074784" w:rsidRPr="007F38A3" w:rsidRDefault="00C83CC4" w:rsidP="005D43C3">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 xml:space="preserve">Web scraping with </w:t>
            </w:r>
            <w:r w:rsidR="00272143">
              <w:rPr>
                <w:sz w:val="24"/>
                <w:szCs w:val="24"/>
              </w:rPr>
              <w:t>Beautiful Soup</w:t>
            </w:r>
          </w:p>
        </w:tc>
        <w:tc>
          <w:tcPr>
            <w:tcW w:w="2877" w:type="dxa"/>
          </w:tcPr>
          <w:p w14:paraId="323445C0" w14:textId="3A298657" w:rsidR="00074784" w:rsidRPr="007F38A3" w:rsidRDefault="00283C13" w:rsidP="005D43C3">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Complete</w:t>
            </w:r>
            <w:r w:rsidR="005D43C3">
              <w:rPr>
                <w:sz w:val="24"/>
                <w:szCs w:val="24"/>
              </w:rPr>
              <w:t>d</w:t>
            </w:r>
          </w:p>
        </w:tc>
      </w:tr>
      <w:tr w:rsidR="00074784" w:rsidRPr="007F38A3" w14:paraId="33507691" w14:textId="77777777" w:rsidTr="006D07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14:paraId="1FEF0F89" w14:textId="77777777" w:rsidR="00074784" w:rsidRPr="007F38A3" w:rsidRDefault="00074784" w:rsidP="005D43C3">
            <w:pPr>
              <w:spacing w:line="360" w:lineRule="auto"/>
              <w:rPr>
                <w:sz w:val="24"/>
                <w:szCs w:val="24"/>
              </w:rPr>
            </w:pPr>
            <w:r w:rsidRPr="007F38A3">
              <w:rPr>
                <w:sz w:val="24"/>
                <w:szCs w:val="24"/>
              </w:rPr>
              <w:t>3</w:t>
            </w:r>
          </w:p>
        </w:tc>
        <w:tc>
          <w:tcPr>
            <w:tcW w:w="4678" w:type="dxa"/>
          </w:tcPr>
          <w:p w14:paraId="3133BC7C" w14:textId="1A45F764" w:rsidR="00074784" w:rsidRPr="007F38A3" w:rsidRDefault="004D473A"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Scraping chart data and saving as csv file</w:t>
            </w:r>
          </w:p>
        </w:tc>
        <w:tc>
          <w:tcPr>
            <w:tcW w:w="2877" w:type="dxa"/>
          </w:tcPr>
          <w:p w14:paraId="28D29FFD" w14:textId="66138CF2" w:rsidR="00074784" w:rsidRPr="007F38A3" w:rsidRDefault="00283C13"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Complete</w:t>
            </w:r>
            <w:r w:rsidR="005D43C3">
              <w:rPr>
                <w:sz w:val="24"/>
                <w:szCs w:val="24"/>
              </w:rPr>
              <w:t>d</w:t>
            </w:r>
          </w:p>
        </w:tc>
      </w:tr>
      <w:tr w:rsidR="00074784" w:rsidRPr="007F38A3" w14:paraId="0B93D9C0" w14:textId="77777777" w:rsidTr="006D078A">
        <w:tc>
          <w:tcPr>
            <w:cnfStyle w:val="001000000000" w:firstRow="0" w:lastRow="0" w:firstColumn="1" w:lastColumn="0" w:oddVBand="0" w:evenVBand="0" w:oddHBand="0" w:evenHBand="0" w:firstRowFirstColumn="0" w:firstRowLastColumn="0" w:lastRowFirstColumn="0" w:lastRowLastColumn="0"/>
            <w:tcW w:w="1075" w:type="dxa"/>
          </w:tcPr>
          <w:p w14:paraId="30E1615C" w14:textId="77777777" w:rsidR="00074784" w:rsidRPr="007F38A3" w:rsidRDefault="00074784" w:rsidP="005D43C3">
            <w:pPr>
              <w:spacing w:line="360" w:lineRule="auto"/>
              <w:rPr>
                <w:sz w:val="24"/>
                <w:szCs w:val="24"/>
              </w:rPr>
            </w:pPr>
            <w:r w:rsidRPr="007F38A3">
              <w:rPr>
                <w:sz w:val="24"/>
                <w:szCs w:val="24"/>
              </w:rPr>
              <w:t>4</w:t>
            </w:r>
          </w:p>
        </w:tc>
        <w:tc>
          <w:tcPr>
            <w:tcW w:w="4678" w:type="dxa"/>
          </w:tcPr>
          <w:p w14:paraId="5160C13D" w14:textId="03A1AB6F" w:rsidR="00074784" w:rsidRPr="007F38A3" w:rsidRDefault="00272143" w:rsidP="005D43C3">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Cleaning data</w:t>
            </w:r>
          </w:p>
        </w:tc>
        <w:tc>
          <w:tcPr>
            <w:tcW w:w="2877" w:type="dxa"/>
          </w:tcPr>
          <w:p w14:paraId="07E2318E" w14:textId="17131BD9" w:rsidR="00074784" w:rsidRPr="007F38A3" w:rsidRDefault="00283C13" w:rsidP="005D43C3">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Complete</w:t>
            </w:r>
            <w:r w:rsidR="005D43C3">
              <w:rPr>
                <w:sz w:val="24"/>
                <w:szCs w:val="24"/>
              </w:rPr>
              <w:t>d</w:t>
            </w:r>
          </w:p>
        </w:tc>
      </w:tr>
    </w:tbl>
    <w:p w14:paraId="421540F7" w14:textId="77777777" w:rsidR="00074784" w:rsidRPr="007F38A3" w:rsidRDefault="00074784" w:rsidP="005D43C3"/>
    <w:p w14:paraId="4CDB89E4" w14:textId="7A3858E4" w:rsidR="006D078A" w:rsidRDefault="00FC657D" w:rsidP="005D43C3">
      <w:pPr>
        <w:rPr>
          <w:b/>
          <w:bCs/>
        </w:rPr>
      </w:pPr>
      <w:r w:rsidRPr="007F38A3">
        <w:rPr>
          <w:b/>
          <w:bCs/>
        </w:rPr>
        <w:t>Task 1</w:t>
      </w:r>
    </w:p>
    <w:p w14:paraId="5EB72461" w14:textId="7F152A3E" w:rsidR="00272143" w:rsidRDefault="00BF09ED" w:rsidP="005D43C3">
      <w:r>
        <w:t>Having</w:t>
      </w:r>
      <w:r w:rsidR="00272143">
        <w:t xml:space="preserve"> been a long-time member of many music chart forums</w:t>
      </w:r>
      <w:r>
        <w:t>, I</w:t>
      </w:r>
      <w:r w:rsidR="00272143">
        <w:t xml:space="preserve"> was confident that I would be able to find some sufficient data on the UK singles chart.  These include</w:t>
      </w:r>
      <w:r>
        <w:t>d</w:t>
      </w:r>
      <w:r w:rsidR="00272143">
        <w:t>:</w:t>
      </w:r>
    </w:p>
    <w:p w14:paraId="27E601CA" w14:textId="68058A34" w:rsidR="00272143" w:rsidRDefault="00272143" w:rsidP="005D43C3">
      <w:pPr>
        <w:pStyle w:val="ListParagraph"/>
        <w:numPr>
          <w:ilvl w:val="0"/>
          <w:numId w:val="13"/>
        </w:numPr>
        <w:spacing w:line="360" w:lineRule="auto"/>
      </w:pPr>
      <w:r>
        <w:t xml:space="preserve">Haven forum </w:t>
      </w:r>
      <w:r>
        <w:fldChar w:fldCharType="begin"/>
      </w:r>
      <w:r>
        <w:instrText xml:space="preserve"> ADDIN ZOTERO_ITEM CSL_CITATION {"citationID":"QdPYN8Kc","properties":{"formattedCitation":"(Chart Archive | Haven, 2021)","plainCitation":"(Chart Archive | Haven, 2021)","noteIndex":0},"citationItems":[{"id":1165,"uris":["http://zotero.org/users/7056409/items/547W9UNP"],"uri":["http://zotero.org/users/7056409/items/547W9UNP"],"itemData":{"id":1165,"type":"webpage","abstract":"UK singles, albums, physical and download charts.[br]","title":"Chart Archive | Haven","URL":"https://fatherandy2.proboards.com/board/14/chart-archive","accessed":{"date-parts":[["2021",5,15]]}}}],"schema":"https://github.com/citation-style-language/schema/raw/master/csl-citation.json"} </w:instrText>
      </w:r>
      <w:r>
        <w:fldChar w:fldCharType="separate"/>
      </w:r>
      <w:r w:rsidRPr="00272143">
        <w:rPr>
          <w:rFonts w:cs="Times New Roman"/>
        </w:rPr>
        <w:t>(Chart Archive | Haven, 2021)</w:t>
      </w:r>
      <w:r>
        <w:fldChar w:fldCharType="end"/>
      </w:r>
    </w:p>
    <w:p w14:paraId="3793CAC7" w14:textId="69A3A385" w:rsidR="00272143" w:rsidRDefault="00272143" w:rsidP="005D43C3">
      <w:pPr>
        <w:pStyle w:val="ListParagraph"/>
        <w:numPr>
          <w:ilvl w:val="0"/>
          <w:numId w:val="13"/>
        </w:numPr>
        <w:spacing w:line="360" w:lineRule="auto"/>
      </w:pPr>
      <w:r>
        <w:t>Poly</w:t>
      </w:r>
      <w:r w:rsidR="00BF09ED">
        <w:t xml:space="preserve">hex </w:t>
      </w:r>
      <w:r w:rsidR="00BF09ED">
        <w:fldChar w:fldCharType="begin"/>
      </w:r>
      <w:r w:rsidR="00BF09ED">
        <w:instrText xml:space="preserve"> ADDIN ZOTERO_ITEM CSL_CITATION {"citationID":"dYQevR71","properties":{"formattedCitation":"(polyhex | UK singles chartruns, 2021)","plainCitation":"(polyhex | UK singles chartruns, 2021)","noteIndex":0},"citationItems":[{"id":1167,"uris":["http://zotero.org/users/7056409/items/NBCCI3M3"],"uri":["http://zotero.org/users/7056409/items/NBCCI3M3"],"itemData":{"id":1167,"type":"webpage","title":"polyhex | UK singles chartruns","URL":"https://polyhex.me.uk/uksingles/chartruns-uksingles.cfm","accessed":{"date-parts":[["2021",5,15]]}}}],"schema":"https://github.com/citation-style-language/schema/raw/master/csl-citation.json"} </w:instrText>
      </w:r>
      <w:r w:rsidR="00BF09ED">
        <w:fldChar w:fldCharType="separate"/>
      </w:r>
      <w:r w:rsidR="00BF09ED" w:rsidRPr="00BF09ED">
        <w:rPr>
          <w:rFonts w:cs="Times New Roman"/>
        </w:rPr>
        <w:t>(polyhex | UK singles chartruns, 2021)</w:t>
      </w:r>
      <w:r w:rsidR="00BF09ED">
        <w:fldChar w:fldCharType="end"/>
      </w:r>
    </w:p>
    <w:p w14:paraId="45C51E2D" w14:textId="721B77DF" w:rsidR="00BF09ED" w:rsidRDefault="00BF09ED" w:rsidP="005D43C3">
      <w:pPr>
        <w:pStyle w:val="ListParagraph"/>
        <w:numPr>
          <w:ilvl w:val="0"/>
          <w:numId w:val="13"/>
        </w:numPr>
        <w:spacing w:line="360" w:lineRule="auto"/>
      </w:pPr>
      <w:r>
        <w:t xml:space="preserve">Buzzjack Music Forum </w:t>
      </w:r>
      <w:r>
        <w:fldChar w:fldCharType="begin"/>
      </w:r>
      <w:r>
        <w:instrText xml:space="preserve"> ADDIN ZOTERO_ITEM CSL_CITATION {"citationID":"O99YMoJF","properties":{"formattedCitation":"(Forums, 2021)","plainCitation":"(Forums, 2021)","noteIndex":0},"citationItems":[{"id":1169,"uris":["http://zotero.org/users/7056409/items/UJBLEVZQ"],"uri":["http://zotero.org/users/7056409/items/UJBLEVZQ"],"itemData":{"id":1169,"type":"webpage","abstract":"Growing music forum focusing on chart breakers and entertainment buzz. Discuss latest charts, chart chat, music news and to discuss a wide ranging selection of solo artists, groups and bands.","genre":"music,charts,lyrics,chart music,midweeks,albums,singles,bands,downloads,music charts,entertainment discussion,music forums,music talk","language":"en","note":"archive_location: global","title":"Music forums focusing on chart music with chart and entertainment discussion.","URL":"http://www.buzzjack.com/forums/UK-Charts-f2.html","author":[{"family":"Forums","given":"BuzzJack Entertainment"}],"accessed":{"date-parts":[["2021",5,15]]}}}],"schema":"https://github.com/citation-style-language/schema/raw/master/csl-citation.json"} </w:instrText>
      </w:r>
      <w:r>
        <w:fldChar w:fldCharType="separate"/>
      </w:r>
      <w:r w:rsidRPr="00BF09ED">
        <w:rPr>
          <w:rFonts w:cs="Times New Roman"/>
        </w:rPr>
        <w:t>(Forums, 2021)</w:t>
      </w:r>
      <w:r>
        <w:fldChar w:fldCharType="end"/>
      </w:r>
    </w:p>
    <w:p w14:paraId="22D291FC" w14:textId="42115513" w:rsidR="00BF09ED" w:rsidRDefault="00BF09ED" w:rsidP="005D43C3">
      <w:pPr>
        <w:pStyle w:val="ListParagraph"/>
        <w:numPr>
          <w:ilvl w:val="0"/>
          <w:numId w:val="13"/>
        </w:numPr>
        <w:spacing w:line="360" w:lineRule="auto"/>
      </w:pPr>
      <w:r>
        <w:t xml:space="preserve">UKMIX Forums </w:t>
      </w:r>
      <w:r>
        <w:fldChar w:fldCharType="begin"/>
      </w:r>
      <w:r>
        <w:instrText xml:space="preserve"> ADDIN ZOTERO_ITEM CSL_CITATION {"citationID":"O0wbz2SI","properties":{"formattedCitation":"(Chart Histories, 2021)","plainCitation":"(Chart Histories, 2021)","noteIndex":0},"citationItems":[{"id":1171,"uris":["http://zotero.org/users/7056409/items/39QDT5PV"],"uri":["http://zotero.org/users/7056409/items/39QDT5PV"],"itemData":{"id":1171,"type":"webpage","abstract":"Discuss the UK and international charts, sales and airplay updates or make your own predictions.","container-title":"UKMIX Forums","language":"en","title":"Chart Histories","URL":"https://www.ukmix.org/forum/chart-discussion/chart-analysis/12769-chart-histories","accessed":{"date-parts":[["2021",5,15]]}}}],"schema":"https://github.com/citation-style-language/schema/raw/master/csl-citation.json"} </w:instrText>
      </w:r>
      <w:r>
        <w:fldChar w:fldCharType="separate"/>
      </w:r>
      <w:r w:rsidRPr="00BF09ED">
        <w:rPr>
          <w:rFonts w:cs="Times New Roman"/>
        </w:rPr>
        <w:t>(Chart Histories, 2021)</w:t>
      </w:r>
      <w:r>
        <w:fldChar w:fldCharType="end"/>
      </w:r>
    </w:p>
    <w:p w14:paraId="2DF989C7" w14:textId="09F354C9" w:rsidR="00BF09ED" w:rsidRDefault="00BF09ED" w:rsidP="005D43C3">
      <w:pPr>
        <w:pStyle w:val="ListParagraph"/>
        <w:numPr>
          <w:ilvl w:val="0"/>
          <w:numId w:val="13"/>
        </w:numPr>
        <w:spacing w:line="360" w:lineRule="auto"/>
      </w:pPr>
      <w:r>
        <w:t xml:space="preserve">everyHit.com </w:t>
      </w:r>
      <w:r>
        <w:fldChar w:fldCharType="begin"/>
      </w:r>
      <w:r>
        <w:instrText xml:space="preserve"> ADDIN ZOTERO_ITEM CSL_CITATION {"citationID":"VD8grkqK","properties":{"formattedCitation":"(everyHit.com - UK Top 40 Chart Archive, British Singles &amp; Album Charts, 2021)","plainCitation":"(everyHit.com - UK Top 40 Chart Archive, British Singles &amp; Album Charts, 2021)","noteIndex":0},"citationItems":[{"id":1172,"uris":["http://zotero.org/users/7056409/items/JLZ5444R"],"uri":["http://zotero.org/users/7056409/items/JLZ5444R"],"itemData":{"id":1172,"type":"webpage","title":"everyHit.com - UK Top 40 Chart Archive, British Singles &amp; Album Charts","URL":"http://www.everyhit.com/","accessed":{"date-parts":[["2021",5,15]]}}}],"schema":"https://github.com/citation-style-language/schema/raw/master/csl-citation.json"} </w:instrText>
      </w:r>
      <w:r>
        <w:fldChar w:fldCharType="separate"/>
      </w:r>
      <w:r w:rsidRPr="00BF09ED">
        <w:rPr>
          <w:rFonts w:cs="Times New Roman"/>
        </w:rPr>
        <w:t>(everyHit.com - UK Top 40 Chart Archive, British Singles &amp; Album Charts, 2021)</w:t>
      </w:r>
      <w:r>
        <w:fldChar w:fldCharType="end"/>
      </w:r>
    </w:p>
    <w:p w14:paraId="57084B68" w14:textId="270A09BA" w:rsidR="00BF09ED" w:rsidRDefault="00BF09ED" w:rsidP="005D43C3">
      <w:r>
        <w:t>But</w:t>
      </w:r>
      <w:r w:rsidR="00DD26F2">
        <w:t>,</w:t>
      </w:r>
      <w:r>
        <w:t xml:space="preserve"> I knew that the only real guarantee of gathering the data </w:t>
      </w:r>
      <w:r w:rsidR="00B55FFB">
        <w:t>I sought</w:t>
      </w:r>
      <w:r w:rsidR="00875842">
        <w:t>,</w:t>
      </w:r>
      <w:r w:rsidR="00B55FFB">
        <w:t xml:space="preserve"> would be from the official UK charts website </w:t>
      </w:r>
      <w:r w:rsidR="00B55FFB">
        <w:fldChar w:fldCharType="begin"/>
      </w:r>
      <w:r w:rsidR="00B55FFB">
        <w:instrText xml:space="preserve"> ADDIN ZOTERO_ITEM CSL_CITATION {"citationID":"6t1euVRZ","properties":{"formattedCitation":"(Official Charts - Home of the Official UK Top 40 Charts, 2021)","plainCitation":"(Official Charts - Home of the Official UK Top 40 Charts, 2021)","noteIndex":0},"citationItems":[{"id":1175,"uris":["http://zotero.org/users/7056409/items/HSBQYZH3"],"uri":["http://zotero.org/users/7056409/items/HSBQYZH3"],"itemData":{"id":1175,"type":"webpage","title":"Official Charts - Home of the Official UK Top 40 Charts","URL":"https://www.officialcharts.com/","accessed":{"date-parts":[["2021",5,15]]}}}],"schema":"https://github.com/citation-style-language/schema/raw/master/csl-citation.json"} </w:instrText>
      </w:r>
      <w:r w:rsidR="00B55FFB">
        <w:fldChar w:fldCharType="separate"/>
      </w:r>
      <w:r w:rsidR="00B55FFB" w:rsidRPr="00B55FFB">
        <w:rPr>
          <w:rFonts w:cs="Times New Roman"/>
        </w:rPr>
        <w:t>(Official Charts - Home of the Official UK Top 40 Charts, 2021)</w:t>
      </w:r>
      <w:r w:rsidR="00B55FFB">
        <w:fldChar w:fldCharType="end"/>
      </w:r>
      <w:r w:rsidR="00B55FFB">
        <w:t>.</w:t>
      </w:r>
      <w:r w:rsidR="00402FB8">
        <w:t xml:space="preserve">  </w:t>
      </w:r>
    </w:p>
    <w:p w14:paraId="6AFD6C1F" w14:textId="3FD591F3" w:rsidR="00402FB8" w:rsidRDefault="00402FB8" w:rsidP="005D43C3">
      <w:r>
        <w:t xml:space="preserve">The UK </w:t>
      </w:r>
      <w:r w:rsidR="004F2043">
        <w:t>Singles Chart was introduced on November 14</w:t>
      </w:r>
      <w:r w:rsidR="004F2043" w:rsidRPr="004F2043">
        <w:rPr>
          <w:vertAlign w:val="superscript"/>
        </w:rPr>
        <w:t>th</w:t>
      </w:r>
      <w:r w:rsidR="004F2043">
        <w:t xml:space="preserve"> 1952 when the inaugural top 12 was published in famed music magazine, the New Musical Express (NME).  It was the brainchild of publisher, Percy Dickens, who originally compiled the chart by calling approximately twenty record shops and requesting their sales data</w:t>
      </w:r>
      <w:r w:rsidR="009029AD">
        <w:t xml:space="preserve"> </w:t>
      </w:r>
      <w:r w:rsidR="009029AD">
        <w:fldChar w:fldCharType="begin"/>
      </w:r>
      <w:r w:rsidR="009029AD">
        <w:instrText xml:space="preserve"> ADDIN ZOTERO_ITEM CSL_CITATION {"citationID":"sLPSZQkt","properties":{"formattedCitation":"(Williams, 2002)","plainCitation":"(Williams, 2002)","noteIndex":0},"citationItems":[{"id":683,"uris":["http://zotero.org/users/7056409/items/PZXDTK7E"],"uri":["http://zotero.org/users/7056409/items/PZXDTK7E"],"itemData":{"id":683,"type":"webpage","abstract":"The co-founder of the NME and father of the modern Top 10 has died of heart failure aged 80.","container-title":"the Guardian","language":"en","note":"section: News","title":"Obituary: Percy Dickins","title-short":"Obituary","URL":"http://www.theguardian.com/news/2002/feb/19/guardianobituaries1","author":[{"family":"Williams","given":"Mark"}],"accessed":{"date-parts":[["2020",12,2]]},"issued":{"date-parts":[["2002",2,19]]}}}],"schema":"https://github.com/citation-style-language/schema/raw/master/csl-citation.json"} </w:instrText>
      </w:r>
      <w:r w:rsidR="009029AD">
        <w:fldChar w:fldCharType="separate"/>
      </w:r>
      <w:r w:rsidR="009029AD" w:rsidRPr="009029AD">
        <w:rPr>
          <w:rFonts w:cs="Times New Roman"/>
        </w:rPr>
        <w:t>(Williams, 2002)</w:t>
      </w:r>
      <w:r w:rsidR="009029AD">
        <w:fldChar w:fldCharType="end"/>
      </w:r>
      <w:r w:rsidR="004F2043">
        <w:t xml:space="preserve">.  Today, more than 6,500 sources are aggregated </w:t>
      </w:r>
      <w:r w:rsidR="008F2802">
        <w:t xml:space="preserve">through physical form, an electronic point of sale (EPOS) system which scans the physical data, or by calculating streaming data from services such as Spotify and iTunes.  This data is collected by market research company, Kantar, on behalf of </w:t>
      </w:r>
      <w:r w:rsidR="008F2802">
        <w:lastRenderedPageBreak/>
        <w:t>the Official Charts Co</w:t>
      </w:r>
      <w:r w:rsidR="009029AD">
        <w:t>mp</w:t>
      </w:r>
      <w:r w:rsidR="008F2802">
        <w:t xml:space="preserve">any which was set up in 1998 to </w:t>
      </w:r>
      <w:r w:rsidR="009029AD">
        <w:t xml:space="preserve">manage this UK institution </w:t>
      </w:r>
      <w:r w:rsidR="009029AD">
        <w:fldChar w:fldCharType="begin"/>
      </w:r>
      <w:r w:rsidR="009029AD">
        <w:instrText xml:space="preserve"> ADDIN ZOTERO_ITEM CSL_CITATION {"citationID":"Zdb594ar","properties":{"formattedCitation":"(Who We Are - Our charts &amp; data, 2021)","plainCitation":"(Who We Are - Our charts &amp; data, 2021)","noteIndex":0},"citationItems":[{"id":1177,"uris":["http://zotero.org/users/7056409/items/H5JR34A3"],"uri":["http://zotero.org/users/7056409/items/H5JR34A3"],"itemData":{"id":1177,"type":"webpage","title":"Who We Are - Our charts &amp; data","URL":"https://www.officialcharts.com/who-we-are/our-charts-and-data/","accessed":{"date-parts":[["2021",5,15]]}}}],"schema":"https://github.com/citation-style-language/schema/raw/master/csl-citation.json"} </w:instrText>
      </w:r>
      <w:r w:rsidR="009029AD">
        <w:fldChar w:fldCharType="separate"/>
      </w:r>
      <w:r w:rsidR="009029AD" w:rsidRPr="009029AD">
        <w:rPr>
          <w:rFonts w:cs="Times New Roman"/>
        </w:rPr>
        <w:t>(Who We Are - Our charts &amp; data, 2021)</w:t>
      </w:r>
      <w:r w:rsidR="009029AD">
        <w:fldChar w:fldCharType="end"/>
      </w:r>
      <w:r w:rsidR="009029AD">
        <w:t>.</w:t>
      </w:r>
      <w:r w:rsidR="008F2802">
        <w:t xml:space="preserve"> </w:t>
      </w:r>
    </w:p>
    <w:p w14:paraId="7938E2C7" w14:textId="1E68332F" w:rsidR="008F2802" w:rsidRDefault="008F2802" w:rsidP="005D43C3">
      <w:r>
        <w:t xml:space="preserve">The singles chart has acquired a cult following over the past seven decades forming the inspiration for the renowned television show, Top of the Pops (1964-2006), and being announced on BBC Radio 1 from </w:t>
      </w:r>
      <w:r w:rsidR="009029AD">
        <w:t xml:space="preserve">October 1967 to the present day </w:t>
      </w:r>
      <w:r w:rsidR="009029AD">
        <w:fldChar w:fldCharType="begin"/>
      </w:r>
      <w:r w:rsidR="009029AD">
        <w:instrText xml:space="preserve"> ADDIN ZOTERO_ITEM CSL_CITATION {"citationID":"eghA5R3B","properties":{"formattedCitation":"(Who We Are - History of the Official Charts - the Sixties, 2020)","plainCitation":"(Who We Are - History of the Official Charts - the Sixties, 2020)","noteIndex":0},"citationItems":[{"id":689,"uris":["http://zotero.org/users/7056409/items/6T5XD4E3"],"uri":["http://zotero.org/users/7056409/items/6T5XD4E3"],"itemData":{"id":689,"type":"webpage","title":"Who We Are - History of the Official Charts - the Sixties","URL":"https://www.officialcharts.com/who-we-are/sixties-history/","accessed":{"date-parts":[["2020",12,2]]}}}],"schema":"https://github.com/citation-style-language/schema/raw/master/csl-citation.json"} </w:instrText>
      </w:r>
      <w:r w:rsidR="009029AD">
        <w:fldChar w:fldCharType="separate"/>
      </w:r>
      <w:r w:rsidR="009029AD" w:rsidRPr="009029AD">
        <w:rPr>
          <w:rFonts w:cs="Times New Roman"/>
        </w:rPr>
        <w:t>(Who We Are - History of the Official Charts - the Sixties, 2020)</w:t>
      </w:r>
      <w:r w:rsidR="009029AD">
        <w:fldChar w:fldCharType="end"/>
      </w:r>
      <w:r w:rsidR="009029AD">
        <w:t>.</w:t>
      </w:r>
    </w:p>
    <w:p w14:paraId="3A40E0A9" w14:textId="1FF727FF" w:rsidR="00DD26F2" w:rsidRDefault="00DD26F2" w:rsidP="005D43C3">
      <w:pPr>
        <w:rPr>
          <w:b/>
          <w:bCs/>
        </w:rPr>
      </w:pPr>
      <w:r w:rsidRPr="007F38A3">
        <w:rPr>
          <w:b/>
          <w:bCs/>
        </w:rPr>
        <w:t xml:space="preserve">Task </w:t>
      </w:r>
      <w:r>
        <w:rPr>
          <w:b/>
          <w:bCs/>
        </w:rPr>
        <w:t>2</w:t>
      </w:r>
    </w:p>
    <w:p w14:paraId="561E076B" w14:textId="77777777" w:rsidR="00D60E40" w:rsidRDefault="00D60E40" w:rsidP="005D43C3">
      <w:r>
        <w:t>As opposed to their American alternative, acquiring the UK chart dataset was proving to be incredibly difficult to find.  This meant that I would need to create my own dataset, and with no experience whatsoever in undertaking such a task, I set upon researching what it was that I would have to do to address this issue.</w:t>
      </w:r>
    </w:p>
    <w:p w14:paraId="1E80476D" w14:textId="6EA08DB2" w:rsidR="00DD26F2" w:rsidRDefault="00D60E40" w:rsidP="005D43C3">
      <w:r>
        <w:t>My supervisor, Andrew Shields, had mentioned performing a web scrape and so I focussed on exploring what exactly this would entail.</w:t>
      </w:r>
      <w:r w:rsidR="004D473A">
        <w:t xml:space="preserve">  I found a few examples online of the UK charts being scraped but some appeared to be too complex </w:t>
      </w:r>
      <w:r w:rsidR="004D473A">
        <w:fldChar w:fldCharType="begin"/>
      </w:r>
      <w:r w:rsidR="004D473A">
        <w:instrText xml:space="preserve"> ADDIN ZOTERO_ITEM CSL_CITATION {"citationID":"9BvqHegi","properties":{"formattedCitation":"(QuickGraph #4: UK Official Singles Chart 2019 \\uc0\\u183{} Mark Needham, 2021)","plainCitation":"(QuickGraph #4: UK Official Singles Chart 2019 · Mark Needham, 2021)","noteIndex":0},"citationItems":[{"id":1179,"uris":["http://zotero.org/users/7056409/items/TF3YP4EP"],"uri":["http://zotero.org/users/7056409/items/TF3YP4EP"],"itemData":{"id":1179,"type":"webpage","abstract":"Learn how to build a graph of the UK's Official Singles Chart","container-title":"Mark Needham","language":"en-us","title":"QuickGraph #4: UK Official Singles Chart 2019 · Mark Needham","title-short":"QuickGraph #4","URL":"https://www.markhneedham.com/blog/2020/01/04/quick-graph-uk-official-charts/","accessed":{"date-parts":[["2021",5,15]]}}}],"schema":"https://github.com/citation-style-language/schema/raw/master/csl-citation.json"} </w:instrText>
      </w:r>
      <w:r w:rsidR="004D473A">
        <w:fldChar w:fldCharType="separate"/>
      </w:r>
      <w:r w:rsidR="004D473A" w:rsidRPr="004D473A">
        <w:rPr>
          <w:rFonts w:cs="Times New Roman"/>
        </w:rPr>
        <w:t>(QuickGraph #4: UK Official Singles Chart 2019 · Mark Needham, 2021)</w:t>
      </w:r>
      <w:r w:rsidR="004D473A">
        <w:fldChar w:fldCharType="end"/>
      </w:r>
      <w:r w:rsidR="007B6D0D">
        <w:t>;</w:t>
      </w:r>
      <w:r w:rsidR="004D473A">
        <w:t xml:space="preserve"> </w:t>
      </w:r>
      <w:r w:rsidR="00164A93">
        <w:t xml:space="preserve">some not specific enough to my aim </w:t>
      </w:r>
      <w:r w:rsidR="004D473A">
        <w:fldChar w:fldCharType="begin"/>
      </w:r>
      <w:r w:rsidR="004D473A">
        <w:instrText xml:space="preserve"> ADDIN ZOTERO_ITEM CSL_CITATION {"citationID":"Zw7BlNNP","properties":{"formattedCitation":"(Charting the Rise of Song Collaborations with Scrapy and Pandas, 2017)","plainCitation":"(Charting the Rise of Song Collaborations with Scrapy and Pandas, 2017)","noteIndex":0},"citationItems":[{"id":1181,"uris":["http://zotero.org/users/7056409/items/JFRCWIFG"],"uri":["http://zotero.org/users/7056409/items/JFRCWIFG"],"itemData":{"id":1181,"type":"webpage","abstract":"Taking a break from deep learning, this post explores the recent surge in song collaborations in the pop charts","container-title":"dashee87.github.io","language":"en","title":"Charting the Rise of Song Collaborations with Scrapy and Pandas","URL":"https://dashee87.github.io/data%20science/python/charting-the-rise-of-song-collaborations-with-scrapy-and-pandas/","accessed":{"date-parts":[["2021",5,15]]},"issued":{"date-parts":[["2017",12,19]]}}}],"schema":"https://github.com/citation-style-language/schema/raw/master/csl-citation.json"} </w:instrText>
      </w:r>
      <w:r w:rsidR="004D473A">
        <w:fldChar w:fldCharType="separate"/>
      </w:r>
      <w:r w:rsidR="004D473A" w:rsidRPr="004D473A">
        <w:rPr>
          <w:rFonts w:cs="Times New Roman"/>
        </w:rPr>
        <w:t>(Charting the Rise of Song Collaborations with Scrapy and Pandas, 2017)</w:t>
      </w:r>
      <w:r w:rsidR="004D473A">
        <w:fldChar w:fldCharType="end"/>
      </w:r>
      <w:r w:rsidR="007B6D0D">
        <w:t>;</w:t>
      </w:r>
      <w:r w:rsidR="004D473A">
        <w:t xml:space="preserve"> and others produced a smaller subset of data than I </w:t>
      </w:r>
      <w:r w:rsidR="00164A93">
        <w:t xml:space="preserve">had </w:t>
      </w:r>
      <w:r w:rsidR="004D473A">
        <w:t xml:space="preserve">desired </w:t>
      </w:r>
      <w:r w:rsidR="004D473A">
        <w:fldChar w:fldCharType="begin"/>
      </w:r>
      <w:r w:rsidR="004D473A">
        <w:instrText xml:space="preserve"> ADDIN ZOTERO_ITEM CSL_CITATION {"citationID":"csuV2sk6","properties":{"formattedCitation":"(Scrap UK top 40 singles chart from BBC - DZone, 2021)","plainCitation":"(Scrap UK top 40 singles chart from BBC - DZone, 2021)","noteIndex":0},"citationItems":[{"id":1183,"uris":["http://zotero.org/users/7056409/items/N79C5UFF"],"uri":["http://zotero.org/users/7056409/items/N79C5UFF"],"itemData":{"id":1183,"type":"webpage","abstract":"#!/usr/bin/env ruby # Author : Emad Elsaid (https://github.com/blazeeboy) # it turns out that BBC website has a printable version of # the top 40 UK singles...","container-title":"dzone.com","language":"en","title":"Scrap UK top 40 singles chart from BBC - DZone","URL":"https://dzone.com/articles/scrap-uk-top-40-singles-chart","accessed":{"date-parts":[["2021",5,15]]}}}],"schema":"https://github.com/citation-style-language/schema/raw/master/csl-citation.json"} </w:instrText>
      </w:r>
      <w:r w:rsidR="004D473A">
        <w:fldChar w:fldCharType="separate"/>
      </w:r>
      <w:r w:rsidR="004D473A" w:rsidRPr="004D473A">
        <w:rPr>
          <w:rFonts w:cs="Times New Roman"/>
        </w:rPr>
        <w:t>(Scrap UK top 40 singles chart from BBC - DZone, 2021)</w:t>
      </w:r>
      <w:r w:rsidR="004D473A">
        <w:fldChar w:fldCharType="end"/>
      </w:r>
      <w:r w:rsidR="00164A93">
        <w:t>.</w:t>
      </w:r>
      <w:r w:rsidR="004D473A">
        <w:t xml:space="preserve"> </w:t>
      </w:r>
    </w:p>
    <w:p w14:paraId="06DA9C2F" w14:textId="578A1C0D" w:rsidR="00164A93" w:rsidRDefault="00164A93" w:rsidP="005D43C3">
      <w:r>
        <w:t xml:space="preserve">Eventually, I discovered an almost perfect example to help me achieve my goal.  Cain Osborne’s </w:t>
      </w:r>
      <w:r w:rsidRPr="00C93A67">
        <w:rPr>
          <w:i/>
          <w:iCs/>
        </w:rPr>
        <w:t>Analysing UK Chart history – 1956 to 2017</w:t>
      </w:r>
      <w:r>
        <w:t xml:space="preserve"> focusses on th</w:t>
      </w:r>
      <w:r w:rsidR="00C93A67">
        <w:t>e</w:t>
      </w:r>
      <w:r>
        <w:t xml:space="preserve"> UK Album Charts rather than the singles chart which I would be covering, and the data he was looking for was slightly different to that which I required, but nonetheless, h</w:t>
      </w:r>
      <w:r w:rsidR="00C93A67">
        <w:t>is code appeared to be something I could sample with some modifications of my own</w:t>
      </w:r>
      <w:r>
        <w:t xml:space="preserve"> </w:t>
      </w:r>
      <w:r>
        <w:fldChar w:fldCharType="begin"/>
      </w:r>
      <w:r>
        <w:instrText xml:space="preserve"> ADDIN ZOTERO_ITEM CSL_CITATION {"citationID":"SIBNZOBo","properties":{"formattedCitation":"(Osborne, 2017)","plainCitation":"(Osborne, 2017)","noteIndex":0},"citationItems":[{"id":1186,"uris":["http://zotero.org/users/7056409/items/V36JLK92"],"uri":["http://zotero.org/users/7056409/items/V36JLK92"],"itemData":{"id":1186,"type":"webpage","abstract":"Part 1: Extracting the data &amp; Creating the data set","container-title":"Medium","language":"en","title":"Analysing UK Chart history — 1956 to 2017","URL":"https://medium.com/@caineosborne/analysing-uk-chart-history-1956-to-2017-6fec0ecc991b","author":[{"family":"Osborne","given":"Caine"}],"accessed":{"date-parts":[["2021",5,15]]},"issued":{"date-parts":[["2017",2,19]]}}}],"schema":"https://github.com/citation-style-language/schema/raw/master/csl-citation.json"} </w:instrText>
      </w:r>
      <w:r>
        <w:fldChar w:fldCharType="separate"/>
      </w:r>
      <w:r w:rsidRPr="00164A93">
        <w:rPr>
          <w:rFonts w:cs="Times New Roman"/>
        </w:rPr>
        <w:t>(Osborne, 2017)</w:t>
      </w:r>
      <w:r>
        <w:fldChar w:fldCharType="end"/>
      </w:r>
      <w:r w:rsidR="00C93A67">
        <w:t>.</w:t>
      </w:r>
    </w:p>
    <w:p w14:paraId="6862FF14" w14:textId="7694DBC5" w:rsidR="00C93A67" w:rsidRDefault="00C93A67" w:rsidP="005D43C3">
      <w:r>
        <w:t>I noticed that as well as using pandas, which I had now be</w:t>
      </w:r>
      <w:r w:rsidR="00762B85">
        <w:t>come</w:t>
      </w:r>
      <w:r>
        <w:t xml:space="preserve"> accustomed to in Python, he mentioned Beautiful Soup in his code.</w:t>
      </w:r>
    </w:p>
    <w:p w14:paraId="684DC625" w14:textId="77777777" w:rsidR="00C93A67" w:rsidRDefault="00C93A67" w:rsidP="005D43C3">
      <w:pPr>
        <w:keepNext/>
        <w:jc w:val="center"/>
      </w:pPr>
      <w:r>
        <w:rPr>
          <w:noProof/>
        </w:rPr>
        <w:drawing>
          <wp:inline distT="0" distB="0" distL="0" distR="0" wp14:anchorId="75826A53" wp14:editId="04D84F19">
            <wp:extent cx="3192780" cy="297180"/>
            <wp:effectExtent l="0" t="0" r="7620" b="762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192780" cy="297180"/>
                    </a:xfrm>
                    <a:prstGeom prst="rect">
                      <a:avLst/>
                    </a:prstGeom>
                    <a:noFill/>
                    <a:ln>
                      <a:noFill/>
                    </a:ln>
                  </pic:spPr>
                </pic:pic>
              </a:graphicData>
            </a:graphic>
          </wp:inline>
        </w:drawing>
      </w:r>
    </w:p>
    <w:p w14:paraId="18E894AC" w14:textId="64D3C22A" w:rsidR="00C93A67" w:rsidRDefault="00C93A67" w:rsidP="005D43C3">
      <w:pPr>
        <w:pStyle w:val="Caption"/>
        <w:spacing w:line="360" w:lineRule="auto"/>
        <w:jc w:val="center"/>
      </w:pPr>
      <w:bookmarkStart w:id="76" w:name="_Toc73007860"/>
      <w:r>
        <w:t xml:space="preserve">Figure </w:t>
      </w:r>
      <w:r>
        <w:fldChar w:fldCharType="begin"/>
      </w:r>
      <w:r>
        <w:instrText xml:space="preserve"> SEQ Figure \* ARABIC </w:instrText>
      </w:r>
      <w:r>
        <w:fldChar w:fldCharType="separate"/>
      </w:r>
      <w:r w:rsidR="00100A74">
        <w:rPr>
          <w:noProof/>
        </w:rPr>
        <w:t>22</w:t>
      </w:r>
      <w:r>
        <w:fldChar w:fldCharType="end"/>
      </w:r>
      <w:r>
        <w:t xml:space="preserve"> - Cain Osborne's code snippet referring to Beautiful </w:t>
      </w:r>
      <w:r w:rsidR="00C27515">
        <w:t>Soup.</w:t>
      </w:r>
      <w:bookmarkEnd w:id="76"/>
    </w:p>
    <w:p w14:paraId="1484A4D0" w14:textId="14FEAC77" w:rsidR="00C93A67" w:rsidRDefault="00C93A67" w:rsidP="005D43C3">
      <w:r>
        <w:t>Beautiful Soup was something that I had</w:t>
      </w:r>
      <w:r w:rsidR="007B6D0D">
        <w:t>, fleetingly,</w:t>
      </w:r>
      <w:r>
        <w:t xml:space="preserve"> heard </w:t>
      </w:r>
      <w:r w:rsidR="007B6D0D">
        <w:t>mentioned</w:t>
      </w:r>
      <w:r>
        <w:t xml:space="preserve"> previously</w:t>
      </w:r>
      <w:r w:rsidR="00762B85">
        <w:t>,</w:t>
      </w:r>
      <w:r w:rsidR="007B6D0D">
        <w:t xml:space="preserve"> but I wanted to ascertain how it would aid me with my own objective.</w:t>
      </w:r>
      <w:r w:rsidR="00762B85">
        <w:t xml:space="preserve">  The</w:t>
      </w:r>
      <w:r w:rsidR="00B221C0">
        <w:t xml:space="preserve"> text</w:t>
      </w:r>
      <w:r w:rsidR="00762B85">
        <w:t xml:space="preserve"> data</w:t>
      </w:r>
      <w:r w:rsidR="00B221C0">
        <w:t xml:space="preserve"> which</w:t>
      </w:r>
      <w:r w:rsidR="00762B85">
        <w:t xml:space="preserve"> I required from the official charts website was embedded in </w:t>
      </w:r>
      <w:r w:rsidR="00B221C0">
        <w:t xml:space="preserve">tables within a HyperText Markup Language (HTML) structure.  Beautiful Soup is a library in Python which sits on top of other </w:t>
      </w:r>
      <w:r w:rsidR="00B221C0">
        <w:lastRenderedPageBreak/>
        <w:t xml:space="preserve">parsers and enables the scraping and extracting of data from HTML and Extensible Markup Language (XML) </w:t>
      </w:r>
      <w:r w:rsidR="00B221C0">
        <w:fldChar w:fldCharType="begin"/>
      </w:r>
      <w:r w:rsidR="00B221C0">
        <w:instrText xml:space="preserve"> ADDIN ZOTERO_ITEM CSL_CITATION {"citationID":"1BA0T1l0","properties":{"formattedCitation":"(What is Beautiful Soup?, 2021)","plainCitation":"(What is Beautiful Soup?, 2021)","noteIndex":0},"citationItems":[{"id":1188,"uris":["http://zotero.org/users/7056409/items/K9BCKFMB"],"uri":["http://zotero.org/users/7056409/items/K9BCKFMB"],"itemData":{"id":1188,"type":"webpage","abstract":"What is Beautiful Soup?","container-title":"Educative: Interactive Courses for Software Developers","language":"en","title":"What is Beautiful Soup?","URL":"https://www.educative.io/edpresso/what-is-beautiful-soup","accessed":{"date-parts":[["2021",5,15]]}}}],"schema":"https://github.com/citation-style-language/schema/raw/master/csl-citation.json"} </w:instrText>
      </w:r>
      <w:r w:rsidR="00B221C0">
        <w:fldChar w:fldCharType="separate"/>
      </w:r>
      <w:r w:rsidR="00B221C0" w:rsidRPr="00B221C0">
        <w:rPr>
          <w:rFonts w:cs="Times New Roman"/>
        </w:rPr>
        <w:t>(What is Beautiful Soup?, 2021)</w:t>
      </w:r>
      <w:r w:rsidR="00B221C0">
        <w:fldChar w:fldCharType="end"/>
      </w:r>
      <w:r w:rsidR="00B221C0">
        <w:t>.</w:t>
      </w:r>
      <w:r w:rsidR="00C83CC4">
        <w:t xml:space="preserve">  This seemed like a perfect match for my project.</w:t>
      </w:r>
    </w:p>
    <w:p w14:paraId="752B62E9" w14:textId="583BB6F9" w:rsidR="00C83CC4" w:rsidRDefault="00C83CC4" w:rsidP="005D43C3">
      <w:pPr>
        <w:rPr>
          <w:b/>
          <w:bCs/>
        </w:rPr>
      </w:pPr>
      <w:r w:rsidRPr="007F38A3">
        <w:rPr>
          <w:b/>
          <w:bCs/>
        </w:rPr>
        <w:t xml:space="preserve">Task </w:t>
      </w:r>
      <w:r>
        <w:rPr>
          <w:b/>
          <w:bCs/>
        </w:rPr>
        <w:t>3</w:t>
      </w:r>
    </w:p>
    <w:p w14:paraId="092B00BD" w14:textId="588A6155" w:rsidR="00C83CC4" w:rsidRDefault="001532FC" w:rsidP="005D43C3">
      <w:r>
        <w:t>I copied Osborne’s code</w:t>
      </w:r>
      <w:r w:rsidR="00917AC7">
        <w:t xml:space="preserve"> </w:t>
      </w:r>
      <w:r w:rsidR="00917AC7">
        <w:fldChar w:fldCharType="begin"/>
      </w:r>
      <w:r w:rsidR="00917AC7">
        <w:instrText xml:space="preserve"> ADDIN ZOTERO_ITEM CSL_CITATION {"citationID":"tLhLVfMt","properties":{"formattedCitation":"(Osborne, 2017)","plainCitation":"(Osborne, 2017)","noteIndex":0},"citationItems":[{"id":1186,"uris":["http://zotero.org/users/7056409/items/V36JLK92"],"uri":["http://zotero.org/users/7056409/items/V36JLK92"],"itemData":{"id":1186,"type":"webpage","abstract":"Part 1: Extracting the data &amp; Creating the data set","container-title":"Medium","language":"en","title":"Analysing UK Chart history — 1956 to 2017","URL":"https://medium.com/@caineosborne/analysing-uk-chart-history-1956-to-2017-6fec0ecc991b","author":[{"family":"Osborne","given":"Caine"}],"accessed":{"date-parts":[["2021",5,15]]},"issued":{"date-parts":[["2017",2,19]]}}}],"schema":"https://github.com/citation-style-language/schema/raw/master/csl-citation.json"} </w:instrText>
      </w:r>
      <w:r w:rsidR="00917AC7">
        <w:fldChar w:fldCharType="separate"/>
      </w:r>
      <w:r w:rsidR="00917AC7" w:rsidRPr="00917AC7">
        <w:rPr>
          <w:rFonts w:cs="Times New Roman"/>
        </w:rPr>
        <w:t>(Osborne, 2017)</w:t>
      </w:r>
      <w:r w:rsidR="00917AC7">
        <w:fldChar w:fldCharType="end"/>
      </w:r>
      <w:r>
        <w:t xml:space="preserve"> into Google Colab to use as a foundation </w:t>
      </w:r>
      <w:r w:rsidR="00917AC7">
        <w:t>because</w:t>
      </w:r>
      <w:r>
        <w:t xml:space="preserve"> I knew it would need only minor tweaking</w:t>
      </w:r>
      <w:r w:rsidR="00917AC7">
        <w:t xml:space="preserve"> by switching out ‘albums’ for ‘singles</w:t>
      </w:r>
      <w:r>
        <w:t>.</w:t>
      </w:r>
    </w:p>
    <w:p w14:paraId="3E19CAE6" w14:textId="0EDF2A01" w:rsidR="00BA13D0" w:rsidRDefault="001532FC" w:rsidP="005D43C3">
      <w:pPr>
        <w:keepNext/>
        <w:jc w:val="center"/>
      </w:pPr>
      <w:r>
        <w:rPr>
          <w:noProof/>
        </w:rPr>
        <w:drawing>
          <wp:inline distT="0" distB="0" distL="0" distR="0" wp14:anchorId="6B439977" wp14:editId="7607EDA5">
            <wp:extent cx="2522220" cy="2392680"/>
            <wp:effectExtent l="0" t="0" r="0" b="762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522220" cy="2392680"/>
                    </a:xfrm>
                    <a:prstGeom prst="rect">
                      <a:avLst/>
                    </a:prstGeom>
                    <a:noFill/>
                    <a:ln>
                      <a:noFill/>
                    </a:ln>
                  </pic:spPr>
                </pic:pic>
              </a:graphicData>
            </a:graphic>
          </wp:inline>
        </w:drawing>
      </w:r>
      <w:r w:rsidR="00844F5B">
        <w:rPr>
          <w:noProof/>
        </w:rPr>
        <w:drawing>
          <wp:inline distT="0" distB="0" distL="0" distR="0" wp14:anchorId="4C5A857D" wp14:editId="553E291F">
            <wp:extent cx="3131820" cy="2400300"/>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131820" cy="2400300"/>
                    </a:xfrm>
                    <a:prstGeom prst="rect">
                      <a:avLst/>
                    </a:prstGeom>
                    <a:noFill/>
                    <a:ln>
                      <a:noFill/>
                    </a:ln>
                  </pic:spPr>
                </pic:pic>
              </a:graphicData>
            </a:graphic>
          </wp:inline>
        </w:drawing>
      </w:r>
    </w:p>
    <w:p w14:paraId="533405A1" w14:textId="225B2B80" w:rsidR="00844F5B" w:rsidRDefault="00844F5B" w:rsidP="005D43C3">
      <w:pPr>
        <w:keepNext/>
        <w:jc w:val="center"/>
      </w:pPr>
      <w:r>
        <w:rPr>
          <w:noProof/>
        </w:rPr>
        <w:drawing>
          <wp:inline distT="0" distB="0" distL="0" distR="0" wp14:anchorId="02847B4A" wp14:editId="20A54082">
            <wp:extent cx="2697480" cy="2865120"/>
            <wp:effectExtent l="0" t="0" r="762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697480" cy="2865120"/>
                    </a:xfrm>
                    <a:prstGeom prst="rect">
                      <a:avLst/>
                    </a:prstGeom>
                    <a:noFill/>
                    <a:ln>
                      <a:noFill/>
                    </a:ln>
                  </pic:spPr>
                </pic:pic>
              </a:graphicData>
            </a:graphic>
          </wp:inline>
        </w:drawing>
      </w:r>
      <w:r>
        <w:rPr>
          <w:noProof/>
        </w:rPr>
        <w:drawing>
          <wp:inline distT="0" distB="0" distL="0" distR="0" wp14:anchorId="44F5C448" wp14:editId="572E0A96">
            <wp:extent cx="2880360" cy="2857500"/>
            <wp:effectExtent l="0" t="0" r="0" b="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880360" cy="2857500"/>
                    </a:xfrm>
                    <a:prstGeom prst="rect">
                      <a:avLst/>
                    </a:prstGeom>
                    <a:noFill/>
                    <a:ln>
                      <a:noFill/>
                    </a:ln>
                  </pic:spPr>
                </pic:pic>
              </a:graphicData>
            </a:graphic>
          </wp:inline>
        </w:drawing>
      </w:r>
    </w:p>
    <w:p w14:paraId="179C7A19" w14:textId="7EBA0943" w:rsidR="00F97406" w:rsidRDefault="00BA13D0" w:rsidP="005D43C3">
      <w:pPr>
        <w:pStyle w:val="Caption"/>
        <w:spacing w:line="360" w:lineRule="auto"/>
        <w:jc w:val="center"/>
      </w:pPr>
      <w:bookmarkStart w:id="77" w:name="_Toc73007861"/>
      <w:r>
        <w:t xml:space="preserve">Figure </w:t>
      </w:r>
      <w:r>
        <w:fldChar w:fldCharType="begin"/>
      </w:r>
      <w:r>
        <w:instrText xml:space="preserve"> SEQ Figure \* ARABIC </w:instrText>
      </w:r>
      <w:r>
        <w:fldChar w:fldCharType="separate"/>
      </w:r>
      <w:r w:rsidR="00100A74">
        <w:rPr>
          <w:noProof/>
        </w:rPr>
        <w:t>23</w:t>
      </w:r>
      <w:r>
        <w:fldChar w:fldCharType="end"/>
      </w:r>
      <w:r>
        <w:t xml:space="preserve"> - Osborne's code </w:t>
      </w:r>
      <w:r w:rsidR="00844F5B">
        <w:t xml:space="preserve">for </w:t>
      </w:r>
      <w:r>
        <w:t xml:space="preserve">scraping UK </w:t>
      </w:r>
      <w:r w:rsidR="00844F5B">
        <w:t>albums</w:t>
      </w:r>
      <w:r>
        <w:t xml:space="preserve"> chart (a),</w:t>
      </w:r>
      <w:r w:rsidR="00844F5B">
        <w:t xml:space="preserve"> (c) &amp;</w:t>
      </w:r>
      <w:r>
        <w:t xml:space="preserve"> </w:t>
      </w:r>
      <w:r w:rsidR="00844F5B">
        <w:t xml:space="preserve">my modifications for scraping UK singles chart </w:t>
      </w:r>
      <w:r>
        <w:t>(b)</w:t>
      </w:r>
      <w:r w:rsidR="00844F5B">
        <w:t>, (d).</w:t>
      </w:r>
      <w:bookmarkEnd w:id="77"/>
    </w:p>
    <w:p w14:paraId="2DDDE961" w14:textId="265408B1" w:rsidR="006F0FC2" w:rsidRDefault="00152FE1" w:rsidP="005D43C3">
      <w:r>
        <w:t xml:space="preserve">The code ran comprehensively from the last published chart in 2019, all the way back to the very first chart in 1952.  One small bug was that the code would intermittently stop running at points meaning that I would have to re-run it from whichever place it had stalled at.  This was </w:t>
      </w:r>
      <w:r>
        <w:lastRenderedPageBreak/>
        <w:t xml:space="preserve">a minor issue in the grand scheme of things as I was able to observe it happening whilst I worked on other tasks. </w:t>
      </w:r>
    </w:p>
    <w:p w14:paraId="00DE3975" w14:textId="32542ABE" w:rsidR="00152FE1" w:rsidRDefault="00152FE1" w:rsidP="005D43C3">
      <w:pPr>
        <w:rPr>
          <w:b/>
          <w:bCs/>
        </w:rPr>
      </w:pPr>
      <w:r w:rsidRPr="00152FE1">
        <w:rPr>
          <w:b/>
          <w:bCs/>
        </w:rPr>
        <w:t>Task 4</w:t>
      </w:r>
    </w:p>
    <w:p w14:paraId="71EFD97A" w14:textId="77777777" w:rsidR="00DE330A" w:rsidRDefault="00152FE1" w:rsidP="005D43C3">
      <w:r>
        <w:t>Due to the issue mentioned, it resulted in having to save each run of the code as a separate csv file</w:t>
      </w:r>
      <w:r w:rsidR="00121EE7">
        <w:t>; there were fourteen in all.  This necessitated having to amalgamate the files into one completed dataset to use subsequently.</w:t>
      </w:r>
    </w:p>
    <w:p w14:paraId="61F87877" w14:textId="374D4FFA" w:rsidR="00152FE1" w:rsidRDefault="00DE330A" w:rsidP="005D43C3">
      <w:r>
        <w:t>The only other cleaning of the data conducted at this point was to implement suitable headers to each column.</w:t>
      </w:r>
      <w:r w:rsidR="00121EE7">
        <w:t xml:space="preserve"> </w:t>
      </w:r>
    </w:p>
    <w:p w14:paraId="2C01FD5E" w14:textId="205404DF" w:rsidR="00176582" w:rsidRDefault="00176582" w:rsidP="005D43C3"/>
    <w:p w14:paraId="524B9FAD" w14:textId="5996E3BA" w:rsidR="00176582" w:rsidRDefault="00176582" w:rsidP="005D43C3"/>
    <w:p w14:paraId="0CAB42B2" w14:textId="4A9EA720" w:rsidR="00176582" w:rsidRDefault="00176582" w:rsidP="005D43C3"/>
    <w:p w14:paraId="437E5975" w14:textId="485C5E42" w:rsidR="00176582" w:rsidRDefault="00176582" w:rsidP="005D43C3"/>
    <w:p w14:paraId="1A98D522" w14:textId="57FA8F04" w:rsidR="00176582" w:rsidRDefault="00176582" w:rsidP="005D43C3"/>
    <w:p w14:paraId="424D5EE0" w14:textId="26E8CEFE" w:rsidR="00176582" w:rsidRDefault="00176582" w:rsidP="005D43C3"/>
    <w:p w14:paraId="4C59B566" w14:textId="4E4AD72C" w:rsidR="00176582" w:rsidRDefault="00176582" w:rsidP="005D43C3"/>
    <w:p w14:paraId="282D839C" w14:textId="15544AEF" w:rsidR="00176582" w:rsidRDefault="00176582" w:rsidP="005D43C3"/>
    <w:p w14:paraId="5DCB7150" w14:textId="655B70E9" w:rsidR="00176582" w:rsidRDefault="00176582" w:rsidP="005D43C3"/>
    <w:p w14:paraId="000779CF" w14:textId="65B1AE0E" w:rsidR="00176582" w:rsidRDefault="00176582" w:rsidP="005D43C3"/>
    <w:p w14:paraId="6C6F2F97" w14:textId="4933F226" w:rsidR="00176582" w:rsidRDefault="00176582" w:rsidP="005D43C3"/>
    <w:p w14:paraId="68DD686B" w14:textId="4A6E58FB" w:rsidR="00176582" w:rsidRDefault="00176582" w:rsidP="005D43C3"/>
    <w:p w14:paraId="065868E2" w14:textId="48246617" w:rsidR="00176582" w:rsidRDefault="00176582" w:rsidP="005D43C3"/>
    <w:p w14:paraId="376D6057" w14:textId="176EBF48" w:rsidR="00176582" w:rsidRDefault="00176582" w:rsidP="005D43C3"/>
    <w:p w14:paraId="0EACEBA6" w14:textId="51643C92" w:rsidR="00176582" w:rsidRDefault="00176582" w:rsidP="005D43C3"/>
    <w:p w14:paraId="0D748C34" w14:textId="4470E464" w:rsidR="00176582" w:rsidRDefault="00176582" w:rsidP="005D43C3"/>
    <w:p w14:paraId="39F6AE97" w14:textId="77777777" w:rsidR="00176582" w:rsidRPr="00152FE1" w:rsidRDefault="00176582" w:rsidP="005D43C3"/>
    <w:p w14:paraId="46A46B4A" w14:textId="651A08F1" w:rsidR="006D078A" w:rsidRPr="007F38A3" w:rsidRDefault="000E5D87" w:rsidP="005D43C3">
      <w:pPr>
        <w:pStyle w:val="Heading2"/>
        <w:rPr>
          <w:sz w:val="28"/>
          <w:szCs w:val="28"/>
        </w:rPr>
      </w:pPr>
      <w:bookmarkStart w:id="78" w:name="_Ref72976479"/>
      <w:bookmarkStart w:id="79" w:name="_Toc73208421"/>
      <w:r>
        <w:rPr>
          <w:sz w:val="28"/>
          <w:szCs w:val="28"/>
        </w:rPr>
        <w:lastRenderedPageBreak/>
        <w:t>5</w:t>
      </w:r>
      <w:r w:rsidR="006D078A" w:rsidRPr="007F38A3">
        <w:rPr>
          <w:sz w:val="28"/>
          <w:szCs w:val="28"/>
        </w:rPr>
        <w:t>.5</w:t>
      </w:r>
      <w:r w:rsidR="006D078A" w:rsidRPr="007F38A3">
        <w:rPr>
          <w:sz w:val="28"/>
          <w:szCs w:val="28"/>
        </w:rPr>
        <w:tab/>
      </w:r>
      <w:r w:rsidR="006D078A" w:rsidRPr="007F38A3">
        <w:rPr>
          <w:rStyle w:val="Heading2Char"/>
          <w:b/>
          <w:bCs/>
          <w:sz w:val="28"/>
          <w:szCs w:val="28"/>
        </w:rPr>
        <w:t>Sprint 3</w:t>
      </w:r>
      <w:r w:rsidR="00945C89">
        <w:rPr>
          <w:rStyle w:val="Heading2Char"/>
          <w:b/>
          <w:bCs/>
          <w:sz w:val="28"/>
          <w:szCs w:val="28"/>
        </w:rPr>
        <w:t xml:space="preserve"> – Running UK data</w:t>
      </w:r>
      <w:r w:rsidR="00927329">
        <w:rPr>
          <w:rStyle w:val="Heading2Char"/>
          <w:b/>
          <w:bCs/>
          <w:sz w:val="28"/>
          <w:szCs w:val="28"/>
        </w:rPr>
        <w:t xml:space="preserve"> and performing sentiment analysis</w:t>
      </w:r>
      <w:bookmarkEnd w:id="78"/>
      <w:bookmarkEnd w:id="79"/>
    </w:p>
    <w:p w14:paraId="28677361" w14:textId="6C5144ED" w:rsidR="00283C13" w:rsidRPr="007F38A3" w:rsidRDefault="00283C13" w:rsidP="005D43C3"/>
    <w:tbl>
      <w:tblPr>
        <w:tblStyle w:val="PlainTable1"/>
        <w:tblW w:w="0" w:type="auto"/>
        <w:tblLook w:val="04A0" w:firstRow="1" w:lastRow="0" w:firstColumn="1" w:lastColumn="0" w:noHBand="0" w:noVBand="1"/>
      </w:tblPr>
      <w:tblGrid>
        <w:gridCol w:w="1271"/>
        <w:gridCol w:w="4394"/>
        <w:gridCol w:w="1418"/>
        <w:gridCol w:w="1547"/>
      </w:tblGrid>
      <w:tr w:rsidR="006D078A" w:rsidRPr="007F38A3" w14:paraId="6CC2A485" w14:textId="77777777" w:rsidTr="00B858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3171C848" w14:textId="77777777" w:rsidR="006D078A" w:rsidRPr="007F38A3" w:rsidRDefault="006D078A" w:rsidP="005D43C3">
            <w:pPr>
              <w:spacing w:line="360" w:lineRule="auto"/>
            </w:pPr>
            <w:r w:rsidRPr="007F38A3">
              <w:t>Sprint ID</w:t>
            </w:r>
          </w:p>
        </w:tc>
        <w:tc>
          <w:tcPr>
            <w:tcW w:w="4394" w:type="dxa"/>
          </w:tcPr>
          <w:p w14:paraId="751D4DDE" w14:textId="77777777" w:rsidR="006D078A" w:rsidRPr="007F38A3" w:rsidRDefault="006D078A" w:rsidP="005D43C3">
            <w:pPr>
              <w:spacing w:line="360" w:lineRule="auto"/>
              <w:cnfStyle w:val="100000000000" w:firstRow="1" w:lastRow="0" w:firstColumn="0" w:lastColumn="0" w:oddVBand="0" w:evenVBand="0" w:oddHBand="0" w:evenHBand="0" w:firstRowFirstColumn="0" w:firstRowLastColumn="0" w:lastRowFirstColumn="0" w:lastRowLastColumn="0"/>
            </w:pPr>
            <w:r w:rsidRPr="007F38A3">
              <w:t>Description</w:t>
            </w:r>
          </w:p>
        </w:tc>
        <w:tc>
          <w:tcPr>
            <w:tcW w:w="1418" w:type="dxa"/>
          </w:tcPr>
          <w:p w14:paraId="00412414" w14:textId="77777777" w:rsidR="006D078A" w:rsidRPr="007F38A3" w:rsidRDefault="006D078A" w:rsidP="005D43C3">
            <w:pPr>
              <w:spacing w:line="360" w:lineRule="auto"/>
              <w:cnfStyle w:val="100000000000" w:firstRow="1" w:lastRow="0" w:firstColumn="0" w:lastColumn="0" w:oddVBand="0" w:evenVBand="0" w:oddHBand="0" w:evenHBand="0" w:firstRowFirstColumn="0" w:firstRowLastColumn="0" w:lastRowFirstColumn="0" w:lastRowLastColumn="0"/>
            </w:pPr>
            <w:r w:rsidRPr="007F38A3">
              <w:t>Start Date</w:t>
            </w:r>
          </w:p>
        </w:tc>
        <w:tc>
          <w:tcPr>
            <w:tcW w:w="1547" w:type="dxa"/>
          </w:tcPr>
          <w:p w14:paraId="5E11D26E" w14:textId="77777777" w:rsidR="006D078A" w:rsidRPr="007F38A3" w:rsidRDefault="006D078A" w:rsidP="005D43C3">
            <w:pPr>
              <w:spacing w:line="360" w:lineRule="auto"/>
              <w:cnfStyle w:val="100000000000" w:firstRow="1" w:lastRow="0" w:firstColumn="0" w:lastColumn="0" w:oddVBand="0" w:evenVBand="0" w:oddHBand="0" w:evenHBand="0" w:firstRowFirstColumn="0" w:firstRowLastColumn="0" w:lastRowFirstColumn="0" w:lastRowLastColumn="0"/>
            </w:pPr>
            <w:r w:rsidRPr="007F38A3">
              <w:t>Finish Date</w:t>
            </w:r>
          </w:p>
        </w:tc>
      </w:tr>
      <w:tr w:rsidR="006D078A" w:rsidRPr="007F38A3" w14:paraId="75C5383D" w14:textId="77777777" w:rsidTr="00B858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022E7363" w14:textId="7FC780BE" w:rsidR="006D078A" w:rsidRPr="007F38A3" w:rsidRDefault="008820FF" w:rsidP="005D43C3">
            <w:pPr>
              <w:spacing w:line="360" w:lineRule="auto"/>
            </w:pPr>
            <w:r>
              <w:t>3</w:t>
            </w:r>
          </w:p>
        </w:tc>
        <w:tc>
          <w:tcPr>
            <w:tcW w:w="4394" w:type="dxa"/>
          </w:tcPr>
          <w:p w14:paraId="4B0D5430" w14:textId="7E428073" w:rsidR="006D078A" w:rsidRPr="00631D9F" w:rsidRDefault="00EC582A"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631D9F">
              <w:rPr>
                <w:sz w:val="24"/>
                <w:szCs w:val="24"/>
              </w:rPr>
              <w:t>Running UK data and performing sentiment anal</w:t>
            </w:r>
            <w:r w:rsidR="00631D9F" w:rsidRPr="00631D9F">
              <w:rPr>
                <w:sz w:val="24"/>
                <w:szCs w:val="24"/>
              </w:rPr>
              <w:t>ysis</w:t>
            </w:r>
          </w:p>
        </w:tc>
        <w:tc>
          <w:tcPr>
            <w:tcW w:w="1418" w:type="dxa"/>
          </w:tcPr>
          <w:p w14:paraId="59638A42" w14:textId="6890F003" w:rsidR="006D078A" w:rsidRPr="007F38A3" w:rsidRDefault="00B15298" w:rsidP="005D43C3">
            <w:pPr>
              <w:spacing w:line="360" w:lineRule="auto"/>
              <w:cnfStyle w:val="000000100000" w:firstRow="0" w:lastRow="0" w:firstColumn="0" w:lastColumn="0" w:oddVBand="0" w:evenVBand="0" w:oddHBand="1" w:evenHBand="0" w:firstRowFirstColumn="0" w:firstRowLastColumn="0" w:lastRowFirstColumn="0" w:lastRowLastColumn="0"/>
            </w:pPr>
            <w:r w:rsidRPr="007F38A3">
              <w:t>01</w:t>
            </w:r>
            <w:r w:rsidR="006D078A" w:rsidRPr="007F38A3">
              <w:t>/0</w:t>
            </w:r>
            <w:r w:rsidRPr="007F38A3">
              <w:t>3</w:t>
            </w:r>
            <w:r w:rsidR="006D078A" w:rsidRPr="007F38A3">
              <w:t>/2021</w:t>
            </w:r>
          </w:p>
        </w:tc>
        <w:tc>
          <w:tcPr>
            <w:tcW w:w="1547" w:type="dxa"/>
          </w:tcPr>
          <w:p w14:paraId="5ABBE822" w14:textId="06D93CA3" w:rsidR="006D078A" w:rsidRPr="007F38A3" w:rsidRDefault="00B15298" w:rsidP="005D43C3">
            <w:pPr>
              <w:spacing w:line="360" w:lineRule="auto"/>
              <w:cnfStyle w:val="000000100000" w:firstRow="0" w:lastRow="0" w:firstColumn="0" w:lastColumn="0" w:oddVBand="0" w:evenVBand="0" w:oddHBand="1" w:evenHBand="0" w:firstRowFirstColumn="0" w:firstRowLastColumn="0" w:lastRowFirstColumn="0" w:lastRowLastColumn="0"/>
            </w:pPr>
            <w:r w:rsidRPr="007F38A3">
              <w:t>21</w:t>
            </w:r>
            <w:r w:rsidR="006D078A" w:rsidRPr="007F38A3">
              <w:t>/03/2021</w:t>
            </w:r>
          </w:p>
        </w:tc>
      </w:tr>
    </w:tbl>
    <w:p w14:paraId="2A0B7ED6" w14:textId="77777777" w:rsidR="006D078A" w:rsidRPr="007F38A3" w:rsidRDefault="006D078A" w:rsidP="005D43C3"/>
    <w:tbl>
      <w:tblPr>
        <w:tblStyle w:val="PlainTable1"/>
        <w:tblW w:w="0" w:type="auto"/>
        <w:tblLook w:val="04A0" w:firstRow="1" w:lastRow="0" w:firstColumn="1" w:lastColumn="0" w:noHBand="0" w:noVBand="1"/>
      </w:tblPr>
      <w:tblGrid>
        <w:gridCol w:w="1075"/>
        <w:gridCol w:w="4678"/>
        <w:gridCol w:w="2877"/>
      </w:tblGrid>
      <w:tr w:rsidR="006D078A" w:rsidRPr="007F38A3" w14:paraId="5F9A04CD" w14:textId="77777777" w:rsidTr="006D078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14:paraId="160DA931" w14:textId="77777777" w:rsidR="006D078A" w:rsidRPr="007F38A3" w:rsidRDefault="006D078A" w:rsidP="005D43C3">
            <w:pPr>
              <w:spacing w:line="360" w:lineRule="auto"/>
              <w:rPr>
                <w:sz w:val="24"/>
                <w:szCs w:val="24"/>
              </w:rPr>
            </w:pPr>
            <w:r w:rsidRPr="007F38A3">
              <w:rPr>
                <w:sz w:val="24"/>
                <w:szCs w:val="24"/>
              </w:rPr>
              <w:t>Task ID</w:t>
            </w:r>
          </w:p>
        </w:tc>
        <w:tc>
          <w:tcPr>
            <w:tcW w:w="4678" w:type="dxa"/>
          </w:tcPr>
          <w:p w14:paraId="2520814A" w14:textId="77777777" w:rsidR="006D078A" w:rsidRPr="007F38A3" w:rsidRDefault="006D078A" w:rsidP="005D43C3">
            <w:pPr>
              <w:spacing w:line="360" w:lineRule="auto"/>
              <w:cnfStyle w:val="100000000000" w:firstRow="1" w:lastRow="0" w:firstColumn="0" w:lastColumn="0" w:oddVBand="0" w:evenVBand="0" w:oddHBand="0" w:evenHBand="0" w:firstRowFirstColumn="0" w:firstRowLastColumn="0" w:lastRowFirstColumn="0" w:lastRowLastColumn="0"/>
              <w:rPr>
                <w:sz w:val="24"/>
                <w:szCs w:val="24"/>
              </w:rPr>
            </w:pPr>
            <w:r w:rsidRPr="007F38A3">
              <w:rPr>
                <w:sz w:val="24"/>
                <w:szCs w:val="24"/>
              </w:rPr>
              <w:t>Description</w:t>
            </w:r>
          </w:p>
        </w:tc>
        <w:tc>
          <w:tcPr>
            <w:tcW w:w="2877" w:type="dxa"/>
          </w:tcPr>
          <w:p w14:paraId="6B0CA81B" w14:textId="77777777" w:rsidR="006D078A" w:rsidRPr="007F38A3" w:rsidRDefault="006D078A" w:rsidP="005D43C3">
            <w:pPr>
              <w:spacing w:line="360" w:lineRule="auto"/>
              <w:cnfStyle w:val="100000000000" w:firstRow="1" w:lastRow="0" w:firstColumn="0" w:lastColumn="0" w:oddVBand="0" w:evenVBand="0" w:oddHBand="0" w:evenHBand="0" w:firstRowFirstColumn="0" w:firstRowLastColumn="0" w:lastRowFirstColumn="0" w:lastRowLastColumn="0"/>
              <w:rPr>
                <w:sz w:val="24"/>
                <w:szCs w:val="24"/>
              </w:rPr>
            </w:pPr>
            <w:r w:rsidRPr="007F38A3">
              <w:rPr>
                <w:sz w:val="24"/>
                <w:szCs w:val="24"/>
              </w:rPr>
              <w:t>Status</w:t>
            </w:r>
          </w:p>
        </w:tc>
      </w:tr>
      <w:tr w:rsidR="006D078A" w:rsidRPr="007F38A3" w14:paraId="3381123E" w14:textId="77777777" w:rsidTr="006D07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14:paraId="32B70304" w14:textId="77777777" w:rsidR="006D078A" w:rsidRPr="007F38A3" w:rsidRDefault="006D078A" w:rsidP="005D43C3">
            <w:pPr>
              <w:spacing w:line="360" w:lineRule="auto"/>
              <w:rPr>
                <w:sz w:val="24"/>
                <w:szCs w:val="24"/>
              </w:rPr>
            </w:pPr>
            <w:r w:rsidRPr="007F38A3">
              <w:rPr>
                <w:sz w:val="24"/>
                <w:szCs w:val="24"/>
              </w:rPr>
              <w:t>1</w:t>
            </w:r>
          </w:p>
        </w:tc>
        <w:tc>
          <w:tcPr>
            <w:tcW w:w="4678" w:type="dxa"/>
          </w:tcPr>
          <w:p w14:paraId="31FB826D" w14:textId="5C71E6C0" w:rsidR="006D078A" w:rsidRPr="007F38A3" w:rsidRDefault="00C71C66"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Running UK chart dataset</w:t>
            </w:r>
          </w:p>
        </w:tc>
        <w:tc>
          <w:tcPr>
            <w:tcW w:w="2877" w:type="dxa"/>
          </w:tcPr>
          <w:p w14:paraId="18C75E80" w14:textId="532017F1" w:rsidR="006D078A" w:rsidRPr="007F38A3" w:rsidRDefault="00283C13"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Complete</w:t>
            </w:r>
            <w:r w:rsidR="005D43C3">
              <w:rPr>
                <w:sz w:val="24"/>
                <w:szCs w:val="24"/>
              </w:rPr>
              <w:t>d</w:t>
            </w:r>
          </w:p>
        </w:tc>
      </w:tr>
      <w:tr w:rsidR="006D078A" w:rsidRPr="007F38A3" w14:paraId="0F3A6919" w14:textId="77777777" w:rsidTr="006D078A">
        <w:tc>
          <w:tcPr>
            <w:cnfStyle w:val="001000000000" w:firstRow="0" w:lastRow="0" w:firstColumn="1" w:lastColumn="0" w:oddVBand="0" w:evenVBand="0" w:oddHBand="0" w:evenHBand="0" w:firstRowFirstColumn="0" w:firstRowLastColumn="0" w:lastRowFirstColumn="0" w:lastRowLastColumn="0"/>
            <w:tcW w:w="1075" w:type="dxa"/>
          </w:tcPr>
          <w:p w14:paraId="79A5A1C5" w14:textId="77777777" w:rsidR="006D078A" w:rsidRPr="007F38A3" w:rsidRDefault="006D078A" w:rsidP="005D43C3">
            <w:pPr>
              <w:spacing w:line="360" w:lineRule="auto"/>
              <w:rPr>
                <w:sz w:val="24"/>
                <w:szCs w:val="24"/>
              </w:rPr>
            </w:pPr>
            <w:r w:rsidRPr="007F38A3">
              <w:rPr>
                <w:sz w:val="24"/>
                <w:szCs w:val="24"/>
              </w:rPr>
              <w:t>2</w:t>
            </w:r>
          </w:p>
        </w:tc>
        <w:tc>
          <w:tcPr>
            <w:tcW w:w="4678" w:type="dxa"/>
          </w:tcPr>
          <w:p w14:paraId="623C0D2F" w14:textId="598A6066" w:rsidR="006D078A" w:rsidRPr="007F38A3" w:rsidRDefault="00C758CC" w:rsidP="005D43C3">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Choosing</w:t>
            </w:r>
            <w:r w:rsidR="00EC2F68">
              <w:rPr>
                <w:sz w:val="24"/>
                <w:szCs w:val="24"/>
              </w:rPr>
              <w:t xml:space="preserve"> a smaller</w:t>
            </w:r>
            <w:r w:rsidR="00283C13">
              <w:rPr>
                <w:sz w:val="24"/>
                <w:szCs w:val="24"/>
              </w:rPr>
              <w:t xml:space="preserve"> UK chart dataset</w:t>
            </w:r>
          </w:p>
        </w:tc>
        <w:tc>
          <w:tcPr>
            <w:tcW w:w="2877" w:type="dxa"/>
          </w:tcPr>
          <w:p w14:paraId="34D29F6A" w14:textId="114356AA" w:rsidR="006D078A" w:rsidRPr="007F38A3" w:rsidRDefault="00283C13" w:rsidP="005D43C3">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Complete</w:t>
            </w:r>
            <w:r w:rsidR="005D43C3">
              <w:rPr>
                <w:sz w:val="24"/>
                <w:szCs w:val="24"/>
              </w:rPr>
              <w:t>d</w:t>
            </w:r>
          </w:p>
        </w:tc>
      </w:tr>
      <w:tr w:rsidR="006D078A" w:rsidRPr="007F38A3" w14:paraId="575938C4" w14:textId="77777777" w:rsidTr="006D07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14:paraId="4EDE916A" w14:textId="77777777" w:rsidR="006D078A" w:rsidRPr="007F38A3" w:rsidRDefault="006D078A" w:rsidP="005D43C3">
            <w:pPr>
              <w:spacing w:line="360" w:lineRule="auto"/>
              <w:rPr>
                <w:sz w:val="24"/>
                <w:szCs w:val="24"/>
              </w:rPr>
            </w:pPr>
            <w:r w:rsidRPr="007F38A3">
              <w:rPr>
                <w:sz w:val="24"/>
                <w:szCs w:val="24"/>
              </w:rPr>
              <w:t>3</w:t>
            </w:r>
          </w:p>
        </w:tc>
        <w:tc>
          <w:tcPr>
            <w:tcW w:w="4678" w:type="dxa"/>
          </w:tcPr>
          <w:p w14:paraId="4B7D653A" w14:textId="688EBF9A" w:rsidR="006D078A" w:rsidRPr="007F38A3" w:rsidRDefault="00C758CC"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Scraping and cleaning UK chart dataset</w:t>
            </w:r>
          </w:p>
        </w:tc>
        <w:tc>
          <w:tcPr>
            <w:tcW w:w="2877" w:type="dxa"/>
          </w:tcPr>
          <w:p w14:paraId="24A1341E" w14:textId="5F6070A0" w:rsidR="006D078A" w:rsidRPr="007F38A3" w:rsidRDefault="00283C13"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Complete</w:t>
            </w:r>
            <w:r w:rsidR="005D43C3">
              <w:rPr>
                <w:sz w:val="24"/>
                <w:szCs w:val="24"/>
              </w:rPr>
              <w:t>d</w:t>
            </w:r>
          </w:p>
        </w:tc>
      </w:tr>
      <w:tr w:rsidR="006D078A" w:rsidRPr="007F38A3" w14:paraId="26725985" w14:textId="77777777" w:rsidTr="006D078A">
        <w:tc>
          <w:tcPr>
            <w:cnfStyle w:val="001000000000" w:firstRow="0" w:lastRow="0" w:firstColumn="1" w:lastColumn="0" w:oddVBand="0" w:evenVBand="0" w:oddHBand="0" w:evenHBand="0" w:firstRowFirstColumn="0" w:firstRowLastColumn="0" w:lastRowFirstColumn="0" w:lastRowLastColumn="0"/>
            <w:tcW w:w="1075" w:type="dxa"/>
          </w:tcPr>
          <w:p w14:paraId="14E39730" w14:textId="77777777" w:rsidR="006D078A" w:rsidRPr="007F38A3" w:rsidRDefault="006D078A" w:rsidP="005D43C3">
            <w:pPr>
              <w:spacing w:line="360" w:lineRule="auto"/>
              <w:rPr>
                <w:sz w:val="24"/>
                <w:szCs w:val="24"/>
              </w:rPr>
            </w:pPr>
            <w:r w:rsidRPr="007F38A3">
              <w:rPr>
                <w:sz w:val="24"/>
                <w:szCs w:val="24"/>
              </w:rPr>
              <w:t>4</w:t>
            </w:r>
          </w:p>
        </w:tc>
        <w:tc>
          <w:tcPr>
            <w:tcW w:w="4678" w:type="dxa"/>
          </w:tcPr>
          <w:p w14:paraId="7A2BDA0F" w14:textId="162613AD" w:rsidR="006D078A" w:rsidRPr="007F38A3" w:rsidRDefault="00283C13" w:rsidP="005D43C3">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Re-running UK chart dataset</w:t>
            </w:r>
          </w:p>
        </w:tc>
        <w:tc>
          <w:tcPr>
            <w:tcW w:w="2877" w:type="dxa"/>
          </w:tcPr>
          <w:p w14:paraId="7F59788B" w14:textId="11CDA529" w:rsidR="006D078A" w:rsidRPr="007F38A3" w:rsidRDefault="00283C13" w:rsidP="005D43C3">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Complete</w:t>
            </w:r>
            <w:r w:rsidR="005D43C3">
              <w:rPr>
                <w:sz w:val="24"/>
                <w:szCs w:val="24"/>
              </w:rPr>
              <w:t>d</w:t>
            </w:r>
          </w:p>
        </w:tc>
      </w:tr>
      <w:tr w:rsidR="00283C13" w:rsidRPr="007F38A3" w14:paraId="3A6C8347" w14:textId="77777777" w:rsidTr="00283C13">
        <w:trPr>
          <w:cnfStyle w:val="000000100000" w:firstRow="0" w:lastRow="0" w:firstColumn="0" w:lastColumn="0" w:oddVBand="0" w:evenVBand="0" w:oddHBand="1" w:evenHBand="0" w:firstRowFirstColumn="0" w:firstRowLastColumn="0" w:lastRowFirstColumn="0" w:lastRowLastColumn="0"/>
          <w:trHeight w:val="417"/>
        </w:trPr>
        <w:tc>
          <w:tcPr>
            <w:cnfStyle w:val="001000000000" w:firstRow="0" w:lastRow="0" w:firstColumn="1" w:lastColumn="0" w:oddVBand="0" w:evenVBand="0" w:oddHBand="0" w:evenHBand="0" w:firstRowFirstColumn="0" w:firstRowLastColumn="0" w:lastRowFirstColumn="0" w:lastRowLastColumn="0"/>
            <w:tcW w:w="1075" w:type="dxa"/>
          </w:tcPr>
          <w:p w14:paraId="03C72262" w14:textId="500A44E3" w:rsidR="00283C13" w:rsidRPr="007F38A3" w:rsidRDefault="00283C13" w:rsidP="005D43C3">
            <w:pPr>
              <w:spacing w:line="360" w:lineRule="auto"/>
            </w:pPr>
            <w:r>
              <w:t>5</w:t>
            </w:r>
          </w:p>
        </w:tc>
        <w:tc>
          <w:tcPr>
            <w:tcW w:w="4678" w:type="dxa"/>
          </w:tcPr>
          <w:p w14:paraId="097EB510" w14:textId="19FC27EF" w:rsidR="00283C13" w:rsidRDefault="00283C13" w:rsidP="005D43C3">
            <w:pPr>
              <w:spacing w:line="360" w:lineRule="auto"/>
              <w:cnfStyle w:val="000000100000" w:firstRow="0" w:lastRow="0" w:firstColumn="0" w:lastColumn="0" w:oddVBand="0" w:evenVBand="0" w:oddHBand="1" w:evenHBand="0" w:firstRowFirstColumn="0" w:firstRowLastColumn="0" w:lastRowFirstColumn="0" w:lastRowLastColumn="0"/>
            </w:pPr>
            <w:r>
              <w:t>Performing Sentiment Analysis</w:t>
            </w:r>
          </w:p>
        </w:tc>
        <w:tc>
          <w:tcPr>
            <w:tcW w:w="2877" w:type="dxa"/>
          </w:tcPr>
          <w:p w14:paraId="5CF4E7C6" w14:textId="1945D31D" w:rsidR="00283C13" w:rsidRPr="007F38A3" w:rsidRDefault="00283C13" w:rsidP="005D43C3">
            <w:pPr>
              <w:spacing w:line="360" w:lineRule="auto"/>
              <w:cnfStyle w:val="000000100000" w:firstRow="0" w:lastRow="0" w:firstColumn="0" w:lastColumn="0" w:oddVBand="0" w:evenVBand="0" w:oddHBand="1" w:evenHBand="0" w:firstRowFirstColumn="0" w:firstRowLastColumn="0" w:lastRowFirstColumn="0" w:lastRowLastColumn="0"/>
            </w:pPr>
            <w:r>
              <w:rPr>
                <w:sz w:val="24"/>
                <w:szCs w:val="24"/>
              </w:rPr>
              <w:t>Complete</w:t>
            </w:r>
            <w:r w:rsidR="005D43C3">
              <w:rPr>
                <w:sz w:val="24"/>
                <w:szCs w:val="24"/>
              </w:rPr>
              <w:t>d</w:t>
            </w:r>
          </w:p>
        </w:tc>
      </w:tr>
    </w:tbl>
    <w:p w14:paraId="0BE101E3" w14:textId="77777777" w:rsidR="006D078A" w:rsidRPr="007F38A3" w:rsidRDefault="006D078A" w:rsidP="005D43C3"/>
    <w:p w14:paraId="27D00394" w14:textId="01ED2341" w:rsidR="006D078A" w:rsidRDefault="00FC657D" w:rsidP="005D43C3">
      <w:pPr>
        <w:rPr>
          <w:b/>
          <w:bCs/>
        </w:rPr>
      </w:pPr>
      <w:r w:rsidRPr="007F38A3">
        <w:rPr>
          <w:b/>
          <w:bCs/>
        </w:rPr>
        <w:t>Task 1</w:t>
      </w:r>
    </w:p>
    <w:p w14:paraId="016E3342" w14:textId="6923FA00" w:rsidR="00361493" w:rsidRPr="00361493" w:rsidRDefault="00361493" w:rsidP="005D43C3">
      <w:r>
        <w:t xml:space="preserve">As mentioned earlier in this paper, there had been problems with running the full prototype dataset as it was extremely large.  On many occasions the data was left to run in Google Colab overnight, only for me to find it had crashed at various points.  I believe this is down to a RAM issue, but it could just as conceivably be my inexperience with working with these programs.  This left me concerned that I may run into the same predicament when it was time to run my newly created UK dataset, and unfortunately, those fears </w:t>
      </w:r>
      <w:r w:rsidR="00EC2F68">
        <w:t>were confirmed when the crash error repeated itself.  The scraped dataset happened to contain 263,983 rows which was proving too much for the notebook to run smoothly.  Rather than waste any more time attempting to resolve the issue, I decided, as I had done with the prototype, to proceed with a different method.</w:t>
      </w:r>
    </w:p>
    <w:p w14:paraId="16355E66" w14:textId="3B3CA1C5" w:rsidR="00EE15D6" w:rsidRDefault="00EE15D6" w:rsidP="005D43C3">
      <w:pPr>
        <w:rPr>
          <w:b/>
          <w:bCs/>
        </w:rPr>
      </w:pPr>
      <w:r w:rsidRPr="007F38A3">
        <w:rPr>
          <w:b/>
          <w:bCs/>
        </w:rPr>
        <w:t xml:space="preserve">Task </w:t>
      </w:r>
      <w:r>
        <w:rPr>
          <w:b/>
          <w:bCs/>
        </w:rPr>
        <w:t>2</w:t>
      </w:r>
    </w:p>
    <w:p w14:paraId="45D1145C" w14:textId="77777777" w:rsidR="00131AD9" w:rsidRDefault="00EC2F68" w:rsidP="005D43C3">
      <w:r>
        <w:t xml:space="preserve">As I had finally been able to get the prototype working with a smaller amount of data, </w:t>
      </w:r>
      <w:r w:rsidR="00F0672B">
        <w:t>approximately</w:t>
      </w:r>
      <w:r>
        <w:t xml:space="preserve"> 1000 songs, I determined that a similar sized subset would be more practical for my project to proceed with.  As I have a very keen interest in the charts as a hobbyist, it was not too difficult to </w:t>
      </w:r>
      <w:r w:rsidR="0068513F">
        <w:t xml:space="preserve">devise a new strategy </w:t>
      </w:r>
      <w:r w:rsidR="00B73F90">
        <w:t>to</w:t>
      </w:r>
      <w:r w:rsidR="0068513F">
        <w:t xml:space="preserve"> an area which I would consider myself to be knowledgeable.  I settled on choosing to create a dataset comprising all of the UK number ones between 1952-2020.  This was important </w:t>
      </w:r>
      <w:r w:rsidR="00131AD9">
        <w:t>for</w:t>
      </w:r>
      <w:r w:rsidR="00CF1969">
        <w:t xml:space="preserve"> three</w:t>
      </w:r>
      <w:r w:rsidR="00131AD9">
        <w:t xml:space="preserve"> key reasons:</w:t>
      </w:r>
      <w:r w:rsidR="00CF1969">
        <w:t xml:space="preserve"> </w:t>
      </w:r>
    </w:p>
    <w:p w14:paraId="14A4CDA9" w14:textId="6A373902" w:rsidR="00131AD9" w:rsidRDefault="00131AD9" w:rsidP="005D43C3">
      <w:pPr>
        <w:pStyle w:val="ListParagraph"/>
        <w:numPr>
          <w:ilvl w:val="0"/>
          <w:numId w:val="14"/>
        </w:numPr>
        <w:spacing w:line="360" w:lineRule="auto"/>
      </w:pPr>
      <w:r>
        <w:lastRenderedPageBreak/>
        <w:t>Ensuring</w:t>
      </w:r>
      <w:r w:rsidR="0068513F">
        <w:t xml:space="preserve"> that I would be able to </w:t>
      </w:r>
      <w:r w:rsidR="00417E38">
        <w:t>persist with keeping the broad scope of the project</w:t>
      </w:r>
      <w:r>
        <w:t>.</w:t>
      </w:r>
    </w:p>
    <w:p w14:paraId="3D4D5D23" w14:textId="707265F2" w:rsidR="00131AD9" w:rsidRDefault="00131AD9" w:rsidP="005D43C3">
      <w:pPr>
        <w:pStyle w:val="ListParagraph"/>
        <w:numPr>
          <w:ilvl w:val="0"/>
          <w:numId w:val="14"/>
        </w:numPr>
        <w:spacing w:line="360" w:lineRule="auto"/>
      </w:pPr>
      <w:r>
        <w:t>Matching</w:t>
      </w:r>
      <w:r w:rsidR="00417E38">
        <w:t xml:space="preserve"> the smaller subset requirement as there were 136</w:t>
      </w:r>
      <w:r w:rsidR="00F0672B">
        <w:t>0 distinctive</w:t>
      </w:r>
      <w:r w:rsidR="00417E38">
        <w:t xml:space="preserve"> number one songs in the </w:t>
      </w:r>
      <w:r w:rsidR="002A0157">
        <w:t>chosen</w:t>
      </w:r>
      <w:r w:rsidR="00417E38">
        <w:t xml:space="preserve"> period</w:t>
      </w:r>
      <w:r>
        <w:t>.</w:t>
      </w:r>
    </w:p>
    <w:p w14:paraId="2016DBBC" w14:textId="6242F637" w:rsidR="00EC2F68" w:rsidRPr="00EC2F68" w:rsidRDefault="00131AD9" w:rsidP="005D43C3">
      <w:pPr>
        <w:pStyle w:val="ListParagraph"/>
        <w:numPr>
          <w:ilvl w:val="0"/>
          <w:numId w:val="14"/>
        </w:numPr>
        <w:spacing w:line="360" w:lineRule="auto"/>
      </w:pPr>
      <w:r>
        <w:t>Number one songs typically sell more than other hits (depending on the era).  This means</w:t>
      </w:r>
      <w:r w:rsidR="002A0157">
        <w:t xml:space="preserve"> that</w:t>
      </w:r>
      <w:r>
        <w:t xml:space="preserve"> the lyrics should give a fair reflection of society during that specific </w:t>
      </w:r>
      <w:r w:rsidR="002A0157">
        <w:t>era</w:t>
      </w:r>
      <w:r>
        <w:t>.</w:t>
      </w:r>
      <w:r w:rsidR="00417E38">
        <w:t xml:space="preserve"> </w:t>
      </w:r>
      <w:r w:rsidR="0068513F">
        <w:t xml:space="preserve"> </w:t>
      </w:r>
    </w:p>
    <w:p w14:paraId="187335DD" w14:textId="2CA10C69" w:rsidR="00EE15D6" w:rsidRDefault="00EE15D6" w:rsidP="005D43C3">
      <w:pPr>
        <w:rPr>
          <w:b/>
          <w:bCs/>
        </w:rPr>
      </w:pPr>
      <w:r w:rsidRPr="007F38A3">
        <w:rPr>
          <w:b/>
          <w:bCs/>
        </w:rPr>
        <w:t xml:space="preserve">Task </w:t>
      </w:r>
      <w:r>
        <w:rPr>
          <w:b/>
          <w:bCs/>
        </w:rPr>
        <w:t>3</w:t>
      </w:r>
    </w:p>
    <w:p w14:paraId="3965EC71" w14:textId="4912682D" w:rsidR="00C758CC" w:rsidRDefault="00920047" w:rsidP="005D43C3">
      <w:r w:rsidRPr="00B73F90">
        <w:t xml:space="preserve">In an effort to demonstrate </w:t>
      </w:r>
      <w:r w:rsidR="00B73F90" w:rsidRPr="00B73F90">
        <w:t>the</w:t>
      </w:r>
      <w:r w:rsidRPr="00B73F90">
        <w:t xml:space="preserve"> </w:t>
      </w:r>
      <w:r w:rsidR="002A0157" w:rsidRPr="00B73F90">
        <w:t>adaptability</w:t>
      </w:r>
      <w:r w:rsidRPr="00B73F90">
        <w:t xml:space="preserve"> </w:t>
      </w:r>
      <w:r w:rsidR="00B73F90" w:rsidRPr="00B73F90">
        <w:t xml:space="preserve">which </w:t>
      </w:r>
      <w:r w:rsidRPr="00B73F90">
        <w:t xml:space="preserve">I have acquired over the duration of my degree course, I elected to </w:t>
      </w:r>
      <w:r w:rsidR="00B73F90">
        <w:t xml:space="preserve">perform the next scraping and cleaning of data in a different program.  Microsoft Power BI is best known as a data visualisation tool enabling the creation and presenting of dashboard based reports </w:t>
      </w:r>
      <w:r w:rsidR="00B73F90">
        <w:fldChar w:fldCharType="begin"/>
      </w:r>
      <w:r w:rsidR="00CA6773">
        <w:instrText xml:space="preserve"> ADDIN ZOTERO_ITEM CSL_CITATION {"citationID":"VrE1Rv6v","properties":{"formattedCitation":"(mihart, 2021b)","plainCitation":"(mihart, 2021b)","noteIndex":0},"citationItems":[{"id":1192,"uris":["http://zotero.org/users/7056409/items/JVCRQ3N9"],"uri":["http://zotero.org/users/7056409/items/JVCRQ3N9"],"itemData":{"id":1192,"type":"webpage","abstract":"Overview of Power BI and how the different parts fit together - Power BI Desktop, the Power BI service, Power BI mobile, Report Server, and Power BI embedded.","language":"en-us","title":"What is Power BI? - Power BI","title-short":"What is Power BI?","URL":"https://docs.microsoft.com/en-us/power-bi/fundamentals/power-bi-overview","author":[{"family":"mihart","given":""}],"accessed":{"date-parts":[["2021",5,17]]}}}],"schema":"https://github.com/citation-style-language/schema/raw/master/csl-citation.json"} </w:instrText>
      </w:r>
      <w:r w:rsidR="00B73F90">
        <w:fldChar w:fldCharType="separate"/>
      </w:r>
      <w:r w:rsidR="00CA6773" w:rsidRPr="00CA6773">
        <w:rPr>
          <w:rFonts w:cs="Times New Roman"/>
        </w:rPr>
        <w:t>(mihart, 2021b)</w:t>
      </w:r>
      <w:r w:rsidR="00B73F90">
        <w:fldChar w:fldCharType="end"/>
      </w:r>
      <w:r w:rsidR="00B73F90">
        <w:t>.</w:t>
      </w:r>
      <w:r w:rsidR="0014389A">
        <w:t xml:space="preserve">  But it is also an excellent resource in relation to the process of web scraping and transforming data.</w:t>
      </w:r>
    </w:p>
    <w:p w14:paraId="220B1D8A" w14:textId="29250F4A" w:rsidR="00704831" w:rsidRDefault="00704831" w:rsidP="005D43C3">
      <w:r>
        <w:t xml:space="preserve">Power BI has a simple method for collecting data from websites which is both quick and simple to </w:t>
      </w:r>
      <w:r w:rsidR="00827A2F">
        <w:t xml:space="preserve">process </w:t>
      </w:r>
      <w:r w:rsidR="008D07CE">
        <w:t>(</w:t>
      </w:r>
      <w:r w:rsidR="008D07CE">
        <w:fldChar w:fldCharType="begin"/>
      </w:r>
      <w:r w:rsidR="008D07CE">
        <w:instrText xml:space="preserve"> REF _Ref72614072 \h </w:instrText>
      </w:r>
      <w:r w:rsidR="008D07CE">
        <w:fldChar w:fldCharType="separate"/>
      </w:r>
      <w:r w:rsidR="00100A74">
        <w:t xml:space="preserve">Figure </w:t>
      </w:r>
      <w:r w:rsidR="00100A74">
        <w:rPr>
          <w:noProof/>
        </w:rPr>
        <w:t>24</w:t>
      </w:r>
      <w:r w:rsidR="008D07CE">
        <w:fldChar w:fldCharType="end"/>
      </w:r>
      <w:r w:rsidR="008D07CE">
        <w:t>)</w:t>
      </w:r>
      <w:r w:rsidR="00827A2F">
        <w:t>.</w:t>
      </w:r>
      <w:r w:rsidR="008D07CE">
        <w:t xml:space="preserve">  It is just a matter of clicking on ‘Get data’, selecting ‘web’, and entering the </w:t>
      </w:r>
      <w:r w:rsidR="00C27515">
        <w:t>URL</w:t>
      </w:r>
      <w:r w:rsidR="008D07CE">
        <w:t xml:space="preserve"> of the page which stores the data.  I wanted to collect every number one UK single from officialcharts.com </w:t>
      </w:r>
      <w:r w:rsidR="008D07CE">
        <w:fldChar w:fldCharType="begin"/>
      </w:r>
      <w:r w:rsidR="008D07CE">
        <w:instrText xml:space="preserve"> ADDIN ZOTERO_ITEM CSL_CITATION {"citationID":"40v7BZ1C","properties":{"formattedCitation":"(All The Official Singles Chart Number 1s, 2021)","plainCitation":"(All The Official Singles Chart Number 1s, 2021)","noteIndex":0},"citationItems":[{"id":1198,"uris":["http://zotero.org/users/7056409/items/ZV7MB69D"],"uri":["http://zotero.org/users/7056409/items/ZV7MB69D"],"itemData":{"id":1198,"type":"webpage","abstract":"Every Number 1 single in Official Charts history.","language":"en","title":"All The Official Singles Chart Number 1s","URL":"https://www.officialcharts.com/chart-news/all-the-number-1-singles__7931/","accessed":{"date-parts":[["2021",5,22]]}}}],"schema":"https://github.com/citation-style-language/schema/raw/master/csl-citation.json"} </w:instrText>
      </w:r>
      <w:r w:rsidR="008D07CE">
        <w:fldChar w:fldCharType="separate"/>
      </w:r>
      <w:r w:rsidR="008D07CE" w:rsidRPr="008D07CE">
        <w:rPr>
          <w:rFonts w:cs="Times New Roman"/>
        </w:rPr>
        <w:t>(All The Official Singles Chart Number 1s, 2021)</w:t>
      </w:r>
      <w:r w:rsidR="008D07CE">
        <w:fldChar w:fldCharType="end"/>
      </w:r>
      <w:r w:rsidR="00A9593C">
        <w:t>.</w:t>
      </w:r>
    </w:p>
    <w:p w14:paraId="656AD288" w14:textId="29507682" w:rsidR="00827A2F" w:rsidRDefault="00827A2F" w:rsidP="005D43C3">
      <w:pPr>
        <w:keepNext/>
        <w:jc w:val="center"/>
      </w:pPr>
      <w:r>
        <w:rPr>
          <w:noProof/>
        </w:rPr>
        <w:drawing>
          <wp:inline distT="0" distB="0" distL="0" distR="0" wp14:anchorId="13ABBF26" wp14:editId="407C295D">
            <wp:extent cx="1790700" cy="2202180"/>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790700" cy="2202180"/>
                    </a:xfrm>
                    <a:prstGeom prst="rect">
                      <a:avLst/>
                    </a:prstGeom>
                    <a:noFill/>
                    <a:ln>
                      <a:noFill/>
                    </a:ln>
                  </pic:spPr>
                </pic:pic>
              </a:graphicData>
            </a:graphic>
          </wp:inline>
        </w:drawing>
      </w:r>
      <w:r>
        <w:rPr>
          <w:noProof/>
        </w:rPr>
        <w:drawing>
          <wp:inline distT="0" distB="0" distL="0" distR="0" wp14:anchorId="266C9543" wp14:editId="5E96DA7A">
            <wp:extent cx="3779520" cy="185166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779520" cy="1851660"/>
                    </a:xfrm>
                    <a:prstGeom prst="rect">
                      <a:avLst/>
                    </a:prstGeom>
                    <a:noFill/>
                    <a:ln>
                      <a:noFill/>
                    </a:ln>
                  </pic:spPr>
                </pic:pic>
              </a:graphicData>
            </a:graphic>
          </wp:inline>
        </w:drawing>
      </w:r>
    </w:p>
    <w:p w14:paraId="7AAAD68B" w14:textId="191898D7" w:rsidR="00827A2F" w:rsidRDefault="00827A2F" w:rsidP="005D43C3">
      <w:pPr>
        <w:pStyle w:val="Caption"/>
        <w:spacing w:line="360" w:lineRule="auto"/>
        <w:jc w:val="center"/>
      </w:pPr>
      <w:bookmarkStart w:id="80" w:name="_Ref72614072"/>
      <w:bookmarkStart w:id="81" w:name="_Toc73007862"/>
      <w:r>
        <w:t xml:space="preserve">Figure </w:t>
      </w:r>
      <w:r>
        <w:fldChar w:fldCharType="begin"/>
      </w:r>
      <w:r>
        <w:instrText xml:space="preserve"> SEQ Figure \* ARABIC </w:instrText>
      </w:r>
      <w:r>
        <w:fldChar w:fldCharType="separate"/>
      </w:r>
      <w:r w:rsidR="00100A74">
        <w:rPr>
          <w:noProof/>
        </w:rPr>
        <w:t>24</w:t>
      </w:r>
      <w:r>
        <w:fldChar w:fldCharType="end"/>
      </w:r>
      <w:bookmarkEnd w:id="80"/>
      <w:r>
        <w:t xml:space="preserve"> - Power BI's simple method to retrieve data (a) from a website (b).</w:t>
      </w:r>
      <w:bookmarkEnd w:id="81"/>
    </w:p>
    <w:p w14:paraId="61926447" w14:textId="4445E4AE" w:rsidR="00470DBB" w:rsidRPr="00470DBB" w:rsidRDefault="00470DBB" w:rsidP="005D43C3">
      <w:r>
        <w:t xml:space="preserve">The issue with collecting the data from the official charts website was that it would be bringing the data in by the year.  This, I believed, would be quite a slow process and I discovered that by using Wikipedia instead, I would be able to pull the data over by the decade which was far more logical to the work flow.  Although I would usually advise against using Wikipedia as a reference tool due to its reputation for often supplying false </w:t>
      </w:r>
      <w:r>
        <w:lastRenderedPageBreak/>
        <w:t>information, I know that in this particular case, Wikipedia took its material from the official charts site anyway, so in my view, this was verification for my own method.</w:t>
      </w:r>
    </w:p>
    <w:p w14:paraId="14B77646" w14:textId="0F61C50C" w:rsidR="00A9593C" w:rsidRDefault="00470DBB" w:rsidP="005D43C3">
      <w:r>
        <w:t>The</w:t>
      </w:r>
      <w:r w:rsidR="00A9593C">
        <w:t xml:space="preserve"> next step was to determine which parts of the data needed cleaning, yet another thing which Power BI performs with relative ease.  </w:t>
      </w:r>
      <w:r w:rsidR="00437457">
        <w:t xml:space="preserve">The full process is detailed in </w:t>
      </w:r>
      <w:r w:rsidR="00437457" w:rsidRPr="00437457">
        <w:fldChar w:fldCharType="begin"/>
      </w:r>
      <w:r w:rsidR="00437457" w:rsidRPr="00437457">
        <w:instrText xml:space="preserve"> REF _Ref72616543 \h </w:instrText>
      </w:r>
      <w:r w:rsidR="00437457">
        <w:instrText xml:space="preserve"> \* MERGEFORMAT </w:instrText>
      </w:r>
      <w:r w:rsidR="00437457" w:rsidRPr="00437457">
        <w:fldChar w:fldCharType="separate"/>
      </w:r>
      <w:r w:rsidR="00100A74" w:rsidRPr="00100A74">
        <w:t>Appendix C</w:t>
      </w:r>
      <w:r w:rsidR="00100A74" w:rsidRPr="00203D1B">
        <w:rPr>
          <w:sz w:val="28"/>
          <w:szCs w:val="28"/>
        </w:rPr>
        <w:t xml:space="preserve"> – </w:t>
      </w:r>
      <w:r w:rsidR="00100A74">
        <w:rPr>
          <w:sz w:val="28"/>
          <w:szCs w:val="28"/>
        </w:rPr>
        <w:t>Web scraping and cleaning data in Power BI</w:t>
      </w:r>
      <w:r w:rsidR="00437457" w:rsidRPr="00437457">
        <w:fldChar w:fldCharType="end"/>
      </w:r>
      <w:r w:rsidR="00437457">
        <w:t xml:space="preserve"> but </w:t>
      </w:r>
      <w:r w:rsidR="00A9593C">
        <w:t>I noticed five main areas which needed attention</w:t>
      </w:r>
      <w:r w:rsidR="00060516">
        <w:t>.</w:t>
      </w:r>
    </w:p>
    <w:p w14:paraId="30800B5F" w14:textId="44DEE76C" w:rsidR="00060516" w:rsidRDefault="00060516" w:rsidP="005D43C3">
      <w:pPr>
        <w:pStyle w:val="ListParagraph"/>
        <w:numPr>
          <w:ilvl w:val="0"/>
          <w:numId w:val="15"/>
        </w:numPr>
        <w:spacing w:line="360" w:lineRule="auto"/>
      </w:pPr>
      <w:r>
        <w:t>I would need to give meaningful titles to the headings.</w:t>
      </w:r>
    </w:p>
    <w:p w14:paraId="6E78ED34" w14:textId="3660E191" w:rsidR="00060516" w:rsidRDefault="00060516" w:rsidP="005D43C3">
      <w:pPr>
        <w:pStyle w:val="ListParagraph"/>
        <w:numPr>
          <w:ilvl w:val="0"/>
          <w:numId w:val="15"/>
        </w:numPr>
        <w:spacing w:line="360" w:lineRule="auto"/>
      </w:pPr>
      <w:r>
        <w:t>Remove the rows with year values.</w:t>
      </w:r>
    </w:p>
    <w:p w14:paraId="33749D0D" w14:textId="3FE4AA49" w:rsidR="00060516" w:rsidRDefault="00060516" w:rsidP="005D43C3">
      <w:pPr>
        <w:pStyle w:val="ListParagraph"/>
        <w:numPr>
          <w:ilvl w:val="0"/>
          <w:numId w:val="15"/>
        </w:numPr>
        <w:spacing w:line="360" w:lineRule="auto"/>
      </w:pPr>
      <w:r>
        <w:t xml:space="preserve">Eliminate any </w:t>
      </w:r>
      <w:r w:rsidR="00C305AD">
        <w:t>duplicate</w:t>
      </w:r>
      <w:r>
        <w:t xml:space="preserve"> values which would impede the index.</w:t>
      </w:r>
    </w:p>
    <w:p w14:paraId="2B83A453" w14:textId="2F630BCD" w:rsidR="00060516" w:rsidRDefault="00060516" w:rsidP="005D43C3">
      <w:pPr>
        <w:pStyle w:val="ListParagraph"/>
        <w:numPr>
          <w:ilvl w:val="0"/>
          <w:numId w:val="15"/>
        </w:numPr>
        <w:spacing w:line="360" w:lineRule="auto"/>
      </w:pPr>
      <w:r>
        <w:t>Extract any symbols appended to song titles.</w:t>
      </w:r>
    </w:p>
    <w:p w14:paraId="757FF3E8" w14:textId="7273E806" w:rsidR="00060516" w:rsidRDefault="00060516" w:rsidP="005D43C3">
      <w:pPr>
        <w:pStyle w:val="ListParagraph"/>
        <w:numPr>
          <w:ilvl w:val="0"/>
          <w:numId w:val="15"/>
        </w:numPr>
        <w:spacing w:line="360" w:lineRule="auto"/>
      </w:pPr>
      <w:r>
        <w:t>Amend floating-point values in integer-based fields.</w:t>
      </w:r>
    </w:p>
    <w:p w14:paraId="3E8CCE13" w14:textId="77777777" w:rsidR="00060516" w:rsidRDefault="00060516" w:rsidP="005D43C3">
      <w:pPr>
        <w:keepNext/>
        <w:jc w:val="center"/>
      </w:pPr>
      <w:r>
        <w:rPr>
          <w:noProof/>
        </w:rPr>
        <w:drawing>
          <wp:inline distT="0" distB="0" distL="0" distR="0" wp14:anchorId="3DAF67B5" wp14:editId="542C0AAE">
            <wp:extent cx="5722620" cy="309372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722620" cy="3093720"/>
                    </a:xfrm>
                    <a:prstGeom prst="rect">
                      <a:avLst/>
                    </a:prstGeom>
                    <a:noFill/>
                    <a:ln>
                      <a:noFill/>
                    </a:ln>
                  </pic:spPr>
                </pic:pic>
              </a:graphicData>
            </a:graphic>
          </wp:inline>
        </w:drawing>
      </w:r>
    </w:p>
    <w:p w14:paraId="639917D4" w14:textId="6FAB3D53" w:rsidR="00060516" w:rsidRDefault="00060516" w:rsidP="005D43C3">
      <w:pPr>
        <w:pStyle w:val="Caption"/>
        <w:spacing w:line="360" w:lineRule="auto"/>
        <w:jc w:val="center"/>
        <w:rPr>
          <w:noProof/>
        </w:rPr>
      </w:pPr>
      <w:bookmarkStart w:id="82" w:name="_Toc73007863"/>
      <w:r>
        <w:t xml:space="preserve">Figure </w:t>
      </w:r>
      <w:r>
        <w:fldChar w:fldCharType="begin"/>
      </w:r>
      <w:r>
        <w:instrText xml:space="preserve"> SEQ Figure \* ARABIC </w:instrText>
      </w:r>
      <w:r>
        <w:fldChar w:fldCharType="separate"/>
      </w:r>
      <w:r w:rsidR="00100A74">
        <w:rPr>
          <w:noProof/>
        </w:rPr>
        <w:t>25</w:t>
      </w:r>
      <w:r>
        <w:fldChar w:fldCharType="end"/>
      </w:r>
      <w:r>
        <w:t xml:space="preserve"> - </w:t>
      </w:r>
      <w:r w:rsidR="00470DBB">
        <w:t>Wikipedia</w:t>
      </w:r>
      <w:r>
        <w:t xml:space="preserve"> data brought into Power BI before cleaning</w:t>
      </w:r>
      <w:r>
        <w:rPr>
          <w:noProof/>
        </w:rPr>
        <w:t>.</w:t>
      </w:r>
      <w:bookmarkEnd w:id="82"/>
    </w:p>
    <w:p w14:paraId="0EBAD425" w14:textId="5D6010DC" w:rsidR="000F04CE" w:rsidRDefault="00CA6773" w:rsidP="005D43C3">
      <w:r>
        <w:t>Once the data</w:t>
      </w:r>
      <w:r w:rsidR="000135F4">
        <w:t xml:space="preserve"> from each decade</w:t>
      </w:r>
      <w:r>
        <w:t xml:space="preserve"> had been transformed to a satisfactory state, </w:t>
      </w:r>
      <w:r w:rsidR="000135F4">
        <w:t>each dataset</w:t>
      </w:r>
      <w:r w:rsidR="00C26351">
        <w:t xml:space="preserve"> was saved</w:t>
      </w:r>
      <w:r>
        <w:t xml:space="preserve"> as a </w:t>
      </w:r>
      <w:r w:rsidR="00C26351">
        <w:t>distinct</w:t>
      </w:r>
      <w:r w:rsidR="0046381A">
        <w:t xml:space="preserve"> </w:t>
      </w:r>
      <w:r>
        <w:t xml:space="preserve">csv file </w:t>
      </w:r>
      <w:r>
        <w:fldChar w:fldCharType="begin"/>
      </w:r>
      <w:r>
        <w:instrText xml:space="preserve"> ADDIN ZOTERO_ITEM CSL_CITATION {"citationID":"gJKbLSjn","properties":{"formattedCitation":"(mihart, 2021a)","plainCitation":"(mihart, 2021a)","noteIndex":0},"citationItems":[{"id":1200,"uris":["http://zotero.org/users/7056409/items/ARPVPEW9"],"uri":["http://zotero.org/users/7056409/items/ARPVPEW9"],"itemData":{"id":1200,"type":"webpage","abstract":"Export data from a report visualization and dashboard visualization and view it in Excel.","language":"en-us","title":"Export data from a Power BI visualization - Power BI","URL":"https://docs.microsoft.com/en-us/power-bi/visuals/power-bi-visualization-export-data","author":[{"family":"mihart","given":""}],"accessed":{"date-parts":[["2021",5,22]]}}}],"schema":"https://github.com/citation-style-language/schema/raw/master/csl-citation.json"} </w:instrText>
      </w:r>
      <w:r>
        <w:fldChar w:fldCharType="separate"/>
      </w:r>
      <w:r w:rsidRPr="00CA6773">
        <w:rPr>
          <w:rFonts w:cs="Times New Roman"/>
        </w:rPr>
        <w:t>(mihart, 2021a)</w:t>
      </w:r>
      <w:r>
        <w:fldChar w:fldCharType="end"/>
      </w:r>
      <w:r>
        <w:t>.</w:t>
      </w:r>
      <w:r w:rsidR="00684635">
        <w:t xml:space="preserve">  It was then a case of copying and pasting each decade into a larger </w:t>
      </w:r>
      <w:r w:rsidR="00875842">
        <w:t>E</w:t>
      </w:r>
      <w:r w:rsidR="00684635">
        <w:t xml:space="preserve">xcel sheet containing all 1360 number ones which occurred between 1952-2020.  </w:t>
      </w:r>
      <w:r w:rsidR="00CC18BA">
        <w:t>Two more columns were added at this point; ‘Year’ and ‘Country’.  I had previously noted issues with the time date format in one piece of code from the prototype (</w:t>
      </w:r>
      <w:r w:rsidR="00CC18BA">
        <w:fldChar w:fldCharType="begin"/>
      </w:r>
      <w:r w:rsidR="00CC18BA">
        <w:instrText xml:space="preserve"> REF _Ref72660969 \h </w:instrText>
      </w:r>
      <w:r w:rsidR="00CC18BA">
        <w:fldChar w:fldCharType="separate"/>
      </w:r>
      <w:r w:rsidR="00100A74">
        <w:t xml:space="preserve">Figure </w:t>
      </w:r>
      <w:r w:rsidR="00100A74">
        <w:rPr>
          <w:noProof/>
        </w:rPr>
        <w:t>26</w:t>
      </w:r>
      <w:r w:rsidR="00CC18BA">
        <w:fldChar w:fldCharType="end"/>
      </w:r>
      <w:r w:rsidR="00CC18BA">
        <w:t xml:space="preserve">) when I had tried a test run of my UK code.  This is why I added the ‘Year’ column, as a backup of sorts to use instead of the ‘WeekID’ example in Zubair’s version </w:t>
      </w:r>
      <w:r w:rsidR="00CC18BA">
        <w:lastRenderedPageBreak/>
        <w:fldChar w:fldCharType="begin"/>
      </w:r>
      <w:r w:rsidR="00CC18BA">
        <w:instrText xml:space="preserve"> ADDIN ZOTERO_ITEM CSL_CITATION {"citationID":"6y5haIPs","properties":{"formattedCitation":"(salimzubair/lyric-sentiment: Sentiment analysis of all songs that entered the Billboard Hot 100 charts from 1958-2019, n.d.)","plainCitation":"(salimzubair/lyric-sentiment: Sentiment analysis of all songs that entered the Billboard Hot 100 charts from 1958-2019, n.d.)","noteIndex":0},"citationItems":[{"id":187,"uris":["http://zotero.org/users/7056409/items/UALVS6HH"],"uri":["http://zotero.org/users/7056409/items/UALVS6HH"],"itemData":{"id":187,"type":"personal_communication","title":"salimzubair/lyric-sentiment: Sentiment analysis of all songs that entered the Billboard Hot 100 charts from 1958-2019","URL":"https://github.com/salimzubair/lyric-sentiment"}}],"schema":"https://github.com/citation-style-language/schema/raw/master/csl-citation.json"} </w:instrText>
      </w:r>
      <w:r w:rsidR="00CC18BA">
        <w:fldChar w:fldCharType="separate"/>
      </w:r>
      <w:r w:rsidR="00CC18BA" w:rsidRPr="00CC18BA">
        <w:rPr>
          <w:rFonts w:cs="Times New Roman"/>
        </w:rPr>
        <w:t>(salimzubair/lyric-sentiment: Sentiment analysis of all songs that entered the Billboard Hot 100 charts from 1958-2019, n.d.)</w:t>
      </w:r>
      <w:r w:rsidR="00CC18BA">
        <w:fldChar w:fldCharType="end"/>
      </w:r>
      <w:r w:rsidR="00CC18BA">
        <w:t>.</w:t>
      </w:r>
    </w:p>
    <w:p w14:paraId="58AAED4E" w14:textId="77777777" w:rsidR="00CC18BA" w:rsidRDefault="00CC18BA" w:rsidP="005D43C3">
      <w:pPr>
        <w:keepNext/>
        <w:jc w:val="center"/>
      </w:pPr>
      <w:r w:rsidRPr="007F38A3">
        <w:rPr>
          <w:noProof/>
        </w:rPr>
        <w:drawing>
          <wp:inline distT="0" distB="0" distL="0" distR="0" wp14:anchorId="427E815B" wp14:editId="0A355D0C">
            <wp:extent cx="5724525" cy="733425"/>
            <wp:effectExtent l="0" t="0" r="9525" b="9525"/>
            <wp:docPr id="55" name="Picture 5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Text&#10;&#10;Description automatically generated"/>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724525" cy="733425"/>
                    </a:xfrm>
                    <a:prstGeom prst="rect">
                      <a:avLst/>
                    </a:prstGeom>
                    <a:noFill/>
                    <a:ln>
                      <a:noFill/>
                    </a:ln>
                  </pic:spPr>
                </pic:pic>
              </a:graphicData>
            </a:graphic>
          </wp:inline>
        </w:drawing>
      </w:r>
    </w:p>
    <w:p w14:paraId="276C40AA" w14:textId="441E253C" w:rsidR="00CC18BA" w:rsidRDefault="00CC18BA" w:rsidP="005D43C3">
      <w:pPr>
        <w:pStyle w:val="Caption"/>
        <w:spacing w:line="360" w:lineRule="auto"/>
        <w:jc w:val="center"/>
      </w:pPr>
      <w:bookmarkStart w:id="83" w:name="_Ref72660969"/>
      <w:bookmarkStart w:id="84" w:name="_Toc73007864"/>
      <w:r>
        <w:t xml:space="preserve">Figure </w:t>
      </w:r>
      <w:r>
        <w:fldChar w:fldCharType="begin"/>
      </w:r>
      <w:r>
        <w:instrText xml:space="preserve"> SEQ Figure \* ARABIC </w:instrText>
      </w:r>
      <w:r>
        <w:fldChar w:fldCharType="separate"/>
      </w:r>
      <w:r w:rsidR="00100A74">
        <w:rPr>
          <w:noProof/>
        </w:rPr>
        <w:t>26</w:t>
      </w:r>
      <w:r>
        <w:fldChar w:fldCharType="end"/>
      </w:r>
      <w:bookmarkEnd w:id="83"/>
      <w:r w:rsidRPr="00DF31F8">
        <w:t xml:space="preserve"> - Setting the index of the dataframe to be sorted by 'WeekID' column</w:t>
      </w:r>
      <w:r>
        <w:t>.  Although this worked for Zubair, it had caused errors on the UK code test run.</w:t>
      </w:r>
      <w:bookmarkEnd w:id="84"/>
    </w:p>
    <w:p w14:paraId="492FA3F9" w14:textId="2D1C5390" w:rsidR="00CC18BA" w:rsidRDefault="00CC18BA" w:rsidP="005D43C3">
      <w:r>
        <w:t>The ‘Country’ column was added because I had an interest in discovering how the sentiment</w:t>
      </w:r>
      <w:r w:rsidR="000D32EA">
        <w:t xml:space="preserve"> of the lyrics differed throughout the nationality of the artists.  This happened to be one of the more time-consuming aspects to the project as I needed to manually input the countries of all 1360 number ones.  The majority of this knowledge was known to me but I had to research a substantial portion of this information online with sites such as </w:t>
      </w:r>
      <w:r w:rsidR="00C305AD">
        <w:t>allmusic.com</w:t>
      </w:r>
      <w:r w:rsidR="000D32EA">
        <w:t xml:space="preserve"> </w:t>
      </w:r>
      <w:r w:rsidR="000D32EA">
        <w:fldChar w:fldCharType="begin"/>
      </w:r>
      <w:r w:rsidR="000D32EA">
        <w:instrText xml:space="preserve"> ADDIN ZOTERO_ITEM CSL_CITATION {"citationID":"oTHVPVSd","properties":{"formattedCitation":"(AllMusic | Record Reviews, Streaming Songs, Genres &amp; Bands, 2021)","plainCitation":"(AllMusic | Record Reviews, Streaming Songs, Genres &amp; Bands, 2021)","noteIndex":0},"citationItems":[{"id":1202,"uris":["http://zotero.org/users/7056409/items/5IEJA3ZW"],"uri":["http://zotero.org/users/7056409/items/5IEJA3ZW"],"itemData":{"id":1202,"type":"webpage","abstract":"AllMusic provides comprehensive music info including reviews and biographies. Get recommendations for new music to listen to, stream or own.","container-title":"AllMusic","language":"en","title":"AllMusic | Record Reviews, Streaming Songs, Genres &amp; Bands","URL":"https://www.allmusic.com/","accessed":{"date-parts":[["2021",5,23]]}}}],"schema":"https://github.com/citation-style-language/schema/raw/master/csl-citation.json"} </w:instrText>
      </w:r>
      <w:r w:rsidR="000D32EA">
        <w:fldChar w:fldCharType="separate"/>
      </w:r>
      <w:r w:rsidR="000D32EA" w:rsidRPr="000D32EA">
        <w:rPr>
          <w:rFonts w:cs="Times New Roman"/>
        </w:rPr>
        <w:t>(AllMusic | Record Reviews, Streaming Songs, Genres &amp; Bands, 2021)</w:t>
      </w:r>
      <w:r w:rsidR="000D32EA">
        <w:fldChar w:fldCharType="end"/>
      </w:r>
      <w:r w:rsidR="000D32EA">
        <w:t>.</w:t>
      </w:r>
      <w:r w:rsidR="00816A4C">
        <w:t xml:space="preserve">  I finally had my own creation of a UK dataset with which to implement in Google Col</w:t>
      </w:r>
      <w:r w:rsidR="00AA090C">
        <w:t>a</w:t>
      </w:r>
      <w:r w:rsidR="00816A4C">
        <w:t>b.</w:t>
      </w:r>
    </w:p>
    <w:p w14:paraId="4E1DEF92" w14:textId="4B8860B8" w:rsidR="00816A4C" w:rsidRDefault="00816A4C" w:rsidP="005D43C3">
      <w:pPr>
        <w:jc w:val="center"/>
      </w:pPr>
      <w:r>
        <w:rPr>
          <w:noProof/>
        </w:rPr>
        <w:drawing>
          <wp:inline distT="0" distB="0" distL="0" distR="0" wp14:anchorId="4AA71851" wp14:editId="45573772">
            <wp:extent cx="5722620" cy="4953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22620" cy="495300"/>
                    </a:xfrm>
                    <a:prstGeom prst="rect">
                      <a:avLst/>
                    </a:prstGeom>
                    <a:noFill/>
                    <a:ln>
                      <a:noFill/>
                    </a:ln>
                  </pic:spPr>
                </pic:pic>
              </a:graphicData>
            </a:graphic>
          </wp:inline>
        </w:drawing>
      </w:r>
    </w:p>
    <w:p w14:paraId="01F17CCF" w14:textId="77777777" w:rsidR="00812B8A" w:rsidRDefault="00816A4C" w:rsidP="005D43C3">
      <w:pPr>
        <w:keepNext/>
        <w:jc w:val="center"/>
      </w:pPr>
      <w:r>
        <w:rPr>
          <w:noProof/>
        </w:rPr>
        <w:drawing>
          <wp:inline distT="0" distB="0" distL="0" distR="0" wp14:anchorId="7CE94232" wp14:editId="1E7CA38A">
            <wp:extent cx="5722620" cy="36576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722620" cy="365760"/>
                    </a:xfrm>
                    <a:prstGeom prst="rect">
                      <a:avLst/>
                    </a:prstGeom>
                    <a:noFill/>
                    <a:ln>
                      <a:noFill/>
                    </a:ln>
                  </pic:spPr>
                </pic:pic>
              </a:graphicData>
            </a:graphic>
          </wp:inline>
        </w:drawing>
      </w:r>
    </w:p>
    <w:p w14:paraId="49F35C0B" w14:textId="67AACF63" w:rsidR="00816A4C" w:rsidRPr="00CC18BA" w:rsidRDefault="00812B8A" w:rsidP="005D43C3">
      <w:pPr>
        <w:pStyle w:val="Caption"/>
        <w:spacing w:line="360" w:lineRule="auto"/>
        <w:jc w:val="center"/>
      </w:pPr>
      <w:bookmarkStart w:id="85" w:name="_Toc73007865"/>
      <w:r>
        <w:t xml:space="preserve">Figure </w:t>
      </w:r>
      <w:r>
        <w:fldChar w:fldCharType="begin"/>
      </w:r>
      <w:r>
        <w:instrText xml:space="preserve"> SEQ Figure \* ARABIC </w:instrText>
      </w:r>
      <w:r>
        <w:fldChar w:fldCharType="separate"/>
      </w:r>
      <w:r w:rsidR="00100A74">
        <w:rPr>
          <w:noProof/>
        </w:rPr>
        <w:t>27</w:t>
      </w:r>
      <w:r>
        <w:fldChar w:fldCharType="end"/>
      </w:r>
      <w:r>
        <w:t xml:space="preserve"> - UK dataset created with added columns. First five number 1s (a) and last five number 1s (b)</w:t>
      </w:r>
      <w:bookmarkEnd w:id="85"/>
    </w:p>
    <w:p w14:paraId="16E62BB7" w14:textId="5F3CF187" w:rsidR="00EE15D6" w:rsidRDefault="00EE15D6" w:rsidP="005D43C3">
      <w:pPr>
        <w:rPr>
          <w:b/>
          <w:bCs/>
        </w:rPr>
      </w:pPr>
      <w:r w:rsidRPr="007F38A3">
        <w:rPr>
          <w:b/>
          <w:bCs/>
        </w:rPr>
        <w:t xml:space="preserve">Task </w:t>
      </w:r>
      <w:r>
        <w:rPr>
          <w:b/>
          <w:bCs/>
        </w:rPr>
        <w:t>4</w:t>
      </w:r>
    </w:p>
    <w:p w14:paraId="400ABD75" w14:textId="5408C329" w:rsidR="00812B8A" w:rsidRDefault="00B06A51" w:rsidP="005D43C3">
      <w:r>
        <w:t>Modifications to Zubair’s code needed to be made in order for my newly constructed UK dataset.  An update had been made to genism which necessitated altering the pip install of that library.</w:t>
      </w:r>
    </w:p>
    <w:p w14:paraId="4C995E58" w14:textId="77777777" w:rsidR="00B06A51" w:rsidRDefault="00B06A51" w:rsidP="005D43C3">
      <w:pPr>
        <w:keepNext/>
        <w:jc w:val="center"/>
      </w:pPr>
      <w:r>
        <w:rPr>
          <w:noProof/>
        </w:rPr>
        <w:drawing>
          <wp:inline distT="0" distB="0" distL="0" distR="0" wp14:anchorId="1FBE7B0B" wp14:editId="169F8F47">
            <wp:extent cx="2080260" cy="335280"/>
            <wp:effectExtent l="0" t="0" r="0" b="762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080260" cy="335280"/>
                    </a:xfrm>
                    <a:prstGeom prst="rect">
                      <a:avLst/>
                    </a:prstGeom>
                    <a:noFill/>
                    <a:ln>
                      <a:noFill/>
                    </a:ln>
                  </pic:spPr>
                </pic:pic>
              </a:graphicData>
            </a:graphic>
          </wp:inline>
        </w:drawing>
      </w:r>
    </w:p>
    <w:p w14:paraId="6F33EDB5" w14:textId="3C3FDEF5" w:rsidR="00B06A51" w:rsidRDefault="00B06A51" w:rsidP="005D43C3">
      <w:pPr>
        <w:pStyle w:val="Caption"/>
        <w:spacing w:line="360" w:lineRule="auto"/>
        <w:jc w:val="center"/>
      </w:pPr>
      <w:bookmarkStart w:id="86" w:name="_Toc73007866"/>
      <w:r>
        <w:t xml:space="preserve">Figure </w:t>
      </w:r>
      <w:r>
        <w:fldChar w:fldCharType="begin"/>
      </w:r>
      <w:r>
        <w:instrText xml:space="preserve"> SEQ Figure \* ARABIC </w:instrText>
      </w:r>
      <w:r>
        <w:fldChar w:fldCharType="separate"/>
      </w:r>
      <w:r w:rsidR="00100A74">
        <w:rPr>
          <w:noProof/>
        </w:rPr>
        <w:t>28</w:t>
      </w:r>
      <w:r>
        <w:fldChar w:fldCharType="end"/>
      </w:r>
      <w:r>
        <w:t xml:space="preserve"> - Altering genism install code.</w:t>
      </w:r>
      <w:bookmarkEnd w:id="86"/>
    </w:p>
    <w:p w14:paraId="17E09289" w14:textId="22387C50" w:rsidR="00B06A51" w:rsidRDefault="002878BE" w:rsidP="005D43C3">
      <w:r>
        <w:t>The prototype had been loaded in from data.world, and although I stored my csv up on the hosting site too, I decided to show that it could also be uploaded from the local machine easily.</w:t>
      </w:r>
    </w:p>
    <w:p w14:paraId="4519C647" w14:textId="77777777" w:rsidR="002878BE" w:rsidRDefault="002878BE" w:rsidP="005D43C3">
      <w:pPr>
        <w:keepNext/>
      </w:pPr>
      <w:r>
        <w:rPr>
          <w:noProof/>
        </w:rPr>
        <w:lastRenderedPageBreak/>
        <w:drawing>
          <wp:inline distT="0" distB="0" distL="0" distR="0" wp14:anchorId="2EB02307" wp14:editId="2B55468A">
            <wp:extent cx="5730240" cy="838200"/>
            <wp:effectExtent l="0" t="0" r="381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30240" cy="838200"/>
                    </a:xfrm>
                    <a:prstGeom prst="rect">
                      <a:avLst/>
                    </a:prstGeom>
                    <a:noFill/>
                    <a:ln>
                      <a:noFill/>
                    </a:ln>
                  </pic:spPr>
                </pic:pic>
              </a:graphicData>
            </a:graphic>
          </wp:inline>
        </w:drawing>
      </w:r>
    </w:p>
    <w:p w14:paraId="6C05BAAA" w14:textId="2328C883" w:rsidR="002878BE" w:rsidRDefault="002878BE" w:rsidP="005D43C3">
      <w:pPr>
        <w:pStyle w:val="Caption"/>
        <w:spacing w:line="360" w:lineRule="auto"/>
        <w:jc w:val="center"/>
      </w:pPr>
      <w:bookmarkStart w:id="87" w:name="_Toc73007867"/>
      <w:r>
        <w:t xml:space="preserve">Figure </w:t>
      </w:r>
      <w:r>
        <w:fldChar w:fldCharType="begin"/>
      </w:r>
      <w:r>
        <w:instrText xml:space="preserve"> SEQ Figure \* ARABIC </w:instrText>
      </w:r>
      <w:r>
        <w:fldChar w:fldCharType="separate"/>
      </w:r>
      <w:r w:rsidR="00100A74">
        <w:rPr>
          <w:noProof/>
        </w:rPr>
        <w:t>29</w:t>
      </w:r>
      <w:r>
        <w:fldChar w:fldCharType="end"/>
      </w:r>
      <w:r>
        <w:t xml:space="preserve"> - Importing csv file from local drive.</w:t>
      </w:r>
      <w:bookmarkEnd w:id="87"/>
    </w:p>
    <w:p w14:paraId="72B9805D" w14:textId="7BB255D0" w:rsidR="002878BE" w:rsidRDefault="00355904" w:rsidP="005D43C3">
      <w:r>
        <w:t>Using the previously demonstrated ‘get_lyrics’ and ‘get_lyric_sentiment’ functions, my UK dataset was now amended with the Python code to display all available lyrics from genius.com and also the sentiment polarity score for each number one in the table.</w:t>
      </w:r>
      <w:r w:rsidR="00F457DB">
        <w:t xml:space="preserve">  1248 number ones were displayed, suggesting that lyricsgenius could not locate</w:t>
      </w:r>
      <w:r w:rsidR="002931FE">
        <w:t xml:space="preserve"> the lyrics to 112 of the songs in my originally uploaded dataset.</w:t>
      </w:r>
    </w:p>
    <w:p w14:paraId="4F56C524" w14:textId="77777777" w:rsidR="00355904" w:rsidRDefault="00355904" w:rsidP="005D43C3">
      <w:pPr>
        <w:keepNext/>
        <w:jc w:val="center"/>
      </w:pPr>
      <w:r>
        <w:rPr>
          <w:noProof/>
        </w:rPr>
        <w:drawing>
          <wp:inline distT="0" distB="0" distL="0" distR="0" wp14:anchorId="6DAB2932" wp14:editId="64EB6905">
            <wp:extent cx="5715000" cy="91440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715000" cy="914400"/>
                    </a:xfrm>
                    <a:prstGeom prst="rect">
                      <a:avLst/>
                    </a:prstGeom>
                    <a:noFill/>
                    <a:ln>
                      <a:noFill/>
                    </a:ln>
                  </pic:spPr>
                </pic:pic>
              </a:graphicData>
            </a:graphic>
          </wp:inline>
        </w:drawing>
      </w:r>
    </w:p>
    <w:p w14:paraId="3ADC0378" w14:textId="29E89F09" w:rsidR="00355904" w:rsidRDefault="00355904" w:rsidP="005D43C3">
      <w:pPr>
        <w:pStyle w:val="Caption"/>
        <w:spacing w:line="360" w:lineRule="auto"/>
        <w:jc w:val="center"/>
      </w:pPr>
      <w:bookmarkStart w:id="88" w:name="_Toc73007868"/>
      <w:r>
        <w:t xml:space="preserve">Figure </w:t>
      </w:r>
      <w:r>
        <w:fldChar w:fldCharType="begin"/>
      </w:r>
      <w:r>
        <w:instrText xml:space="preserve"> SEQ Figure \* ARABIC </w:instrText>
      </w:r>
      <w:r>
        <w:fldChar w:fldCharType="separate"/>
      </w:r>
      <w:r w:rsidR="00100A74">
        <w:rPr>
          <w:noProof/>
        </w:rPr>
        <w:t>30</w:t>
      </w:r>
      <w:r>
        <w:fldChar w:fldCharType="end"/>
      </w:r>
      <w:r>
        <w:t xml:space="preserve"> - 'Lyrics' and 'Sentiment' columns added to UK dataframe</w:t>
      </w:r>
      <w:r w:rsidR="00263C3A">
        <w:t>.</w:t>
      </w:r>
      <w:r>
        <w:t>.</w:t>
      </w:r>
      <w:bookmarkEnd w:id="88"/>
    </w:p>
    <w:p w14:paraId="041B2506" w14:textId="4C0037B7" w:rsidR="00355904" w:rsidRDefault="00355904" w:rsidP="005D43C3">
      <w:r>
        <w:t xml:space="preserve">An example plot graph was produced to show the sentiment values of the initial years of the chart.  This would </w:t>
      </w:r>
      <w:r w:rsidR="00263C3A">
        <w:t>prove to be helpful later on when running the sentiment analysis on the whole dataset.</w:t>
      </w:r>
    </w:p>
    <w:p w14:paraId="41996350" w14:textId="77777777" w:rsidR="00263C3A" w:rsidRDefault="00263C3A" w:rsidP="005D43C3">
      <w:pPr>
        <w:keepNext/>
        <w:jc w:val="center"/>
      </w:pPr>
      <w:r>
        <w:rPr>
          <w:noProof/>
        </w:rPr>
        <w:drawing>
          <wp:inline distT="0" distB="0" distL="0" distR="0" wp14:anchorId="172883FB" wp14:editId="72FBBB62">
            <wp:extent cx="3870960" cy="145542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870960" cy="1455420"/>
                    </a:xfrm>
                    <a:prstGeom prst="rect">
                      <a:avLst/>
                    </a:prstGeom>
                    <a:noFill/>
                    <a:ln>
                      <a:noFill/>
                    </a:ln>
                  </pic:spPr>
                </pic:pic>
              </a:graphicData>
            </a:graphic>
          </wp:inline>
        </w:drawing>
      </w:r>
    </w:p>
    <w:p w14:paraId="3F663D20" w14:textId="198944EB" w:rsidR="00263C3A" w:rsidRDefault="00263C3A" w:rsidP="005D43C3">
      <w:pPr>
        <w:pStyle w:val="Caption"/>
        <w:spacing w:line="360" w:lineRule="auto"/>
        <w:jc w:val="center"/>
      </w:pPr>
      <w:bookmarkStart w:id="89" w:name="_Toc73007869"/>
      <w:r>
        <w:t xml:space="preserve">Figure </w:t>
      </w:r>
      <w:r>
        <w:fldChar w:fldCharType="begin"/>
      </w:r>
      <w:r>
        <w:instrText xml:space="preserve"> SEQ Figure \* ARABIC </w:instrText>
      </w:r>
      <w:r>
        <w:fldChar w:fldCharType="separate"/>
      </w:r>
      <w:r w:rsidR="00100A74">
        <w:rPr>
          <w:noProof/>
        </w:rPr>
        <w:t>31</w:t>
      </w:r>
      <w:r>
        <w:fldChar w:fldCharType="end"/>
      </w:r>
      <w:r>
        <w:t xml:space="preserve"> - Plot graph of UK chart (1952-1955).</w:t>
      </w:r>
      <w:bookmarkEnd w:id="89"/>
    </w:p>
    <w:p w14:paraId="5BBBFE37" w14:textId="57BE8C29" w:rsidR="00263C3A" w:rsidRDefault="00263C3A" w:rsidP="005D43C3">
      <w:r>
        <w:t xml:space="preserve">Lastly, a new piece of code was added to save the amended dataset back into a csv file for further modifications.  The entire code run of the UK dataset can be viewed in </w:t>
      </w:r>
      <w:r>
        <w:fldChar w:fldCharType="begin"/>
      </w:r>
      <w:r w:rsidRPr="00263C3A">
        <w:instrText xml:space="preserve"> REF _Ref72666733 \h </w:instrText>
      </w:r>
      <w:r>
        <w:instrText xml:space="preserve"> \* MERGEFORMAT </w:instrText>
      </w:r>
      <w:r>
        <w:fldChar w:fldCharType="separate"/>
      </w:r>
      <w:r w:rsidR="00100A74" w:rsidRPr="00100A74">
        <w:t>Appendix</w:t>
      </w:r>
      <w:r w:rsidR="00100A74" w:rsidRPr="00203D1B">
        <w:rPr>
          <w:sz w:val="28"/>
          <w:szCs w:val="28"/>
        </w:rPr>
        <w:t xml:space="preserve"> </w:t>
      </w:r>
      <w:r w:rsidR="00100A74">
        <w:rPr>
          <w:sz w:val="28"/>
          <w:szCs w:val="28"/>
        </w:rPr>
        <w:t>D</w:t>
      </w:r>
      <w:r w:rsidR="00100A74" w:rsidRPr="00203D1B">
        <w:rPr>
          <w:sz w:val="28"/>
          <w:szCs w:val="28"/>
        </w:rPr>
        <w:t xml:space="preserve"> – </w:t>
      </w:r>
      <w:r w:rsidR="00100A74">
        <w:rPr>
          <w:sz w:val="28"/>
          <w:szCs w:val="28"/>
        </w:rPr>
        <w:t>Google Colab run of UK dataset</w:t>
      </w:r>
      <w:r>
        <w:fldChar w:fldCharType="end"/>
      </w:r>
      <w:r>
        <w:t>.</w:t>
      </w:r>
    </w:p>
    <w:p w14:paraId="322F4F1B" w14:textId="77777777" w:rsidR="00263C3A" w:rsidRDefault="00263C3A" w:rsidP="005D43C3">
      <w:pPr>
        <w:keepNext/>
        <w:jc w:val="center"/>
      </w:pPr>
      <w:r>
        <w:rPr>
          <w:noProof/>
        </w:rPr>
        <w:lastRenderedPageBreak/>
        <w:drawing>
          <wp:inline distT="0" distB="0" distL="0" distR="0" wp14:anchorId="62A09245" wp14:editId="0173B0C6">
            <wp:extent cx="3436620" cy="65532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436620" cy="655320"/>
                    </a:xfrm>
                    <a:prstGeom prst="rect">
                      <a:avLst/>
                    </a:prstGeom>
                    <a:noFill/>
                    <a:ln>
                      <a:noFill/>
                    </a:ln>
                  </pic:spPr>
                </pic:pic>
              </a:graphicData>
            </a:graphic>
          </wp:inline>
        </w:drawing>
      </w:r>
    </w:p>
    <w:p w14:paraId="13025142" w14:textId="158EE624" w:rsidR="00263C3A" w:rsidRDefault="00263C3A" w:rsidP="005D43C3">
      <w:pPr>
        <w:pStyle w:val="Caption"/>
        <w:spacing w:line="360" w:lineRule="auto"/>
        <w:jc w:val="center"/>
      </w:pPr>
      <w:bookmarkStart w:id="90" w:name="_Toc73007870"/>
      <w:r>
        <w:t xml:space="preserve">Figure </w:t>
      </w:r>
      <w:r>
        <w:fldChar w:fldCharType="begin"/>
      </w:r>
      <w:r>
        <w:instrText xml:space="preserve"> SEQ Figure \* ARABIC </w:instrText>
      </w:r>
      <w:r>
        <w:fldChar w:fldCharType="separate"/>
      </w:r>
      <w:r w:rsidR="00100A74">
        <w:rPr>
          <w:noProof/>
        </w:rPr>
        <w:t>32</w:t>
      </w:r>
      <w:r>
        <w:fldChar w:fldCharType="end"/>
      </w:r>
      <w:r>
        <w:t xml:space="preserve"> - Amended dataset saved as a csv file.</w:t>
      </w:r>
      <w:bookmarkEnd w:id="90"/>
    </w:p>
    <w:p w14:paraId="09E843A4" w14:textId="51F38847" w:rsidR="00263C3A" w:rsidRDefault="0043019F" w:rsidP="005D43C3">
      <w:r>
        <w:t>When o</w:t>
      </w:r>
      <w:r w:rsidR="00263C3A">
        <w:t xml:space="preserve">pening the </w:t>
      </w:r>
      <w:r w:rsidR="00B8567C">
        <w:t xml:space="preserve">new csv file, it was instantly clear that there were numerous errors within the data.  Firstly, there appeared to be random sequences of text throughout the document.  Secondly, the sheet was well over </w:t>
      </w:r>
      <w:r w:rsidR="005D01FE">
        <w:t>51</w:t>
      </w:r>
      <w:r w:rsidR="00B8567C">
        <w:t>,000 lines in length.</w:t>
      </w:r>
    </w:p>
    <w:p w14:paraId="138890EE" w14:textId="36B6C66A" w:rsidR="00B8567C" w:rsidRDefault="00B8567C" w:rsidP="005D43C3">
      <w:pPr>
        <w:jc w:val="center"/>
      </w:pPr>
      <w:r>
        <w:rPr>
          <w:noProof/>
        </w:rPr>
        <w:drawing>
          <wp:inline distT="0" distB="0" distL="0" distR="0" wp14:anchorId="5880933D" wp14:editId="63BCBCE5">
            <wp:extent cx="5730240" cy="1104900"/>
            <wp:effectExtent l="0" t="0" r="381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30240" cy="1104900"/>
                    </a:xfrm>
                    <a:prstGeom prst="rect">
                      <a:avLst/>
                    </a:prstGeom>
                    <a:noFill/>
                    <a:ln>
                      <a:noFill/>
                    </a:ln>
                  </pic:spPr>
                </pic:pic>
              </a:graphicData>
            </a:graphic>
          </wp:inline>
        </w:drawing>
      </w:r>
    </w:p>
    <w:p w14:paraId="480428A7" w14:textId="77777777" w:rsidR="0043019F" w:rsidRDefault="00B8567C" w:rsidP="005D43C3">
      <w:pPr>
        <w:keepNext/>
        <w:jc w:val="center"/>
      </w:pPr>
      <w:r>
        <w:rPr>
          <w:noProof/>
        </w:rPr>
        <w:drawing>
          <wp:inline distT="0" distB="0" distL="0" distR="0" wp14:anchorId="3F090931" wp14:editId="26D35183">
            <wp:extent cx="5725263" cy="480060"/>
            <wp:effectExtent l="0" t="0" r="889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pic:cNvPicPr>
                      <a:picLocks noChangeAspect="1" noChangeArrowheads="1"/>
                    </pic:cNvPicPr>
                  </pic:nvPicPr>
                  <pic:blipFill>
                    <a:blip r:embed="rId65">
                      <a:extLst>
                        <a:ext uri="{28A0092B-C50C-407E-A947-70E740481C1C}">
                          <a14:useLocalDpi xmlns:a14="http://schemas.microsoft.com/office/drawing/2010/main" val="0"/>
                        </a:ext>
                      </a:extLst>
                    </a:blip>
                    <a:stretch>
                      <a:fillRect/>
                    </a:stretch>
                  </pic:blipFill>
                  <pic:spPr bwMode="auto">
                    <a:xfrm>
                      <a:off x="0" y="0"/>
                      <a:ext cx="5728735" cy="480351"/>
                    </a:xfrm>
                    <a:prstGeom prst="rect">
                      <a:avLst/>
                    </a:prstGeom>
                    <a:noFill/>
                    <a:ln>
                      <a:noFill/>
                    </a:ln>
                  </pic:spPr>
                </pic:pic>
              </a:graphicData>
            </a:graphic>
          </wp:inline>
        </w:drawing>
      </w:r>
    </w:p>
    <w:p w14:paraId="1CE6B118" w14:textId="54DD8058" w:rsidR="00B8567C" w:rsidRDefault="0043019F" w:rsidP="005D43C3">
      <w:pPr>
        <w:pStyle w:val="Caption"/>
        <w:spacing w:line="360" w:lineRule="auto"/>
        <w:jc w:val="center"/>
      </w:pPr>
      <w:bookmarkStart w:id="91" w:name="_Toc73007871"/>
      <w:r>
        <w:t xml:space="preserve">Figure </w:t>
      </w:r>
      <w:r>
        <w:fldChar w:fldCharType="begin"/>
      </w:r>
      <w:r>
        <w:instrText xml:space="preserve"> SEQ Figure \* ARABIC </w:instrText>
      </w:r>
      <w:r>
        <w:fldChar w:fldCharType="separate"/>
      </w:r>
      <w:r w:rsidR="00100A74">
        <w:rPr>
          <w:noProof/>
        </w:rPr>
        <w:t>33</w:t>
      </w:r>
      <w:r>
        <w:fldChar w:fldCharType="end"/>
      </w:r>
      <w:r>
        <w:t xml:space="preserve"> - error-laden csv file.</w:t>
      </w:r>
      <w:bookmarkEnd w:id="91"/>
    </w:p>
    <w:p w14:paraId="273C49D8" w14:textId="0598F035" w:rsidR="0043019F" w:rsidRDefault="0043019F" w:rsidP="005D43C3">
      <w:r>
        <w:t xml:space="preserve">Upon further investigation, I found that some songs had been </w:t>
      </w:r>
      <w:r w:rsidR="00AE6033">
        <w:t>presented with completely unrelated</w:t>
      </w:r>
      <w:r w:rsidR="00F457DB">
        <w:t>, and many obscene,</w:t>
      </w:r>
      <w:r w:rsidR="00AE6033">
        <w:t xml:space="preserve"> lyrics; Hale &amp; Pace’s 1991 charity single, “Stomp”, contained lyrics from a 2012 song by Odd Future, called “P”; 1953 hit, “Look At That Girl”, by Guy Mitchell was supplied with</w:t>
      </w:r>
      <w:r w:rsidR="000C2099">
        <w:t xml:space="preserve"> the lyrics from</w:t>
      </w:r>
      <w:r w:rsidR="00AE6033">
        <w:t>, what Google describes as a ‘rap battle’</w:t>
      </w:r>
      <w:r w:rsidR="000C2099">
        <w:t xml:space="preserve"> between HFK vs Charron, “King of the Dot”; and another charity song, Band Aid 20’s, “Do They Know It’s Christmas” displayed a peculiar mixture of 2012’s, “Jet Skis in Hawaii”, by LiveRaw GBT, and, bizarrely, Ernest Hemmingway’s 1927 book of short stories, “Men Without Women”.</w:t>
      </w:r>
    </w:p>
    <w:p w14:paraId="68CBA9E6" w14:textId="77777777" w:rsidR="00AA2199" w:rsidRDefault="00AA2199" w:rsidP="005D43C3">
      <w:pPr>
        <w:keepNext/>
      </w:pPr>
      <w:r>
        <w:lastRenderedPageBreak/>
        <w:tab/>
      </w:r>
      <w:r>
        <w:rPr>
          <w:noProof/>
        </w:rPr>
        <w:drawing>
          <wp:inline distT="0" distB="0" distL="0" distR="0" wp14:anchorId="148F5977" wp14:editId="59382C2D">
            <wp:extent cx="1242060" cy="300990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1242060" cy="3009900"/>
                    </a:xfrm>
                    <a:prstGeom prst="rect">
                      <a:avLst/>
                    </a:prstGeom>
                    <a:noFill/>
                    <a:ln>
                      <a:noFill/>
                    </a:ln>
                  </pic:spPr>
                </pic:pic>
              </a:graphicData>
            </a:graphic>
          </wp:inline>
        </w:drawing>
      </w:r>
      <w:r>
        <w:tab/>
      </w:r>
      <w:r>
        <w:tab/>
        <w:t xml:space="preserve"> </w:t>
      </w:r>
      <w:r>
        <w:rPr>
          <w:noProof/>
        </w:rPr>
        <w:drawing>
          <wp:inline distT="0" distB="0" distL="0" distR="0" wp14:anchorId="71CDE485" wp14:editId="4FC92265">
            <wp:extent cx="1226820" cy="3025140"/>
            <wp:effectExtent l="0" t="0" r="0" b="381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226820" cy="3025140"/>
                    </a:xfrm>
                    <a:prstGeom prst="rect">
                      <a:avLst/>
                    </a:prstGeom>
                    <a:noFill/>
                    <a:ln>
                      <a:noFill/>
                    </a:ln>
                  </pic:spPr>
                </pic:pic>
              </a:graphicData>
            </a:graphic>
          </wp:inline>
        </w:drawing>
      </w:r>
      <w:r>
        <w:tab/>
        <w:t xml:space="preserve">            </w:t>
      </w:r>
      <w:r>
        <w:rPr>
          <w:noProof/>
        </w:rPr>
        <w:drawing>
          <wp:inline distT="0" distB="0" distL="0" distR="0" wp14:anchorId="6E917318" wp14:editId="499C9C10">
            <wp:extent cx="1234440" cy="3025140"/>
            <wp:effectExtent l="0" t="0" r="3810" b="3810"/>
            <wp:docPr id="85" name="Picture 8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descr="Text&#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234440" cy="3025140"/>
                    </a:xfrm>
                    <a:prstGeom prst="rect">
                      <a:avLst/>
                    </a:prstGeom>
                    <a:noFill/>
                    <a:ln>
                      <a:noFill/>
                    </a:ln>
                  </pic:spPr>
                </pic:pic>
              </a:graphicData>
            </a:graphic>
          </wp:inline>
        </w:drawing>
      </w:r>
    </w:p>
    <w:p w14:paraId="2C774FAE" w14:textId="26B50489" w:rsidR="000C2099" w:rsidRDefault="00AA2199" w:rsidP="005D43C3">
      <w:pPr>
        <w:pStyle w:val="Caption"/>
        <w:spacing w:line="360" w:lineRule="auto"/>
        <w:jc w:val="center"/>
      </w:pPr>
      <w:bookmarkStart w:id="92" w:name="_Toc73007872"/>
      <w:r>
        <w:t xml:space="preserve">Figure </w:t>
      </w:r>
      <w:r>
        <w:fldChar w:fldCharType="begin"/>
      </w:r>
      <w:r>
        <w:instrText xml:space="preserve"> SEQ Figure \* ARABIC </w:instrText>
      </w:r>
      <w:r>
        <w:fldChar w:fldCharType="separate"/>
      </w:r>
      <w:r w:rsidR="00100A74">
        <w:rPr>
          <w:noProof/>
        </w:rPr>
        <w:t>34</w:t>
      </w:r>
      <w:r>
        <w:fldChar w:fldCharType="end"/>
      </w:r>
      <w:r>
        <w:t xml:space="preserve"> - Erroneous lyrics assigned to Hale &amp; Pace (a), Guy Mitchell (b), and Band Aid 2020 (c)</w:t>
      </w:r>
      <w:bookmarkEnd w:id="92"/>
    </w:p>
    <w:p w14:paraId="626CC2C6" w14:textId="51862C38" w:rsidR="00F457DB" w:rsidRPr="00F457DB" w:rsidRDefault="003937B0" w:rsidP="005D43C3">
      <w:r>
        <w:t>I decided to manually remove the large chunks of rows with text which were not needed.  Although this was, again, time-consuming, it was not difficult to execute.  Resolving the misleading lyrics situation, though, was not a challenge that would be accomplished with such ease.  There was simply not a sufficient amount of time to sift through all 1248 song lyrics to unearth every error.  I was comfortable enough to proceed</w:t>
      </w:r>
      <w:r w:rsidR="007B3C5E">
        <w:t xml:space="preserve"> with performing the sentiment analysis</w:t>
      </w:r>
      <w:r>
        <w:t xml:space="preserve"> on the trust that the majority of the data would have been successfully pulled down </w:t>
      </w:r>
      <w:r w:rsidR="007B3C5E">
        <w:t>from genius.com.</w:t>
      </w:r>
    </w:p>
    <w:p w14:paraId="4C23D87F" w14:textId="235B3EAE" w:rsidR="00EE15D6" w:rsidRDefault="00EE15D6" w:rsidP="005D43C3">
      <w:pPr>
        <w:rPr>
          <w:b/>
          <w:bCs/>
        </w:rPr>
      </w:pPr>
      <w:r w:rsidRPr="007F38A3">
        <w:rPr>
          <w:b/>
          <w:bCs/>
        </w:rPr>
        <w:t xml:space="preserve">Task </w:t>
      </w:r>
      <w:r>
        <w:rPr>
          <w:b/>
          <w:bCs/>
        </w:rPr>
        <w:t>5</w:t>
      </w:r>
    </w:p>
    <w:p w14:paraId="788C4586" w14:textId="72DD9D60" w:rsidR="00B84DCE" w:rsidRDefault="006B1DA5" w:rsidP="005D43C3">
      <w:r>
        <w:t>The revised dataset was uploaded to Power BI to and was ready for the sentiment analysis to be performed on it.</w:t>
      </w:r>
      <w:r w:rsidR="00B84DCE">
        <w:t xml:space="preserve">  The full </w:t>
      </w:r>
      <w:r w:rsidR="00F75D6A">
        <w:t xml:space="preserve">report is in </w:t>
      </w:r>
      <w:r w:rsidR="00F75D6A" w:rsidRPr="00F75D6A">
        <w:fldChar w:fldCharType="begin"/>
      </w:r>
      <w:r w:rsidR="00F75D6A" w:rsidRPr="00F75D6A">
        <w:instrText xml:space="preserve"> REF _Ref72801688 \h </w:instrText>
      </w:r>
      <w:r w:rsidR="00F75D6A">
        <w:instrText xml:space="preserve"> \* MERGEFORMAT </w:instrText>
      </w:r>
      <w:r w:rsidR="00F75D6A" w:rsidRPr="00F75D6A">
        <w:fldChar w:fldCharType="separate"/>
      </w:r>
      <w:r w:rsidR="00100A74" w:rsidRPr="00100A74">
        <w:t>Appendix E</w:t>
      </w:r>
      <w:r w:rsidR="00100A74" w:rsidRPr="00203D1B">
        <w:rPr>
          <w:sz w:val="28"/>
          <w:szCs w:val="28"/>
        </w:rPr>
        <w:t xml:space="preserve"> – </w:t>
      </w:r>
      <w:r w:rsidR="00100A74">
        <w:rPr>
          <w:sz w:val="28"/>
          <w:szCs w:val="28"/>
        </w:rPr>
        <w:t>Sentiment Analysis in Power BI</w:t>
      </w:r>
      <w:r w:rsidR="00F75D6A" w:rsidRPr="00F75D6A">
        <w:fldChar w:fldCharType="end"/>
      </w:r>
      <w:r w:rsidR="00F75D6A">
        <w:t xml:space="preserve">, it can be used </w:t>
      </w:r>
      <w:r w:rsidR="00B84DCE">
        <w:t>interactiv</w:t>
      </w:r>
      <w:r w:rsidR="00F75D6A">
        <w:t>ely</w:t>
      </w:r>
      <w:r w:rsidR="00B84DCE">
        <w:t xml:space="preserve"> at this link </w:t>
      </w:r>
      <w:hyperlink r:id="rId69" w:tooltip="Sentiment Analysis in Power BI" w:history="1">
        <w:r w:rsidR="00B84DCE">
          <w:rPr>
            <w:rStyle w:val="Hyperlink"/>
          </w:rPr>
          <w:t>Sentiment Analysis in Power BI</w:t>
        </w:r>
      </w:hyperlink>
      <w:r w:rsidR="00F75D6A">
        <w:t>,</w:t>
      </w:r>
      <w:r w:rsidR="00B84DCE">
        <w:t xml:space="preserve"> or a pdf version can be viewed here </w:t>
      </w:r>
      <w:hyperlink r:id="rId70" w:history="1">
        <w:r w:rsidR="00B84DCE" w:rsidRPr="00B84DCE">
          <w:rPr>
            <w:rStyle w:val="Hyperlink"/>
          </w:rPr>
          <w:t>Power BI pdf report</w:t>
        </w:r>
      </w:hyperlink>
      <w:r w:rsidR="00B84DCE">
        <w:t>.</w:t>
      </w:r>
    </w:p>
    <w:p w14:paraId="7E8066FC" w14:textId="00EB40CD" w:rsidR="007B3C5E" w:rsidRDefault="00B84DCE" w:rsidP="005D43C3">
      <w:r>
        <w:t xml:space="preserve">Firstly, </w:t>
      </w:r>
      <w:r w:rsidR="00CD7999">
        <w:t>three</w:t>
      </w:r>
      <w:r>
        <w:t xml:space="preserve"> stacked column charts</w:t>
      </w:r>
      <w:r w:rsidR="00CD7999">
        <w:t xml:space="preserve"> and three area charts</w:t>
      </w:r>
      <w:r>
        <w:t xml:space="preserve"> were cre</w:t>
      </w:r>
      <w:r w:rsidR="00A75C40">
        <w:t>ated</w:t>
      </w:r>
      <w:r w:rsidR="007E2541">
        <w:t xml:space="preserve"> (</w:t>
      </w:r>
      <w:r w:rsidR="007E2541">
        <w:fldChar w:fldCharType="begin"/>
      </w:r>
      <w:r w:rsidR="007E2541">
        <w:instrText xml:space="preserve"> REF _Ref72800604 \h </w:instrText>
      </w:r>
      <w:r w:rsidR="007E2541">
        <w:fldChar w:fldCharType="separate"/>
      </w:r>
      <w:r w:rsidR="00100A74">
        <w:t xml:space="preserve">Figure </w:t>
      </w:r>
      <w:r w:rsidR="00100A74">
        <w:rPr>
          <w:noProof/>
        </w:rPr>
        <w:t>123</w:t>
      </w:r>
      <w:r w:rsidR="007E2541">
        <w:fldChar w:fldCharType="end"/>
      </w:r>
      <w:r w:rsidR="007E2541">
        <w:t>-81)</w:t>
      </w:r>
      <w:r w:rsidR="00A75C40">
        <w:t xml:space="preserve"> in order to display the following relevant statistics per year.</w:t>
      </w:r>
    </w:p>
    <w:p w14:paraId="6D4F9AA3" w14:textId="44ABB5ED" w:rsidR="00A75C40" w:rsidRDefault="00A75C40" w:rsidP="005D43C3">
      <w:pPr>
        <w:pStyle w:val="ListParagraph"/>
        <w:numPr>
          <w:ilvl w:val="0"/>
          <w:numId w:val="16"/>
        </w:numPr>
        <w:spacing w:line="360" w:lineRule="auto"/>
      </w:pPr>
      <w:r>
        <w:t>Average sentiment</w:t>
      </w:r>
    </w:p>
    <w:p w14:paraId="3E725168" w14:textId="09C00524" w:rsidR="00A75C40" w:rsidRDefault="00A75C40" w:rsidP="005D43C3">
      <w:pPr>
        <w:pStyle w:val="ListParagraph"/>
        <w:numPr>
          <w:ilvl w:val="0"/>
          <w:numId w:val="16"/>
        </w:numPr>
        <w:spacing w:line="360" w:lineRule="auto"/>
      </w:pPr>
      <w:r>
        <w:t>Standard of deviation</w:t>
      </w:r>
    </w:p>
    <w:p w14:paraId="472A9501" w14:textId="3E1422BC" w:rsidR="00A75C40" w:rsidRDefault="00A75C40" w:rsidP="005D43C3">
      <w:pPr>
        <w:pStyle w:val="ListParagraph"/>
        <w:numPr>
          <w:ilvl w:val="0"/>
          <w:numId w:val="16"/>
        </w:numPr>
        <w:spacing w:line="360" w:lineRule="auto"/>
      </w:pPr>
      <w:r>
        <w:t>Variance</w:t>
      </w:r>
    </w:p>
    <w:p w14:paraId="794E1F26" w14:textId="2EA85EC1" w:rsidR="00A75C40" w:rsidRDefault="00A75C40" w:rsidP="005D43C3">
      <w:pPr>
        <w:pStyle w:val="ListParagraph"/>
        <w:numPr>
          <w:ilvl w:val="0"/>
          <w:numId w:val="16"/>
        </w:numPr>
        <w:spacing w:line="360" w:lineRule="auto"/>
      </w:pPr>
      <w:r>
        <w:t>Median</w:t>
      </w:r>
    </w:p>
    <w:p w14:paraId="431B228F" w14:textId="317331DB" w:rsidR="00A75C40" w:rsidRDefault="00A75C40" w:rsidP="005D43C3">
      <w:pPr>
        <w:pStyle w:val="ListParagraph"/>
        <w:numPr>
          <w:ilvl w:val="0"/>
          <w:numId w:val="16"/>
        </w:numPr>
        <w:spacing w:line="360" w:lineRule="auto"/>
      </w:pPr>
      <w:r>
        <w:lastRenderedPageBreak/>
        <w:t>Minimum</w:t>
      </w:r>
    </w:p>
    <w:p w14:paraId="0E148902" w14:textId="5EC982FC" w:rsidR="00A75C40" w:rsidRDefault="00A75C40" w:rsidP="005D43C3">
      <w:pPr>
        <w:pStyle w:val="ListParagraph"/>
        <w:numPr>
          <w:ilvl w:val="0"/>
          <w:numId w:val="16"/>
        </w:numPr>
        <w:spacing w:line="360" w:lineRule="auto"/>
      </w:pPr>
      <w:r>
        <w:t>Maximum</w:t>
      </w:r>
    </w:p>
    <w:p w14:paraId="4778C258" w14:textId="5BAF433C" w:rsidR="00880B10" w:rsidRDefault="00F75D6A" w:rsidP="005D43C3">
      <w:r>
        <w:t xml:space="preserve">These charts provided an early indication of </w:t>
      </w:r>
      <w:r w:rsidR="00AB6724">
        <w:t xml:space="preserve">what to expect at the outcome of the sentiment analysis.  The two key </w:t>
      </w:r>
      <w:r w:rsidR="00880B10">
        <w:t>ones</w:t>
      </w:r>
      <w:r w:rsidR="00AB6724">
        <w:t xml:space="preserve"> for this observer were the average sentiment and the median charts.  To take the year, 1969, as an example; the average sentiment was very much on the lower end of the scale, at 0.03.  However, the median of 1969 was 0.09, a not insignificant increase.  </w:t>
      </w:r>
    </w:p>
    <w:p w14:paraId="14C99983" w14:textId="77777777" w:rsidR="00880B10" w:rsidRDefault="00880B10" w:rsidP="005D43C3">
      <w:pPr>
        <w:keepNext/>
        <w:jc w:val="center"/>
      </w:pPr>
      <w:r>
        <w:rPr>
          <w:noProof/>
        </w:rPr>
        <w:drawing>
          <wp:inline distT="0" distB="0" distL="0" distR="0" wp14:anchorId="755A1C96" wp14:editId="2A0FAF79">
            <wp:extent cx="2933700" cy="3147060"/>
            <wp:effectExtent l="0" t="0" r="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933700" cy="3147060"/>
                    </a:xfrm>
                    <a:prstGeom prst="rect">
                      <a:avLst/>
                    </a:prstGeom>
                    <a:noFill/>
                    <a:ln>
                      <a:noFill/>
                    </a:ln>
                  </pic:spPr>
                </pic:pic>
              </a:graphicData>
            </a:graphic>
          </wp:inline>
        </w:drawing>
      </w:r>
      <w:r>
        <w:rPr>
          <w:noProof/>
        </w:rPr>
        <w:drawing>
          <wp:inline distT="0" distB="0" distL="0" distR="0" wp14:anchorId="3453CEE3" wp14:editId="0B377EEA">
            <wp:extent cx="2788920" cy="3147060"/>
            <wp:effectExtent l="0" t="0" r="0"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788920" cy="3147060"/>
                    </a:xfrm>
                    <a:prstGeom prst="rect">
                      <a:avLst/>
                    </a:prstGeom>
                    <a:noFill/>
                    <a:ln>
                      <a:noFill/>
                    </a:ln>
                  </pic:spPr>
                </pic:pic>
              </a:graphicData>
            </a:graphic>
          </wp:inline>
        </w:drawing>
      </w:r>
    </w:p>
    <w:p w14:paraId="549CA6E3" w14:textId="29EE8546" w:rsidR="00880B10" w:rsidRDefault="00880B10" w:rsidP="005D43C3">
      <w:pPr>
        <w:pStyle w:val="Caption"/>
        <w:spacing w:line="360" w:lineRule="auto"/>
        <w:jc w:val="center"/>
      </w:pPr>
      <w:bookmarkStart w:id="93" w:name="_Toc73007873"/>
      <w:r>
        <w:t xml:space="preserve">Figure </w:t>
      </w:r>
      <w:r>
        <w:fldChar w:fldCharType="begin"/>
      </w:r>
      <w:r>
        <w:instrText xml:space="preserve"> SEQ Figure \* ARABIC </w:instrText>
      </w:r>
      <w:r>
        <w:fldChar w:fldCharType="separate"/>
      </w:r>
      <w:r w:rsidR="00100A74">
        <w:rPr>
          <w:noProof/>
        </w:rPr>
        <w:t>35</w:t>
      </w:r>
      <w:r>
        <w:fldChar w:fldCharType="end"/>
      </w:r>
      <w:r>
        <w:t xml:space="preserve"> - Chart (a) showing 0.03 as the average sentiment of 1969, while the median of 0.09 is displayed in (b).</w:t>
      </w:r>
      <w:bookmarkEnd w:id="93"/>
    </w:p>
    <w:p w14:paraId="375E633F" w14:textId="49979959" w:rsidR="00880B10" w:rsidRDefault="00AB6724" w:rsidP="005D43C3">
      <w:r>
        <w:t>Why the di</w:t>
      </w:r>
      <w:r w:rsidR="0021432B">
        <w:t>sparity</w:t>
      </w:r>
      <w:r>
        <w:t>?</w:t>
      </w:r>
      <w:r w:rsidR="0021432B">
        <w:t xml:space="preserve">  </w:t>
      </w:r>
      <w:r>
        <w:t xml:space="preserve">Some people find it quite </w:t>
      </w:r>
      <w:r w:rsidR="0021432B">
        <w:t>difficult to understand the difference between average (mean) and median</w:t>
      </w:r>
      <w:r w:rsidR="00880B10">
        <w:t xml:space="preserve"> so let us take a look at the 1969 data to try and explain it better.</w:t>
      </w:r>
    </w:p>
    <w:p w14:paraId="0528259F" w14:textId="77777777" w:rsidR="006D4943" w:rsidRDefault="006D4943" w:rsidP="005D43C3">
      <w:pPr>
        <w:keepNext/>
        <w:jc w:val="center"/>
      </w:pPr>
      <w:r>
        <w:rPr>
          <w:noProof/>
        </w:rPr>
        <w:lastRenderedPageBreak/>
        <w:drawing>
          <wp:inline distT="0" distB="0" distL="0" distR="0" wp14:anchorId="77F99969" wp14:editId="7E6E0F34">
            <wp:extent cx="4602480" cy="2727960"/>
            <wp:effectExtent l="0" t="0" r="7620"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602480" cy="2727960"/>
                    </a:xfrm>
                    <a:prstGeom prst="rect">
                      <a:avLst/>
                    </a:prstGeom>
                    <a:noFill/>
                    <a:ln>
                      <a:noFill/>
                    </a:ln>
                  </pic:spPr>
                </pic:pic>
              </a:graphicData>
            </a:graphic>
          </wp:inline>
        </w:drawing>
      </w:r>
    </w:p>
    <w:p w14:paraId="34B88A2C" w14:textId="5F7B5168" w:rsidR="00880B10" w:rsidRDefault="006D4943" w:rsidP="005D43C3">
      <w:pPr>
        <w:pStyle w:val="Caption"/>
        <w:spacing w:line="360" w:lineRule="auto"/>
        <w:jc w:val="center"/>
      </w:pPr>
      <w:bookmarkStart w:id="94" w:name="_Ref72807025"/>
      <w:bookmarkStart w:id="95" w:name="_Toc73007874"/>
      <w:r>
        <w:t xml:space="preserve">Figure </w:t>
      </w:r>
      <w:r>
        <w:fldChar w:fldCharType="begin"/>
      </w:r>
      <w:r>
        <w:instrText xml:space="preserve"> SEQ Figure \* ARABIC </w:instrText>
      </w:r>
      <w:r>
        <w:fldChar w:fldCharType="separate"/>
      </w:r>
      <w:r w:rsidR="00100A74">
        <w:rPr>
          <w:noProof/>
        </w:rPr>
        <w:t>36</w:t>
      </w:r>
      <w:r>
        <w:fldChar w:fldCharType="end"/>
      </w:r>
      <w:bookmarkEnd w:id="94"/>
      <w:r>
        <w:t xml:space="preserve"> - 1969 dataframe in Power BI.</w:t>
      </w:r>
      <w:bookmarkEnd w:id="95"/>
    </w:p>
    <w:p w14:paraId="307413CC" w14:textId="7D0308D3" w:rsidR="004F6B5C" w:rsidRDefault="006D4943" w:rsidP="005D43C3">
      <w:pPr>
        <w:keepNext/>
      </w:pPr>
      <w:r>
        <w:fldChar w:fldCharType="begin"/>
      </w:r>
      <w:r>
        <w:instrText xml:space="preserve"> REF _Ref72807025 \h </w:instrText>
      </w:r>
      <w:r w:rsidR="004F6B5C">
        <w:instrText xml:space="preserve"> \* MERGEFORMAT </w:instrText>
      </w:r>
      <w:r>
        <w:fldChar w:fldCharType="separate"/>
      </w:r>
      <w:r w:rsidR="00100A74">
        <w:t xml:space="preserve">Figure </w:t>
      </w:r>
      <w:r w:rsidR="00100A74">
        <w:rPr>
          <w:noProof/>
        </w:rPr>
        <w:t>36</w:t>
      </w:r>
      <w:r>
        <w:fldChar w:fldCharType="end"/>
      </w:r>
      <w:r>
        <w:t xml:space="preserve"> exhibits all of the data relating to 1969 in the dataset.  The ‘Average of Sentiment’ column has been highlighted to display the polarity values.  There are sixteen number ones in the table and to get the median value, it is just a matter of arranging the column in </w:t>
      </w:r>
      <w:r w:rsidR="0099123B">
        <w:t>an orderly</w:t>
      </w:r>
      <w:r w:rsidR="00176582">
        <w:t xml:space="preserve"> </w:t>
      </w:r>
      <w:r w:rsidR="0099123B">
        <w:t xml:space="preserve">sequence and determining the middle value.  As there are an even number of songs, we have two middle </w:t>
      </w:r>
      <w:r w:rsidR="004F6B5C">
        <w:t>values,</w:t>
      </w:r>
      <w:r w:rsidR="0099123B">
        <w:t xml:space="preserve"> </w:t>
      </w:r>
      <w:r w:rsidR="00806920">
        <w:t>which will need to be added</w:t>
      </w:r>
      <w:r w:rsidR="0099123B">
        <w:t xml:space="preserve"> together and </w:t>
      </w:r>
      <w:r w:rsidR="00217D82">
        <w:t>divided</w:t>
      </w:r>
      <w:r w:rsidR="0099123B">
        <w:t xml:space="preserve"> by two</w:t>
      </w:r>
      <w:r w:rsidR="007E5CAB">
        <w:t xml:space="preserve"> </w:t>
      </w:r>
      <w:r w:rsidR="007E5CAB">
        <w:fldChar w:fldCharType="begin"/>
      </w:r>
      <w:r w:rsidR="00066ADA">
        <w:instrText xml:space="preserve"> ADDIN ZOTERO_ITEM CSL_CITATION {"citationID":"GIeEszRL","properties":{"formattedCitation":"(LLC, 2021a)","plainCitation":"(LLC, 2021a)","noteIndex":0},"citationItems":[{"id":1205,"uris":["http://zotero.org/users/7056409/items/UCBNC9K5"],"uri":["http://zotero.org/users/7056409/items/UCBNC9K5"],"itemData":{"id":1205,"type":"webpage","abstract":"Mean, median and mode calculator for statistics. Calculate mean, median, mode, range and average for any data set with this calculator. Free online statistics calculators.","container-title":"CalculatorSoup","language":"en","title":"Mean, Median, Mode Calculator","URL":"https://www.calculatorsoup.com/calculators/statistics/mean-median-mode.php","author":[{"family":"LLC","given":"CalculatorSoup"}],"accessed":{"date-parts":[["2021",5,25]]}}}],"schema":"https://github.com/citation-style-language/schema/raw/master/csl-citation.json"} </w:instrText>
      </w:r>
      <w:r w:rsidR="007E5CAB">
        <w:fldChar w:fldCharType="separate"/>
      </w:r>
      <w:r w:rsidR="00066ADA" w:rsidRPr="00066ADA">
        <w:rPr>
          <w:rFonts w:cs="Times New Roman"/>
        </w:rPr>
        <w:t>(LLC, 2021a)</w:t>
      </w:r>
      <w:r w:rsidR="007E5CAB">
        <w:fldChar w:fldCharType="end"/>
      </w:r>
      <w:r w:rsidR="0099123B">
        <w:t>.</w:t>
      </w:r>
    </w:p>
    <w:p w14:paraId="45603444" w14:textId="70285558" w:rsidR="004F6B5C" w:rsidRDefault="0099123B" w:rsidP="005D43C3">
      <w:pPr>
        <w:keepNext/>
        <w:jc w:val="center"/>
      </w:pPr>
      <w:r>
        <w:rPr>
          <w:noProof/>
        </w:rPr>
        <w:drawing>
          <wp:inline distT="0" distB="0" distL="0" distR="0" wp14:anchorId="1C2233C1" wp14:editId="29F7346E">
            <wp:extent cx="2674620" cy="3108960"/>
            <wp:effectExtent l="0" t="0" r="0"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674620" cy="3108960"/>
                    </a:xfrm>
                    <a:prstGeom prst="rect">
                      <a:avLst/>
                    </a:prstGeom>
                    <a:noFill/>
                    <a:ln>
                      <a:noFill/>
                    </a:ln>
                  </pic:spPr>
                </pic:pic>
              </a:graphicData>
            </a:graphic>
          </wp:inline>
        </w:drawing>
      </w:r>
      <w:r>
        <w:rPr>
          <w:noProof/>
        </w:rPr>
        <w:drawing>
          <wp:inline distT="0" distB="0" distL="0" distR="0" wp14:anchorId="17B64B53" wp14:editId="77EB5243">
            <wp:extent cx="2460943" cy="3032125"/>
            <wp:effectExtent l="0" t="0" r="0" b="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Picture 199"/>
                    <pic:cNvPicPr>
                      <a:picLocks noChangeAspect="1" noChangeArrowheads="1"/>
                    </pic:cNvPicPr>
                  </pic:nvPicPr>
                  <pic:blipFill>
                    <a:blip r:embed="rId75">
                      <a:extLst>
                        <a:ext uri="{28A0092B-C50C-407E-A947-70E740481C1C}">
                          <a14:useLocalDpi xmlns:a14="http://schemas.microsoft.com/office/drawing/2010/main" val="0"/>
                        </a:ext>
                      </a:extLst>
                    </a:blip>
                    <a:stretch>
                      <a:fillRect/>
                    </a:stretch>
                  </pic:blipFill>
                  <pic:spPr bwMode="auto">
                    <a:xfrm>
                      <a:off x="0" y="0"/>
                      <a:ext cx="2466070" cy="3038442"/>
                    </a:xfrm>
                    <a:prstGeom prst="rect">
                      <a:avLst/>
                    </a:prstGeom>
                    <a:noFill/>
                    <a:ln>
                      <a:noFill/>
                    </a:ln>
                  </pic:spPr>
                </pic:pic>
              </a:graphicData>
            </a:graphic>
          </wp:inline>
        </w:drawing>
      </w:r>
    </w:p>
    <w:p w14:paraId="4D7D852F" w14:textId="40E01FF9" w:rsidR="006D4943" w:rsidRDefault="004F6B5C" w:rsidP="005D43C3">
      <w:pPr>
        <w:pStyle w:val="Caption"/>
        <w:spacing w:line="360" w:lineRule="auto"/>
        <w:jc w:val="center"/>
      </w:pPr>
      <w:bookmarkStart w:id="96" w:name="_Toc73007875"/>
      <w:r>
        <w:t xml:space="preserve">Figure </w:t>
      </w:r>
      <w:r>
        <w:fldChar w:fldCharType="begin"/>
      </w:r>
      <w:r>
        <w:instrText xml:space="preserve"> SEQ Figure \* ARABIC </w:instrText>
      </w:r>
      <w:r>
        <w:fldChar w:fldCharType="separate"/>
      </w:r>
      <w:r w:rsidR="00100A74">
        <w:rPr>
          <w:noProof/>
        </w:rPr>
        <w:t>37</w:t>
      </w:r>
      <w:r>
        <w:fldChar w:fldCharType="end"/>
      </w:r>
      <w:r>
        <w:t xml:space="preserve"> </w:t>
      </w:r>
      <w:r w:rsidRPr="0022054A">
        <w:t>- Arranging the values in order (a) before calculating the median value (b).</w:t>
      </w:r>
      <w:bookmarkEnd w:id="96"/>
    </w:p>
    <w:p w14:paraId="0BE95294" w14:textId="776967DA" w:rsidR="00806920" w:rsidRDefault="00806920" w:rsidP="005D43C3">
      <w:r>
        <w:t>To obtain the average, meanwhile, all of the values will be added up before being divided by sixteen (number of songs in the dataframe).</w:t>
      </w:r>
    </w:p>
    <w:p w14:paraId="48F683A2" w14:textId="77777777" w:rsidR="00324E70" w:rsidRDefault="00806920" w:rsidP="005D43C3">
      <w:pPr>
        <w:keepNext/>
        <w:jc w:val="center"/>
      </w:pPr>
      <w:r>
        <w:rPr>
          <w:noProof/>
        </w:rPr>
        <w:lastRenderedPageBreak/>
        <w:drawing>
          <wp:inline distT="0" distB="0" distL="0" distR="0" wp14:anchorId="7CC38304" wp14:editId="1A4B04B4">
            <wp:extent cx="2476500" cy="2621280"/>
            <wp:effectExtent l="0" t="0" r="0" b="762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476500" cy="2621280"/>
                    </a:xfrm>
                    <a:prstGeom prst="rect">
                      <a:avLst/>
                    </a:prstGeom>
                    <a:noFill/>
                    <a:ln>
                      <a:noFill/>
                    </a:ln>
                  </pic:spPr>
                </pic:pic>
              </a:graphicData>
            </a:graphic>
          </wp:inline>
        </w:drawing>
      </w:r>
    </w:p>
    <w:p w14:paraId="6D8C4E87" w14:textId="6792FF2E" w:rsidR="00880B10" w:rsidRDefault="00324E70" w:rsidP="005D43C3">
      <w:pPr>
        <w:pStyle w:val="Caption"/>
        <w:spacing w:line="360" w:lineRule="auto"/>
        <w:jc w:val="center"/>
      </w:pPr>
      <w:bookmarkStart w:id="97" w:name="_Toc73007876"/>
      <w:r>
        <w:t xml:space="preserve">Figure </w:t>
      </w:r>
      <w:r>
        <w:fldChar w:fldCharType="begin"/>
      </w:r>
      <w:r>
        <w:instrText xml:space="preserve"> SEQ Figure \* ARABIC </w:instrText>
      </w:r>
      <w:r>
        <w:fldChar w:fldCharType="separate"/>
      </w:r>
      <w:r w:rsidR="00100A74">
        <w:rPr>
          <w:noProof/>
        </w:rPr>
        <w:t>38</w:t>
      </w:r>
      <w:r>
        <w:fldChar w:fldCharType="end"/>
      </w:r>
      <w:r>
        <w:t xml:space="preserve"> - Example of how to calculate average.</w:t>
      </w:r>
      <w:bookmarkEnd w:id="97"/>
    </w:p>
    <w:p w14:paraId="13313875" w14:textId="1648C7F5" w:rsidR="00217D82" w:rsidRDefault="00217D82" w:rsidP="005D43C3">
      <w:pPr>
        <w:keepNext/>
      </w:pPr>
      <w:r>
        <w:t>The difference between the two stats suggests a high variance of sentiment in 1969 and the evidence shows that it does, in fact, have the highest level of variance in the entire table.</w:t>
      </w:r>
      <w:r w:rsidR="004E175C">
        <w:t xml:space="preserve">  This means that there is a larger </w:t>
      </w:r>
      <w:r w:rsidR="00DF14D1">
        <w:t>spread of values in 1969 than in any other year.</w:t>
      </w:r>
    </w:p>
    <w:p w14:paraId="5DB3FD58" w14:textId="3B67ABA9" w:rsidR="00217D82" w:rsidRDefault="00217D82" w:rsidP="005D43C3">
      <w:pPr>
        <w:keepNext/>
        <w:jc w:val="center"/>
      </w:pPr>
      <w:r>
        <w:rPr>
          <w:noProof/>
        </w:rPr>
        <w:drawing>
          <wp:inline distT="0" distB="0" distL="0" distR="0" wp14:anchorId="5BED7598" wp14:editId="20CBBF5F">
            <wp:extent cx="5457825" cy="4267200"/>
            <wp:effectExtent l="0" t="0" r="9525"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457825" cy="4267200"/>
                    </a:xfrm>
                    <a:prstGeom prst="rect">
                      <a:avLst/>
                    </a:prstGeom>
                    <a:noFill/>
                    <a:ln>
                      <a:noFill/>
                    </a:ln>
                  </pic:spPr>
                </pic:pic>
              </a:graphicData>
            </a:graphic>
          </wp:inline>
        </w:drawing>
      </w:r>
    </w:p>
    <w:p w14:paraId="29EE4653" w14:textId="6DB29124" w:rsidR="00217D82" w:rsidRDefault="00217D82" w:rsidP="005D43C3">
      <w:pPr>
        <w:pStyle w:val="Caption"/>
        <w:spacing w:line="360" w:lineRule="auto"/>
        <w:jc w:val="center"/>
      </w:pPr>
      <w:bookmarkStart w:id="98" w:name="_Toc73007877"/>
      <w:r>
        <w:t xml:space="preserve">Figure </w:t>
      </w:r>
      <w:r>
        <w:fldChar w:fldCharType="begin"/>
      </w:r>
      <w:r>
        <w:instrText xml:space="preserve"> SEQ Figure \* ARABIC </w:instrText>
      </w:r>
      <w:r>
        <w:fldChar w:fldCharType="separate"/>
      </w:r>
      <w:r w:rsidR="00100A74">
        <w:rPr>
          <w:noProof/>
        </w:rPr>
        <w:t>39</w:t>
      </w:r>
      <w:r>
        <w:fldChar w:fldCharType="end"/>
      </w:r>
      <w:r>
        <w:t xml:space="preserve"> - Variance of sentiment in 1969.</w:t>
      </w:r>
      <w:bookmarkEnd w:id="98"/>
    </w:p>
    <w:p w14:paraId="4FC1CF0A" w14:textId="77777777" w:rsidR="004A1B19" w:rsidRDefault="004E175C" w:rsidP="005D43C3">
      <w:r>
        <w:lastRenderedPageBreak/>
        <w:t xml:space="preserve">Looking at this in more detail, </w:t>
      </w:r>
      <w:r w:rsidR="00DF14D1">
        <w:t xml:space="preserve">we can see that 1969 contains </w:t>
      </w:r>
      <w:r w:rsidR="004A1B19">
        <w:t xml:space="preserve">three major </w:t>
      </w:r>
      <w:r w:rsidR="00DF14D1">
        <w:t>outliers</w:t>
      </w:r>
      <w:r w:rsidR="004A1B19">
        <w:t>;</w:t>
      </w:r>
      <w:r w:rsidR="00DF14D1">
        <w:t xml:space="preserve"> Creedence Clearwater Revival’s, “Bad Moon Rising”</w:t>
      </w:r>
      <w:r w:rsidR="004A1B19">
        <w:t>;</w:t>
      </w:r>
      <w:r w:rsidR="00DF14D1">
        <w:t xml:space="preserve"> “J</w:t>
      </w:r>
      <w:r w:rsidR="004A1B19">
        <w:t>e t’aime…moi non plus” by Jane Birkin and Serge Gainsbourg; and “The Israelites” from Desmond Dekker &amp; The Aces.</w:t>
      </w:r>
    </w:p>
    <w:p w14:paraId="3415C662" w14:textId="5F201E54" w:rsidR="00217D82" w:rsidRDefault="004A1B19" w:rsidP="005D43C3">
      <w:pPr>
        <w:jc w:val="center"/>
      </w:pPr>
      <w:r>
        <w:rPr>
          <w:noProof/>
        </w:rPr>
        <w:drawing>
          <wp:inline distT="0" distB="0" distL="0" distR="0" wp14:anchorId="183C544C" wp14:editId="45434217">
            <wp:extent cx="5723255" cy="2644140"/>
            <wp:effectExtent l="0" t="0" r="0" b="381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739233" cy="2651522"/>
                    </a:xfrm>
                    <a:prstGeom prst="rect">
                      <a:avLst/>
                    </a:prstGeom>
                    <a:noFill/>
                    <a:ln>
                      <a:noFill/>
                    </a:ln>
                  </pic:spPr>
                </pic:pic>
              </a:graphicData>
            </a:graphic>
          </wp:inline>
        </w:drawing>
      </w:r>
    </w:p>
    <w:p w14:paraId="469E9D99" w14:textId="77777777" w:rsidR="002E0728" w:rsidRDefault="004A1B19" w:rsidP="005D43C3">
      <w:pPr>
        <w:keepNext/>
        <w:jc w:val="center"/>
      </w:pPr>
      <w:r>
        <w:rPr>
          <w:noProof/>
        </w:rPr>
        <w:drawing>
          <wp:inline distT="0" distB="0" distL="0" distR="0" wp14:anchorId="2A948407" wp14:editId="7726DF1B">
            <wp:extent cx="3829050" cy="2971800"/>
            <wp:effectExtent l="0" t="0" r="0" b="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3837441" cy="2978312"/>
                    </a:xfrm>
                    <a:prstGeom prst="rect">
                      <a:avLst/>
                    </a:prstGeom>
                    <a:noFill/>
                    <a:ln>
                      <a:noFill/>
                    </a:ln>
                  </pic:spPr>
                </pic:pic>
              </a:graphicData>
            </a:graphic>
          </wp:inline>
        </w:drawing>
      </w:r>
    </w:p>
    <w:p w14:paraId="0BDDDD90" w14:textId="440ADFB1" w:rsidR="004A1B19" w:rsidRDefault="002E0728" w:rsidP="005D43C3">
      <w:pPr>
        <w:pStyle w:val="Caption"/>
        <w:spacing w:line="360" w:lineRule="auto"/>
        <w:jc w:val="center"/>
      </w:pPr>
      <w:bookmarkStart w:id="99" w:name="_Toc73007878"/>
      <w:r>
        <w:t xml:space="preserve">Figure </w:t>
      </w:r>
      <w:r>
        <w:fldChar w:fldCharType="begin"/>
      </w:r>
      <w:r>
        <w:instrText xml:space="preserve"> SEQ Figure \* ARABIC </w:instrText>
      </w:r>
      <w:r>
        <w:fldChar w:fldCharType="separate"/>
      </w:r>
      <w:r w:rsidR="00100A74">
        <w:rPr>
          <w:noProof/>
        </w:rPr>
        <w:t>40</w:t>
      </w:r>
      <w:r>
        <w:fldChar w:fldCharType="end"/>
      </w:r>
      <w:r>
        <w:t xml:space="preserve"> - 1969 outliers (a).  How they compare to the full dataset (b).</w:t>
      </w:r>
      <w:bookmarkEnd w:id="99"/>
    </w:p>
    <w:p w14:paraId="027DF0ED" w14:textId="605DDDDA" w:rsidR="002E0728" w:rsidRDefault="002E0728" w:rsidP="005D43C3">
      <w:r>
        <w:t>Not only are these</w:t>
      </w:r>
      <w:r w:rsidR="000C0D99">
        <w:t xml:space="preserve"> songs</w:t>
      </w:r>
      <w:r>
        <w:t xml:space="preserve"> low in sentiment value for the year of 1969, but of all 1248 number ones in the dataset, these three songs happen to be in the bottom 17 places for sentiment.  Obviously</w:t>
      </w:r>
      <w:r w:rsidR="000C0D99">
        <w:t>,</w:t>
      </w:r>
      <w:r>
        <w:t xml:space="preserve"> this has a profound impact on the average sentiment of 1969 </w:t>
      </w:r>
      <w:r w:rsidR="000C0D99">
        <w:t xml:space="preserve">as the data is skewed towards the negative elements of this year.  There would be a case </w:t>
      </w:r>
      <w:r w:rsidR="00A453DC">
        <w:t xml:space="preserve">here </w:t>
      </w:r>
      <w:r w:rsidR="000C0D99">
        <w:t xml:space="preserve">for using the median </w:t>
      </w:r>
      <w:r w:rsidR="00A453DC">
        <w:t>value</w:t>
      </w:r>
      <w:r w:rsidR="000C0D99">
        <w:t xml:space="preserve"> instead of the average, to show a truer </w:t>
      </w:r>
      <w:r w:rsidR="00A453DC">
        <w:t>reflection of the year’s sentiment.</w:t>
      </w:r>
    </w:p>
    <w:p w14:paraId="3E7E7B25" w14:textId="31C23019" w:rsidR="00DB3423" w:rsidRDefault="00A453DC" w:rsidP="005D43C3">
      <w:r>
        <w:lastRenderedPageBreak/>
        <w:t>Another year which suffers a similar fate to the one above is, 1996.</w:t>
      </w:r>
      <w:r w:rsidR="00FE10CF">
        <w:t xml:space="preserve">  </w:t>
      </w:r>
      <w:r w:rsidR="00DB3423">
        <w:t>Officially, it is the year with the lowest average sentiment of all</w:t>
      </w:r>
      <w:r w:rsidR="009A40A4">
        <w:t>, at 0.02</w:t>
      </w:r>
      <w:r w:rsidR="0034472F">
        <w:t xml:space="preserve"> (</w:t>
      </w:r>
      <w:r w:rsidR="0034472F">
        <w:fldChar w:fldCharType="begin"/>
      </w:r>
      <w:r w:rsidR="0034472F">
        <w:instrText xml:space="preserve"> REF _Ref72867647 \h </w:instrText>
      </w:r>
      <w:r w:rsidR="0034472F">
        <w:fldChar w:fldCharType="separate"/>
      </w:r>
      <w:r w:rsidR="00100A74">
        <w:t xml:space="preserve">Figure </w:t>
      </w:r>
      <w:r w:rsidR="00100A74">
        <w:rPr>
          <w:noProof/>
        </w:rPr>
        <w:t>41</w:t>
      </w:r>
      <w:r w:rsidR="0034472F">
        <w:fldChar w:fldCharType="end"/>
      </w:r>
      <w:r w:rsidR="0034472F">
        <w:t>)</w:t>
      </w:r>
      <w:r w:rsidR="006F11B8">
        <w:t>.</w:t>
      </w:r>
      <w:r w:rsidR="0034472F">
        <w:t xml:space="preserve">  However, it is comparable to 1969 in that the disproportionately large number of negatively rated songs provide a distorted view.  The four main outliers on this occasion</w:t>
      </w:r>
      <w:r w:rsidR="00F31ECB">
        <w:t>; “Breathe” and “Firestarter”, both by The Prodigy; “Setting Sun” from The Chemical Brothers; and Oasis’, “Don’t Look Back in Anger”.  All of these songs occupy a place in the bottom 27 of the 1248 total for sentiment polarity (</w:t>
      </w:r>
      <w:r w:rsidR="00F31ECB">
        <w:fldChar w:fldCharType="begin"/>
      </w:r>
      <w:r w:rsidR="00F31ECB">
        <w:instrText xml:space="preserve"> REF _Ref72868508 \h </w:instrText>
      </w:r>
      <w:r w:rsidR="00F31ECB">
        <w:fldChar w:fldCharType="separate"/>
      </w:r>
      <w:r w:rsidR="00100A74">
        <w:t xml:space="preserve">Figure </w:t>
      </w:r>
      <w:r w:rsidR="00100A74">
        <w:rPr>
          <w:noProof/>
        </w:rPr>
        <w:t>42</w:t>
      </w:r>
      <w:r w:rsidR="00F31ECB">
        <w:fldChar w:fldCharType="end"/>
      </w:r>
      <w:r w:rsidR="00F31ECB">
        <w:t xml:space="preserve"> (a) &amp; (b)).</w:t>
      </w:r>
      <w:r w:rsidR="008E4A72">
        <w:t xml:space="preserve">  As stated in the previous example, when outliers are involved, it could be suggested that the median value</w:t>
      </w:r>
      <w:r w:rsidR="009A40A4">
        <w:t>, 0.05,</w:t>
      </w:r>
      <w:r w:rsidR="008E4A72">
        <w:t xml:space="preserve"> should be used as a more accurate representation in </w:t>
      </w:r>
      <w:r w:rsidR="009A40A4">
        <w:t>this case, too</w:t>
      </w:r>
      <w:r w:rsidR="008E4A72">
        <w:t>.</w:t>
      </w:r>
    </w:p>
    <w:p w14:paraId="242A890B" w14:textId="77777777" w:rsidR="00DB3423" w:rsidRDefault="00DB3423" w:rsidP="005D43C3">
      <w:pPr>
        <w:keepNext/>
        <w:jc w:val="center"/>
      </w:pPr>
      <w:r>
        <w:rPr>
          <w:noProof/>
        </w:rPr>
        <w:drawing>
          <wp:inline distT="0" distB="0" distL="0" distR="0" wp14:anchorId="78B3F224" wp14:editId="6D28A692">
            <wp:extent cx="4244340" cy="2004060"/>
            <wp:effectExtent l="0" t="0" r="3810" b="0"/>
            <wp:docPr id="204" name="Picture 204" descr="A picture containing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Picture 204" descr="A picture containing logo&#10;&#10;Description automatically generated"/>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244340" cy="2004060"/>
                    </a:xfrm>
                    <a:prstGeom prst="rect">
                      <a:avLst/>
                    </a:prstGeom>
                    <a:noFill/>
                    <a:ln>
                      <a:noFill/>
                    </a:ln>
                  </pic:spPr>
                </pic:pic>
              </a:graphicData>
            </a:graphic>
          </wp:inline>
        </w:drawing>
      </w:r>
    </w:p>
    <w:p w14:paraId="0ED836C0" w14:textId="7A37AE0E" w:rsidR="00DB3423" w:rsidRDefault="00DB3423" w:rsidP="005D43C3">
      <w:pPr>
        <w:pStyle w:val="Caption"/>
        <w:spacing w:line="360" w:lineRule="auto"/>
        <w:jc w:val="center"/>
      </w:pPr>
      <w:bookmarkStart w:id="100" w:name="_Ref72867647"/>
      <w:bookmarkStart w:id="101" w:name="_Toc73007879"/>
      <w:r>
        <w:t xml:space="preserve">Figure </w:t>
      </w:r>
      <w:r>
        <w:fldChar w:fldCharType="begin"/>
      </w:r>
      <w:r>
        <w:instrText xml:space="preserve"> SEQ Figure \* ARABIC </w:instrText>
      </w:r>
      <w:r>
        <w:fldChar w:fldCharType="separate"/>
      </w:r>
      <w:r w:rsidR="00100A74">
        <w:rPr>
          <w:noProof/>
        </w:rPr>
        <w:t>41</w:t>
      </w:r>
      <w:r>
        <w:fldChar w:fldCharType="end"/>
      </w:r>
      <w:bookmarkEnd w:id="100"/>
      <w:r>
        <w:t xml:space="preserve"> - 1996, the lowest ranked year in the dataset with an average sentiment of just, 0.02.</w:t>
      </w:r>
      <w:bookmarkEnd w:id="101"/>
    </w:p>
    <w:p w14:paraId="2EBF5674" w14:textId="77777777" w:rsidR="00475947" w:rsidRPr="00475947" w:rsidRDefault="00475947" w:rsidP="005D43C3"/>
    <w:p w14:paraId="0C14CCC4" w14:textId="59CCFFC1" w:rsidR="00A453DC" w:rsidRDefault="0034472F" w:rsidP="005D43C3">
      <w:pPr>
        <w:jc w:val="center"/>
      </w:pPr>
      <w:r>
        <w:rPr>
          <w:noProof/>
        </w:rPr>
        <w:drawing>
          <wp:inline distT="0" distB="0" distL="0" distR="0" wp14:anchorId="41811B48" wp14:editId="713E0A19">
            <wp:extent cx="5722620" cy="2735580"/>
            <wp:effectExtent l="0" t="0" r="0" b="762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722620" cy="2735580"/>
                    </a:xfrm>
                    <a:prstGeom prst="rect">
                      <a:avLst/>
                    </a:prstGeom>
                    <a:noFill/>
                    <a:ln>
                      <a:noFill/>
                    </a:ln>
                  </pic:spPr>
                </pic:pic>
              </a:graphicData>
            </a:graphic>
          </wp:inline>
        </w:drawing>
      </w:r>
    </w:p>
    <w:p w14:paraId="717EEB7B" w14:textId="77777777" w:rsidR="0034472F" w:rsidRDefault="0034472F" w:rsidP="005D43C3">
      <w:pPr>
        <w:keepNext/>
        <w:jc w:val="center"/>
      </w:pPr>
      <w:r>
        <w:rPr>
          <w:noProof/>
        </w:rPr>
        <w:lastRenderedPageBreak/>
        <w:drawing>
          <wp:inline distT="0" distB="0" distL="0" distR="0" wp14:anchorId="6BB6E8D7" wp14:editId="38D5D98B">
            <wp:extent cx="5722620" cy="2797791"/>
            <wp:effectExtent l="0" t="0" r="0" b="3175"/>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729283" cy="2801049"/>
                    </a:xfrm>
                    <a:prstGeom prst="rect">
                      <a:avLst/>
                    </a:prstGeom>
                    <a:noFill/>
                    <a:ln>
                      <a:noFill/>
                    </a:ln>
                  </pic:spPr>
                </pic:pic>
              </a:graphicData>
            </a:graphic>
          </wp:inline>
        </w:drawing>
      </w:r>
    </w:p>
    <w:p w14:paraId="287C6821" w14:textId="454D4E37" w:rsidR="0034472F" w:rsidRPr="002E0728" w:rsidRDefault="0034472F" w:rsidP="005D43C3">
      <w:pPr>
        <w:pStyle w:val="Caption"/>
        <w:spacing w:line="360" w:lineRule="auto"/>
        <w:jc w:val="center"/>
      </w:pPr>
      <w:bookmarkStart w:id="102" w:name="_Ref72868508"/>
      <w:bookmarkStart w:id="103" w:name="_Toc73007880"/>
      <w:r>
        <w:t xml:space="preserve">Figure </w:t>
      </w:r>
      <w:r>
        <w:fldChar w:fldCharType="begin"/>
      </w:r>
      <w:r>
        <w:instrText xml:space="preserve"> SEQ Figure \* ARABIC </w:instrText>
      </w:r>
      <w:r>
        <w:fldChar w:fldCharType="separate"/>
      </w:r>
      <w:r w:rsidR="00100A74">
        <w:rPr>
          <w:noProof/>
        </w:rPr>
        <w:t>42</w:t>
      </w:r>
      <w:r>
        <w:fldChar w:fldCharType="end"/>
      </w:r>
      <w:bookmarkEnd w:id="102"/>
      <w:r>
        <w:t xml:space="preserve"> - 1996 data showing songs with a significantly low polarity (a), and those songs at the lowest end of the sentiment scale overall (b).</w:t>
      </w:r>
      <w:bookmarkEnd w:id="103"/>
    </w:p>
    <w:p w14:paraId="7EF44FB8" w14:textId="5858CB12" w:rsidR="008E4A72" w:rsidRDefault="008E4A72" w:rsidP="005D43C3">
      <w:r>
        <w:t>1969 and 1996 are included as two of the four years with the lowest average of sentiment; the other two being</w:t>
      </w:r>
      <w:r w:rsidR="009A40A4">
        <w:t>, the more recent,</w:t>
      </w:r>
      <w:r>
        <w:t xml:space="preserve"> 2015, and 2016, respectively.</w:t>
      </w:r>
    </w:p>
    <w:p w14:paraId="18607A79" w14:textId="77777777" w:rsidR="008E4A72" w:rsidRDefault="008E4A72" w:rsidP="005D43C3">
      <w:pPr>
        <w:keepNext/>
        <w:jc w:val="center"/>
      </w:pPr>
      <w:r>
        <w:rPr>
          <w:noProof/>
        </w:rPr>
        <w:drawing>
          <wp:inline distT="0" distB="0" distL="0" distR="0" wp14:anchorId="605E3887" wp14:editId="6ACBAB8A">
            <wp:extent cx="4709160" cy="1706880"/>
            <wp:effectExtent l="0" t="0" r="0" b="7620"/>
            <wp:docPr id="207" name="Picture 207" descr="Text, logo&#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Picture 207" descr="Text, logo&#10;&#10;Description automatically generated with medium confidence"/>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709160" cy="1706880"/>
                    </a:xfrm>
                    <a:prstGeom prst="rect">
                      <a:avLst/>
                    </a:prstGeom>
                    <a:noFill/>
                    <a:ln>
                      <a:noFill/>
                    </a:ln>
                  </pic:spPr>
                </pic:pic>
              </a:graphicData>
            </a:graphic>
          </wp:inline>
        </w:drawing>
      </w:r>
    </w:p>
    <w:p w14:paraId="2DD84496" w14:textId="51A77291" w:rsidR="00880B10" w:rsidRDefault="008E4A72" w:rsidP="005D43C3">
      <w:pPr>
        <w:pStyle w:val="Caption"/>
        <w:spacing w:line="360" w:lineRule="auto"/>
        <w:jc w:val="center"/>
      </w:pPr>
      <w:bookmarkStart w:id="104" w:name="_Toc73007881"/>
      <w:r>
        <w:t xml:space="preserve">Figure </w:t>
      </w:r>
      <w:r>
        <w:fldChar w:fldCharType="begin"/>
      </w:r>
      <w:r>
        <w:instrText xml:space="preserve"> SEQ Figure \* ARABIC </w:instrText>
      </w:r>
      <w:r>
        <w:fldChar w:fldCharType="separate"/>
      </w:r>
      <w:r w:rsidR="00100A74">
        <w:rPr>
          <w:noProof/>
        </w:rPr>
        <w:t>43</w:t>
      </w:r>
      <w:r>
        <w:fldChar w:fldCharType="end"/>
      </w:r>
      <w:r>
        <w:t xml:space="preserve"> </w:t>
      </w:r>
      <w:r w:rsidRPr="003F4AAE">
        <w:t>- The four lowest scoring years over the history of the charts, of which two have occurred very recently.</w:t>
      </w:r>
      <w:bookmarkEnd w:id="104"/>
    </w:p>
    <w:p w14:paraId="0BB188E6" w14:textId="12F5D562" w:rsidR="008E4A72" w:rsidRDefault="009A40A4" w:rsidP="005D43C3">
      <w:r>
        <w:t>The big difference, in my opinion, between the former two and the latter two</w:t>
      </w:r>
      <w:r w:rsidR="00F23315">
        <w:t xml:space="preserve"> years</w:t>
      </w:r>
      <w:r>
        <w:t xml:space="preserve"> is that the variance of the latter two</w:t>
      </w:r>
      <w:r w:rsidR="00B12EC9">
        <w:t xml:space="preserve"> (2015, 0.02 and 2016, 0.01)</w:t>
      </w:r>
      <w:r>
        <w:t xml:space="preserve"> is much smaller</w:t>
      </w:r>
      <w:r w:rsidR="00F23315">
        <w:t xml:space="preserve"> (</w:t>
      </w:r>
      <w:r w:rsidR="00F23315">
        <w:fldChar w:fldCharType="begin"/>
      </w:r>
      <w:r w:rsidR="00F23315">
        <w:instrText xml:space="preserve"> REF _Ref72874110 \h </w:instrText>
      </w:r>
      <w:r w:rsidR="00F23315">
        <w:fldChar w:fldCharType="separate"/>
      </w:r>
      <w:r w:rsidR="00100A74">
        <w:t xml:space="preserve">Figure </w:t>
      </w:r>
      <w:r w:rsidR="00100A74">
        <w:rPr>
          <w:noProof/>
        </w:rPr>
        <w:t>44</w:t>
      </w:r>
      <w:r w:rsidR="00F23315">
        <w:fldChar w:fldCharType="end"/>
      </w:r>
      <w:r w:rsidR="00F23315">
        <w:t>)</w:t>
      </w:r>
      <w:r>
        <w:t xml:space="preserve">.  This suggests to me that </w:t>
      </w:r>
      <w:r w:rsidR="00B12EC9">
        <w:t>there are no outliers in</w:t>
      </w:r>
      <w:r w:rsidR="00F23315">
        <w:t xml:space="preserve"> either of</w:t>
      </w:r>
      <w:r w:rsidR="00B12EC9">
        <w:t xml:space="preserve"> these years</w:t>
      </w:r>
      <w:r w:rsidR="00F23315">
        <w:t>,</w:t>
      </w:r>
      <w:r w:rsidR="00B12EC9">
        <w:t xml:space="preserve"> and so, their average sentiment is far more likely to be a</w:t>
      </w:r>
      <w:r w:rsidR="004B46DB">
        <w:t>n</w:t>
      </w:r>
      <w:r w:rsidR="00B12EC9">
        <w:t xml:space="preserve"> accurate representation</w:t>
      </w:r>
      <w:r w:rsidR="00C31B69">
        <w:t xml:space="preserve"> of central tendency</w:t>
      </w:r>
      <w:r w:rsidR="00F23315">
        <w:t xml:space="preserve"> than</w:t>
      </w:r>
      <w:r w:rsidR="00C31B69">
        <w:t xml:space="preserve"> those of</w:t>
      </w:r>
      <w:r w:rsidR="00F23315">
        <w:t xml:space="preserve"> </w:t>
      </w:r>
      <w:r w:rsidR="00C31B69">
        <w:t>1969 or 1996</w:t>
      </w:r>
      <w:r w:rsidR="00B12EC9">
        <w:t>.</w:t>
      </w:r>
      <w:r w:rsidR="005243F8">
        <w:t xml:space="preserve">  </w:t>
      </w:r>
      <w:r w:rsidR="00622A4D">
        <w:fldChar w:fldCharType="begin"/>
      </w:r>
      <w:r w:rsidR="00622A4D">
        <w:instrText xml:space="preserve"> REF _Ref72877628 \h </w:instrText>
      </w:r>
      <w:r w:rsidR="00622A4D">
        <w:fldChar w:fldCharType="separate"/>
      </w:r>
      <w:r w:rsidR="00100A74">
        <w:t xml:space="preserve">Figure </w:t>
      </w:r>
      <w:r w:rsidR="00100A74">
        <w:rPr>
          <w:noProof/>
        </w:rPr>
        <w:t>45</w:t>
      </w:r>
      <w:r w:rsidR="00622A4D">
        <w:fldChar w:fldCharType="end"/>
      </w:r>
      <w:r w:rsidR="00622A4D">
        <w:t xml:space="preserve"> s</w:t>
      </w:r>
      <w:r w:rsidR="005243F8">
        <w:t xml:space="preserve">hows a word cloud of </w:t>
      </w:r>
      <w:r w:rsidR="00622A4D">
        <w:t xml:space="preserve">common </w:t>
      </w:r>
      <w:r w:rsidR="005243F8">
        <w:t>lyrics emanating from the four years mentioned</w:t>
      </w:r>
      <w:r w:rsidR="00376554">
        <w:t xml:space="preserve"> and the word</w:t>
      </w:r>
      <w:r w:rsidR="00622A4D">
        <w:t>s</w:t>
      </w:r>
      <w:r w:rsidR="00376554">
        <w:t xml:space="preserve"> that spr</w:t>
      </w:r>
      <w:r w:rsidR="00622A4D">
        <w:t>ung</w:t>
      </w:r>
      <w:r w:rsidR="00376554">
        <w:t xml:space="preserve"> out to me </w:t>
      </w:r>
      <w:r w:rsidR="00622A4D">
        <w:t>were,</w:t>
      </w:r>
      <w:r w:rsidR="00376554">
        <w:t xml:space="preserve"> “Fucking”</w:t>
      </w:r>
      <w:r w:rsidR="00622A4D">
        <w:t>, and “Piss”.</w:t>
      </w:r>
      <w:r w:rsidR="00E132C5">
        <w:t xml:space="preserve">  Both words came from ZAYN’s, 2016 hit, “Pillowtalk”</w:t>
      </w:r>
      <w:r w:rsidR="00E57783">
        <w:t>, reaffirming my belief that, although the earlier years may match the low polarity, the modern years certainly contain more profanities.</w:t>
      </w:r>
    </w:p>
    <w:p w14:paraId="7BB8108C" w14:textId="77777777" w:rsidR="00B12EC9" w:rsidRDefault="00B12EC9" w:rsidP="005D43C3">
      <w:pPr>
        <w:keepNext/>
        <w:jc w:val="center"/>
      </w:pPr>
      <w:r>
        <w:rPr>
          <w:noProof/>
        </w:rPr>
        <w:lastRenderedPageBreak/>
        <w:drawing>
          <wp:inline distT="0" distB="0" distL="0" distR="0" wp14:anchorId="323CE6EA" wp14:editId="0374212A">
            <wp:extent cx="5044440" cy="2480400"/>
            <wp:effectExtent l="0" t="0" r="381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047196" cy="2481755"/>
                    </a:xfrm>
                    <a:prstGeom prst="rect">
                      <a:avLst/>
                    </a:prstGeom>
                    <a:noFill/>
                    <a:ln>
                      <a:noFill/>
                    </a:ln>
                  </pic:spPr>
                </pic:pic>
              </a:graphicData>
            </a:graphic>
          </wp:inline>
        </w:drawing>
      </w:r>
    </w:p>
    <w:p w14:paraId="3288DCBE" w14:textId="6826FE51" w:rsidR="00B12EC9" w:rsidRDefault="00B12EC9" w:rsidP="005D43C3">
      <w:pPr>
        <w:pStyle w:val="Caption"/>
        <w:spacing w:line="360" w:lineRule="auto"/>
        <w:jc w:val="center"/>
      </w:pPr>
      <w:bookmarkStart w:id="105" w:name="_Ref72874110"/>
      <w:bookmarkStart w:id="106" w:name="_Toc73007882"/>
      <w:r>
        <w:t xml:space="preserve">Figure </w:t>
      </w:r>
      <w:r>
        <w:fldChar w:fldCharType="begin"/>
      </w:r>
      <w:r>
        <w:instrText xml:space="preserve"> SEQ Figure \* ARABIC </w:instrText>
      </w:r>
      <w:r>
        <w:fldChar w:fldCharType="separate"/>
      </w:r>
      <w:r w:rsidR="00100A74">
        <w:rPr>
          <w:noProof/>
        </w:rPr>
        <w:t>44</w:t>
      </w:r>
      <w:r>
        <w:fldChar w:fldCharType="end"/>
      </w:r>
      <w:bookmarkEnd w:id="105"/>
      <w:r>
        <w:t xml:space="preserve"> - Variances of the four lowest rated years; 1969, 1996, 2015, and 2016, are bolded.</w:t>
      </w:r>
      <w:bookmarkEnd w:id="106"/>
    </w:p>
    <w:p w14:paraId="701D93B4" w14:textId="762762E1" w:rsidR="00376554" w:rsidRDefault="00622A4D" w:rsidP="005D43C3">
      <w:pPr>
        <w:keepNext/>
        <w:jc w:val="center"/>
      </w:pPr>
      <w:r>
        <w:rPr>
          <w:noProof/>
        </w:rPr>
        <mc:AlternateContent>
          <mc:Choice Requires="wpi">
            <w:drawing>
              <wp:anchor distT="0" distB="0" distL="114300" distR="114300" simplePos="0" relativeHeight="251663360" behindDoc="0" locked="0" layoutInCell="1" allowOverlap="1" wp14:anchorId="60095310" wp14:editId="008D6A79">
                <wp:simplePos x="0" y="0"/>
                <wp:positionH relativeFrom="column">
                  <wp:posOffset>3360240</wp:posOffset>
                </wp:positionH>
                <wp:positionV relativeFrom="paragraph">
                  <wp:posOffset>1516655</wp:posOffset>
                </wp:positionV>
                <wp:extent cx="360" cy="360"/>
                <wp:effectExtent l="38100" t="38100" r="57150" b="57150"/>
                <wp:wrapNone/>
                <wp:docPr id="220" name="Ink 220"/>
                <wp:cNvGraphicFramePr/>
                <a:graphic xmlns:a="http://schemas.openxmlformats.org/drawingml/2006/main">
                  <a:graphicData uri="http://schemas.microsoft.com/office/word/2010/wordprocessingInk">
                    <w14:contentPart bwMode="auto" r:id="rId85">
                      <w14:nvContentPartPr>
                        <w14:cNvContentPartPr/>
                      </w14:nvContentPartPr>
                      <w14:xfrm>
                        <a:off x="0" y="0"/>
                        <a:ext cx="360" cy="360"/>
                      </w14:xfrm>
                    </w14:contentPart>
                  </a:graphicData>
                </a:graphic>
              </wp:anchor>
            </w:drawing>
          </mc:Choice>
          <mc:Fallback>
            <w:pict>
              <v:shapetype w14:anchorId="104FC90F"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220" o:spid="_x0000_s1026" type="#_x0000_t75" style="position:absolute;margin-left:263.9pt;margin-top:118.7pt;width:1.45pt;height:1.45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">
                <v:imagedata r:id="rId86" o:title=""/>
              </v:shape>
            </w:pict>
          </mc:Fallback>
        </mc:AlternateContent>
      </w:r>
      <w:r>
        <w:rPr>
          <w:noProof/>
        </w:rPr>
        <mc:AlternateContent>
          <mc:Choice Requires="wpi">
            <w:drawing>
              <wp:anchor distT="0" distB="0" distL="114300" distR="114300" simplePos="0" relativeHeight="251662336" behindDoc="0" locked="0" layoutInCell="1" allowOverlap="1" wp14:anchorId="48F99D0F" wp14:editId="20C0EF77">
                <wp:simplePos x="0" y="0"/>
                <wp:positionH relativeFrom="column">
                  <wp:posOffset>3232382</wp:posOffset>
                </wp:positionH>
                <wp:positionV relativeFrom="paragraph">
                  <wp:posOffset>191051</wp:posOffset>
                </wp:positionV>
                <wp:extent cx="433440" cy="108000"/>
                <wp:effectExtent l="57150" t="38100" r="0" b="44450"/>
                <wp:wrapNone/>
                <wp:docPr id="219" name="Ink 219"/>
                <wp:cNvGraphicFramePr/>
                <a:graphic xmlns:a="http://schemas.openxmlformats.org/drawingml/2006/main">
                  <a:graphicData uri="http://schemas.microsoft.com/office/word/2010/wordprocessingInk">
                    <w14:contentPart bwMode="auto" r:id="rId87">
                      <w14:nvContentPartPr>
                        <w14:cNvContentPartPr/>
                      </w14:nvContentPartPr>
                      <w14:xfrm>
                        <a:off x="0" y="0"/>
                        <a:ext cx="433440" cy="108000"/>
                      </w14:xfrm>
                    </w14:contentPart>
                  </a:graphicData>
                </a:graphic>
              </wp:anchor>
            </w:drawing>
          </mc:Choice>
          <mc:Fallback>
            <w:pict>
              <v:shape w14:anchorId="3ABCD6A5" id="Ink 219" o:spid="_x0000_s1026" type="#_x0000_t75" style="position:absolute;margin-left:253.8pt;margin-top:14.35pt;width:35.55pt;height:9.9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">
                <v:imagedata r:id="rId88" o:title=""/>
              </v:shape>
            </w:pict>
          </mc:Fallback>
        </mc:AlternateContent>
      </w:r>
      <w:r>
        <w:rPr>
          <w:noProof/>
        </w:rPr>
        <mc:AlternateContent>
          <mc:Choice Requires="wpi">
            <w:drawing>
              <wp:anchor distT="0" distB="0" distL="114300" distR="114300" simplePos="0" relativeHeight="251661312" behindDoc="0" locked="0" layoutInCell="1" allowOverlap="1" wp14:anchorId="55399060" wp14:editId="64EE9068">
                <wp:simplePos x="0" y="0"/>
                <wp:positionH relativeFrom="column">
                  <wp:posOffset>163022</wp:posOffset>
                </wp:positionH>
                <wp:positionV relativeFrom="paragraph">
                  <wp:posOffset>1792331</wp:posOffset>
                </wp:positionV>
                <wp:extent cx="282240" cy="192600"/>
                <wp:effectExtent l="38100" t="57150" r="22860" b="55245"/>
                <wp:wrapNone/>
                <wp:docPr id="218" name="Ink 218"/>
                <wp:cNvGraphicFramePr/>
                <a:graphic xmlns:a="http://schemas.openxmlformats.org/drawingml/2006/main">
                  <a:graphicData uri="http://schemas.microsoft.com/office/word/2010/wordprocessingInk">
                    <w14:contentPart bwMode="auto" r:id="rId89">
                      <w14:nvContentPartPr>
                        <w14:cNvContentPartPr/>
                      </w14:nvContentPartPr>
                      <w14:xfrm>
                        <a:off x="0" y="0"/>
                        <a:ext cx="282240" cy="192600"/>
                      </w14:xfrm>
                    </w14:contentPart>
                  </a:graphicData>
                </a:graphic>
              </wp:anchor>
            </w:drawing>
          </mc:Choice>
          <mc:Fallback>
            <w:pict>
              <v:shape w14:anchorId="6A0C6912" id="Ink 218" o:spid="_x0000_s1026" type="#_x0000_t75" style="position:absolute;margin-left:12.15pt;margin-top:140.45pt;width:23.6pt;height:16.55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">
                <v:imagedata r:id="rId90" o:title=""/>
              </v:shape>
            </w:pict>
          </mc:Fallback>
        </mc:AlternateContent>
      </w:r>
      <w:r>
        <w:rPr>
          <w:noProof/>
        </w:rPr>
        <mc:AlternateContent>
          <mc:Choice Requires="wpi">
            <w:drawing>
              <wp:anchor distT="0" distB="0" distL="114300" distR="114300" simplePos="0" relativeHeight="251660288" behindDoc="0" locked="0" layoutInCell="1" allowOverlap="1" wp14:anchorId="3959409F" wp14:editId="67EA4B03">
                <wp:simplePos x="0" y="0"/>
                <wp:positionH relativeFrom="column">
                  <wp:posOffset>432662</wp:posOffset>
                </wp:positionH>
                <wp:positionV relativeFrom="paragraph">
                  <wp:posOffset>1743371</wp:posOffset>
                </wp:positionV>
                <wp:extent cx="195480" cy="12240"/>
                <wp:effectExtent l="76200" t="95250" r="90805" b="140335"/>
                <wp:wrapNone/>
                <wp:docPr id="217" name="Ink 217"/>
                <wp:cNvGraphicFramePr/>
                <a:graphic xmlns:a="http://schemas.openxmlformats.org/drawingml/2006/main">
                  <a:graphicData uri="http://schemas.microsoft.com/office/word/2010/wordprocessingInk">
                    <w14:contentPart bwMode="auto" r:id="rId91">
                      <w14:nvContentPartPr>
                        <w14:cNvContentPartPr/>
                      </w14:nvContentPartPr>
                      <w14:xfrm>
                        <a:off x="0" y="0"/>
                        <a:ext cx="195480" cy="12240"/>
                      </w14:xfrm>
                    </w14:contentPart>
                  </a:graphicData>
                </a:graphic>
              </wp:anchor>
            </w:drawing>
          </mc:Choice>
          <mc:Fallback>
            <w:pict>
              <v:shape w14:anchorId="5D57A80F" id="Ink 217" o:spid="_x0000_s1026" type="#_x0000_t75" style="position:absolute;margin-left:31.2pt;margin-top:131.6pt;width:21.1pt;height:12.25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">
                <v:imagedata r:id="rId92" o:title=""/>
              </v:shape>
            </w:pict>
          </mc:Fallback>
        </mc:AlternateContent>
      </w:r>
      <w:r>
        <w:rPr>
          <w:noProof/>
        </w:rPr>
        <mc:AlternateContent>
          <mc:Choice Requires="wpi">
            <w:drawing>
              <wp:anchor distT="0" distB="0" distL="114300" distR="114300" simplePos="0" relativeHeight="251659264" behindDoc="0" locked="0" layoutInCell="1" allowOverlap="1" wp14:anchorId="08A4A161" wp14:editId="1BFE2B05">
                <wp:simplePos x="0" y="0"/>
                <wp:positionH relativeFrom="column">
                  <wp:posOffset>2796062</wp:posOffset>
                </wp:positionH>
                <wp:positionV relativeFrom="paragraph">
                  <wp:posOffset>265931</wp:posOffset>
                </wp:positionV>
                <wp:extent cx="386640" cy="21600"/>
                <wp:effectExtent l="76200" t="95250" r="90170" b="130810"/>
                <wp:wrapNone/>
                <wp:docPr id="216" name="Ink 216"/>
                <wp:cNvGraphicFramePr/>
                <a:graphic xmlns:a="http://schemas.openxmlformats.org/drawingml/2006/main">
                  <a:graphicData uri="http://schemas.microsoft.com/office/word/2010/wordprocessingInk">
                    <w14:contentPart bwMode="auto" r:id="rId93">
                      <w14:nvContentPartPr>
                        <w14:cNvContentPartPr/>
                      </w14:nvContentPartPr>
                      <w14:xfrm>
                        <a:off x="0" y="0"/>
                        <a:ext cx="386640" cy="21600"/>
                      </w14:xfrm>
                    </w14:contentPart>
                  </a:graphicData>
                </a:graphic>
              </wp:anchor>
            </w:drawing>
          </mc:Choice>
          <mc:Fallback>
            <w:pict>
              <v:shape w14:anchorId="3E86BE8C" id="Ink 216" o:spid="_x0000_s1026" type="#_x0000_t75" style="position:absolute;margin-left:217.3pt;margin-top:15.3pt;width:36.15pt;height:13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">
                <v:imagedata r:id="rId94" o:title=""/>
              </v:shape>
            </w:pict>
          </mc:Fallback>
        </mc:AlternateContent>
      </w:r>
      <w:r w:rsidR="00376554" w:rsidRPr="00376554">
        <w:rPr>
          <w:noProof/>
          <w:highlight w:val="yellow"/>
        </w:rPr>
        <w:drawing>
          <wp:inline distT="0" distB="0" distL="0" distR="0" wp14:anchorId="3564FA7E" wp14:editId="7DEA8D4F">
            <wp:extent cx="5730240" cy="2979420"/>
            <wp:effectExtent l="0" t="0" r="3810" b="0"/>
            <wp:docPr id="209" name="Picture 20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 name="Picture 209" descr="Text&#10;&#10;Description automatically generated"/>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730240" cy="2979420"/>
                    </a:xfrm>
                    <a:prstGeom prst="rect">
                      <a:avLst/>
                    </a:prstGeom>
                    <a:noFill/>
                    <a:ln>
                      <a:noFill/>
                    </a:ln>
                  </pic:spPr>
                </pic:pic>
              </a:graphicData>
            </a:graphic>
          </wp:inline>
        </w:drawing>
      </w:r>
    </w:p>
    <w:p w14:paraId="2715E86C" w14:textId="2051C3CB" w:rsidR="00376554" w:rsidRDefault="00376554" w:rsidP="005D43C3">
      <w:pPr>
        <w:pStyle w:val="Caption"/>
        <w:spacing w:line="360" w:lineRule="auto"/>
        <w:jc w:val="center"/>
      </w:pPr>
      <w:bookmarkStart w:id="107" w:name="_Ref72877628"/>
      <w:bookmarkStart w:id="108" w:name="_Toc73007883"/>
      <w:r>
        <w:t xml:space="preserve">Figure </w:t>
      </w:r>
      <w:r>
        <w:fldChar w:fldCharType="begin"/>
      </w:r>
      <w:r>
        <w:instrText xml:space="preserve"> SEQ Figure \* ARABIC </w:instrText>
      </w:r>
      <w:r>
        <w:fldChar w:fldCharType="separate"/>
      </w:r>
      <w:r w:rsidR="00100A74">
        <w:rPr>
          <w:noProof/>
        </w:rPr>
        <w:t>45</w:t>
      </w:r>
      <w:r>
        <w:fldChar w:fldCharType="end"/>
      </w:r>
      <w:bookmarkEnd w:id="107"/>
      <w:r>
        <w:t xml:space="preserve"> </w:t>
      </w:r>
      <w:r w:rsidRPr="00355A49">
        <w:t>- Song lyrics from the four lowest sentiment rating years (word cloud).</w:t>
      </w:r>
      <w:bookmarkEnd w:id="108"/>
    </w:p>
    <w:p w14:paraId="6E79340E" w14:textId="4C6A9717" w:rsidR="00E57783" w:rsidRDefault="00E57783" w:rsidP="005D43C3">
      <w:r>
        <w:t xml:space="preserve">Just a couple of years later, in 2018, </w:t>
      </w:r>
      <w:r w:rsidR="00C51A9D">
        <w:t>more</w:t>
      </w:r>
      <w:r w:rsidR="00B0319C">
        <w:t xml:space="preserve"> than </w:t>
      </w:r>
      <w:r w:rsidR="00B0319C" w:rsidRPr="00B0319C">
        <w:rPr>
          <w:i/>
          <w:iCs/>
        </w:rPr>
        <w:t>just</w:t>
      </w:r>
      <w:r w:rsidR="00C51A9D">
        <w:t xml:space="preserve"> obscenities could be found with Lil’ Dicky and Chris Brown’s, “Freaky Friday”, and Drake’s, “Nice For What”</w:t>
      </w:r>
      <w:r w:rsidR="0011022C">
        <w:t xml:space="preserve"> (</w:t>
      </w:r>
      <w:r w:rsidR="0011022C">
        <w:fldChar w:fldCharType="begin"/>
      </w:r>
      <w:r w:rsidR="0011022C">
        <w:instrText xml:space="preserve"> REF _Ref72881059 \h </w:instrText>
      </w:r>
      <w:r w:rsidR="0011022C">
        <w:fldChar w:fldCharType="separate"/>
      </w:r>
      <w:r w:rsidR="00100A74">
        <w:t xml:space="preserve">Figure </w:t>
      </w:r>
      <w:r w:rsidR="00100A74">
        <w:rPr>
          <w:noProof/>
        </w:rPr>
        <w:t>46</w:t>
      </w:r>
      <w:r w:rsidR="0011022C">
        <w:fldChar w:fldCharType="end"/>
      </w:r>
      <w:r w:rsidR="0011022C">
        <w:t>)</w:t>
      </w:r>
      <w:r w:rsidR="00C51A9D">
        <w:t>.</w:t>
      </w:r>
    </w:p>
    <w:p w14:paraId="7AA60C6C" w14:textId="35DDA9E8" w:rsidR="00B0319C" w:rsidRDefault="0011022C" w:rsidP="005D43C3">
      <w:pPr>
        <w:pStyle w:val="ListParagraph"/>
        <w:numPr>
          <w:ilvl w:val="0"/>
          <w:numId w:val="17"/>
        </w:numPr>
        <w:spacing w:line="360" w:lineRule="auto"/>
      </w:pPr>
      <w:r>
        <w:t>Obscenities:</w:t>
      </w:r>
      <w:r>
        <w:tab/>
        <w:t xml:space="preserve">    </w:t>
      </w:r>
      <w:r w:rsidR="00B0319C">
        <w:t>“</w:t>
      </w:r>
      <w:r>
        <w:t>Shit”; “Fuck”; Motherfucker”; “Motherfuckin”</w:t>
      </w:r>
    </w:p>
    <w:p w14:paraId="4919B3C3" w14:textId="64E356C0" w:rsidR="0011022C" w:rsidRDefault="0011022C" w:rsidP="005D43C3">
      <w:pPr>
        <w:pStyle w:val="ListParagraph"/>
        <w:numPr>
          <w:ilvl w:val="0"/>
          <w:numId w:val="17"/>
        </w:numPr>
        <w:spacing w:line="360" w:lineRule="auto"/>
      </w:pPr>
      <w:r>
        <w:t>Misogyny / sex:  “Ass”; Hoes”; “Pussy”; “Ho”; “Vagina”; “Dick”; “Balls”; “Bitch”</w:t>
      </w:r>
    </w:p>
    <w:p w14:paraId="57E51E5B" w14:textId="164F08FE" w:rsidR="0011022C" w:rsidRDefault="0011022C" w:rsidP="005D43C3">
      <w:pPr>
        <w:pStyle w:val="ListParagraph"/>
        <w:numPr>
          <w:ilvl w:val="0"/>
          <w:numId w:val="17"/>
        </w:numPr>
        <w:spacing w:line="360" w:lineRule="auto"/>
      </w:pPr>
      <w:r>
        <w:t>Racism:</w:t>
      </w:r>
      <w:r>
        <w:tab/>
        <w:t xml:space="preserve">    “Niggas”; “Nigga”</w:t>
      </w:r>
      <w:r>
        <w:tab/>
      </w:r>
    </w:p>
    <w:p w14:paraId="7118C226" w14:textId="7518E0C2" w:rsidR="00CD6648" w:rsidRDefault="00CD6648" w:rsidP="005D43C3">
      <w:r>
        <w:t xml:space="preserve">Amazingly, to me at least, these were not even the lowest polarity rated songs of that year as Clean Bandit’s, “Solo”, received a -0.12 value with no offensive words of which I could </w:t>
      </w:r>
      <w:r>
        <w:lastRenderedPageBreak/>
        <w:t xml:space="preserve">detect </w:t>
      </w:r>
      <w:r w:rsidR="005C24BD">
        <w:t>(</w:t>
      </w:r>
      <w:r w:rsidR="005C24BD">
        <w:fldChar w:fldCharType="begin"/>
      </w:r>
      <w:r w:rsidR="005C24BD">
        <w:instrText xml:space="preserve"> REF _Ref72882099 \h </w:instrText>
      </w:r>
      <w:r w:rsidR="005C24BD">
        <w:fldChar w:fldCharType="separate"/>
      </w:r>
      <w:r w:rsidR="00100A74">
        <w:t xml:space="preserve">Figure </w:t>
      </w:r>
      <w:r w:rsidR="00100A74">
        <w:rPr>
          <w:noProof/>
        </w:rPr>
        <w:t>47</w:t>
      </w:r>
      <w:r w:rsidR="005C24BD">
        <w:fldChar w:fldCharType="end"/>
      </w:r>
      <w:r w:rsidR="005C24BD">
        <w:t xml:space="preserve">).  This is, maybe, where subjectivity needs to be applied though; </w:t>
      </w:r>
      <w:r w:rsidR="00C27515">
        <w:t>I will</w:t>
      </w:r>
      <w:r w:rsidR="005C24BD">
        <w:t xml:space="preserve"> discuss that further on in the paper. </w:t>
      </w:r>
    </w:p>
    <w:p w14:paraId="3092A978" w14:textId="057C27A1" w:rsidR="00176582" w:rsidRPr="00C51A9D" w:rsidRDefault="00C22C7B" w:rsidP="005D43C3">
      <w:pPr>
        <w:keepNext/>
        <w:jc w:val="center"/>
      </w:pPr>
      <w:r>
        <w:rPr>
          <w:noProof/>
        </w:rPr>
        <mc:AlternateContent>
          <mc:Choice Requires="wpi">
            <w:drawing>
              <wp:anchor distT="0" distB="0" distL="114300" distR="114300" simplePos="0" relativeHeight="251679744" behindDoc="0" locked="0" layoutInCell="1" allowOverlap="1" wp14:anchorId="116DDBA3" wp14:editId="5F30210F">
                <wp:simplePos x="0" y="0"/>
                <wp:positionH relativeFrom="column">
                  <wp:posOffset>4819035</wp:posOffset>
                </wp:positionH>
                <wp:positionV relativeFrom="paragraph">
                  <wp:posOffset>1023589</wp:posOffset>
                </wp:positionV>
                <wp:extent cx="87840" cy="38160"/>
                <wp:effectExtent l="57150" t="76200" r="64770" b="95250"/>
                <wp:wrapNone/>
                <wp:docPr id="242" name="Ink 242"/>
                <wp:cNvGraphicFramePr/>
                <a:graphic xmlns:a="http://schemas.openxmlformats.org/drawingml/2006/main">
                  <a:graphicData uri="http://schemas.microsoft.com/office/word/2010/wordprocessingInk">
                    <w14:contentPart bwMode="auto" r:id="rId96">
                      <w14:nvContentPartPr>
                        <w14:cNvContentPartPr/>
                      </w14:nvContentPartPr>
                      <w14:xfrm>
                        <a:off x="0" y="0"/>
                        <a:ext cx="87840" cy="38160"/>
                      </w14:xfrm>
                    </w14:contentPart>
                  </a:graphicData>
                </a:graphic>
              </wp:anchor>
            </w:drawing>
          </mc:Choice>
          <mc:Fallback>
            <w:pict>
              <v:shape w14:anchorId="56CAE323" id="Ink 242" o:spid="_x0000_s1026" type="#_x0000_t75" style="position:absolute;margin-left:378.05pt;margin-top:77.75pt;width:9.7pt;height:8.65pt;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">
                <v:imagedata r:id="rId97" o:title=""/>
              </v:shape>
            </w:pict>
          </mc:Fallback>
        </mc:AlternateContent>
      </w:r>
      <w:r>
        <w:rPr>
          <w:noProof/>
        </w:rPr>
        <mc:AlternateContent>
          <mc:Choice Requires="wpi">
            <w:drawing>
              <wp:anchor distT="0" distB="0" distL="114300" distR="114300" simplePos="0" relativeHeight="251678720" behindDoc="0" locked="0" layoutInCell="1" allowOverlap="1" wp14:anchorId="15CF9726" wp14:editId="5315CD3A">
                <wp:simplePos x="0" y="0"/>
                <wp:positionH relativeFrom="column">
                  <wp:posOffset>3170595</wp:posOffset>
                </wp:positionH>
                <wp:positionV relativeFrom="paragraph">
                  <wp:posOffset>1469629</wp:posOffset>
                </wp:positionV>
                <wp:extent cx="350280" cy="83520"/>
                <wp:effectExtent l="57150" t="76200" r="69215" b="88265"/>
                <wp:wrapNone/>
                <wp:docPr id="241" name="Ink 241"/>
                <wp:cNvGraphicFramePr/>
                <a:graphic xmlns:a="http://schemas.openxmlformats.org/drawingml/2006/main">
                  <a:graphicData uri="http://schemas.microsoft.com/office/word/2010/wordprocessingInk">
                    <w14:contentPart bwMode="auto" r:id="rId98">
                      <w14:nvContentPartPr>
                        <w14:cNvContentPartPr/>
                      </w14:nvContentPartPr>
                      <w14:xfrm>
                        <a:off x="0" y="0"/>
                        <a:ext cx="350280" cy="83520"/>
                      </w14:xfrm>
                    </w14:contentPart>
                  </a:graphicData>
                </a:graphic>
              </wp:anchor>
            </w:drawing>
          </mc:Choice>
          <mc:Fallback>
            <w:pict>
              <v:shape w14:anchorId="3056946D" id="Ink 241" o:spid="_x0000_s1026" type="#_x0000_t75" style="position:absolute;margin-left:248.25pt;margin-top:112.85pt;width:30.45pt;height:12.25pt;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">
                <v:imagedata r:id="rId99" o:title=""/>
              </v:shape>
            </w:pict>
          </mc:Fallback>
        </mc:AlternateContent>
      </w:r>
      <w:r>
        <w:rPr>
          <w:noProof/>
        </w:rPr>
        <mc:AlternateContent>
          <mc:Choice Requires="wpi">
            <w:drawing>
              <wp:anchor distT="0" distB="0" distL="114300" distR="114300" simplePos="0" relativeHeight="251677696" behindDoc="0" locked="0" layoutInCell="1" allowOverlap="1" wp14:anchorId="222D03B1" wp14:editId="4ED2E58D">
                <wp:simplePos x="0" y="0"/>
                <wp:positionH relativeFrom="column">
                  <wp:posOffset>2683515</wp:posOffset>
                </wp:positionH>
                <wp:positionV relativeFrom="paragraph">
                  <wp:posOffset>1361269</wp:posOffset>
                </wp:positionV>
                <wp:extent cx="223200" cy="16560"/>
                <wp:effectExtent l="57150" t="57150" r="62865" b="97790"/>
                <wp:wrapNone/>
                <wp:docPr id="240" name="Ink 240"/>
                <wp:cNvGraphicFramePr/>
                <a:graphic xmlns:a="http://schemas.openxmlformats.org/drawingml/2006/main">
                  <a:graphicData uri="http://schemas.microsoft.com/office/word/2010/wordprocessingInk">
                    <w14:contentPart bwMode="auto" r:id="rId100">
                      <w14:nvContentPartPr>
                        <w14:cNvContentPartPr/>
                      </w14:nvContentPartPr>
                      <w14:xfrm>
                        <a:off x="0" y="0"/>
                        <a:ext cx="223200" cy="16560"/>
                      </w14:xfrm>
                    </w14:contentPart>
                  </a:graphicData>
                </a:graphic>
              </wp:anchor>
            </w:drawing>
          </mc:Choice>
          <mc:Fallback>
            <w:pict>
              <v:shape w14:anchorId="31F79652" id="Ink 240" o:spid="_x0000_s1026" type="#_x0000_t75" style="position:absolute;margin-left:209.9pt;margin-top:104.35pt;width:20.4pt;height:6.95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">
                <v:imagedata r:id="rId101" o:title=""/>
              </v:shape>
            </w:pict>
          </mc:Fallback>
        </mc:AlternateContent>
      </w:r>
      <w:r>
        <w:rPr>
          <w:noProof/>
        </w:rPr>
        <mc:AlternateContent>
          <mc:Choice Requires="wpi">
            <w:drawing>
              <wp:anchor distT="0" distB="0" distL="114300" distR="114300" simplePos="0" relativeHeight="251676672" behindDoc="0" locked="0" layoutInCell="1" allowOverlap="1" wp14:anchorId="697B9BD7" wp14:editId="4499AC5D">
                <wp:simplePos x="0" y="0"/>
                <wp:positionH relativeFrom="column">
                  <wp:posOffset>4726875</wp:posOffset>
                </wp:positionH>
                <wp:positionV relativeFrom="paragraph">
                  <wp:posOffset>510229</wp:posOffset>
                </wp:positionV>
                <wp:extent cx="27360" cy="360"/>
                <wp:effectExtent l="57150" t="76200" r="67945" b="95250"/>
                <wp:wrapNone/>
                <wp:docPr id="239" name="Ink 239"/>
                <wp:cNvGraphicFramePr/>
                <a:graphic xmlns:a="http://schemas.openxmlformats.org/drawingml/2006/main">
                  <a:graphicData uri="http://schemas.microsoft.com/office/word/2010/wordprocessingInk">
                    <w14:contentPart bwMode="auto" r:id="rId102">
                      <w14:nvContentPartPr>
                        <w14:cNvContentPartPr/>
                      </w14:nvContentPartPr>
                      <w14:xfrm>
                        <a:off x="0" y="0"/>
                        <a:ext cx="27360" cy="360"/>
                      </w14:xfrm>
                    </w14:contentPart>
                  </a:graphicData>
                </a:graphic>
              </wp:anchor>
            </w:drawing>
          </mc:Choice>
          <mc:Fallback>
            <w:pict>
              <v:shape w14:anchorId="206C8A9A" id="Ink 239" o:spid="_x0000_s1026" type="#_x0000_t75" style="position:absolute;margin-left:370.8pt;margin-top:37.4pt;width:4.95pt;height:5.7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">
                <v:imagedata r:id="rId103" o:title=""/>
              </v:shape>
            </w:pict>
          </mc:Fallback>
        </mc:AlternateContent>
      </w:r>
      <w:r>
        <w:rPr>
          <w:noProof/>
        </w:rPr>
        <mc:AlternateContent>
          <mc:Choice Requires="wpi">
            <w:drawing>
              <wp:anchor distT="0" distB="0" distL="114300" distR="114300" simplePos="0" relativeHeight="251675648" behindDoc="0" locked="0" layoutInCell="1" allowOverlap="1" wp14:anchorId="2A38CA23" wp14:editId="45A116C0">
                <wp:simplePos x="0" y="0"/>
                <wp:positionH relativeFrom="column">
                  <wp:posOffset>4591515</wp:posOffset>
                </wp:positionH>
                <wp:positionV relativeFrom="paragraph">
                  <wp:posOffset>473509</wp:posOffset>
                </wp:positionV>
                <wp:extent cx="268200" cy="25200"/>
                <wp:effectExtent l="57150" t="76200" r="74930" b="89535"/>
                <wp:wrapNone/>
                <wp:docPr id="238" name="Ink 238"/>
                <wp:cNvGraphicFramePr/>
                <a:graphic xmlns:a="http://schemas.openxmlformats.org/drawingml/2006/main">
                  <a:graphicData uri="http://schemas.microsoft.com/office/word/2010/wordprocessingInk">
                    <w14:contentPart bwMode="auto" r:id="rId104">
                      <w14:nvContentPartPr>
                        <w14:cNvContentPartPr/>
                      </w14:nvContentPartPr>
                      <w14:xfrm>
                        <a:off x="0" y="0"/>
                        <a:ext cx="268200" cy="25200"/>
                      </w14:xfrm>
                    </w14:contentPart>
                  </a:graphicData>
                </a:graphic>
              </wp:anchor>
            </w:drawing>
          </mc:Choice>
          <mc:Fallback>
            <w:pict>
              <v:shape w14:anchorId="1E5721F3" id="Ink 238" o:spid="_x0000_s1026" type="#_x0000_t75" style="position:absolute;margin-left:360.15pt;margin-top:34.5pt;width:23.9pt;height:7.7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">
                <v:imagedata r:id="rId105" o:title=""/>
              </v:shape>
            </w:pict>
          </mc:Fallback>
        </mc:AlternateContent>
      </w:r>
      <w:r>
        <w:rPr>
          <w:noProof/>
        </w:rPr>
        <mc:AlternateContent>
          <mc:Choice Requires="wpi">
            <w:drawing>
              <wp:anchor distT="0" distB="0" distL="114300" distR="114300" simplePos="0" relativeHeight="251674624" behindDoc="0" locked="0" layoutInCell="1" allowOverlap="1" wp14:anchorId="00FD1B65" wp14:editId="7DBC7623">
                <wp:simplePos x="0" y="0"/>
                <wp:positionH relativeFrom="column">
                  <wp:posOffset>4591515</wp:posOffset>
                </wp:positionH>
                <wp:positionV relativeFrom="paragraph">
                  <wp:posOffset>466669</wp:posOffset>
                </wp:positionV>
                <wp:extent cx="251640" cy="31320"/>
                <wp:effectExtent l="57150" t="76200" r="72390" b="83185"/>
                <wp:wrapNone/>
                <wp:docPr id="237" name="Ink 237"/>
                <wp:cNvGraphicFramePr/>
                <a:graphic xmlns:a="http://schemas.openxmlformats.org/drawingml/2006/main">
                  <a:graphicData uri="http://schemas.microsoft.com/office/word/2010/wordprocessingInk">
                    <w14:contentPart bwMode="auto" r:id="rId106">
                      <w14:nvContentPartPr>
                        <w14:cNvContentPartPr/>
                      </w14:nvContentPartPr>
                      <w14:xfrm>
                        <a:off x="0" y="0"/>
                        <a:ext cx="251640" cy="31320"/>
                      </w14:xfrm>
                    </w14:contentPart>
                  </a:graphicData>
                </a:graphic>
              </wp:anchor>
            </w:drawing>
          </mc:Choice>
          <mc:Fallback>
            <w:pict>
              <v:shape w14:anchorId="414C208D" id="Ink 237" o:spid="_x0000_s1026" type="#_x0000_t75" style="position:absolute;margin-left:360.15pt;margin-top:33.95pt;width:22.6pt;height:8.1pt;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">
                <v:imagedata r:id="rId107" o:title=""/>
              </v:shape>
            </w:pict>
          </mc:Fallback>
        </mc:AlternateContent>
      </w:r>
      <w:r>
        <w:rPr>
          <w:noProof/>
        </w:rPr>
        <mc:AlternateContent>
          <mc:Choice Requires="wpi">
            <w:drawing>
              <wp:anchor distT="0" distB="0" distL="114300" distR="114300" simplePos="0" relativeHeight="251673600" behindDoc="0" locked="0" layoutInCell="1" allowOverlap="1" wp14:anchorId="2763AE78" wp14:editId="311F1FB8">
                <wp:simplePos x="0" y="0"/>
                <wp:positionH relativeFrom="column">
                  <wp:posOffset>4487475</wp:posOffset>
                </wp:positionH>
                <wp:positionV relativeFrom="paragraph">
                  <wp:posOffset>549829</wp:posOffset>
                </wp:positionV>
                <wp:extent cx="615960" cy="207360"/>
                <wp:effectExtent l="57150" t="57150" r="31750" b="97790"/>
                <wp:wrapNone/>
                <wp:docPr id="236" name="Ink 236"/>
                <wp:cNvGraphicFramePr/>
                <a:graphic xmlns:a="http://schemas.openxmlformats.org/drawingml/2006/main">
                  <a:graphicData uri="http://schemas.microsoft.com/office/word/2010/wordprocessingInk">
                    <w14:contentPart bwMode="auto" r:id="rId108">
                      <w14:nvContentPartPr>
                        <w14:cNvContentPartPr/>
                      </w14:nvContentPartPr>
                      <w14:xfrm>
                        <a:off x="0" y="0"/>
                        <a:ext cx="615960" cy="207360"/>
                      </w14:xfrm>
                    </w14:contentPart>
                  </a:graphicData>
                </a:graphic>
              </wp:anchor>
            </w:drawing>
          </mc:Choice>
          <mc:Fallback>
            <w:pict>
              <v:shape w14:anchorId="3EA9B8A1" id="Ink 236" o:spid="_x0000_s1026" type="#_x0000_t75" style="position:absolute;margin-left:351.95pt;margin-top:40.5pt;width:51.3pt;height:22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">
                <v:imagedata r:id="rId109" o:title=""/>
              </v:shape>
            </w:pict>
          </mc:Fallback>
        </mc:AlternateContent>
      </w:r>
      <w:r>
        <w:rPr>
          <w:noProof/>
        </w:rPr>
        <mc:AlternateContent>
          <mc:Choice Requires="wpi">
            <w:drawing>
              <wp:anchor distT="0" distB="0" distL="114300" distR="114300" simplePos="0" relativeHeight="251672576" behindDoc="0" locked="0" layoutInCell="1" allowOverlap="1" wp14:anchorId="65B56A68" wp14:editId="3A632917">
                <wp:simplePos x="0" y="0"/>
                <wp:positionH relativeFrom="column">
                  <wp:posOffset>4671435</wp:posOffset>
                </wp:positionH>
                <wp:positionV relativeFrom="paragraph">
                  <wp:posOffset>1602829</wp:posOffset>
                </wp:positionV>
                <wp:extent cx="376560" cy="51840"/>
                <wp:effectExtent l="57150" t="57150" r="61595" b="100965"/>
                <wp:wrapNone/>
                <wp:docPr id="235" name="Ink 235"/>
                <wp:cNvGraphicFramePr/>
                <a:graphic xmlns:a="http://schemas.openxmlformats.org/drawingml/2006/main">
                  <a:graphicData uri="http://schemas.microsoft.com/office/word/2010/wordprocessingInk">
                    <w14:contentPart bwMode="auto" r:id="rId110">
                      <w14:nvContentPartPr>
                        <w14:cNvContentPartPr/>
                      </w14:nvContentPartPr>
                      <w14:xfrm>
                        <a:off x="0" y="0"/>
                        <a:ext cx="376560" cy="51840"/>
                      </w14:xfrm>
                    </w14:contentPart>
                  </a:graphicData>
                </a:graphic>
              </wp:anchor>
            </w:drawing>
          </mc:Choice>
          <mc:Fallback>
            <w:pict>
              <v:shape w14:anchorId="54D2D840" id="Ink 235" o:spid="_x0000_s1026" type="#_x0000_t75" style="position:absolute;margin-left:366.45pt;margin-top:123.4pt;width:32.45pt;height:9.75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">
                <v:imagedata r:id="rId111" o:title=""/>
              </v:shape>
            </w:pict>
          </mc:Fallback>
        </mc:AlternateContent>
      </w:r>
      <w:r>
        <w:rPr>
          <w:noProof/>
        </w:rPr>
        <mc:AlternateContent>
          <mc:Choice Requires="wpi">
            <w:drawing>
              <wp:anchor distT="0" distB="0" distL="114300" distR="114300" simplePos="0" relativeHeight="251671552" behindDoc="0" locked="0" layoutInCell="1" allowOverlap="1" wp14:anchorId="7EC85FDB" wp14:editId="23D86613">
                <wp:simplePos x="0" y="0"/>
                <wp:positionH relativeFrom="column">
                  <wp:posOffset>1866675</wp:posOffset>
                </wp:positionH>
                <wp:positionV relativeFrom="paragraph">
                  <wp:posOffset>2018629</wp:posOffset>
                </wp:positionV>
                <wp:extent cx="874080" cy="199440"/>
                <wp:effectExtent l="57150" t="76200" r="21590" b="86360"/>
                <wp:wrapNone/>
                <wp:docPr id="234" name="Ink 234"/>
                <wp:cNvGraphicFramePr/>
                <a:graphic xmlns:a="http://schemas.openxmlformats.org/drawingml/2006/main">
                  <a:graphicData uri="http://schemas.microsoft.com/office/word/2010/wordprocessingInk">
                    <w14:contentPart bwMode="auto" r:id="rId112">
                      <w14:nvContentPartPr>
                        <w14:cNvContentPartPr/>
                      </w14:nvContentPartPr>
                      <w14:xfrm>
                        <a:off x="0" y="0"/>
                        <a:ext cx="874080" cy="199440"/>
                      </w14:xfrm>
                    </w14:contentPart>
                  </a:graphicData>
                </a:graphic>
              </wp:anchor>
            </w:drawing>
          </mc:Choice>
          <mc:Fallback>
            <w:pict>
              <v:shape w14:anchorId="4C27C600" id="Ink 234" o:spid="_x0000_s1026" type="#_x0000_t75" style="position:absolute;margin-left:145.6pt;margin-top:156.1pt;width:71.7pt;height:21.35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">
                <v:imagedata r:id="rId113" o:title=""/>
              </v:shape>
            </w:pict>
          </mc:Fallback>
        </mc:AlternateContent>
      </w:r>
      <w:r>
        <w:rPr>
          <w:noProof/>
        </w:rPr>
        <mc:AlternateContent>
          <mc:Choice Requires="wpi">
            <w:drawing>
              <wp:anchor distT="0" distB="0" distL="114300" distR="114300" simplePos="0" relativeHeight="251670528" behindDoc="0" locked="0" layoutInCell="1" allowOverlap="1" wp14:anchorId="1789E991" wp14:editId="7260EEEB">
                <wp:simplePos x="0" y="0"/>
                <wp:positionH relativeFrom="column">
                  <wp:posOffset>1939755</wp:posOffset>
                </wp:positionH>
                <wp:positionV relativeFrom="paragraph">
                  <wp:posOffset>1839709</wp:posOffset>
                </wp:positionV>
                <wp:extent cx="415080" cy="101160"/>
                <wp:effectExtent l="57150" t="76200" r="42545" b="89535"/>
                <wp:wrapNone/>
                <wp:docPr id="233" name="Ink 233"/>
                <wp:cNvGraphicFramePr/>
                <a:graphic xmlns:a="http://schemas.openxmlformats.org/drawingml/2006/main">
                  <a:graphicData uri="http://schemas.microsoft.com/office/word/2010/wordprocessingInk">
                    <w14:contentPart bwMode="auto" r:id="rId114">
                      <w14:nvContentPartPr>
                        <w14:cNvContentPartPr/>
                      </w14:nvContentPartPr>
                      <w14:xfrm>
                        <a:off x="0" y="0"/>
                        <a:ext cx="415080" cy="101160"/>
                      </w14:xfrm>
                    </w14:contentPart>
                  </a:graphicData>
                </a:graphic>
              </wp:anchor>
            </w:drawing>
          </mc:Choice>
          <mc:Fallback>
            <w:pict>
              <v:shape w14:anchorId="1555C2AE" id="Ink 233" o:spid="_x0000_s1026" type="#_x0000_t75" style="position:absolute;margin-left:151.35pt;margin-top:142pt;width:35.55pt;height:13.6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">
                <v:imagedata r:id="rId115" o:title=""/>
              </v:shape>
            </w:pict>
          </mc:Fallback>
        </mc:AlternateContent>
      </w:r>
      <w:r w:rsidR="00C51A9D">
        <w:rPr>
          <w:noProof/>
        </w:rPr>
        <mc:AlternateContent>
          <mc:Choice Requires="wpi">
            <w:drawing>
              <wp:anchor distT="0" distB="0" distL="114300" distR="114300" simplePos="0" relativeHeight="251669504" behindDoc="0" locked="0" layoutInCell="1" allowOverlap="1" wp14:anchorId="1316E96E" wp14:editId="26CEC426">
                <wp:simplePos x="0" y="0"/>
                <wp:positionH relativeFrom="column">
                  <wp:posOffset>328395</wp:posOffset>
                </wp:positionH>
                <wp:positionV relativeFrom="paragraph">
                  <wp:posOffset>2105389</wp:posOffset>
                </wp:positionV>
                <wp:extent cx="105120" cy="28440"/>
                <wp:effectExtent l="57150" t="76200" r="66675" b="86360"/>
                <wp:wrapNone/>
                <wp:docPr id="232" name="Ink 232"/>
                <wp:cNvGraphicFramePr/>
                <a:graphic xmlns:a="http://schemas.openxmlformats.org/drawingml/2006/main">
                  <a:graphicData uri="http://schemas.microsoft.com/office/word/2010/wordprocessingInk">
                    <w14:contentPart bwMode="auto" r:id="rId116">
                      <w14:nvContentPartPr>
                        <w14:cNvContentPartPr/>
                      </w14:nvContentPartPr>
                      <w14:xfrm>
                        <a:off x="0" y="0"/>
                        <a:ext cx="105120" cy="28440"/>
                      </w14:xfrm>
                    </w14:contentPart>
                  </a:graphicData>
                </a:graphic>
              </wp:anchor>
            </w:drawing>
          </mc:Choice>
          <mc:Fallback>
            <w:pict>
              <v:shape w14:anchorId="06E22134" id="Ink 232" o:spid="_x0000_s1026" type="#_x0000_t75" style="position:absolute;margin-left:24.45pt;margin-top:163pt;width:11.15pt;height:7.95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">
                <v:imagedata r:id="rId117" o:title=""/>
              </v:shape>
            </w:pict>
          </mc:Fallback>
        </mc:AlternateContent>
      </w:r>
      <w:r w:rsidR="00C51A9D">
        <w:rPr>
          <w:noProof/>
        </w:rPr>
        <mc:AlternateContent>
          <mc:Choice Requires="wpi">
            <w:drawing>
              <wp:anchor distT="0" distB="0" distL="114300" distR="114300" simplePos="0" relativeHeight="251668480" behindDoc="0" locked="0" layoutInCell="1" allowOverlap="1" wp14:anchorId="1670E514" wp14:editId="05E352FB">
                <wp:simplePos x="0" y="0"/>
                <wp:positionH relativeFrom="column">
                  <wp:posOffset>328395</wp:posOffset>
                </wp:positionH>
                <wp:positionV relativeFrom="paragraph">
                  <wp:posOffset>2089909</wp:posOffset>
                </wp:positionV>
                <wp:extent cx="651240" cy="25560"/>
                <wp:effectExtent l="57150" t="76200" r="15875" b="88900"/>
                <wp:wrapNone/>
                <wp:docPr id="231" name="Ink 231"/>
                <wp:cNvGraphicFramePr/>
                <a:graphic xmlns:a="http://schemas.openxmlformats.org/drawingml/2006/main">
                  <a:graphicData uri="http://schemas.microsoft.com/office/word/2010/wordprocessingInk">
                    <w14:contentPart bwMode="auto" r:id="rId118">
                      <w14:nvContentPartPr>
                        <w14:cNvContentPartPr/>
                      </w14:nvContentPartPr>
                      <w14:xfrm>
                        <a:off x="0" y="0"/>
                        <a:ext cx="651240" cy="25560"/>
                      </w14:xfrm>
                    </w14:contentPart>
                  </a:graphicData>
                </a:graphic>
              </wp:anchor>
            </w:drawing>
          </mc:Choice>
          <mc:Fallback>
            <w:pict>
              <v:shape w14:anchorId="3210C9DF" id="Ink 231" o:spid="_x0000_s1026" type="#_x0000_t75" style="position:absolute;margin-left:24.45pt;margin-top:161.7pt;width:54.15pt;height:7.65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">
                <v:imagedata r:id="rId119" o:title=""/>
              </v:shape>
            </w:pict>
          </mc:Fallback>
        </mc:AlternateContent>
      </w:r>
      <w:r w:rsidR="00C51A9D">
        <w:rPr>
          <w:noProof/>
        </w:rPr>
        <mc:AlternateContent>
          <mc:Choice Requires="wpi">
            <w:drawing>
              <wp:anchor distT="0" distB="0" distL="114300" distR="114300" simplePos="0" relativeHeight="251667456" behindDoc="0" locked="0" layoutInCell="1" allowOverlap="1" wp14:anchorId="63EDFB38" wp14:editId="62265992">
                <wp:simplePos x="0" y="0"/>
                <wp:positionH relativeFrom="column">
                  <wp:posOffset>1255035</wp:posOffset>
                </wp:positionH>
                <wp:positionV relativeFrom="paragraph">
                  <wp:posOffset>747469</wp:posOffset>
                </wp:positionV>
                <wp:extent cx="249840" cy="29880"/>
                <wp:effectExtent l="38100" t="76200" r="74295" b="84455"/>
                <wp:wrapNone/>
                <wp:docPr id="230" name="Ink 230"/>
                <wp:cNvGraphicFramePr/>
                <a:graphic xmlns:a="http://schemas.openxmlformats.org/drawingml/2006/main">
                  <a:graphicData uri="http://schemas.microsoft.com/office/word/2010/wordprocessingInk">
                    <w14:contentPart bwMode="auto" r:id="rId120">
                      <w14:nvContentPartPr>
                        <w14:cNvContentPartPr/>
                      </w14:nvContentPartPr>
                      <w14:xfrm>
                        <a:off x="0" y="0"/>
                        <a:ext cx="249840" cy="29880"/>
                      </w14:xfrm>
                    </w14:contentPart>
                  </a:graphicData>
                </a:graphic>
              </wp:anchor>
            </w:drawing>
          </mc:Choice>
          <mc:Fallback>
            <w:pict>
              <v:shape w14:anchorId="0DAA03AA" id="Ink 230" o:spid="_x0000_s1026" type="#_x0000_t75" style="position:absolute;margin-left:97.4pt;margin-top:56.05pt;width:22.5pt;height:8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">
                <v:imagedata r:id="rId121" o:title=""/>
              </v:shape>
            </w:pict>
          </mc:Fallback>
        </mc:AlternateContent>
      </w:r>
      <w:r w:rsidR="00C51A9D">
        <w:rPr>
          <w:noProof/>
        </w:rPr>
        <mc:AlternateContent>
          <mc:Choice Requires="wpi">
            <w:drawing>
              <wp:anchor distT="0" distB="0" distL="114300" distR="114300" simplePos="0" relativeHeight="251666432" behindDoc="0" locked="0" layoutInCell="1" allowOverlap="1" wp14:anchorId="778DEE6C" wp14:editId="26101CA1">
                <wp:simplePos x="0" y="0"/>
                <wp:positionH relativeFrom="column">
                  <wp:posOffset>289155</wp:posOffset>
                </wp:positionH>
                <wp:positionV relativeFrom="paragraph">
                  <wp:posOffset>968149</wp:posOffset>
                </wp:positionV>
                <wp:extent cx="332640" cy="27000"/>
                <wp:effectExtent l="38100" t="76200" r="67945" b="87630"/>
                <wp:wrapNone/>
                <wp:docPr id="229" name="Ink 229"/>
                <wp:cNvGraphicFramePr/>
                <a:graphic xmlns:a="http://schemas.openxmlformats.org/drawingml/2006/main">
                  <a:graphicData uri="http://schemas.microsoft.com/office/word/2010/wordprocessingInk">
                    <w14:contentPart bwMode="auto" r:id="rId122">
                      <w14:nvContentPartPr>
                        <w14:cNvContentPartPr/>
                      </w14:nvContentPartPr>
                      <w14:xfrm>
                        <a:off x="0" y="0"/>
                        <a:ext cx="332640" cy="27000"/>
                      </w14:xfrm>
                    </w14:contentPart>
                  </a:graphicData>
                </a:graphic>
              </wp:anchor>
            </w:drawing>
          </mc:Choice>
          <mc:Fallback>
            <w:pict>
              <v:shape w14:anchorId="1C10F701" id="Ink 229" o:spid="_x0000_s1026" type="#_x0000_t75" style="position:absolute;margin-left:21.35pt;margin-top:73.4pt;width:29.05pt;height:7.8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">
                <v:imagedata r:id="rId123" o:title=""/>
              </v:shape>
            </w:pict>
          </mc:Fallback>
        </mc:AlternateContent>
      </w:r>
      <w:r w:rsidR="00C51A9D">
        <w:rPr>
          <w:noProof/>
        </w:rPr>
        <mc:AlternateContent>
          <mc:Choice Requires="wpi">
            <w:drawing>
              <wp:anchor distT="0" distB="0" distL="114300" distR="114300" simplePos="0" relativeHeight="251665408" behindDoc="0" locked="0" layoutInCell="1" allowOverlap="1" wp14:anchorId="1CAAD697" wp14:editId="2331538B">
                <wp:simplePos x="0" y="0"/>
                <wp:positionH relativeFrom="column">
                  <wp:posOffset>878475</wp:posOffset>
                </wp:positionH>
                <wp:positionV relativeFrom="paragraph">
                  <wp:posOffset>434269</wp:posOffset>
                </wp:positionV>
                <wp:extent cx="142560" cy="17280"/>
                <wp:effectExtent l="76200" t="95250" r="86360" b="135255"/>
                <wp:wrapNone/>
                <wp:docPr id="228" name="Ink 228"/>
                <wp:cNvGraphicFramePr/>
                <a:graphic xmlns:a="http://schemas.openxmlformats.org/drawingml/2006/main">
                  <a:graphicData uri="http://schemas.microsoft.com/office/word/2010/wordprocessingInk">
                    <w14:contentPart bwMode="auto" r:id="rId124">
                      <w14:nvContentPartPr>
                        <w14:cNvContentPartPr/>
                      </w14:nvContentPartPr>
                      <w14:xfrm>
                        <a:off x="0" y="0"/>
                        <a:ext cx="142560" cy="17280"/>
                      </w14:xfrm>
                    </w14:contentPart>
                  </a:graphicData>
                </a:graphic>
              </wp:anchor>
            </w:drawing>
          </mc:Choice>
          <mc:Fallback>
            <w:pict>
              <v:shape w14:anchorId="545F7619" id="Ink 228" o:spid="_x0000_s1026" type="#_x0000_t75" style="position:absolute;margin-left:66.35pt;margin-top:28.55pt;width:16.9pt;height:12.65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">
                <v:imagedata r:id="rId125" o:title=""/>
              </v:shape>
            </w:pict>
          </mc:Fallback>
        </mc:AlternateContent>
      </w:r>
      <w:r w:rsidR="00C51A9D">
        <w:rPr>
          <w:noProof/>
        </w:rPr>
        <mc:AlternateContent>
          <mc:Choice Requires="wpi">
            <w:drawing>
              <wp:anchor distT="0" distB="0" distL="114300" distR="114300" simplePos="0" relativeHeight="251664384" behindDoc="0" locked="0" layoutInCell="1" allowOverlap="1" wp14:anchorId="3F990B63" wp14:editId="55B424B3">
                <wp:simplePos x="0" y="0"/>
                <wp:positionH relativeFrom="column">
                  <wp:posOffset>1278435</wp:posOffset>
                </wp:positionH>
                <wp:positionV relativeFrom="paragraph">
                  <wp:posOffset>240949</wp:posOffset>
                </wp:positionV>
                <wp:extent cx="476640" cy="76680"/>
                <wp:effectExtent l="57150" t="114300" r="95250" b="133350"/>
                <wp:wrapNone/>
                <wp:docPr id="225" name="Ink 225"/>
                <wp:cNvGraphicFramePr/>
                <a:graphic xmlns:a="http://schemas.openxmlformats.org/drawingml/2006/main">
                  <a:graphicData uri="http://schemas.microsoft.com/office/word/2010/wordprocessingInk">
                    <w14:contentPart bwMode="auto" r:id="rId126">
                      <w14:nvContentPartPr>
                        <w14:cNvContentPartPr/>
                      </w14:nvContentPartPr>
                      <w14:xfrm>
                        <a:off x="0" y="0"/>
                        <a:ext cx="476640" cy="76680"/>
                      </w14:xfrm>
                    </w14:contentPart>
                  </a:graphicData>
                </a:graphic>
              </wp:anchor>
            </w:drawing>
          </mc:Choice>
          <mc:Fallback>
            <w:pict>
              <v:shape w14:anchorId="181EAB72" id="Ink 225" o:spid="_x0000_s1026" type="#_x0000_t75" style="position:absolute;margin-left:97.8pt;margin-top:13.3pt;width:43.2pt;height:17.4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">
                <v:imagedata r:id="rId127" o:title=""/>
              </v:shape>
            </w:pict>
          </mc:Fallback>
        </mc:AlternateContent>
      </w:r>
      <w:r w:rsidR="00C51A9D">
        <w:rPr>
          <w:noProof/>
        </w:rPr>
        <w:drawing>
          <wp:inline distT="0" distB="0" distL="0" distR="0" wp14:anchorId="31201F90" wp14:editId="58FB5335">
            <wp:extent cx="5730240" cy="2529840"/>
            <wp:effectExtent l="0" t="0" r="3810" b="3810"/>
            <wp:docPr id="223" name="Picture 22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 name="Picture 223" descr="Text&#10;&#10;Description automatically generated"/>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730240" cy="2529840"/>
                    </a:xfrm>
                    <a:prstGeom prst="rect">
                      <a:avLst/>
                    </a:prstGeom>
                    <a:noFill/>
                    <a:ln>
                      <a:noFill/>
                    </a:ln>
                  </pic:spPr>
                </pic:pic>
              </a:graphicData>
            </a:graphic>
          </wp:inline>
        </w:drawing>
      </w:r>
    </w:p>
    <w:p w14:paraId="4B37F07F" w14:textId="77777777" w:rsidR="0011022C" w:rsidRDefault="00C22C7B" w:rsidP="005D43C3">
      <w:pPr>
        <w:keepNext/>
        <w:jc w:val="center"/>
      </w:pPr>
      <w:r>
        <w:rPr>
          <w:noProof/>
        </w:rPr>
        <mc:AlternateContent>
          <mc:Choice Requires="wpi">
            <w:drawing>
              <wp:anchor distT="0" distB="0" distL="114300" distR="114300" simplePos="0" relativeHeight="251684864" behindDoc="0" locked="0" layoutInCell="1" allowOverlap="1" wp14:anchorId="4CF5B6B6" wp14:editId="1446EA70">
                <wp:simplePos x="0" y="0"/>
                <wp:positionH relativeFrom="column">
                  <wp:posOffset>2481915</wp:posOffset>
                </wp:positionH>
                <wp:positionV relativeFrom="paragraph">
                  <wp:posOffset>1822498</wp:posOffset>
                </wp:positionV>
                <wp:extent cx="124200" cy="25200"/>
                <wp:effectExtent l="57150" t="76200" r="66675" b="89535"/>
                <wp:wrapNone/>
                <wp:docPr id="247" name="Ink 247"/>
                <wp:cNvGraphicFramePr/>
                <a:graphic xmlns:a="http://schemas.openxmlformats.org/drawingml/2006/main">
                  <a:graphicData uri="http://schemas.microsoft.com/office/word/2010/wordprocessingInk">
                    <w14:contentPart bwMode="auto" r:id="rId129">
                      <w14:nvContentPartPr>
                        <w14:cNvContentPartPr/>
                      </w14:nvContentPartPr>
                      <w14:xfrm>
                        <a:off x="0" y="0"/>
                        <a:ext cx="124200" cy="25200"/>
                      </w14:xfrm>
                    </w14:contentPart>
                  </a:graphicData>
                </a:graphic>
              </wp:anchor>
            </w:drawing>
          </mc:Choice>
          <mc:Fallback>
            <w:pict>
              <v:shape w14:anchorId="2FDDDE75" id="Ink 247" o:spid="_x0000_s1026" type="#_x0000_t75" style="position:absolute;margin-left:194.05pt;margin-top:140.65pt;width:12.65pt;height:7.7pt;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">
                <v:imagedata r:id="rId130" o:title=""/>
              </v:shape>
            </w:pict>
          </mc:Fallback>
        </mc:AlternateContent>
      </w:r>
      <w:r>
        <w:rPr>
          <w:noProof/>
        </w:rPr>
        <mc:AlternateContent>
          <mc:Choice Requires="wpi">
            <w:drawing>
              <wp:anchor distT="0" distB="0" distL="114300" distR="114300" simplePos="0" relativeHeight="251683840" behindDoc="0" locked="0" layoutInCell="1" allowOverlap="1" wp14:anchorId="3D1C1CDC" wp14:editId="18671BD7">
                <wp:simplePos x="0" y="0"/>
                <wp:positionH relativeFrom="column">
                  <wp:posOffset>2715195</wp:posOffset>
                </wp:positionH>
                <wp:positionV relativeFrom="paragraph">
                  <wp:posOffset>1874338</wp:posOffset>
                </wp:positionV>
                <wp:extent cx="478080" cy="60120"/>
                <wp:effectExtent l="38100" t="57150" r="74930" b="111760"/>
                <wp:wrapNone/>
                <wp:docPr id="246" name="Ink 246"/>
                <wp:cNvGraphicFramePr/>
                <a:graphic xmlns:a="http://schemas.openxmlformats.org/drawingml/2006/main">
                  <a:graphicData uri="http://schemas.microsoft.com/office/word/2010/wordprocessingInk">
                    <w14:contentPart bwMode="auto" r:id="rId131">
                      <w14:nvContentPartPr>
                        <w14:cNvContentPartPr/>
                      </w14:nvContentPartPr>
                      <w14:xfrm>
                        <a:off x="0" y="0"/>
                        <a:ext cx="478080" cy="60120"/>
                      </w14:xfrm>
                    </w14:contentPart>
                  </a:graphicData>
                </a:graphic>
              </wp:anchor>
            </w:drawing>
          </mc:Choice>
          <mc:Fallback>
            <w:pict>
              <v:shape w14:anchorId="7A3392B7" id="Ink 246" o:spid="_x0000_s1026" type="#_x0000_t75" style="position:absolute;margin-left:212.4pt;margin-top:144.8pt;width:40.5pt;height:10.4pt;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">
                <v:imagedata r:id="rId132" o:title=""/>
              </v:shape>
            </w:pict>
          </mc:Fallback>
        </mc:AlternateContent>
      </w:r>
      <w:r>
        <w:rPr>
          <w:noProof/>
        </w:rPr>
        <mc:AlternateContent>
          <mc:Choice Requires="wpi">
            <w:drawing>
              <wp:anchor distT="0" distB="0" distL="114300" distR="114300" simplePos="0" relativeHeight="251682816" behindDoc="0" locked="0" layoutInCell="1" allowOverlap="1" wp14:anchorId="5192563B" wp14:editId="7063376A">
                <wp:simplePos x="0" y="0"/>
                <wp:positionH relativeFrom="column">
                  <wp:posOffset>3649035</wp:posOffset>
                </wp:positionH>
                <wp:positionV relativeFrom="paragraph">
                  <wp:posOffset>1628818</wp:posOffset>
                </wp:positionV>
                <wp:extent cx="281520" cy="44280"/>
                <wp:effectExtent l="38100" t="76200" r="61595" b="89535"/>
                <wp:wrapNone/>
                <wp:docPr id="245" name="Ink 245"/>
                <wp:cNvGraphicFramePr/>
                <a:graphic xmlns:a="http://schemas.openxmlformats.org/drawingml/2006/main">
                  <a:graphicData uri="http://schemas.microsoft.com/office/word/2010/wordprocessingInk">
                    <w14:contentPart bwMode="auto" r:id="rId133">
                      <w14:nvContentPartPr>
                        <w14:cNvContentPartPr/>
                      </w14:nvContentPartPr>
                      <w14:xfrm>
                        <a:off x="0" y="0"/>
                        <a:ext cx="281520" cy="44280"/>
                      </w14:xfrm>
                    </w14:contentPart>
                  </a:graphicData>
                </a:graphic>
              </wp:anchor>
            </w:drawing>
          </mc:Choice>
          <mc:Fallback>
            <w:pict>
              <v:shape w14:anchorId="00176500" id="Ink 245" o:spid="_x0000_s1026" type="#_x0000_t75" style="position:absolute;margin-left:285.95pt;margin-top:125.45pt;width:24.95pt;height:9.2pt;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">
                <v:imagedata r:id="rId134" o:title=""/>
              </v:shape>
            </w:pict>
          </mc:Fallback>
        </mc:AlternateContent>
      </w:r>
      <w:r>
        <w:rPr>
          <w:noProof/>
        </w:rPr>
        <mc:AlternateContent>
          <mc:Choice Requires="wpi">
            <w:drawing>
              <wp:anchor distT="0" distB="0" distL="114300" distR="114300" simplePos="0" relativeHeight="251681792" behindDoc="0" locked="0" layoutInCell="1" allowOverlap="1" wp14:anchorId="38293430" wp14:editId="6C0CD637">
                <wp:simplePos x="0" y="0"/>
                <wp:positionH relativeFrom="column">
                  <wp:posOffset>4160595</wp:posOffset>
                </wp:positionH>
                <wp:positionV relativeFrom="paragraph">
                  <wp:posOffset>1597138</wp:posOffset>
                </wp:positionV>
                <wp:extent cx="814680" cy="47880"/>
                <wp:effectExtent l="57150" t="76200" r="0" b="104775"/>
                <wp:wrapNone/>
                <wp:docPr id="244" name="Ink 244"/>
                <wp:cNvGraphicFramePr/>
                <a:graphic xmlns:a="http://schemas.openxmlformats.org/drawingml/2006/main">
                  <a:graphicData uri="http://schemas.microsoft.com/office/word/2010/wordprocessingInk">
                    <w14:contentPart bwMode="auto" r:id="rId135">
                      <w14:nvContentPartPr>
                        <w14:cNvContentPartPr/>
                      </w14:nvContentPartPr>
                      <w14:xfrm>
                        <a:off x="0" y="0"/>
                        <a:ext cx="814680" cy="47880"/>
                      </w14:xfrm>
                    </w14:contentPart>
                  </a:graphicData>
                </a:graphic>
              </wp:anchor>
            </w:drawing>
          </mc:Choice>
          <mc:Fallback>
            <w:pict>
              <v:shape w14:anchorId="6EA4B44A" id="Ink 244" o:spid="_x0000_s1026" type="#_x0000_t75" style="position:absolute;margin-left:326.2pt;margin-top:122.9pt;width:67pt;height:9.4pt;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">
                <v:imagedata r:id="rId136" o:title=""/>
              </v:shape>
            </w:pict>
          </mc:Fallback>
        </mc:AlternateContent>
      </w:r>
      <w:r>
        <w:rPr>
          <w:noProof/>
        </w:rPr>
        <mc:AlternateContent>
          <mc:Choice Requires="wpi">
            <w:drawing>
              <wp:anchor distT="0" distB="0" distL="114300" distR="114300" simplePos="0" relativeHeight="251680768" behindDoc="0" locked="0" layoutInCell="1" allowOverlap="1" wp14:anchorId="4A1C5FBE" wp14:editId="0C709833">
                <wp:simplePos x="0" y="0"/>
                <wp:positionH relativeFrom="column">
                  <wp:posOffset>1484355</wp:posOffset>
                </wp:positionH>
                <wp:positionV relativeFrom="paragraph">
                  <wp:posOffset>705778</wp:posOffset>
                </wp:positionV>
                <wp:extent cx="193320" cy="42480"/>
                <wp:effectExtent l="57150" t="76200" r="73660" b="91440"/>
                <wp:wrapNone/>
                <wp:docPr id="243" name="Ink 243"/>
                <wp:cNvGraphicFramePr/>
                <a:graphic xmlns:a="http://schemas.openxmlformats.org/drawingml/2006/main">
                  <a:graphicData uri="http://schemas.microsoft.com/office/word/2010/wordprocessingInk">
                    <w14:contentPart bwMode="auto" r:id="rId137">
                      <w14:nvContentPartPr>
                        <w14:cNvContentPartPr/>
                      </w14:nvContentPartPr>
                      <w14:xfrm>
                        <a:off x="0" y="0"/>
                        <a:ext cx="193320" cy="42480"/>
                      </w14:xfrm>
                    </w14:contentPart>
                  </a:graphicData>
                </a:graphic>
              </wp:anchor>
            </w:drawing>
          </mc:Choice>
          <mc:Fallback>
            <w:pict>
              <v:shape w14:anchorId="336AFB0F" id="Ink 243" o:spid="_x0000_s1026" type="#_x0000_t75" style="position:absolute;margin-left:115.5pt;margin-top:52.7pt;width:18.05pt;height:9.05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">
                <v:imagedata r:id="rId138" o:title=""/>
              </v:shape>
            </w:pict>
          </mc:Fallback>
        </mc:AlternateContent>
      </w:r>
      <w:r w:rsidR="00C51A9D">
        <w:rPr>
          <w:noProof/>
        </w:rPr>
        <w:drawing>
          <wp:inline distT="0" distB="0" distL="0" distR="0" wp14:anchorId="7C96BBC0" wp14:editId="2CF23AE2">
            <wp:extent cx="5715000" cy="2354580"/>
            <wp:effectExtent l="0" t="0" r="0" b="7620"/>
            <wp:docPr id="224" name="Picture 22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224" descr="Text&#10;&#10;Description automatically generated"/>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715000" cy="2354580"/>
                    </a:xfrm>
                    <a:prstGeom prst="rect">
                      <a:avLst/>
                    </a:prstGeom>
                    <a:noFill/>
                    <a:ln>
                      <a:noFill/>
                    </a:ln>
                  </pic:spPr>
                </pic:pic>
              </a:graphicData>
            </a:graphic>
          </wp:inline>
        </w:drawing>
      </w:r>
    </w:p>
    <w:p w14:paraId="2D523C3A" w14:textId="6B9A0FA8" w:rsidR="00C51A9D" w:rsidRDefault="0011022C" w:rsidP="005D43C3">
      <w:pPr>
        <w:pStyle w:val="Caption"/>
        <w:spacing w:line="360" w:lineRule="auto"/>
        <w:jc w:val="center"/>
      </w:pPr>
      <w:bookmarkStart w:id="109" w:name="_Ref72881059"/>
      <w:bookmarkStart w:id="110" w:name="_Toc73007884"/>
      <w:r>
        <w:t xml:space="preserve">Figure </w:t>
      </w:r>
      <w:r>
        <w:fldChar w:fldCharType="begin"/>
      </w:r>
      <w:r>
        <w:instrText xml:space="preserve"> SEQ Figure \* ARABIC </w:instrText>
      </w:r>
      <w:r>
        <w:fldChar w:fldCharType="separate"/>
      </w:r>
      <w:r w:rsidR="00100A74">
        <w:rPr>
          <w:noProof/>
        </w:rPr>
        <w:t>46</w:t>
      </w:r>
      <w:r>
        <w:fldChar w:fldCharType="end"/>
      </w:r>
      <w:bookmarkEnd w:id="109"/>
      <w:r>
        <w:t xml:space="preserve"> </w:t>
      </w:r>
      <w:r w:rsidRPr="0089418E">
        <w:t>- "Shit and "Fuck" were amongst many obscene words littered throughout 2018 number ones, "Freaky Friday", by Lil' Dicky and Chris Brown.(a) and Drake's, "Nice For What" (b).</w:t>
      </w:r>
      <w:bookmarkEnd w:id="110"/>
    </w:p>
    <w:p w14:paraId="552B126E" w14:textId="77777777" w:rsidR="00CD6648" w:rsidRDefault="00CD6648" w:rsidP="005D43C3">
      <w:pPr>
        <w:keepNext/>
        <w:jc w:val="center"/>
      </w:pPr>
      <w:r>
        <w:rPr>
          <w:noProof/>
        </w:rPr>
        <w:lastRenderedPageBreak/>
        <w:drawing>
          <wp:inline distT="0" distB="0" distL="0" distR="0" wp14:anchorId="1DD71DF6" wp14:editId="6B3182AB">
            <wp:extent cx="4823460" cy="2468880"/>
            <wp:effectExtent l="0" t="0" r="0" b="762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4823460" cy="2468880"/>
                    </a:xfrm>
                    <a:prstGeom prst="rect">
                      <a:avLst/>
                    </a:prstGeom>
                    <a:noFill/>
                    <a:ln>
                      <a:noFill/>
                    </a:ln>
                  </pic:spPr>
                </pic:pic>
              </a:graphicData>
            </a:graphic>
          </wp:inline>
        </w:drawing>
      </w:r>
    </w:p>
    <w:p w14:paraId="6F75A7A6" w14:textId="7D242161" w:rsidR="00CD6648" w:rsidRDefault="00CD6648" w:rsidP="005D43C3">
      <w:pPr>
        <w:pStyle w:val="Caption"/>
        <w:spacing w:line="360" w:lineRule="auto"/>
        <w:jc w:val="center"/>
      </w:pPr>
      <w:bookmarkStart w:id="111" w:name="_Ref72882099"/>
      <w:bookmarkStart w:id="112" w:name="_Toc73007885"/>
      <w:r>
        <w:t xml:space="preserve">Figure </w:t>
      </w:r>
      <w:r>
        <w:fldChar w:fldCharType="begin"/>
      </w:r>
      <w:r>
        <w:instrText xml:space="preserve"> SEQ Figure \* ARABIC </w:instrText>
      </w:r>
      <w:r>
        <w:fldChar w:fldCharType="separate"/>
      </w:r>
      <w:r w:rsidR="00100A74">
        <w:rPr>
          <w:noProof/>
        </w:rPr>
        <w:t>47</w:t>
      </w:r>
      <w:r>
        <w:fldChar w:fldCharType="end"/>
      </w:r>
      <w:bookmarkEnd w:id="111"/>
      <w:r>
        <w:t xml:space="preserve"> - Clean Bandit ft Demi Lovato's, "Solo" received the lowest polarity of 2018</w:t>
      </w:r>
      <w:r w:rsidR="005C24BD">
        <w:t>;</w:t>
      </w:r>
      <w:r>
        <w:t xml:space="preserve"> -0.12.</w:t>
      </w:r>
      <w:bookmarkEnd w:id="112"/>
    </w:p>
    <w:p w14:paraId="6534742B" w14:textId="40C5C8C0" w:rsidR="00EB25A5" w:rsidRDefault="006274FA" w:rsidP="005D43C3">
      <w:r>
        <w:t>(</w:t>
      </w:r>
      <w:r>
        <w:fldChar w:fldCharType="begin"/>
      </w:r>
      <w:r>
        <w:instrText xml:space="preserve"> REF _Ref72918773 \h </w:instrText>
      </w:r>
      <w:r>
        <w:fldChar w:fldCharType="separate"/>
      </w:r>
      <w:r w:rsidR="00100A74">
        <w:t xml:space="preserve">Figure </w:t>
      </w:r>
      <w:r w:rsidR="00100A74">
        <w:rPr>
          <w:noProof/>
        </w:rPr>
        <w:t>150</w:t>
      </w:r>
      <w:r>
        <w:fldChar w:fldCharType="end"/>
      </w:r>
      <w:r>
        <w:t>) provides us with a word cloud snapshot of the aforementioned, most negative, years of 1996, 2015, 2016, and 2018; but also included is the year with the highest average sentiment rating, 1954.  The difference in the language and tone, in comparison, is remarkable.</w:t>
      </w:r>
      <w:r w:rsidR="002E302B">
        <w:t xml:space="preserve">  With a polarity of 0.31, 1954’s word cloud is full of lyrics</w:t>
      </w:r>
      <w:r w:rsidR="00D3429E">
        <w:t xml:space="preserve"> (</w:t>
      </w:r>
      <w:r w:rsidR="00D3429E">
        <w:fldChar w:fldCharType="begin"/>
      </w:r>
      <w:r w:rsidR="00D3429E">
        <w:instrText xml:space="preserve"> REF _Ref72919773 \h </w:instrText>
      </w:r>
      <w:r w:rsidR="00D3429E">
        <w:fldChar w:fldCharType="separate"/>
      </w:r>
      <w:r w:rsidR="00100A74">
        <w:t xml:space="preserve">Figure </w:t>
      </w:r>
      <w:r w:rsidR="00100A74">
        <w:rPr>
          <w:noProof/>
        </w:rPr>
        <w:t>48</w:t>
      </w:r>
      <w:r w:rsidR="00D3429E">
        <w:fldChar w:fldCharType="end"/>
      </w:r>
      <w:r w:rsidR="00D3429E">
        <w:t>)</w:t>
      </w:r>
      <w:r w:rsidR="002E302B">
        <w:t xml:space="preserve"> which would underpin its score; “Smile”; “Funny”; “Lovable”; “Adore”; “Joy”; “Beloved”; “Devine”; “Best”; “Precious”; “Gentle”; “Wonderful”; “Happiness”; “Laughter”.</w:t>
      </w:r>
    </w:p>
    <w:p w14:paraId="4E2376EF" w14:textId="4F81AC36" w:rsidR="002E302B" w:rsidRDefault="002E302B" w:rsidP="005D43C3">
      <w:pPr>
        <w:keepNext/>
        <w:jc w:val="center"/>
      </w:pPr>
      <w:r>
        <w:rPr>
          <w:noProof/>
        </w:rPr>
        <mc:AlternateContent>
          <mc:Choice Requires="wpi">
            <w:drawing>
              <wp:anchor distT="0" distB="0" distL="114300" distR="114300" simplePos="0" relativeHeight="251700224" behindDoc="0" locked="0" layoutInCell="1" allowOverlap="1" wp14:anchorId="3CB881D6" wp14:editId="52F49295">
                <wp:simplePos x="0" y="0"/>
                <wp:positionH relativeFrom="column">
                  <wp:posOffset>398866</wp:posOffset>
                </wp:positionH>
                <wp:positionV relativeFrom="paragraph">
                  <wp:posOffset>477011</wp:posOffset>
                </wp:positionV>
                <wp:extent cx="12240" cy="3240"/>
                <wp:effectExtent l="57150" t="76200" r="64135" b="92075"/>
                <wp:wrapNone/>
                <wp:docPr id="265" name="Ink 265"/>
                <wp:cNvGraphicFramePr/>
                <a:graphic xmlns:a="http://schemas.openxmlformats.org/drawingml/2006/main">
                  <a:graphicData uri="http://schemas.microsoft.com/office/word/2010/wordprocessingInk">
                    <w14:contentPart bwMode="auto" r:id="rId141">
                      <w14:nvContentPartPr>
                        <w14:cNvContentPartPr/>
                      </w14:nvContentPartPr>
                      <w14:xfrm>
                        <a:off x="0" y="0"/>
                        <a:ext cx="12240" cy="3240"/>
                      </w14:xfrm>
                    </w14:contentPart>
                  </a:graphicData>
                </a:graphic>
              </wp:anchor>
            </w:drawing>
          </mc:Choice>
          <mc:Fallback>
            <w:pict>
              <v:shape w14:anchorId="1D2FDA06" id="Ink 265" o:spid="_x0000_s1026" type="#_x0000_t75" style="position:absolute;margin-left:30pt;margin-top:34.75pt;width:3.75pt;height:5.9pt;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">
                <v:imagedata r:id="rId142" o:title=""/>
              </v:shape>
            </w:pict>
          </mc:Fallback>
        </mc:AlternateContent>
      </w:r>
      <w:r>
        <w:rPr>
          <w:noProof/>
        </w:rPr>
        <mc:AlternateContent>
          <mc:Choice Requires="wpi">
            <w:drawing>
              <wp:anchor distT="0" distB="0" distL="114300" distR="114300" simplePos="0" relativeHeight="251699200" behindDoc="0" locked="0" layoutInCell="1" allowOverlap="1" wp14:anchorId="6457802E" wp14:editId="3A1C7E67">
                <wp:simplePos x="0" y="0"/>
                <wp:positionH relativeFrom="column">
                  <wp:posOffset>190426</wp:posOffset>
                </wp:positionH>
                <wp:positionV relativeFrom="paragraph">
                  <wp:posOffset>460811</wp:posOffset>
                </wp:positionV>
                <wp:extent cx="191520" cy="19440"/>
                <wp:effectExtent l="57150" t="57150" r="75565" b="95250"/>
                <wp:wrapNone/>
                <wp:docPr id="264" name="Ink 264"/>
                <wp:cNvGraphicFramePr/>
                <a:graphic xmlns:a="http://schemas.openxmlformats.org/drawingml/2006/main">
                  <a:graphicData uri="http://schemas.microsoft.com/office/word/2010/wordprocessingInk">
                    <w14:contentPart bwMode="auto" r:id="rId143">
                      <w14:nvContentPartPr>
                        <w14:cNvContentPartPr/>
                      </w14:nvContentPartPr>
                      <w14:xfrm>
                        <a:off x="0" y="0"/>
                        <a:ext cx="191520" cy="19440"/>
                      </w14:xfrm>
                    </w14:contentPart>
                  </a:graphicData>
                </a:graphic>
              </wp:anchor>
            </w:drawing>
          </mc:Choice>
          <mc:Fallback>
            <w:pict>
              <v:shape w14:anchorId="62811248" id="Ink 264" o:spid="_x0000_s1026" type="#_x0000_t75" style="position:absolute;margin-left:13.6pt;margin-top:33.5pt;width:17.95pt;height:7.2pt;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">
                <v:imagedata r:id="rId144" o:title=""/>
              </v:shape>
            </w:pict>
          </mc:Fallback>
        </mc:AlternateContent>
      </w:r>
      <w:r>
        <w:rPr>
          <w:noProof/>
        </w:rPr>
        <mc:AlternateContent>
          <mc:Choice Requires="wpi">
            <w:drawing>
              <wp:anchor distT="0" distB="0" distL="114300" distR="114300" simplePos="0" relativeHeight="251698176" behindDoc="0" locked="0" layoutInCell="1" allowOverlap="1" wp14:anchorId="65D02285" wp14:editId="1097CF7E">
                <wp:simplePos x="0" y="0"/>
                <wp:positionH relativeFrom="column">
                  <wp:posOffset>1526386</wp:posOffset>
                </wp:positionH>
                <wp:positionV relativeFrom="paragraph">
                  <wp:posOffset>659171</wp:posOffset>
                </wp:positionV>
                <wp:extent cx="331200" cy="32760"/>
                <wp:effectExtent l="57150" t="76200" r="69215" b="81915"/>
                <wp:wrapNone/>
                <wp:docPr id="263" name="Ink 263"/>
                <wp:cNvGraphicFramePr/>
                <a:graphic xmlns:a="http://schemas.openxmlformats.org/drawingml/2006/main">
                  <a:graphicData uri="http://schemas.microsoft.com/office/word/2010/wordprocessingInk">
                    <w14:contentPart bwMode="auto" r:id="rId145">
                      <w14:nvContentPartPr>
                        <w14:cNvContentPartPr/>
                      </w14:nvContentPartPr>
                      <w14:xfrm>
                        <a:off x="0" y="0"/>
                        <a:ext cx="331200" cy="32760"/>
                      </w14:xfrm>
                    </w14:contentPart>
                  </a:graphicData>
                </a:graphic>
              </wp:anchor>
            </w:drawing>
          </mc:Choice>
          <mc:Fallback>
            <w:pict>
              <v:shape w14:anchorId="29579372" id="Ink 263" o:spid="_x0000_s1026" type="#_x0000_t75" style="position:absolute;margin-left:118.8pt;margin-top:49.05pt;width:28.95pt;height:8.25pt;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">
                <v:imagedata r:id="rId146" o:title=""/>
              </v:shape>
            </w:pict>
          </mc:Fallback>
        </mc:AlternateContent>
      </w:r>
      <w:r>
        <w:rPr>
          <w:noProof/>
        </w:rPr>
        <mc:AlternateContent>
          <mc:Choice Requires="wpi">
            <w:drawing>
              <wp:anchor distT="0" distB="0" distL="114300" distR="114300" simplePos="0" relativeHeight="251697152" behindDoc="0" locked="0" layoutInCell="1" allowOverlap="1" wp14:anchorId="77ACA828" wp14:editId="288C30DC">
                <wp:simplePos x="0" y="0"/>
                <wp:positionH relativeFrom="column">
                  <wp:posOffset>2175106</wp:posOffset>
                </wp:positionH>
                <wp:positionV relativeFrom="paragraph">
                  <wp:posOffset>1394291</wp:posOffset>
                </wp:positionV>
                <wp:extent cx="438120" cy="73440"/>
                <wp:effectExtent l="38100" t="76200" r="38735" b="98425"/>
                <wp:wrapNone/>
                <wp:docPr id="262" name="Ink 262"/>
                <wp:cNvGraphicFramePr/>
                <a:graphic xmlns:a="http://schemas.openxmlformats.org/drawingml/2006/main">
                  <a:graphicData uri="http://schemas.microsoft.com/office/word/2010/wordprocessingInk">
                    <w14:contentPart bwMode="auto" r:id="rId147">
                      <w14:nvContentPartPr>
                        <w14:cNvContentPartPr/>
                      </w14:nvContentPartPr>
                      <w14:xfrm>
                        <a:off x="0" y="0"/>
                        <a:ext cx="438120" cy="73440"/>
                      </w14:xfrm>
                    </w14:contentPart>
                  </a:graphicData>
                </a:graphic>
              </wp:anchor>
            </w:drawing>
          </mc:Choice>
          <mc:Fallback>
            <w:pict>
              <v:shape w14:anchorId="716086D7" id="Ink 262" o:spid="_x0000_s1026" type="#_x0000_t75" style="position:absolute;margin-left:169.85pt;margin-top:106.95pt;width:37.35pt;height:11.45pt;z-index:2516971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">
                <v:imagedata r:id="rId148" o:title=""/>
              </v:shape>
            </w:pict>
          </mc:Fallback>
        </mc:AlternateContent>
      </w:r>
      <w:r>
        <w:rPr>
          <w:noProof/>
        </w:rPr>
        <mc:AlternateContent>
          <mc:Choice Requires="wpi">
            <w:drawing>
              <wp:anchor distT="0" distB="0" distL="114300" distR="114300" simplePos="0" relativeHeight="251696128" behindDoc="0" locked="0" layoutInCell="1" allowOverlap="1" wp14:anchorId="67D74DBB" wp14:editId="6EB08D9F">
                <wp:simplePos x="0" y="0"/>
                <wp:positionH relativeFrom="column">
                  <wp:posOffset>4050346</wp:posOffset>
                </wp:positionH>
                <wp:positionV relativeFrom="paragraph">
                  <wp:posOffset>1228331</wp:posOffset>
                </wp:positionV>
                <wp:extent cx="456120" cy="68760"/>
                <wp:effectExtent l="57150" t="76200" r="58420" b="83820"/>
                <wp:wrapNone/>
                <wp:docPr id="261" name="Ink 261"/>
                <wp:cNvGraphicFramePr/>
                <a:graphic xmlns:a="http://schemas.openxmlformats.org/drawingml/2006/main">
                  <a:graphicData uri="http://schemas.microsoft.com/office/word/2010/wordprocessingInk">
                    <w14:contentPart bwMode="auto" r:id="rId149">
                      <w14:nvContentPartPr>
                        <w14:cNvContentPartPr/>
                      </w14:nvContentPartPr>
                      <w14:xfrm>
                        <a:off x="0" y="0"/>
                        <a:ext cx="456120" cy="68760"/>
                      </w14:xfrm>
                    </w14:contentPart>
                  </a:graphicData>
                </a:graphic>
              </wp:anchor>
            </w:drawing>
          </mc:Choice>
          <mc:Fallback>
            <w:pict>
              <v:shape w14:anchorId="24D66623" id="Ink 261" o:spid="_x0000_s1026" type="#_x0000_t75" style="position:absolute;margin-left:317.5pt;margin-top:93.85pt;width:38.7pt;height:11.05pt;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">
                <v:imagedata r:id="rId150" o:title=""/>
              </v:shape>
            </w:pict>
          </mc:Fallback>
        </mc:AlternateContent>
      </w:r>
      <w:r>
        <w:rPr>
          <w:noProof/>
        </w:rPr>
        <mc:AlternateContent>
          <mc:Choice Requires="wpi">
            <w:drawing>
              <wp:anchor distT="0" distB="0" distL="114300" distR="114300" simplePos="0" relativeHeight="251695104" behindDoc="0" locked="0" layoutInCell="1" allowOverlap="1" wp14:anchorId="67575764" wp14:editId="104CA857">
                <wp:simplePos x="0" y="0"/>
                <wp:positionH relativeFrom="column">
                  <wp:posOffset>3733546</wp:posOffset>
                </wp:positionH>
                <wp:positionV relativeFrom="paragraph">
                  <wp:posOffset>1429211</wp:posOffset>
                </wp:positionV>
                <wp:extent cx="166680" cy="33480"/>
                <wp:effectExtent l="38100" t="76200" r="62230" b="81280"/>
                <wp:wrapNone/>
                <wp:docPr id="260" name="Ink 260"/>
                <wp:cNvGraphicFramePr/>
                <a:graphic xmlns:a="http://schemas.openxmlformats.org/drawingml/2006/main">
                  <a:graphicData uri="http://schemas.microsoft.com/office/word/2010/wordprocessingInk">
                    <w14:contentPart bwMode="auto" r:id="rId151">
                      <w14:nvContentPartPr>
                        <w14:cNvContentPartPr/>
                      </w14:nvContentPartPr>
                      <w14:xfrm>
                        <a:off x="0" y="0"/>
                        <a:ext cx="166680" cy="33480"/>
                      </w14:xfrm>
                    </w14:contentPart>
                  </a:graphicData>
                </a:graphic>
              </wp:anchor>
            </w:drawing>
          </mc:Choice>
          <mc:Fallback>
            <w:pict>
              <v:shape w14:anchorId="72D0814D" id="Ink 260" o:spid="_x0000_s1026" type="#_x0000_t75" style="position:absolute;margin-left:292.6pt;margin-top:109.7pt;width:15.95pt;height:8.35pt;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">
                <v:imagedata r:id="rId152" o:title=""/>
              </v:shape>
            </w:pict>
          </mc:Fallback>
        </mc:AlternateContent>
      </w:r>
      <w:r>
        <w:rPr>
          <w:noProof/>
        </w:rPr>
        <mc:AlternateContent>
          <mc:Choice Requires="wpi">
            <w:drawing>
              <wp:anchor distT="0" distB="0" distL="114300" distR="114300" simplePos="0" relativeHeight="251694080" behindDoc="0" locked="0" layoutInCell="1" allowOverlap="1" wp14:anchorId="0D403C4B" wp14:editId="568F0C06">
                <wp:simplePos x="0" y="0"/>
                <wp:positionH relativeFrom="column">
                  <wp:posOffset>3853066</wp:posOffset>
                </wp:positionH>
                <wp:positionV relativeFrom="paragraph">
                  <wp:posOffset>2299691</wp:posOffset>
                </wp:positionV>
                <wp:extent cx="364320" cy="63720"/>
                <wp:effectExtent l="38100" t="76200" r="74295" b="88900"/>
                <wp:wrapNone/>
                <wp:docPr id="259" name="Ink 259"/>
                <wp:cNvGraphicFramePr/>
                <a:graphic xmlns:a="http://schemas.openxmlformats.org/drawingml/2006/main">
                  <a:graphicData uri="http://schemas.microsoft.com/office/word/2010/wordprocessingInk">
                    <w14:contentPart bwMode="auto" r:id="rId153">
                      <w14:nvContentPartPr>
                        <w14:cNvContentPartPr/>
                      </w14:nvContentPartPr>
                      <w14:xfrm>
                        <a:off x="0" y="0"/>
                        <a:ext cx="364320" cy="63720"/>
                      </w14:xfrm>
                    </w14:contentPart>
                  </a:graphicData>
                </a:graphic>
              </wp:anchor>
            </w:drawing>
          </mc:Choice>
          <mc:Fallback>
            <w:pict>
              <v:shape w14:anchorId="4719F8FE" id="Ink 259" o:spid="_x0000_s1026" type="#_x0000_t75" style="position:absolute;margin-left:302pt;margin-top:178.25pt;width:31.55pt;height:10.65pt;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">
                <v:imagedata r:id="rId154" o:title=""/>
              </v:shape>
            </w:pict>
          </mc:Fallback>
        </mc:AlternateContent>
      </w:r>
      <w:r>
        <w:rPr>
          <w:noProof/>
        </w:rPr>
        <mc:AlternateContent>
          <mc:Choice Requires="wpi">
            <w:drawing>
              <wp:anchor distT="0" distB="0" distL="114300" distR="114300" simplePos="0" relativeHeight="251693056" behindDoc="0" locked="0" layoutInCell="1" allowOverlap="1" wp14:anchorId="4521EFAA" wp14:editId="1BB5C967">
                <wp:simplePos x="0" y="0"/>
                <wp:positionH relativeFrom="column">
                  <wp:posOffset>3029746</wp:posOffset>
                </wp:positionH>
                <wp:positionV relativeFrom="paragraph">
                  <wp:posOffset>2294651</wp:posOffset>
                </wp:positionV>
                <wp:extent cx="325080" cy="23400"/>
                <wp:effectExtent l="38100" t="57150" r="75565" b="110490"/>
                <wp:wrapNone/>
                <wp:docPr id="258" name="Ink 258"/>
                <wp:cNvGraphicFramePr/>
                <a:graphic xmlns:a="http://schemas.openxmlformats.org/drawingml/2006/main">
                  <a:graphicData uri="http://schemas.microsoft.com/office/word/2010/wordprocessingInk">
                    <w14:contentPart bwMode="auto" r:id="rId155">
                      <w14:nvContentPartPr>
                        <w14:cNvContentPartPr/>
                      </w14:nvContentPartPr>
                      <w14:xfrm>
                        <a:off x="0" y="0"/>
                        <a:ext cx="325080" cy="23400"/>
                      </w14:xfrm>
                    </w14:contentPart>
                  </a:graphicData>
                </a:graphic>
              </wp:anchor>
            </w:drawing>
          </mc:Choice>
          <mc:Fallback>
            <w:pict>
              <v:shape w14:anchorId="71117D2C" id="Ink 258" o:spid="_x0000_s1026" type="#_x0000_t75" style="position:absolute;margin-left:237.15pt;margin-top:177.9pt;width:28.45pt;height:7.55pt;z-index:25169305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">
                <v:imagedata r:id="rId156" o:title=""/>
              </v:shape>
            </w:pict>
          </mc:Fallback>
        </mc:AlternateContent>
      </w:r>
      <w:r>
        <w:rPr>
          <w:noProof/>
        </w:rPr>
        <mc:AlternateContent>
          <mc:Choice Requires="wpi">
            <w:drawing>
              <wp:anchor distT="0" distB="0" distL="114300" distR="114300" simplePos="0" relativeHeight="251692032" behindDoc="0" locked="0" layoutInCell="1" allowOverlap="1" wp14:anchorId="02C74C81" wp14:editId="5F9F3AB3">
                <wp:simplePos x="0" y="0"/>
                <wp:positionH relativeFrom="column">
                  <wp:posOffset>1691266</wp:posOffset>
                </wp:positionH>
                <wp:positionV relativeFrom="paragraph">
                  <wp:posOffset>2119691</wp:posOffset>
                </wp:positionV>
                <wp:extent cx="234000" cy="82440"/>
                <wp:effectExtent l="57150" t="76200" r="71120" b="89535"/>
                <wp:wrapNone/>
                <wp:docPr id="257" name="Ink 257"/>
                <wp:cNvGraphicFramePr/>
                <a:graphic xmlns:a="http://schemas.openxmlformats.org/drawingml/2006/main">
                  <a:graphicData uri="http://schemas.microsoft.com/office/word/2010/wordprocessingInk">
                    <w14:contentPart bwMode="auto" r:id="rId157">
                      <w14:nvContentPartPr>
                        <w14:cNvContentPartPr/>
                      </w14:nvContentPartPr>
                      <w14:xfrm>
                        <a:off x="0" y="0"/>
                        <a:ext cx="234000" cy="82440"/>
                      </w14:xfrm>
                    </w14:contentPart>
                  </a:graphicData>
                </a:graphic>
              </wp:anchor>
            </w:drawing>
          </mc:Choice>
          <mc:Fallback>
            <w:pict>
              <v:shape w14:anchorId="0D6F68F5" id="Ink 257" o:spid="_x0000_s1026" type="#_x0000_t75" style="position:absolute;margin-left:131.75pt;margin-top:164.1pt;width:21.3pt;height:12.2pt;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">
                <v:imagedata r:id="rId158" o:title=""/>
              </v:shape>
            </w:pict>
          </mc:Fallback>
        </mc:AlternateContent>
      </w:r>
      <w:r>
        <w:rPr>
          <w:noProof/>
        </w:rPr>
        <mc:AlternateContent>
          <mc:Choice Requires="wpi">
            <w:drawing>
              <wp:anchor distT="0" distB="0" distL="114300" distR="114300" simplePos="0" relativeHeight="251691008" behindDoc="0" locked="0" layoutInCell="1" allowOverlap="1" wp14:anchorId="6D96F0B6" wp14:editId="6207477D">
                <wp:simplePos x="0" y="0"/>
                <wp:positionH relativeFrom="column">
                  <wp:posOffset>1568866</wp:posOffset>
                </wp:positionH>
                <wp:positionV relativeFrom="paragraph">
                  <wp:posOffset>1859771</wp:posOffset>
                </wp:positionV>
                <wp:extent cx="331200" cy="34200"/>
                <wp:effectExtent l="38100" t="76200" r="69215" b="80645"/>
                <wp:wrapNone/>
                <wp:docPr id="256" name="Ink 256"/>
                <wp:cNvGraphicFramePr/>
                <a:graphic xmlns:a="http://schemas.openxmlformats.org/drawingml/2006/main">
                  <a:graphicData uri="http://schemas.microsoft.com/office/word/2010/wordprocessingInk">
                    <w14:contentPart bwMode="auto" r:id="rId159">
                      <w14:nvContentPartPr>
                        <w14:cNvContentPartPr/>
                      </w14:nvContentPartPr>
                      <w14:xfrm>
                        <a:off x="0" y="0"/>
                        <a:ext cx="331200" cy="34200"/>
                      </w14:xfrm>
                    </w14:contentPart>
                  </a:graphicData>
                </a:graphic>
              </wp:anchor>
            </w:drawing>
          </mc:Choice>
          <mc:Fallback>
            <w:pict>
              <v:shape w14:anchorId="167FB0D7" id="Ink 256" o:spid="_x0000_s1026" type="#_x0000_t75" style="position:absolute;margin-left:122.15pt;margin-top:143.6pt;width:28.95pt;height:8.4pt;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">
                <v:imagedata r:id="rId160" o:title=""/>
              </v:shape>
            </w:pict>
          </mc:Fallback>
        </mc:AlternateContent>
      </w:r>
      <w:r>
        <w:rPr>
          <w:noProof/>
        </w:rPr>
        <mc:AlternateContent>
          <mc:Choice Requires="wpi">
            <w:drawing>
              <wp:anchor distT="0" distB="0" distL="114300" distR="114300" simplePos="0" relativeHeight="251689984" behindDoc="0" locked="0" layoutInCell="1" allowOverlap="1" wp14:anchorId="24E86060" wp14:editId="3FBEA15E">
                <wp:simplePos x="0" y="0"/>
                <wp:positionH relativeFrom="column">
                  <wp:posOffset>458266</wp:posOffset>
                </wp:positionH>
                <wp:positionV relativeFrom="paragraph">
                  <wp:posOffset>470891</wp:posOffset>
                </wp:positionV>
                <wp:extent cx="291960" cy="82800"/>
                <wp:effectExtent l="57150" t="76200" r="70485" b="88900"/>
                <wp:wrapNone/>
                <wp:docPr id="255" name="Ink 255"/>
                <wp:cNvGraphicFramePr/>
                <a:graphic xmlns:a="http://schemas.openxmlformats.org/drawingml/2006/main">
                  <a:graphicData uri="http://schemas.microsoft.com/office/word/2010/wordprocessingInk">
                    <w14:contentPart bwMode="auto" r:id="rId161">
                      <w14:nvContentPartPr>
                        <w14:cNvContentPartPr/>
                      </w14:nvContentPartPr>
                      <w14:xfrm>
                        <a:off x="0" y="0"/>
                        <a:ext cx="291960" cy="82800"/>
                      </w14:xfrm>
                    </w14:contentPart>
                  </a:graphicData>
                </a:graphic>
              </wp:anchor>
            </w:drawing>
          </mc:Choice>
          <mc:Fallback>
            <w:pict>
              <v:shape w14:anchorId="2EE306D2" id="Ink 255" o:spid="_x0000_s1026" type="#_x0000_t75" style="position:absolute;margin-left:34.7pt;margin-top:34.25pt;width:25.85pt;height:12.15pt;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">
                <v:imagedata r:id="rId162" o:title=""/>
              </v:shape>
            </w:pict>
          </mc:Fallback>
        </mc:AlternateContent>
      </w:r>
      <w:r>
        <w:rPr>
          <w:noProof/>
        </w:rPr>
        <mc:AlternateContent>
          <mc:Choice Requires="wpi">
            <w:drawing>
              <wp:anchor distT="0" distB="0" distL="114300" distR="114300" simplePos="0" relativeHeight="251688960" behindDoc="0" locked="0" layoutInCell="1" allowOverlap="1" wp14:anchorId="51FBC3AF" wp14:editId="57BDED75">
                <wp:simplePos x="0" y="0"/>
                <wp:positionH relativeFrom="column">
                  <wp:posOffset>135706</wp:posOffset>
                </wp:positionH>
                <wp:positionV relativeFrom="paragraph">
                  <wp:posOffset>493211</wp:posOffset>
                </wp:positionV>
                <wp:extent cx="294480" cy="27720"/>
                <wp:effectExtent l="57150" t="76200" r="67945" b="86995"/>
                <wp:wrapNone/>
                <wp:docPr id="254" name="Ink 254"/>
                <wp:cNvGraphicFramePr/>
                <a:graphic xmlns:a="http://schemas.openxmlformats.org/drawingml/2006/main">
                  <a:graphicData uri="http://schemas.microsoft.com/office/word/2010/wordprocessingInk">
                    <w14:contentPart bwMode="auto" r:id="rId163">
                      <w14:nvContentPartPr>
                        <w14:cNvContentPartPr/>
                      </w14:nvContentPartPr>
                      <w14:xfrm>
                        <a:off x="0" y="0"/>
                        <a:ext cx="294480" cy="27720"/>
                      </w14:xfrm>
                    </w14:contentPart>
                  </a:graphicData>
                </a:graphic>
              </wp:anchor>
            </w:drawing>
          </mc:Choice>
          <mc:Fallback>
            <w:pict>
              <v:shape w14:anchorId="2643AEDA" id="Ink 254" o:spid="_x0000_s1026" type="#_x0000_t75" style="position:absolute;margin-left:9.3pt;margin-top:36.05pt;width:26.05pt;height:7.85pt;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">
                <v:imagedata r:id="rId164" o:title=""/>
              </v:shape>
            </w:pict>
          </mc:Fallback>
        </mc:AlternateContent>
      </w:r>
      <w:r>
        <w:rPr>
          <w:noProof/>
        </w:rPr>
        <mc:AlternateContent>
          <mc:Choice Requires="wpi">
            <w:drawing>
              <wp:anchor distT="0" distB="0" distL="114300" distR="114300" simplePos="0" relativeHeight="251687936" behindDoc="0" locked="0" layoutInCell="1" allowOverlap="1" wp14:anchorId="2090A3EA" wp14:editId="4C08EF37">
                <wp:simplePos x="0" y="0"/>
                <wp:positionH relativeFrom="column">
                  <wp:posOffset>636106</wp:posOffset>
                </wp:positionH>
                <wp:positionV relativeFrom="paragraph">
                  <wp:posOffset>345251</wp:posOffset>
                </wp:positionV>
                <wp:extent cx="197280" cy="360"/>
                <wp:effectExtent l="57150" t="76200" r="69850" b="95250"/>
                <wp:wrapNone/>
                <wp:docPr id="253" name="Ink 253"/>
                <wp:cNvGraphicFramePr/>
                <a:graphic xmlns:a="http://schemas.openxmlformats.org/drawingml/2006/main">
                  <a:graphicData uri="http://schemas.microsoft.com/office/word/2010/wordprocessingInk">
                    <w14:contentPart bwMode="auto" r:id="rId165">
                      <w14:nvContentPartPr>
                        <w14:cNvContentPartPr/>
                      </w14:nvContentPartPr>
                      <w14:xfrm>
                        <a:off x="0" y="0"/>
                        <a:ext cx="197280" cy="360"/>
                      </w14:xfrm>
                    </w14:contentPart>
                  </a:graphicData>
                </a:graphic>
              </wp:anchor>
            </w:drawing>
          </mc:Choice>
          <mc:Fallback>
            <w:pict>
              <v:shape w14:anchorId="55461F79" id="Ink 253" o:spid="_x0000_s1026" type="#_x0000_t75" style="position:absolute;margin-left:48.7pt;margin-top:24.4pt;width:18.4pt;height:5.7pt;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">
                <v:imagedata r:id="rId166" o:title=""/>
              </v:shape>
            </w:pict>
          </mc:Fallback>
        </mc:AlternateContent>
      </w:r>
      <w:r>
        <w:rPr>
          <w:noProof/>
        </w:rPr>
        <mc:AlternateContent>
          <mc:Choice Requires="wpi">
            <w:drawing>
              <wp:anchor distT="0" distB="0" distL="114300" distR="114300" simplePos="0" relativeHeight="251686912" behindDoc="0" locked="0" layoutInCell="1" allowOverlap="1" wp14:anchorId="41D9D702" wp14:editId="365D0757">
                <wp:simplePos x="0" y="0"/>
                <wp:positionH relativeFrom="column">
                  <wp:posOffset>2563546</wp:posOffset>
                </wp:positionH>
                <wp:positionV relativeFrom="paragraph">
                  <wp:posOffset>390251</wp:posOffset>
                </wp:positionV>
                <wp:extent cx="547920" cy="27360"/>
                <wp:effectExtent l="38100" t="76200" r="62230" b="86995"/>
                <wp:wrapNone/>
                <wp:docPr id="252" name="Ink 252"/>
                <wp:cNvGraphicFramePr/>
                <a:graphic xmlns:a="http://schemas.openxmlformats.org/drawingml/2006/main">
                  <a:graphicData uri="http://schemas.microsoft.com/office/word/2010/wordprocessingInk">
                    <w14:contentPart bwMode="auto" r:id="rId167">
                      <w14:nvContentPartPr>
                        <w14:cNvContentPartPr/>
                      </w14:nvContentPartPr>
                      <w14:xfrm>
                        <a:off x="0" y="0"/>
                        <a:ext cx="547920" cy="27360"/>
                      </w14:xfrm>
                    </w14:contentPart>
                  </a:graphicData>
                </a:graphic>
              </wp:anchor>
            </w:drawing>
          </mc:Choice>
          <mc:Fallback>
            <w:pict>
              <v:shape w14:anchorId="6492B2D8" id="Ink 252" o:spid="_x0000_s1026" type="#_x0000_t75" style="position:absolute;margin-left:200.45pt;margin-top:27.9pt;width:46pt;height:7.8pt;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">
                <v:imagedata r:id="rId168" o:title=""/>
              </v:shape>
            </w:pict>
          </mc:Fallback>
        </mc:AlternateContent>
      </w:r>
      <w:r>
        <w:rPr>
          <w:noProof/>
        </w:rPr>
        <mc:AlternateContent>
          <mc:Choice Requires="wpi">
            <w:drawing>
              <wp:anchor distT="0" distB="0" distL="114300" distR="114300" simplePos="0" relativeHeight="251685888" behindDoc="0" locked="0" layoutInCell="1" allowOverlap="1" wp14:anchorId="73E5CF23" wp14:editId="22FB3A3E">
                <wp:simplePos x="0" y="0"/>
                <wp:positionH relativeFrom="column">
                  <wp:posOffset>2711506</wp:posOffset>
                </wp:positionH>
                <wp:positionV relativeFrom="paragraph">
                  <wp:posOffset>295931</wp:posOffset>
                </wp:positionV>
                <wp:extent cx="277920" cy="5760"/>
                <wp:effectExtent l="57150" t="76200" r="65405" b="89535"/>
                <wp:wrapNone/>
                <wp:docPr id="251" name="Ink 251"/>
                <wp:cNvGraphicFramePr/>
                <a:graphic xmlns:a="http://schemas.openxmlformats.org/drawingml/2006/main">
                  <a:graphicData uri="http://schemas.microsoft.com/office/word/2010/wordprocessingInk">
                    <w14:contentPart bwMode="auto" r:id="rId169">
                      <w14:nvContentPartPr>
                        <w14:cNvContentPartPr/>
                      </w14:nvContentPartPr>
                      <w14:xfrm>
                        <a:off x="0" y="0"/>
                        <a:ext cx="277920" cy="5760"/>
                      </w14:xfrm>
                    </w14:contentPart>
                  </a:graphicData>
                </a:graphic>
              </wp:anchor>
            </w:drawing>
          </mc:Choice>
          <mc:Fallback>
            <w:pict>
              <v:shape w14:anchorId="4C39FC66" id="Ink 251" o:spid="_x0000_s1026" type="#_x0000_t75" style="position:absolute;margin-left:212.1pt;margin-top:20.45pt;width:24.75pt;height:6.1pt;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">
                <v:imagedata r:id="rId170" o:title=""/>
              </v:shape>
            </w:pict>
          </mc:Fallback>
        </mc:AlternateContent>
      </w:r>
      <w:r>
        <w:rPr>
          <w:noProof/>
        </w:rPr>
        <w:drawing>
          <wp:inline distT="0" distB="0" distL="0" distR="0" wp14:anchorId="3537FA2B" wp14:editId="3F851A17">
            <wp:extent cx="5722620" cy="2537460"/>
            <wp:effectExtent l="0" t="0" r="0" b="0"/>
            <wp:docPr id="250" name="Picture 25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 name="Picture 250" descr="Text&#10;&#10;Description automatically generated"/>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5722620" cy="2537460"/>
                    </a:xfrm>
                    <a:prstGeom prst="rect">
                      <a:avLst/>
                    </a:prstGeom>
                    <a:noFill/>
                    <a:ln>
                      <a:noFill/>
                    </a:ln>
                  </pic:spPr>
                </pic:pic>
              </a:graphicData>
            </a:graphic>
          </wp:inline>
        </w:drawing>
      </w:r>
    </w:p>
    <w:p w14:paraId="660BFDF1" w14:textId="0F4CCE43" w:rsidR="002E302B" w:rsidRDefault="002E302B" w:rsidP="005D43C3">
      <w:pPr>
        <w:pStyle w:val="Caption"/>
        <w:spacing w:line="360" w:lineRule="auto"/>
        <w:jc w:val="center"/>
      </w:pPr>
      <w:bookmarkStart w:id="113" w:name="_Ref72919773"/>
      <w:bookmarkStart w:id="114" w:name="_Toc73007886"/>
      <w:r>
        <w:t xml:space="preserve">Figure </w:t>
      </w:r>
      <w:r>
        <w:fldChar w:fldCharType="begin"/>
      </w:r>
      <w:r>
        <w:instrText xml:space="preserve"> SEQ Figure \* ARABIC </w:instrText>
      </w:r>
      <w:r>
        <w:fldChar w:fldCharType="separate"/>
      </w:r>
      <w:r w:rsidR="00100A74">
        <w:rPr>
          <w:noProof/>
        </w:rPr>
        <w:t>48</w:t>
      </w:r>
      <w:r>
        <w:fldChar w:fldCharType="end"/>
      </w:r>
      <w:bookmarkEnd w:id="113"/>
      <w:r>
        <w:t xml:space="preserve"> </w:t>
      </w:r>
      <w:r w:rsidRPr="00E223A4">
        <w:t>- Songs and their lyrics from 1954 which at least matched the 0.31 sentiment score</w:t>
      </w:r>
      <w:r>
        <w:t>.</w:t>
      </w:r>
      <w:bookmarkEnd w:id="114"/>
    </w:p>
    <w:p w14:paraId="5B5F74A7" w14:textId="410D5804" w:rsidR="0024605A" w:rsidRDefault="006F5726" w:rsidP="005D43C3">
      <w:r>
        <w:t>I had earlier indicated the issue with outliers in relation to the more negatively oriented years.  To bring a sense of balance, I should also highlight that this can be noticed just as prevalently in the years with the highest average sentiment.</w:t>
      </w:r>
      <w:r w:rsidR="0024605A">
        <w:t xml:space="preserve">  The top four years in this regard </w:t>
      </w:r>
      <w:r w:rsidR="00345C44">
        <w:t>are.</w:t>
      </w:r>
    </w:p>
    <w:p w14:paraId="6EC8C448" w14:textId="62E3188E" w:rsidR="006274FA" w:rsidRDefault="0024605A" w:rsidP="005D43C3">
      <w:pPr>
        <w:pStyle w:val="ListParagraph"/>
        <w:numPr>
          <w:ilvl w:val="0"/>
          <w:numId w:val="18"/>
        </w:numPr>
        <w:spacing w:line="360" w:lineRule="auto"/>
      </w:pPr>
      <w:r>
        <w:lastRenderedPageBreak/>
        <w:t>1954</w:t>
      </w:r>
    </w:p>
    <w:p w14:paraId="3D31DAC6" w14:textId="2C74FF3B" w:rsidR="0024605A" w:rsidRDefault="0024605A" w:rsidP="005D43C3">
      <w:pPr>
        <w:pStyle w:val="ListParagraph"/>
        <w:numPr>
          <w:ilvl w:val="0"/>
          <w:numId w:val="18"/>
        </w:numPr>
        <w:spacing w:line="360" w:lineRule="auto"/>
      </w:pPr>
      <w:r>
        <w:t>1957</w:t>
      </w:r>
    </w:p>
    <w:p w14:paraId="1F7056AC" w14:textId="1EFC9A12" w:rsidR="0024605A" w:rsidRDefault="0024605A" w:rsidP="005D43C3">
      <w:pPr>
        <w:pStyle w:val="ListParagraph"/>
        <w:numPr>
          <w:ilvl w:val="0"/>
          <w:numId w:val="18"/>
        </w:numPr>
        <w:spacing w:line="360" w:lineRule="auto"/>
      </w:pPr>
      <w:r>
        <w:t>1988</w:t>
      </w:r>
    </w:p>
    <w:p w14:paraId="5BAF6DBE" w14:textId="4C2C7556" w:rsidR="0024605A" w:rsidRDefault="0024605A" w:rsidP="005D43C3">
      <w:pPr>
        <w:pStyle w:val="ListParagraph"/>
        <w:numPr>
          <w:ilvl w:val="0"/>
          <w:numId w:val="18"/>
        </w:numPr>
        <w:spacing w:line="360" w:lineRule="auto"/>
      </w:pPr>
      <w:r>
        <w:t>1994</w:t>
      </w:r>
    </w:p>
    <w:p w14:paraId="609E47AC" w14:textId="2BB0F4BE" w:rsidR="0024605A" w:rsidRDefault="0024605A" w:rsidP="005D43C3">
      <w:r>
        <w:t xml:space="preserve">The first three of these also include, what could be deemed as, outliers.  Of the 1248 total number ones, 1954 has 4 songs in the top 50 of highest average sentiment; “Three Coins in the Fountain”, by Frank Sinatra; Vera Lynn’s, “My Son, My Son”; </w:t>
      </w:r>
      <w:r w:rsidR="00653B0E">
        <w:t>David Whitfield with, “Cara Mia”; and “Oh Mein Papa”, from Eddie Calvert (</w:t>
      </w:r>
      <w:r w:rsidR="00653B0E">
        <w:fldChar w:fldCharType="begin"/>
      </w:r>
      <w:r w:rsidR="00653B0E">
        <w:instrText xml:space="preserve"> REF _Ref72922532 \h </w:instrText>
      </w:r>
      <w:r w:rsidR="00653B0E">
        <w:fldChar w:fldCharType="separate"/>
      </w:r>
      <w:r w:rsidR="00100A74">
        <w:t xml:space="preserve">Figure </w:t>
      </w:r>
      <w:r w:rsidR="00100A74">
        <w:rPr>
          <w:noProof/>
        </w:rPr>
        <w:t>49</w:t>
      </w:r>
      <w:r w:rsidR="00653B0E">
        <w:fldChar w:fldCharType="end"/>
      </w:r>
      <w:r w:rsidR="00653B0E">
        <w:t>).</w:t>
      </w:r>
    </w:p>
    <w:p w14:paraId="24025952" w14:textId="3895FD7D" w:rsidR="00653B0E" w:rsidRDefault="00653B0E" w:rsidP="005D43C3">
      <w:r>
        <w:t>There is one outlier in each of the other two years</w:t>
      </w:r>
      <w:r w:rsidR="007E19EB">
        <w:t xml:space="preserve"> which appear in the overall top 50 for average sentiment</w:t>
      </w:r>
      <w:r>
        <w:t>; Frankie Vaughan’s, “The Garden of Eden”, 1957; and 1988’s (</w:t>
      </w:r>
      <w:r>
        <w:fldChar w:fldCharType="begin"/>
      </w:r>
      <w:r>
        <w:instrText xml:space="preserve"> REF _Ref72922791 \h </w:instrText>
      </w:r>
      <w:r>
        <w:fldChar w:fldCharType="separate"/>
      </w:r>
      <w:r w:rsidR="00100A74">
        <w:t xml:space="preserve">Figure </w:t>
      </w:r>
      <w:r w:rsidR="00100A74">
        <w:rPr>
          <w:noProof/>
        </w:rPr>
        <w:t>50</w:t>
      </w:r>
      <w:r>
        <w:fldChar w:fldCharType="end"/>
      </w:r>
      <w:r>
        <w:t>), “Doctorin’ the Tardis”, by The Timelords (</w:t>
      </w:r>
      <w:r>
        <w:fldChar w:fldCharType="begin"/>
      </w:r>
      <w:r>
        <w:instrText xml:space="preserve"> REF _Ref72922804 \h </w:instrText>
      </w:r>
      <w:r>
        <w:fldChar w:fldCharType="separate"/>
      </w:r>
      <w:r w:rsidR="00100A74">
        <w:t xml:space="preserve">Figure </w:t>
      </w:r>
      <w:r w:rsidR="00100A74">
        <w:rPr>
          <w:noProof/>
        </w:rPr>
        <w:t>51</w:t>
      </w:r>
      <w:r>
        <w:fldChar w:fldCharType="end"/>
      </w:r>
      <w:r>
        <w:t>).</w:t>
      </w:r>
    </w:p>
    <w:p w14:paraId="099B2BF0" w14:textId="77777777" w:rsidR="00653B0E" w:rsidRDefault="0024605A" w:rsidP="005D43C3">
      <w:pPr>
        <w:keepNext/>
        <w:jc w:val="center"/>
      </w:pPr>
      <w:r>
        <w:rPr>
          <w:noProof/>
        </w:rPr>
        <w:drawing>
          <wp:inline distT="0" distB="0" distL="0" distR="0" wp14:anchorId="3BAD15B6" wp14:editId="49C5C8F9">
            <wp:extent cx="5471160" cy="3055620"/>
            <wp:effectExtent l="0" t="0" r="0" b="0"/>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8" name="Picture 268"/>
                    <pic:cNvPicPr>
                      <a:picLocks noChangeAspect="1" noChangeArrowheads="1"/>
                    </pic:cNvPicPr>
                  </pic:nvPicPr>
                  <pic:blipFill>
                    <a:blip r:embed="rId172" cstate="print">
                      <a:extLst>
                        <a:ext uri="{28A0092B-C50C-407E-A947-70E740481C1C}">
                          <a14:useLocalDpi xmlns:a14="http://schemas.microsoft.com/office/drawing/2010/main" val="0"/>
                        </a:ext>
                      </a:extLst>
                    </a:blip>
                    <a:stretch>
                      <a:fillRect/>
                    </a:stretch>
                  </pic:blipFill>
                  <pic:spPr bwMode="auto">
                    <a:xfrm>
                      <a:off x="0" y="0"/>
                      <a:ext cx="5477285" cy="3059041"/>
                    </a:xfrm>
                    <a:prstGeom prst="rect">
                      <a:avLst/>
                    </a:prstGeom>
                    <a:noFill/>
                    <a:ln>
                      <a:noFill/>
                    </a:ln>
                  </pic:spPr>
                </pic:pic>
              </a:graphicData>
            </a:graphic>
          </wp:inline>
        </w:drawing>
      </w:r>
    </w:p>
    <w:p w14:paraId="0005CCF1" w14:textId="1FC85365" w:rsidR="00653B0E" w:rsidRPr="00653B0E" w:rsidRDefault="00653B0E" w:rsidP="005D43C3">
      <w:pPr>
        <w:pStyle w:val="Caption"/>
        <w:spacing w:line="360" w:lineRule="auto"/>
        <w:jc w:val="center"/>
      </w:pPr>
      <w:bookmarkStart w:id="115" w:name="_Ref72922532"/>
      <w:bookmarkStart w:id="116" w:name="_Toc73007887"/>
      <w:r>
        <w:t xml:space="preserve">Figure </w:t>
      </w:r>
      <w:r>
        <w:fldChar w:fldCharType="begin"/>
      </w:r>
      <w:r>
        <w:instrText xml:space="preserve"> SEQ Figure \* ARABIC </w:instrText>
      </w:r>
      <w:r>
        <w:fldChar w:fldCharType="separate"/>
      </w:r>
      <w:r w:rsidR="00100A74">
        <w:rPr>
          <w:noProof/>
        </w:rPr>
        <w:t>49</w:t>
      </w:r>
      <w:r>
        <w:fldChar w:fldCharType="end"/>
      </w:r>
      <w:bookmarkEnd w:id="115"/>
      <w:r>
        <w:t xml:space="preserve"> - 1954 outliers.</w:t>
      </w:r>
      <w:bookmarkEnd w:id="116"/>
    </w:p>
    <w:p w14:paraId="449F517C" w14:textId="77777777" w:rsidR="00653B0E" w:rsidRDefault="0024605A" w:rsidP="005D43C3">
      <w:pPr>
        <w:keepNext/>
        <w:jc w:val="center"/>
      </w:pPr>
      <w:r>
        <w:rPr>
          <w:noProof/>
        </w:rPr>
        <w:lastRenderedPageBreak/>
        <w:drawing>
          <wp:inline distT="0" distB="0" distL="0" distR="0" wp14:anchorId="150E2781" wp14:editId="51666EDF">
            <wp:extent cx="5067300" cy="2788593"/>
            <wp:effectExtent l="0" t="0" r="0" b="0"/>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5112756" cy="2813608"/>
                    </a:xfrm>
                    <a:prstGeom prst="rect">
                      <a:avLst/>
                    </a:prstGeom>
                    <a:noFill/>
                    <a:ln>
                      <a:noFill/>
                    </a:ln>
                  </pic:spPr>
                </pic:pic>
              </a:graphicData>
            </a:graphic>
          </wp:inline>
        </w:drawing>
      </w:r>
    </w:p>
    <w:p w14:paraId="3AB460BD" w14:textId="5B058A15" w:rsidR="0024605A" w:rsidRDefault="00653B0E" w:rsidP="005D43C3">
      <w:pPr>
        <w:pStyle w:val="Caption"/>
        <w:spacing w:line="360" w:lineRule="auto"/>
        <w:jc w:val="center"/>
      </w:pPr>
      <w:bookmarkStart w:id="117" w:name="_Ref72922791"/>
      <w:bookmarkStart w:id="118" w:name="_Toc73007888"/>
      <w:r>
        <w:t xml:space="preserve">Figure </w:t>
      </w:r>
      <w:r>
        <w:fldChar w:fldCharType="begin"/>
      </w:r>
      <w:r>
        <w:instrText xml:space="preserve"> SEQ Figure \* ARABIC </w:instrText>
      </w:r>
      <w:r>
        <w:fldChar w:fldCharType="separate"/>
      </w:r>
      <w:r w:rsidR="00100A74">
        <w:rPr>
          <w:noProof/>
        </w:rPr>
        <w:t>50</w:t>
      </w:r>
      <w:r>
        <w:fldChar w:fldCharType="end"/>
      </w:r>
      <w:bookmarkEnd w:id="117"/>
      <w:r>
        <w:t xml:space="preserve"> - 1957 outlier.</w:t>
      </w:r>
      <w:bookmarkEnd w:id="118"/>
    </w:p>
    <w:p w14:paraId="6D82D7EA" w14:textId="77777777" w:rsidR="00653B0E" w:rsidRDefault="0024605A" w:rsidP="005D43C3">
      <w:pPr>
        <w:keepNext/>
        <w:jc w:val="center"/>
      </w:pPr>
      <w:r>
        <w:rPr>
          <w:noProof/>
        </w:rPr>
        <w:drawing>
          <wp:inline distT="0" distB="0" distL="0" distR="0" wp14:anchorId="0C6602C6" wp14:editId="6A122E2A">
            <wp:extent cx="4953635" cy="2552700"/>
            <wp:effectExtent l="0" t="0" r="0" b="0"/>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4974995" cy="2563707"/>
                    </a:xfrm>
                    <a:prstGeom prst="rect">
                      <a:avLst/>
                    </a:prstGeom>
                    <a:noFill/>
                    <a:ln>
                      <a:noFill/>
                    </a:ln>
                  </pic:spPr>
                </pic:pic>
              </a:graphicData>
            </a:graphic>
          </wp:inline>
        </w:drawing>
      </w:r>
    </w:p>
    <w:p w14:paraId="5EF1256A" w14:textId="43611186" w:rsidR="0024605A" w:rsidRDefault="00653B0E" w:rsidP="005D43C3">
      <w:pPr>
        <w:pStyle w:val="Caption"/>
        <w:spacing w:line="360" w:lineRule="auto"/>
        <w:jc w:val="center"/>
      </w:pPr>
      <w:bookmarkStart w:id="119" w:name="_Ref72922804"/>
      <w:bookmarkStart w:id="120" w:name="_Toc73007889"/>
      <w:r>
        <w:t xml:space="preserve">Figure </w:t>
      </w:r>
      <w:r>
        <w:fldChar w:fldCharType="begin"/>
      </w:r>
      <w:r>
        <w:instrText xml:space="preserve"> SEQ Figure \* ARABIC </w:instrText>
      </w:r>
      <w:r>
        <w:fldChar w:fldCharType="separate"/>
      </w:r>
      <w:r w:rsidR="00100A74">
        <w:rPr>
          <w:noProof/>
        </w:rPr>
        <w:t>51</w:t>
      </w:r>
      <w:r>
        <w:fldChar w:fldCharType="end"/>
      </w:r>
      <w:bookmarkEnd w:id="119"/>
      <w:r>
        <w:t xml:space="preserve"> - 1988 outlier.</w:t>
      </w:r>
      <w:bookmarkEnd w:id="120"/>
    </w:p>
    <w:p w14:paraId="567FC3BB" w14:textId="04A2244F" w:rsidR="007E19EB" w:rsidRDefault="007E19EB" w:rsidP="005D43C3">
      <w:pPr>
        <w:keepNext/>
        <w:jc w:val="center"/>
      </w:pPr>
      <w:r>
        <w:rPr>
          <w:noProof/>
        </w:rPr>
        <w:lastRenderedPageBreak/>
        <mc:AlternateContent>
          <mc:Choice Requires="wpi">
            <w:drawing>
              <wp:anchor distT="0" distB="0" distL="114300" distR="114300" simplePos="0" relativeHeight="251706368" behindDoc="0" locked="0" layoutInCell="1" allowOverlap="1" wp14:anchorId="5B57AB36" wp14:editId="08F2EEA5">
                <wp:simplePos x="0" y="0"/>
                <wp:positionH relativeFrom="column">
                  <wp:posOffset>4512506</wp:posOffset>
                </wp:positionH>
                <wp:positionV relativeFrom="paragraph">
                  <wp:posOffset>2171832</wp:posOffset>
                </wp:positionV>
                <wp:extent cx="43920" cy="134280"/>
                <wp:effectExtent l="57150" t="57150" r="51435" b="94615"/>
                <wp:wrapNone/>
                <wp:docPr id="277" name="Ink 277"/>
                <wp:cNvGraphicFramePr/>
                <a:graphic xmlns:a="http://schemas.openxmlformats.org/drawingml/2006/main">
                  <a:graphicData uri="http://schemas.microsoft.com/office/word/2010/wordprocessingInk">
                    <w14:contentPart bwMode="auto" r:id="rId175">
                      <w14:nvContentPartPr>
                        <w14:cNvContentPartPr/>
                      </w14:nvContentPartPr>
                      <w14:xfrm>
                        <a:off x="0" y="0"/>
                        <a:ext cx="43920" cy="134280"/>
                      </w14:xfrm>
                    </w14:contentPart>
                  </a:graphicData>
                </a:graphic>
              </wp:anchor>
            </w:drawing>
          </mc:Choice>
          <mc:Fallback>
            <w:pict>
              <v:shape w14:anchorId="439CD222" id="Ink 277" o:spid="_x0000_s1026" type="#_x0000_t75" style="position:absolute;margin-left:353.9pt;margin-top:168.2pt;width:6.25pt;height:16.2pt;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">
                <v:imagedata r:id="rId176" o:title=""/>
              </v:shape>
            </w:pict>
          </mc:Fallback>
        </mc:AlternateContent>
      </w:r>
      <w:r>
        <w:rPr>
          <w:noProof/>
        </w:rPr>
        <mc:AlternateContent>
          <mc:Choice Requires="wpi">
            <w:drawing>
              <wp:anchor distT="0" distB="0" distL="114300" distR="114300" simplePos="0" relativeHeight="251705344" behindDoc="0" locked="0" layoutInCell="1" allowOverlap="1" wp14:anchorId="4144CDD0" wp14:editId="61E2C7F1">
                <wp:simplePos x="0" y="0"/>
                <wp:positionH relativeFrom="column">
                  <wp:posOffset>4484066</wp:posOffset>
                </wp:positionH>
                <wp:positionV relativeFrom="paragraph">
                  <wp:posOffset>2091552</wp:posOffset>
                </wp:positionV>
                <wp:extent cx="56160" cy="229320"/>
                <wp:effectExtent l="38100" t="76200" r="58420" b="94615"/>
                <wp:wrapNone/>
                <wp:docPr id="276" name="Ink 276"/>
                <wp:cNvGraphicFramePr/>
                <a:graphic xmlns:a="http://schemas.openxmlformats.org/drawingml/2006/main">
                  <a:graphicData uri="http://schemas.microsoft.com/office/word/2010/wordprocessingInk">
                    <w14:contentPart bwMode="auto" r:id="rId177">
                      <w14:nvContentPartPr>
                        <w14:cNvContentPartPr/>
                      </w14:nvContentPartPr>
                      <w14:xfrm>
                        <a:off x="0" y="0"/>
                        <a:ext cx="56160" cy="229320"/>
                      </w14:xfrm>
                    </w14:contentPart>
                  </a:graphicData>
                </a:graphic>
              </wp:anchor>
            </w:drawing>
          </mc:Choice>
          <mc:Fallback>
            <w:pict>
              <v:shape w14:anchorId="1E88CEB2" id="Ink 276" o:spid="_x0000_s1026" type="#_x0000_t75" style="position:absolute;margin-left:351.7pt;margin-top:161.85pt;width:7.25pt;height:23.7pt;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">
                <v:imagedata r:id="rId178" o:title=""/>
              </v:shape>
            </w:pict>
          </mc:Fallback>
        </mc:AlternateContent>
      </w:r>
      <w:r>
        <w:rPr>
          <w:noProof/>
        </w:rPr>
        <mc:AlternateContent>
          <mc:Choice Requires="wpi">
            <w:drawing>
              <wp:anchor distT="0" distB="0" distL="114300" distR="114300" simplePos="0" relativeHeight="251704320" behindDoc="0" locked="0" layoutInCell="1" allowOverlap="1" wp14:anchorId="6726A4DE" wp14:editId="192D1DB9">
                <wp:simplePos x="0" y="0"/>
                <wp:positionH relativeFrom="column">
                  <wp:posOffset>2343506</wp:posOffset>
                </wp:positionH>
                <wp:positionV relativeFrom="paragraph">
                  <wp:posOffset>2091192</wp:posOffset>
                </wp:positionV>
                <wp:extent cx="35280" cy="421200"/>
                <wp:effectExtent l="57150" t="76200" r="60325" b="93345"/>
                <wp:wrapNone/>
                <wp:docPr id="275" name="Ink 275"/>
                <wp:cNvGraphicFramePr/>
                <a:graphic xmlns:a="http://schemas.openxmlformats.org/drawingml/2006/main">
                  <a:graphicData uri="http://schemas.microsoft.com/office/word/2010/wordprocessingInk">
                    <w14:contentPart bwMode="auto" r:id="rId179">
                      <w14:nvContentPartPr>
                        <w14:cNvContentPartPr/>
                      </w14:nvContentPartPr>
                      <w14:xfrm>
                        <a:off x="0" y="0"/>
                        <a:ext cx="35280" cy="421200"/>
                      </w14:xfrm>
                    </w14:contentPart>
                  </a:graphicData>
                </a:graphic>
              </wp:anchor>
            </w:drawing>
          </mc:Choice>
          <mc:Fallback>
            <w:pict>
              <v:shape w14:anchorId="3C65A2EA" id="Ink 275" o:spid="_x0000_s1026" type="#_x0000_t75" style="position:absolute;margin-left:183.15pt;margin-top:161.8pt;width:5.65pt;height:38.8pt;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">
                <v:imagedata r:id="rId180" o:title=""/>
              </v:shape>
            </w:pict>
          </mc:Fallback>
        </mc:AlternateContent>
      </w:r>
      <w:r>
        <w:rPr>
          <w:noProof/>
        </w:rPr>
        <mc:AlternateContent>
          <mc:Choice Requires="wpi">
            <w:drawing>
              <wp:anchor distT="0" distB="0" distL="114300" distR="114300" simplePos="0" relativeHeight="251703296" behindDoc="0" locked="0" layoutInCell="1" allowOverlap="1" wp14:anchorId="0138C686" wp14:editId="720D3792">
                <wp:simplePos x="0" y="0"/>
                <wp:positionH relativeFrom="column">
                  <wp:posOffset>1388786</wp:posOffset>
                </wp:positionH>
                <wp:positionV relativeFrom="paragraph">
                  <wp:posOffset>2098392</wp:posOffset>
                </wp:positionV>
                <wp:extent cx="38160" cy="483120"/>
                <wp:effectExtent l="57150" t="76200" r="57150" b="88900"/>
                <wp:wrapNone/>
                <wp:docPr id="274" name="Ink 274"/>
                <wp:cNvGraphicFramePr/>
                <a:graphic xmlns:a="http://schemas.openxmlformats.org/drawingml/2006/main">
                  <a:graphicData uri="http://schemas.microsoft.com/office/word/2010/wordprocessingInk">
                    <w14:contentPart bwMode="auto" r:id="rId181">
                      <w14:nvContentPartPr>
                        <w14:cNvContentPartPr/>
                      </w14:nvContentPartPr>
                      <w14:xfrm>
                        <a:off x="0" y="0"/>
                        <a:ext cx="38160" cy="483120"/>
                      </w14:xfrm>
                    </w14:contentPart>
                  </a:graphicData>
                </a:graphic>
              </wp:anchor>
            </w:drawing>
          </mc:Choice>
          <mc:Fallback>
            <w:pict>
              <v:shape w14:anchorId="3D8E6709" id="Ink 274" o:spid="_x0000_s1026" type="#_x0000_t75" style="position:absolute;margin-left:107.95pt;margin-top:162.4pt;width:5.8pt;height:43.75pt;z-index:25170329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">
                <v:imagedata r:id="rId182" o:title=""/>
              </v:shape>
            </w:pict>
          </mc:Fallback>
        </mc:AlternateContent>
      </w:r>
      <w:r>
        <w:rPr>
          <w:noProof/>
        </w:rPr>
        <mc:AlternateContent>
          <mc:Choice Requires="wpi">
            <w:drawing>
              <wp:anchor distT="0" distB="0" distL="114300" distR="114300" simplePos="0" relativeHeight="251702272" behindDoc="0" locked="0" layoutInCell="1" allowOverlap="1" wp14:anchorId="6A08A657" wp14:editId="6145A427">
                <wp:simplePos x="0" y="0"/>
                <wp:positionH relativeFrom="column">
                  <wp:posOffset>1107986</wp:posOffset>
                </wp:positionH>
                <wp:positionV relativeFrom="paragraph">
                  <wp:posOffset>2091912</wp:posOffset>
                </wp:positionV>
                <wp:extent cx="45720" cy="611640"/>
                <wp:effectExtent l="38100" t="76200" r="68580" b="93345"/>
                <wp:wrapNone/>
                <wp:docPr id="273" name="Ink 273"/>
                <wp:cNvGraphicFramePr/>
                <a:graphic xmlns:a="http://schemas.openxmlformats.org/drawingml/2006/main">
                  <a:graphicData uri="http://schemas.microsoft.com/office/word/2010/wordprocessingInk">
                    <w14:contentPart bwMode="auto" r:id="rId183">
                      <w14:nvContentPartPr>
                        <w14:cNvContentPartPr/>
                      </w14:nvContentPartPr>
                      <w14:xfrm>
                        <a:off x="0" y="0"/>
                        <a:ext cx="45720" cy="611640"/>
                      </w14:xfrm>
                    </w14:contentPart>
                  </a:graphicData>
                </a:graphic>
              </wp:anchor>
            </w:drawing>
          </mc:Choice>
          <mc:Fallback>
            <w:pict>
              <v:shape w14:anchorId="1676FD19" id="Ink 273" o:spid="_x0000_s1026" type="#_x0000_t75" style="position:absolute;margin-left:85.85pt;margin-top:161.9pt;width:6.4pt;height:53.8pt;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">
                <v:imagedata r:id="rId184" o:title=""/>
              </v:shape>
            </w:pict>
          </mc:Fallback>
        </mc:AlternateContent>
      </w:r>
      <w:r>
        <w:rPr>
          <w:noProof/>
        </w:rPr>
        <mc:AlternateContent>
          <mc:Choice Requires="wpi">
            <w:drawing>
              <wp:anchor distT="0" distB="0" distL="114300" distR="114300" simplePos="0" relativeHeight="251701248" behindDoc="0" locked="0" layoutInCell="1" allowOverlap="1" wp14:anchorId="3651CE4F" wp14:editId="05D9DB3B">
                <wp:simplePos x="0" y="0"/>
                <wp:positionH relativeFrom="column">
                  <wp:posOffset>438746</wp:posOffset>
                </wp:positionH>
                <wp:positionV relativeFrom="paragraph">
                  <wp:posOffset>2085792</wp:posOffset>
                </wp:positionV>
                <wp:extent cx="50400" cy="489960"/>
                <wp:effectExtent l="38100" t="76200" r="64135" b="81915"/>
                <wp:wrapNone/>
                <wp:docPr id="272" name="Ink 272"/>
                <wp:cNvGraphicFramePr/>
                <a:graphic xmlns:a="http://schemas.openxmlformats.org/drawingml/2006/main">
                  <a:graphicData uri="http://schemas.microsoft.com/office/word/2010/wordprocessingInk">
                    <w14:contentPart bwMode="auto" r:id="rId185">
                      <w14:nvContentPartPr>
                        <w14:cNvContentPartPr/>
                      </w14:nvContentPartPr>
                      <w14:xfrm>
                        <a:off x="0" y="0"/>
                        <a:ext cx="50400" cy="489960"/>
                      </w14:xfrm>
                    </w14:contentPart>
                  </a:graphicData>
                </a:graphic>
              </wp:anchor>
            </w:drawing>
          </mc:Choice>
          <mc:Fallback>
            <w:pict>
              <v:shape w14:anchorId="6AE1E9A0" id="Ink 272" o:spid="_x0000_s1026" type="#_x0000_t75" style="position:absolute;margin-left:33.15pt;margin-top:161.4pt;width:6.75pt;height:44.25pt;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">
                <v:imagedata r:id="rId186" o:title=""/>
              </v:shape>
            </w:pict>
          </mc:Fallback>
        </mc:AlternateContent>
      </w:r>
      <w:r>
        <w:rPr>
          <w:noProof/>
        </w:rPr>
        <w:drawing>
          <wp:inline distT="0" distB="0" distL="0" distR="0" wp14:anchorId="50FD244E" wp14:editId="49EFCEB2">
            <wp:extent cx="5724525" cy="2996565"/>
            <wp:effectExtent l="0" t="0" r="9525" b="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5724525" cy="2996565"/>
                    </a:xfrm>
                    <a:prstGeom prst="rect">
                      <a:avLst/>
                    </a:prstGeom>
                    <a:noFill/>
                    <a:ln>
                      <a:noFill/>
                    </a:ln>
                  </pic:spPr>
                </pic:pic>
              </a:graphicData>
            </a:graphic>
          </wp:inline>
        </w:drawing>
      </w:r>
    </w:p>
    <w:p w14:paraId="72636865" w14:textId="038F3833" w:rsidR="007E19EB" w:rsidRDefault="007E19EB" w:rsidP="005D43C3">
      <w:pPr>
        <w:pStyle w:val="Caption"/>
        <w:spacing w:line="360" w:lineRule="auto"/>
        <w:jc w:val="center"/>
      </w:pPr>
      <w:bookmarkStart w:id="121" w:name="_Toc73007890"/>
      <w:r>
        <w:t xml:space="preserve">Figure </w:t>
      </w:r>
      <w:r>
        <w:fldChar w:fldCharType="begin"/>
      </w:r>
      <w:r>
        <w:instrText xml:space="preserve"> SEQ Figure \* ARABIC </w:instrText>
      </w:r>
      <w:r>
        <w:fldChar w:fldCharType="separate"/>
      </w:r>
      <w:r w:rsidR="00100A74">
        <w:rPr>
          <w:noProof/>
        </w:rPr>
        <w:t>52</w:t>
      </w:r>
      <w:r>
        <w:fldChar w:fldCharType="end"/>
      </w:r>
      <w:r>
        <w:t xml:space="preserve"> - The 50 songs with the highest average sentiment.</w:t>
      </w:r>
      <w:bookmarkEnd w:id="121"/>
    </w:p>
    <w:p w14:paraId="7C1F5A93" w14:textId="4775C1FC" w:rsidR="00784912" w:rsidRPr="007E19EB" w:rsidRDefault="007E19EB" w:rsidP="005D43C3">
      <w:r>
        <w:t xml:space="preserve">Yet if we take a look at the 4th year mentioned </w:t>
      </w:r>
      <w:r w:rsidR="00784912">
        <w:t>earlier</w:t>
      </w:r>
      <w:r>
        <w:t>, 1994, there appear</w:t>
      </w:r>
      <w:r w:rsidR="00B3672D">
        <w:t>s</w:t>
      </w:r>
      <w:r>
        <w:t xml:space="preserve"> to be no clear outliers</w:t>
      </w:r>
      <w:r w:rsidR="00784912">
        <w:t xml:space="preserve"> (</w:t>
      </w:r>
      <w:r w:rsidR="00784912">
        <w:fldChar w:fldCharType="begin"/>
      </w:r>
      <w:r w:rsidR="00784912">
        <w:instrText xml:space="preserve"> REF _Ref72923669 \h </w:instrText>
      </w:r>
      <w:r w:rsidR="00784912">
        <w:fldChar w:fldCharType="separate"/>
      </w:r>
      <w:r w:rsidR="00100A74">
        <w:t xml:space="preserve">Figure </w:t>
      </w:r>
      <w:r w:rsidR="00100A74">
        <w:rPr>
          <w:noProof/>
        </w:rPr>
        <w:t>53</w:t>
      </w:r>
      <w:r w:rsidR="00784912">
        <w:fldChar w:fldCharType="end"/>
      </w:r>
      <w:r w:rsidR="00784912">
        <w:t>)</w:t>
      </w:r>
      <w:r>
        <w:t xml:space="preserve">.  </w:t>
      </w:r>
      <w:r w:rsidR="00784912">
        <w:t>Yes, it can be said that the top 2 songs</w:t>
      </w:r>
      <w:r w:rsidR="00F428FB">
        <w:t xml:space="preserve"> of 1994 (Manchester United’s, “Come On You Reds”, and “Love Is All Around”, from Wet Wet)</w:t>
      </w:r>
      <w:r w:rsidR="00784912">
        <w:t xml:space="preserve"> appear in the top 50 overall, but the smaller level of variance shows there is a much more consistent flow to the year.  1994 is</w:t>
      </w:r>
      <w:r>
        <w:t xml:space="preserve"> another example of, possibly, showing the best use of an average rating over the median value</w:t>
      </w:r>
      <w:r w:rsidR="00784912">
        <w:t>, whereas with the previous three years, they could be more warranting of being judged by their median.</w:t>
      </w:r>
    </w:p>
    <w:p w14:paraId="01D58687" w14:textId="77777777" w:rsidR="00784912" w:rsidRDefault="00784912" w:rsidP="005D43C3">
      <w:pPr>
        <w:keepNext/>
        <w:jc w:val="center"/>
      </w:pPr>
      <w:r>
        <w:rPr>
          <w:noProof/>
        </w:rPr>
        <w:drawing>
          <wp:inline distT="0" distB="0" distL="0" distR="0" wp14:anchorId="1E30C652" wp14:editId="0C6CC610">
            <wp:extent cx="5430785" cy="2904565"/>
            <wp:effectExtent l="0" t="0" r="0" b="0"/>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5457672" cy="2918945"/>
                    </a:xfrm>
                    <a:prstGeom prst="rect">
                      <a:avLst/>
                    </a:prstGeom>
                    <a:noFill/>
                    <a:ln>
                      <a:noFill/>
                    </a:ln>
                  </pic:spPr>
                </pic:pic>
              </a:graphicData>
            </a:graphic>
          </wp:inline>
        </w:drawing>
      </w:r>
    </w:p>
    <w:p w14:paraId="6DC924FC" w14:textId="6A8C449D" w:rsidR="005C24BD" w:rsidRDefault="00784912" w:rsidP="005D43C3">
      <w:pPr>
        <w:pStyle w:val="Caption"/>
        <w:spacing w:line="360" w:lineRule="auto"/>
        <w:jc w:val="center"/>
      </w:pPr>
      <w:bookmarkStart w:id="122" w:name="_Ref72923669"/>
      <w:bookmarkStart w:id="123" w:name="_Toc73007891"/>
      <w:r>
        <w:t xml:space="preserve">Figure </w:t>
      </w:r>
      <w:r>
        <w:fldChar w:fldCharType="begin"/>
      </w:r>
      <w:r>
        <w:instrText xml:space="preserve"> SEQ Figure \* ARABIC </w:instrText>
      </w:r>
      <w:r>
        <w:fldChar w:fldCharType="separate"/>
      </w:r>
      <w:r w:rsidR="00100A74">
        <w:rPr>
          <w:noProof/>
        </w:rPr>
        <w:t>53</w:t>
      </w:r>
      <w:r>
        <w:fldChar w:fldCharType="end"/>
      </w:r>
      <w:bookmarkEnd w:id="122"/>
      <w:r>
        <w:t xml:space="preserve"> - 1994's lack of outliers.</w:t>
      </w:r>
      <w:bookmarkEnd w:id="123"/>
    </w:p>
    <w:p w14:paraId="26FC906F" w14:textId="6B9C1F2E" w:rsidR="0021432B" w:rsidRDefault="00784912" w:rsidP="005D43C3">
      <w:r>
        <w:lastRenderedPageBreak/>
        <w:t xml:space="preserve">So why, you may ask, are outliers so important to this author?  Well, I would definitely not consider myself as a master of explaining such a science, but as a soccer fan, </w:t>
      </w:r>
      <w:r w:rsidR="0021432B">
        <w:t xml:space="preserve">I will try to </w:t>
      </w:r>
      <w:r w:rsidR="002F1EAD">
        <w:t>do so</w:t>
      </w:r>
      <w:r w:rsidR="0021432B">
        <w:t xml:space="preserve"> with a football analogy</w:t>
      </w:r>
      <w:r>
        <w:t xml:space="preserve"> which, at the time of writing this paper, </w:t>
      </w:r>
      <w:r w:rsidR="002F1EAD">
        <w:t>wa</w:t>
      </w:r>
      <w:r>
        <w:t>s quite topical</w:t>
      </w:r>
      <w:r w:rsidR="0021432B">
        <w:t>.</w:t>
      </w:r>
    </w:p>
    <w:p w14:paraId="1AE94FD4" w14:textId="3037ABAA" w:rsidR="00784912" w:rsidRDefault="00784912" w:rsidP="005D43C3">
      <w:r>
        <w:t>I am a life-long supporter of Tottenham Hotspur (for my sins).  Our star player is a striker by the name of, Harry Kane</w:t>
      </w:r>
      <w:r w:rsidR="00F428FB">
        <w:t xml:space="preserve">.  </w:t>
      </w:r>
      <w:r w:rsidR="00F46387">
        <w:t xml:space="preserve">He is a </w:t>
      </w:r>
      <w:r w:rsidR="00F46387" w:rsidRPr="00F8638E">
        <w:rPr>
          <w:i/>
          <w:iCs/>
        </w:rPr>
        <w:t>positive</w:t>
      </w:r>
      <w:r w:rsidR="00F46387">
        <w:t>, brilliant player but t</w:t>
      </w:r>
      <w:r w:rsidR="00F428FB">
        <w:t>here is talk this summer of Kane leaving ‘Spurs’ which would, of course, have a devastating impact on the team.  Serge Aurier is a right-back and, in my opinion, a</w:t>
      </w:r>
      <w:r w:rsidR="00F46387">
        <w:t xml:space="preserve"> </w:t>
      </w:r>
      <w:r w:rsidR="00F46387" w:rsidRPr="00F8638E">
        <w:rPr>
          <w:i/>
          <w:iCs/>
        </w:rPr>
        <w:t>negative</w:t>
      </w:r>
      <w:r w:rsidR="00F46387">
        <w:t>,</w:t>
      </w:r>
      <w:r w:rsidR="00F428FB">
        <w:t xml:space="preserve"> terrible footballer.  He also may be leaving ‘Spurs’, along with Lucas Moura, a decent footballer who has his plusses and minuses</w:t>
      </w:r>
      <w:r w:rsidR="00F46387">
        <w:t xml:space="preserve">; a </w:t>
      </w:r>
      <w:r w:rsidR="00F46387" w:rsidRPr="00F8638E">
        <w:rPr>
          <w:i/>
          <w:iCs/>
        </w:rPr>
        <w:t>neutral</w:t>
      </w:r>
      <w:r w:rsidR="00F46387">
        <w:t xml:space="preserve"> player, if you like</w:t>
      </w:r>
      <w:r w:rsidR="00F428FB">
        <w:t>.  So</w:t>
      </w:r>
      <w:r w:rsidR="00F46387">
        <w:t>,</w:t>
      </w:r>
      <w:r w:rsidR="00F428FB">
        <w:t xml:space="preserve"> if we break this down.</w:t>
      </w:r>
    </w:p>
    <w:p w14:paraId="36412963" w14:textId="670A33A3" w:rsidR="00F428FB" w:rsidRDefault="00F428FB" w:rsidP="005D43C3">
      <w:pPr>
        <w:pStyle w:val="ListParagraph"/>
        <w:numPr>
          <w:ilvl w:val="0"/>
          <w:numId w:val="19"/>
        </w:numPr>
        <w:spacing w:line="360" w:lineRule="auto"/>
      </w:pPr>
      <w:r>
        <w:t>Harry Kane = “Doctorin’ The Tardis”</w:t>
      </w:r>
      <w:r w:rsidR="00F46387">
        <w:t>; Take either away from ‘Spurs’ or 1988 and their dynamic shifts significantly</w:t>
      </w:r>
      <w:r w:rsidR="00F8638E" w:rsidRPr="00F8638E">
        <w:t xml:space="preserve"> </w:t>
      </w:r>
      <w:r w:rsidR="00F8638E">
        <w:t>as they are instantly not as positive</w:t>
      </w:r>
      <w:r w:rsidR="00F46387">
        <w:t>.</w:t>
      </w:r>
    </w:p>
    <w:p w14:paraId="0F6D2CAF" w14:textId="675BF42D" w:rsidR="00F46387" w:rsidRDefault="00F46387" w:rsidP="005D43C3">
      <w:pPr>
        <w:pStyle w:val="ListParagraph"/>
        <w:numPr>
          <w:ilvl w:val="0"/>
          <w:numId w:val="19"/>
        </w:numPr>
        <w:spacing w:line="360" w:lineRule="auto"/>
      </w:pPr>
      <w:r>
        <w:t>Serge Aurier = “Bad Moon Rising”; Take either away from ‘Spurs’ or 1969 and their dynamic shifts significantly</w:t>
      </w:r>
      <w:r w:rsidR="00F8638E">
        <w:t xml:space="preserve"> as they are instantly not as negative</w:t>
      </w:r>
      <w:r>
        <w:t>.</w:t>
      </w:r>
    </w:p>
    <w:p w14:paraId="491CD533" w14:textId="0DDB32F2" w:rsidR="00F46387" w:rsidRDefault="00F46387" w:rsidP="005D43C3">
      <w:pPr>
        <w:pStyle w:val="ListParagraph"/>
        <w:numPr>
          <w:ilvl w:val="0"/>
          <w:numId w:val="19"/>
        </w:numPr>
        <w:spacing w:line="360" w:lineRule="auto"/>
      </w:pPr>
      <w:r>
        <w:t>Lucas Moura = “</w:t>
      </w:r>
      <w:r w:rsidR="00032E74">
        <w:t>Want You To Want Me</w:t>
      </w:r>
      <w:r>
        <w:t xml:space="preserve">”; Take either away from ‘Spurs’ or </w:t>
      </w:r>
      <w:r w:rsidR="00032E74">
        <w:t>2015</w:t>
      </w:r>
      <w:r>
        <w:t xml:space="preserve"> and their dynamic remains mainly the same.</w:t>
      </w:r>
    </w:p>
    <w:p w14:paraId="5B387EBE" w14:textId="44A6AD00" w:rsidR="00F46387" w:rsidRDefault="002F1EAD" w:rsidP="005D43C3">
      <w:r>
        <w:t>To summarise</w:t>
      </w:r>
      <w:r w:rsidR="00F46387">
        <w:t xml:space="preserve">, Kane and Aurier </w:t>
      </w:r>
      <w:r w:rsidR="00F8638E">
        <w:t>are</w:t>
      </w:r>
      <w:r w:rsidR="00F46387">
        <w:t xml:space="preserve"> outliers whose absence would have a major impact, positively or negatively, on Spurs as a whole.</w:t>
      </w:r>
      <w:r w:rsidR="00032E74">
        <w:t xml:space="preserve">  If Moura were taken away, the impact would be miniscule.  Judging by this, I would say that, on reflection, there is an argument for suggesting that 2015, and 2016, are truer negative years than 1969 or 1996; </w:t>
      </w:r>
      <w:r w:rsidR="006470ED">
        <w:t xml:space="preserve">and </w:t>
      </w:r>
      <w:r w:rsidR="00032E74">
        <w:t>1994 is probably the most positive year</w:t>
      </w:r>
      <w:r w:rsidR="006470ED">
        <w:t xml:space="preserve"> over 1954, 1957, and 1988.</w:t>
      </w:r>
    </w:p>
    <w:p w14:paraId="4947A61A" w14:textId="04D5D66C" w:rsidR="00581C8B" w:rsidRDefault="00581C8B" w:rsidP="005D43C3">
      <w:r>
        <w:t>Looking at the 24 songs which have had the longest reigns at number 1, 8 weeks or more, we can see that 4 of the top 7 in terms of average sentiment charted in the 1950s; “Cara Mia”, from David Whitfield; “Oh Mein Papa”, by Eddie Calvert; Slim Whitman’s, “Rose Marie”; and Perry Como’s, “Magic Moments”.</w:t>
      </w:r>
    </w:p>
    <w:p w14:paraId="356EED24" w14:textId="77777777" w:rsidR="00690D84" w:rsidRDefault="00690D84" w:rsidP="005D43C3">
      <w:pPr>
        <w:keepNext/>
        <w:jc w:val="center"/>
      </w:pPr>
      <w:r>
        <w:rPr>
          <w:noProof/>
        </w:rPr>
        <w:lastRenderedPageBreak/>
        <mc:AlternateContent>
          <mc:Choice Requires="wpi">
            <w:drawing>
              <wp:anchor distT="0" distB="0" distL="114300" distR="114300" simplePos="0" relativeHeight="251711488" behindDoc="0" locked="0" layoutInCell="1" allowOverlap="1" wp14:anchorId="3ABE66FB" wp14:editId="747A04AD">
                <wp:simplePos x="0" y="0"/>
                <wp:positionH relativeFrom="column">
                  <wp:posOffset>3787856</wp:posOffset>
                </wp:positionH>
                <wp:positionV relativeFrom="paragraph">
                  <wp:posOffset>2274891</wp:posOffset>
                </wp:positionV>
                <wp:extent cx="69840" cy="78840"/>
                <wp:effectExtent l="57150" t="76200" r="64135" b="92710"/>
                <wp:wrapNone/>
                <wp:docPr id="285" name="Ink 285"/>
                <wp:cNvGraphicFramePr/>
                <a:graphic xmlns:a="http://schemas.openxmlformats.org/drawingml/2006/main">
                  <a:graphicData uri="http://schemas.microsoft.com/office/word/2010/wordprocessingInk">
                    <w14:contentPart bwMode="auto" r:id="rId189">
                      <w14:nvContentPartPr>
                        <w14:cNvContentPartPr/>
                      </w14:nvContentPartPr>
                      <w14:xfrm>
                        <a:off x="0" y="0"/>
                        <a:ext cx="69840" cy="78840"/>
                      </w14:xfrm>
                    </w14:contentPart>
                  </a:graphicData>
                </a:graphic>
              </wp:anchor>
            </w:drawing>
          </mc:Choice>
          <mc:Fallback>
            <w:pict>
              <v:shape w14:anchorId="6551654A" id="Ink 285" o:spid="_x0000_s1026" type="#_x0000_t75" style="position:absolute;margin-left:296.85pt;margin-top:176.3pt;width:8.35pt;height:11.85pt;z-index:2517114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">
                <v:imagedata r:id="rId190" o:title=""/>
              </v:shape>
            </w:pict>
          </mc:Fallback>
        </mc:AlternateContent>
      </w:r>
      <w:r>
        <w:rPr>
          <w:noProof/>
        </w:rPr>
        <mc:AlternateContent>
          <mc:Choice Requires="wpi">
            <w:drawing>
              <wp:anchor distT="0" distB="0" distL="114300" distR="114300" simplePos="0" relativeHeight="251710464" behindDoc="0" locked="0" layoutInCell="1" allowOverlap="1" wp14:anchorId="4DC98EE3" wp14:editId="4EFEDB35">
                <wp:simplePos x="0" y="0"/>
                <wp:positionH relativeFrom="column">
                  <wp:posOffset>3650336</wp:posOffset>
                </wp:positionH>
                <wp:positionV relativeFrom="paragraph">
                  <wp:posOffset>2202891</wp:posOffset>
                </wp:positionV>
                <wp:extent cx="361440" cy="210240"/>
                <wp:effectExtent l="38100" t="57150" r="57785" b="94615"/>
                <wp:wrapNone/>
                <wp:docPr id="284" name="Ink 284"/>
                <wp:cNvGraphicFramePr/>
                <a:graphic xmlns:a="http://schemas.openxmlformats.org/drawingml/2006/main">
                  <a:graphicData uri="http://schemas.microsoft.com/office/word/2010/wordprocessingInk">
                    <w14:contentPart bwMode="auto" r:id="rId191">
                      <w14:nvContentPartPr>
                        <w14:cNvContentPartPr/>
                      </w14:nvContentPartPr>
                      <w14:xfrm>
                        <a:off x="0" y="0"/>
                        <a:ext cx="361440" cy="210240"/>
                      </w14:xfrm>
                    </w14:contentPart>
                  </a:graphicData>
                </a:graphic>
              </wp:anchor>
            </w:drawing>
          </mc:Choice>
          <mc:Fallback>
            <w:pict>
              <v:shape w14:anchorId="41D41AC3" id="Ink 284" o:spid="_x0000_s1026" type="#_x0000_t75" style="position:absolute;margin-left:286.05pt;margin-top:170.65pt;width:31.25pt;height:22.2pt;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">
                <v:imagedata r:id="rId192" o:title=""/>
              </v:shape>
            </w:pict>
          </mc:Fallback>
        </mc:AlternateContent>
      </w:r>
      <w:r w:rsidR="00581C8B">
        <w:rPr>
          <w:noProof/>
        </w:rPr>
        <mc:AlternateContent>
          <mc:Choice Requires="wpi">
            <w:drawing>
              <wp:anchor distT="0" distB="0" distL="114300" distR="114300" simplePos="0" relativeHeight="251709440" behindDoc="0" locked="0" layoutInCell="1" allowOverlap="1" wp14:anchorId="14257D8F" wp14:editId="7CD1312A">
                <wp:simplePos x="0" y="0"/>
                <wp:positionH relativeFrom="column">
                  <wp:posOffset>3972176</wp:posOffset>
                </wp:positionH>
                <wp:positionV relativeFrom="paragraph">
                  <wp:posOffset>2170131</wp:posOffset>
                </wp:positionV>
                <wp:extent cx="210240" cy="158760"/>
                <wp:effectExtent l="38100" t="76200" r="75565" b="88900"/>
                <wp:wrapNone/>
                <wp:docPr id="283" name="Ink 283"/>
                <wp:cNvGraphicFramePr/>
                <a:graphic xmlns:a="http://schemas.openxmlformats.org/drawingml/2006/main">
                  <a:graphicData uri="http://schemas.microsoft.com/office/word/2010/wordprocessingInk">
                    <w14:contentPart bwMode="auto" r:id="rId193">
                      <w14:nvContentPartPr>
                        <w14:cNvContentPartPr/>
                      </w14:nvContentPartPr>
                      <w14:xfrm>
                        <a:off x="0" y="0"/>
                        <a:ext cx="210240" cy="158760"/>
                      </w14:xfrm>
                    </w14:contentPart>
                  </a:graphicData>
                </a:graphic>
              </wp:anchor>
            </w:drawing>
          </mc:Choice>
          <mc:Fallback>
            <w:pict>
              <v:shape w14:anchorId="3BCD83C9" id="Ink 283" o:spid="_x0000_s1026" type="#_x0000_t75" style="position:absolute;margin-left:311.35pt;margin-top:168.05pt;width:19.35pt;height:18.15pt;z-index:2517094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">
                <v:imagedata r:id="rId194" o:title=""/>
              </v:shape>
            </w:pict>
          </mc:Fallback>
        </mc:AlternateContent>
      </w:r>
      <w:r w:rsidR="00581C8B">
        <w:rPr>
          <w:noProof/>
        </w:rPr>
        <mc:AlternateContent>
          <mc:Choice Requires="wpi">
            <w:drawing>
              <wp:anchor distT="0" distB="0" distL="114300" distR="114300" simplePos="0" relativeHeight="251708416" behindDoc="0" locked="0" layoutInCell="1" allowOverlap="1" wp14:anchorId="6FFA61F3" wp14:editId="5B6C8E7D">
                <wp:simplePos x="0" y="0"/>
                <wp:positionH relativeFrom="column">
                  <wp:posOffset>4318856</wp:posOffset>
                </wp:positionH>
                <wp:positionV relativeFrom="paragraph">
                  <wp:posOffset>2151411</wp:posOffset>
                </wp:positionV>
                <wp:extent cx="311400" cy="237960"/>
                <wp:effectExtent l="57150" t="57150" r="69850" b="105410"/>
                <wp:wrapNone/>
                <wp:docPr id="282" name="Ink 282"/>
                <wp:cNvGraphicFramePr/>
                <a:graphic xmlns:a="http://schemas.openxmlformats.org/drawingml/2006/main">
                  <a:graphicData uri="http://schemas.microsoft.com/office/word/2010/wordprocessingInk">
                    <w14:contentPart bwMode="auto" r:id="rId195">
                      <w14:nvContentPartPr>
                        <w14:cNvContentPartPr/>
                      </w14:nvContentPartPr>
                      <w14:xfrm>
                        <a:off x="0" y="0"/>
                        <a:ext cx="311400" cy="237960"/>
                      </w14:xfrm>
                    </w14:contentPart>
                  </a:graphicData>
                </a:graphic>
              </wp:anchor>
            </w:drawing>
          </mc:Choice>
          <mc:Fallback>
            <w:pict>
              <v:shape w14:anchorId="7EFCBCC8" id="Ink 282" o:spid="_x0000_s1026" type="#_x0000_t75" style="position:absolute;margin-left:338.65pt;margin-top:166.6pt;width:27.35pt;height:24.45pt;z-index:25170841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">
                <v:imagedata r:id="rId196" o:title=""/>
              </v:shape>
            </w:pict>
          </mc:Fallback>
        </mc:AlternateContent>
      </w:r>
      <w:r w:rsidR="00581C8B">
        <w:rPr>
          <w:noProof/>
        </w:rPr>
        <mc:AlternateContent>
          <mc:Choice Requires="wpi">
            <w:drawing>
              <wp:anchor distT="0" distB="0" distL="114300" distR="114300" simplePos="0" relativeHeight="251707392" behindDoc="0" locked="0" layoutInCell="1" allowOverlap="1" wp14:anchorId="72A8EA19" wp14:editId="2B8D12AA">
                <wp:simplePos x="0" y="0"/>
                <wp:positionH relativeFrom="column">
                  <wp:posOffset>4834016</wp:posOffset>
                </wp:positionH>
                <wp:positionV relativeFrom="paragraph">
                  <wp:posOffset>2170851</wp:posOffset>
                </wp:positionV>
                <wp:extent cx="213480" cy="142920"/>
                <wp:effectExtent l="57150" t="76200" r="53340" b="85725"/>
                <wp:wrapNone/>
                <wp:docPr id="281" name="Ink 281"/>
                <wp:cNvGraphicFramePr/>
                <a:graphic xmlns:a="http://schemas.openxmlformats.org/drawingml/2006/main">
                  <a:graphicData uri="http://schemas.microsoft.com/office/word/2010/wordprocessingInk">
                    <w14:contentPart bwMode="auto" r:id="rId197">
                      <w14:nvContentPartPr>
                        <w14:cNvContentPartPr/>
                      </w14:nvContentPartPr>
                      <w14:xfrm>
                        <a:off x="0" y="0"/>
                        <a:ext cx="213480" cy="142920"/>
                      </w14:xfrm>
                    </w14:contentPart>
                  </a:graphicData>
                </a:graphic>
              </wp:anchor>
            </w:drawing>
          </mc:Choice>
          <mc:Fallback>
            <w:pict>
              <v:shape w14:anchorId="6900037B" id="Ink 281" o:spid="_x0000_s1026" type="#_x0000_t75" style="position:absolute;margin-left:379.25pt;margin-top:168.15pt;width:19.6pt;height:16.9pt;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">
                <v:imagedata r:id="rId198" o:title=""/>
              </v:shape>
            </w:pict>
          </mc:Fallback>
        </mc:AlternateContent>
      </w:r>
      <w:r w:rsidR="00581C8B">
        <w:rPr>
          <w:noProof/>
        </w:rPr>
        <w:drawing>
          <wp:inline distT="0" distB="0" distL="0" distR="0" wp14:anchorId="2B6FCB83" wp14:editId="655E3EB3">
            <wp:extent cx="5724525" cy="2874010"/>
            <wp:effectExtent l="0" t="0" r="9525" b="254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5724525" cy="2874010"/>
                    </a:xfrm>
                    <a:prstGeom prst="rect">
                      <a:avLst/>
                    </a:prstGeom>
                    <a:noFill/>
                    <a:ln>
                      <a:noFill/>
                    </a:ln>
                  </pic:spPr>
                </pic:pic>
              </a:graphicData>
            </a:graphic>
          </wp:inline>
        </w:drawing>
      </w:r>
    </w:p>
    <w:p w14:paraId="1A8F9C71" w14:textId="7B46A5B0" w:rsidR="00581C8B" w:rsidRDefault="00690D84" w:rsidP="005D43C3">
      <w:pPr>
        <w:pStyle w:val="Caption"/>
        <w:spacing w:line="360" w:lineRule="auto"/>
        <w:jc w:val="center"/>
      </w:pPr>
      <w:bookmarkStart w:id="124" w:name="_Toc73007892"/>
      <w:r>
        <w:t xml:space="preserve">Figure </w:t>
      </w:r>
      <w:r>
        <w:fldChar w:fldCharType="begin"/>
      </w:r>
      <w:r>
        <w:instrText xml:space="preserve"> SEQ Figure \* ARABIC </w:instrText>
      </w:r>
      <w:r>
        <w:fldChar w:fldCharType="separate"/>
      </w:r>
      <w:r w:rsidR="00100A74">
        <w:rPr>
          <w:noProof/>
        </w:rPr>
        <w:t>54</w:t>
      </w:r>
      <w:r>
        <w:fldChar w:fldCharType="end"/>
      </w:r>
      <w:r>
        <w:t xml:space="preserve"> </w:t>
      </w:r>
      <w:r w:rsidRPr="007E025E">
        <w:t>- Sentiment of songs which topped the UK charts for at least eight weeks</w:t>
      </w:r>
      <w:r>
        <w:t>. The 1950s perform particularly well.</w:t>
      </w:r>
      <w:bookmarkEnd w:id="124"/>
    </w:p>
    <w:p w14:paraId="6E29F0D7" w14:textId="08158415" w:rsidR="00690D84" w:rsidRDefault="00690D84" w:rsidP="005D43C3">
      <w:r>
        <w:fldChar w:fldCharType="begin"/>
      </w:r>
      <w:r>
        <w:instrText xml:space="preserve"> REF _Ref72934094 \h </w:instrText>
      </w:r>
      <w:r>
        <w:fldChar w:fldCharType="separate"/>
      </w:r>
      <w:r w:rsidR="00100A74">
        <w:t xml:space="preserve">Figure </w:t>
      </w:r>
      <w:r w:rsidR="00100A74">
        <w:rPr>
          <w:noProof/>
        </w:rPr>
        <w:t>55</w:t>
      </w:r>
      <w:r>
        <w:fldChar w:fldCharType="end"/>
      </w:r>
      <w:r>
        <w:t xml:space="preserve"> is a donut chart which provides an alternate view </w:t>
      </w:r>
      <w:r w:rsidR="002D7A92">
        <w:t>of the yearly average sentiment.  Interesting to note is that of all 68 years studied, the 21</w:t>
      </w:r>
      <w:r w:rsidR="002D7A92" w:rsidRPr="002D7A92">
        <w:rPr>
          <w:vertAlign w:val="superscript"/>
        </w:rPr>
        <w:t>st</w:t>
      </w:r>
      <w:r w:rsidR="002D7A92">
        <w:t xml:space="preserve"> century is last to enter the picture with 2012 and 2008 appearing 17</w:t>
      </w:r>
      <w:r w:rsidR="002D7A92" w:rsidRPr="002D7A92">
        <w:rPr>
          <w:vertAlign w:val="superscript"/>
        </w:rPr>
        <w:t>th</w:t>
      </w:r>
      <w:r w:rsidR="002D7A92">
        <w:t xml:space="preserve"> and 18</w:t>
      </w:r>
      <w:r w:rsidR="002D7A92" w:rsidRPr="002D7A92">
        <w:rPr>
          <w:vertAlign w:val="superscript"/>
        </w:rPr>
        <w:t>th</w:t>
      </w:r>
      <w:r w:rsidR="002D7A92">
        <w:t xml:space="preserve">, respectively.  </w:t>
      </w:r>
      <w:r w:rsidR="00BB0878">
        <w:t>The statistics illustrated in (</w:t>
      </w:r>
      <w:r w:rsidR="00BB0878">
        <w:fldChar w:fldCharType="begin"/>
      </w:r>
      <w:r w:rsidR="00BB0878">
        <w:instrText xml:space="preserve"> REF _Ref72935567 \h </w:instrText>
      </w:r>
      <w:r w:rsidR="00BB0878">
        <w:fldChar w:fldCharType="separate"/>
      </w:r>
      <w:r w:rsidR="00100A74">
        <w:t xml:space="preserve">Figure </w:t>
      </w:r>
      <w:r w:rsidR="00100A74">
        <w:rPr>
          <w:noProof/>
        </w:rPr>
        <w:t>56</w:t>
      </w:r>
      <w:r w:rsidR="00BB0878">
        <w:fldChar w:fldCharType="end"/>
      </w:r>
      <w:r w:rsidR="00BB0878">
        <w:t xml:space="preserve">) </w:t>
      </w:r>
      <w:r w:rsidR="00DF7586">
        <w:t>would corroborate the notion that the sentiment of lyrics has fallen over the history of the UK charts.</w:t>
      </w:r>
    </w:p>
    <w:p w14:paraId="50E6CC03" w14:textId="77777777" w:rsidR="00690D84" w:rsidRDefault="00690D84" w:rsidP="005D43C3">
      <w:pPr>
        <w:keepNext/>
        <w:jc w:val="center"/>
      </w:pPr>
      <w:r>
        <w:rPr>
          <w:noProof/>
        </w:rPr>
        <w:drawing>
          <wp:inline distT="0" distB="0" distL="0" distR="0" wp14:anchorId="08F493BC" wp14:editId="3552A5CE">
            <wp:extent cx="5340350" cy="3319503"/>
            <wp:effectExtent l="0" t="0" r="0" b="0"/>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5348717" cy="3324704"/>
                    </a:xfrm>
                    <a:prstGeom prst="rect">
                      <a:avLst/>
                    </a:prstGeom>
                    <a:noFill/>
                    <a:ln>
                      <a:noFill/>
                    </a:ln>
                  </pic:spPr>
                </pic:pic>
              </a:graphicData>
            </a:graphic>
          </wp:inline>
        </w:drawing>
      </w:r>
    </w:p>
    <w:p w14:paraId="4BCF6444" w14:textId="45F1FD2F" w:rsidR="00690D84" w:rsidRDefault="00690D84" w:rsidP="005D43C3">
      <w:pPr>
        <w:pStyle w:val="Caption"/>
        <w:spacing w:line="360" w:lineRule="auto"/>
        <w:jc w:val="center"/>
      </w:pPr>
      <w:bookmarkStart w:id="125" w:name="_Ref72934094"/>
      <w:bookmarkStart w:id="126" w:name="_Toc73007893"/>
      <w:r>
        <w:t xml:space="preserve">Figure </w:t>
      </w:r>
      <w:r>
        <w:fldChar w:fldCharType="begin"/>
      </w:r>
      <w:r>
        <w:instrText xml:space="preserve"> SEQ Figure \* ARABIC </w:instrText>
      </w:r>
      <w:r>
        <w:fldChar w:fldCharType="separate"/>
      </w:r>
      <w:r w:rsidR="00100A74">
        <w:rPr>
          <w:noProof/>
        </w:rPr>
        <w:t>55</w:t>
      </w:r>
      <w:r>
        <w:fldChar w:fldCharType="end"/>
      </w:r>
      <w:bookmarkEnd w:id="125"/>
      <w:r>
        <w:t xml:space="preserve"> </w:t>
      </w:r>
      <w:r w:rsidRPr="006F05E8">
        <w:t>- The average sentiment of every year of the UK chart, 1952-2020</w:t>
      </w:r>
      <w:bookmarkEnd w:id="126"/>
    </w:p>
    <w:p w14:paraId="2D071255" w14:textId="77777777" w:rsidR="00DF7586" w:rsidRPr="00DF7586" w:rsidRDefault="00DF7586" w:rsidP="005D43C3"/>
    <w:p w14:paraId="4F0AE48A" w14:textId="77777777" w:rsidR="00BB0878" w:rsidRDefault="00BB0878" w:rsidP="005D43C3">
      <w:pPr>
        <w:keepNext/>
        <w:jc w:val="center"/>
      </w:pPr>
      <w:r>
        <w:rPr>
          <w:noProof/>
        </w:rPr>
        <w:drawing>
          <wp:inline distT="0" distB="0" distL="0" distR="0" wp14:anchorId="75CEBDB9" wp14:editId="0604799E">
            <wp:extent cx="4932558" cy="3081298"/>
            <wp:effectExtent l="0" t="0" r="1905" b="5080"/>
            <wp:docPr id="288" name="Picture 288"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 name="Picture 288" descr="Timeline&#10;&#10;Description automatically generated"/>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4951646" cy="3093222"/>
                    </a:xfrm>
                    <a:prstGeom prst="rect">
                      <a:avLst/>
                    </a:prstGeom>
                    <a:noFill/>
                    <a:ln>
                      <a:noFill/>
                    </a:ln>
                  </pic:spPr>
                </pic:pic>
              </a:graphicData>
            </a:graphic>
          </wp:inline>
        </w:drawing>
      </w:r>
    </w:p>
    <w:p w14:paraId="37EBE63E" w14:textId="7A2547C5" w:rsidR="00BB0878" w:rsidRPr="00BB0878" w:rsidRDefault="00BB0878" w:rsidP="005D43C3">
      <w:pPr>
        <w:pStyle w:val="Caption"/>
        <w:spacing w:line="360" w:lineRule="auto"/>
        <w:jc w:val="center"/>
      </w:pPr>
      <w:bookmarkStart w:id="127" w:name="_Ref72935567"/>
      <w:bookmarkStart w:id="128" w:name="_Toc73007894"/>
      <w:r>
        <w:t xml:space="preserve">Figure </w:t>
      </w:r>
      <w:r>
        <w:fldChar w:fldCharType="begin"/>
      </w:r>
      <w:r>
        <w:instrText xml:space="preserve"> SEQ Figure \* ARABIC </w:instrText>
      </w:r>
      <w:r>
        <w:fldChar w:fldCharType="separate"/>
      </w:r>
      <w:r w:rsidR="00100A74">
        <w:rPr>
          <w:noProof/>
        </w:rPr>
        <w:t>56</w:t>
      </w:r>
      <w:r>
        <w:fldChar w:fldCharType="end"/>
      </w:r>
      <w:bookmarkEnd w:id="127"/>
      <w:r>
        <w:t xml:space="preserve"> </w:t>
      </w:r>
      <w:r w:rsidRPr="009F691B">
        <w:t>- The average sentiment for each decade of the UK charts</w:t>
      </w:r>
      <w:r>
        <w:t>.</w:t>
      </w:r>
      <w:bookmarkEnd w:id="128"/>
    </w:p>
    <w:p w14:paraId="73B2F8E0" w14:textId="01171939" w:rsidR="00F75D6A" w:rsidRDefault="002F1EAD" w:rsidP="005D43C3">
      <w:r>
        <w:t>That concludes my look at average sentiment, in general, but I will delve deeper into specific language in the results section of this paper</w:t>
      </w:r>
      <w:r w:rsidR="00E80751">
        <w:t xml:space="preserve"> (</w:t>
      </w:r>
      <w:r w:rsidR="00E80751" w:rsidRPr="00E80751">
        <w:fldChar w:fldCharType="begin"/>
      </w:r>
      <w:r w:rsidR="00E80751" w:rsidRPr="00E80751">
        <w:instrText xml:space="preserve"> REF _Ref72931583 \h </w:instrText>
      </w:r>
      <w:r w:rsidR="00E80751">
        <w:instrText xml:space="preserve"> \* MERGEFORMAT </w:instrText>
      </w:r>
      <w:r w:rsidR="00E80751" w:rsidRPr="00E80751">
        <w:fldChar w:fldCharType="separate"/>
      </w:r>
      <w:r w:rsidR="00100A74" w:rsidRPr="00100A74">
        <w:rPr>
          <w:rFonts w:cs="Times New Roman"/>
        </w:rPr>
        <w:t>Chapter 6: Results Analysis of Data</w:t>
      </w:r>
      <w:r w:rsidR="00E80751" w:rsidRPr="00E80751">
        <w:fldChar w:fldCharType="end"/>
      </w:r>
      <w:r w:rsidR="00E80751">
        <w:t>)</w:t>
      </w:r>
      <w:r>
        <w:t>.</w:t>
      </w:r>
      <w:r w:rsidR="0021432B">
        <w:t xml:space="preserve"> </w:t>
      </w:r>
    </w:p>
    <w:p w14:paraId="152C7A0E" w14:textId="31B96D5D" w:rsidR="00CB7D1B" w:rsidRDefault="00CB7D1B" w:rsidP="005D43C3"/>
    <w:p w14:paraId="31A55BBB" w14:textId="1DE85613" w:rsidR="00CB7D1B" w:rsidRDefault="00CB7D1B" w:rsidP="005D43C3"/>
    <w:p w14:paraId="753ACD5F" w14:textId="6C543F6B" w:rsidR="00CB7D1B" w:rsidRDefault="00CB7D1B" w:rsidP="005D43C3"/>
    <w:p w14:paraId="7711E94C" w14:textId="0426CC20" w:rsidR="00CB7D1B" w:rsidRDefault="00CB7D1B" w:rsidP="005D43C3"/>
    <w:p w14:paraId="5F7198DA" w14:textId="200E2D07" w:rsidR="00CB7D1B" w:rsidRDefault="00CB7D1B" w:rsidP="005D43C3"/>
    <w:p w14:paraId="5AE22801" w14:textId="2EE14941" w:rsidR="00CB7D1B" w:rsidRDefault="00CB7D1B" w:rsidP="005D43C3"/>
    <w:p w14:paraId="13C40095" w14:textId="07F3DE71" w:rsidR="00CB7D1B" w:rsidRDefault="00CB7D1B" w:rsidP="005D43C3"/>
    <w:p w14:paraId="31A94023" w14:textId="39070787" w:rsidR="00CB7D1B" w:rsidRDefault="00CB7D1B" w:rsidP="005D43C3"/>
    <w:p w14:paraId="5DB89C95" w14:textId="35D92218" w:rsidR="00CB7D1B" w:rsidRDefault="00CB7D1B" w:rsidP="005D43C3"/>
    <w:p w14:paraId="65FDBFF8" w14:textId="3FBA5054" w:rsidR="00CB7D1B" w:rsidRDefault="00CB7D1B" w:rsidP="005D43C3"/>
    <w:p w14:paraId="69A88273" w14:textId="77777777" w:rsidR="00CB7D1B" w:rsidRPr="00EE15D6" w:rsidRDefault="00CB7D1B" w:rsidP="005D43C3"/>
    <w:p w14:paraId="40C62914" w14:textId="14FB9B10" w:rsidR="006D078A" w:rsidRPr="007F38A3" w:rsidRDefault="000E5D87" w:rsidP="005D43C3">
      <w:pPr>
        <w:pStyle w:val="Heading2"/>
        <w:rPr>
          <w:sz w:val="28"/>
          <w:szCs w:val="28"/>
        </w:rPr>
      </w:pPr>
      <w:bookmarkStart w:id="129" w:name="_Toc73208422"/>
      <w:r>
        <w:rPr>
          <w:sz w:val="28"/>
          <w:szCs w:val="28"/>
        </w:rPr>
        <w:lastRenderedPageBreak/>
        <w:t>5</w:t>
      </w:r>
      <w:r w:rsidR="006D078A" w:rsidRPr="007F38A3">
        <w:rPr>
          <w:sz w:val="28"/>
          <w:szCs w:val="28"/>
        </w:rPr>
        <w:t>.6</w:t>
      </w:r>
      <w:r w:rsidR="006D078A" w:rsidRPr="007F38A3">
        <w:rPr>
          <w:sz w:val="28"/>
          <w:szCs w:val="28"/>
        </w:rPr>
        <w:tab/>
      </w:r>
      <w:r w:rsidR="006D078A" w:rsidRPr="007F38A3">
        <w:rPr>
          <w:rStyle w:val="Heading2Char"/>
          <w:b/>
          <w:bCs/>
          <w:sz w:val="28"/>
          <w:szCs w:val="28"/>
        </w:rPr>
        <w:t>Sprint 4</w:t>
      </w:r>
      <w:r w:rsidR="00945C89">
        <w:rPr>
          <w:rStyle w:val="Heading2Char"/>
          <w:b/>
          <w:bCs/>
          <w:sz w:val="28"/>
          <w:szCs w:val="28"/>
        </w:rPr>
        <w:t xml:space="preserve"> – Researching UK cultural and societal data</w:t>
      </w:r>
      <w:bookmarkEnd w:id="129"/>
    </w:p>
    <w:p w14:paraId="0D22C96C" w14:textId="77777777" w:rsidR="006D078A" w:rsidRPr="007F38A3" w:rsidRDefault="006D078A" w:rsidP="005D43C3"/>
    <w:tbl>
      <w:tblPr>
        <w:tblStyle w:val="PlainTable1"/>
        <w:tblW w:w="0" w:type="auto"/>
        <w:tblLook w:val="04A0" w:firstRow="1" w:lastRow="0" w:firstColumn="1" w:lastColumn="0" w:noHBand="0" w:noVBand="1"/>
      </w:tblPr>
      <w:tblGrid>
        <w:gridCol w:w="1271"/>
        <w:gridCol w:w="4394"/>
        <w:gridCol w:w="1418"/>
        <w:gridCol w:w="1547"/>
      </w:tblGrid>
      <w:tr w:rsidR="006D078A" w:rsidRPr="007F38A3" w14:paraId="4FCD3EDF" w14:textId="77777777" w:rsidTr="00B858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0A95EFF5" w14:textId="77777777" w:rsidR="006D078A" w:rsidRPr="007F38A3" w:rsidRDefault="006D078A" w:rsidP="005D43C3">
            <w:pPr>
              <w:spacing w:line="360" w:lineRule="auto"/>
              <w:rPr>
                <w:sz w:val="24"/>
                <w:szCs w:val="24"/>
              </w:rPr>
            </w:pPr>
            <w:r w:rsidRPr="007F38A3">
              <w:rPr>
                <w:sz w:val="24"/>
                <w:szCs w:val="24"/>
              </w:rPr>
              <w:t>Sprint ID</w:t>
            </w:r>
          </w:p>
        </w:tc>
        <w:tc>
          <w:tcPr>
            <w:tcW w:w="4394" w:type="dxa"/>
          </w:tcPr>
          <w:p w14:paraId="35233490" w14:textId="77777777" w:rsidR="006D078A" w:rsidRPr="007F38A3" w:rsidRDefault="006D078A" w:rsidP="005D43C3">
            <w:pPr>
              <w:spacing w:line="360" w:lineRule="auto"/>
              <w:cnfStyle w:val="100000000000" w:firstRow="1" w:lastRow="0" w:firstColumn="0" w:lastColumn="0" w:oddVBand="0" w:evenVBand="0" w:oddHBand="0" w:evenHBand="0" w:firstRowFirstColumn="0" w:firstRowLastColumn="0" w:lastRowFirstColumn="0" w:lastRowLastColumn="0"/>
              <w:rPr>
                <w:sz w:val="24"/>
                <w:szCs w:val="24"/>
              </w:rPr>
            </w:pPr>
            <w:r w:rsidRPr="007F38A3">
              <w:rPr>
                <w:sz w:val="24"/>
                <w:szCs w:val="24"/>
              </w:rPr>
              <w:t>Description</w:t>
            </w:r>
          </w:p>
        </w:tc>
        <w:tc>
          <w:tcPr>
            <w:tcW w:w="1418" w:type="dxa"/>
          </w:tcPr>
          <w:p w14:paraId="22A458BF" w14:textId="77777777" w:rsidR="006D078A" w:rsidRPr="007F38A3" w:rsidRDefault="006D078A" w:rsidP="005D43C3">
            <w:pPr>
              <w:spacing w:line="360" w:lineRule="auto"/>
              <w:cnfStyle w:val="100000000000" w:firstRow="1" w:lastRow="0" w:firstColumn="0" w:lastColumn="0" w:oddVBand="0" w:evenVBand="0" w:oddHBand="0" w:evenHBand="0" w:firstRowFirstColumn="0" w:firstRowLastColumn="0" w:lastRowFirstColumn="0" w:lastRowLastColumn="0"/>
              <w:rPr>
                <w:sz w:val="24"/>
                <w:szCs w:val="24"/>
              </w:rPr>
            </w:pPr>
            <w:r w:rsidRPr="007F38A3">
              <w:rPr>
                <w:sz w:val="24"/>
                <w:szCs w:val="24"/>
              </w:rPr>
              <w:t>Start Date</w:t>
            </w:r>
          </w:p>
        </w:tc>
        <w:tc>
          <w:tcPr>
            <w:tcW w:w="1547" w:type="dxa"/>
          </w:tcPr>
          <w:p w14:paraId="15ED6876" w14:textId="77777777" w:rsidR="006D078A" w:rsidRPr="007F38A3" w:rsidRDefault="006D078A" w:rsidP="005D43C3">
            <w:pPr>
              <w:spacing w:line="360" w:lineRule="auto"/>
              <w:cnfStyle w:val="100000000000" w:firstRow="1" w:lastRow="0" w:firstColumn="0" w:lastColumn="0" w:oddVBand="0" w:evenVBand="0" w:oddHBand="0" w:evenHBand="0" w:firstRowFirstColumn="0" w:firstRowLastColumn="0" w:lastRowFirstColumn="0" w:lastRowLastColumn="0"/>
              <w:rPr>
                <w:sz w:val="24"/>
                <w:szCs w:val="24"/>
              </w:rPr>
            </w:pPr>
            <w:r w:rsidRPr="007F38A3">
              <w:rPr>
                <w:sz w:val="24"/>
                <w:szCs w:val="24"/>
              </w:rPr>
              <w:t>Finish Date</w:t>
            </w:r>
          </w:p>
        </w:tc>
      </w:tr>
      <w:tr w:rsidR="006D078A" w:rsidRPr="007F38A3" w14:paraId="06A864D8" w14:textId="77777777" w:rsidTr="00B858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0FF1E035" w14:textId="3D9C1F44" w:rsidR="006D078A" w:rsidRPr="007F38A3" w:rsidRDefault="008820FF" w:rsidP="005D43C3">
            <w:pPr>
              <w:spacing w:line="360" w:lineRule="auto"/>
              <w:rPr>
                <w:sz w:val="24"/>
                <w:szCs w:val="24"/>
              </w:rPr>
            </w:pPr>
            <w:r>
              <w:rPr>
                <w:sz w:val="24"/>
                <w:szCs w:val="24"/>
              </w:rPr>
              <w:t>4</w:t>
            </w:r>
          </w:p>
        </w:tc>
        <w:tc>
          <w:tcPr>
            <w:tcW w:w="4394" w:type="dxa"/>
          </w:tcPr>
          <w:p w14:paraId="4D331A02" w14:textId="6085F841" w:rsidR="006D078A" w:rsidRPr="007F38A3" w:rsidRDefault="00B15298"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Researching UK cultural and societal data</w:t>
            </w:r>
          </w:p>
        </w:tc>
        <w:tc>
          <w:tcPr>
            <w:tcW w:w="1418" w:type="dxa"/>
          </w:tcPr>
          <w:p w14:paraId="3C79A6E1" w14:textId="0EB42CB4" w:rsidR="006D078A" w:rsidRPr="007F38A3" w:rsidRDefault="00B15298"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22</w:t>
            </w:r>
            <w:r w:rsidR="006D078A" w:rsidRPr="007F38A3">
              <w:rPr>
                <w:sz w:val="24"/>
                <w:szCs w:val="24"/>
              </w:rPr>
              <w:t>/03/2021</w:t>
            </w:r>
          </w:p>
        </w:tc>
        <w:tc>
          <w:tcPr>
            <w:tcW w:w="1547" w:type="dxa"/>
          </w:tcPr>
          <w:p w14:paraId="2203CBA6" w14:textId="7083455A" w:rsidR="006D078A" w:rsidRPr="007F38A3" w:rsidRDefault="00B15298"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11</w:t>
            </w:r>
            <w:r w:rsidR="006D078A" w:rsidRPr="007F38A3">
              <w:rPr>
                <w:sz w:val="24"/>
                <w:szCs w:val="24"/>
              </w:rPr>
              <w:t>/0</w:t>
            </w:r>
            <w:r w:rsidRPr="007F38A3">
              <w:rPr>
                <w:sz w:val="24"/>
                <w:szCs w:val="24"/>
              </w:rPr>
              <w:t>4</w:t>
            </w:r>
            <w:r w:rsidR="006D078A" w:rsidRPr="007F38A3">
              <w:rPr>
                <w:sz w:val="24"/>
                <w:szCs w:val="24"/>
              </w:rPr>
              <w:t>/2021</w:t>
            </w:r>
          </w:p>
        </w:tc>
      </w:tr>
    </w:tbl>
    <w:p w14:paraId="0531552A" w14:textId="77777777" w:rsidR="006D078A" w:rsidRPr="007F38A3" w:rsidRDefault="006D078A" w:rsidP="005D43C3"/>
    <w:tbl>
      <w:tblPr>
        <w:tblStyle w:val="PlainTable1"/>
        <w:tblW w:w="0" w:type="auto"/>
        <w:tblLook w:val="04A0" w:firstRow="1" w:lastRow="0" w:firstColumn="1" w:lastColumn="0" w:noHBand="0" w:noVBand="1"/>
      </w:tblPr>
      <w:tblGrid>
        <w:gridCol w:w="1075"/>
        <w:gridCol w:w="4678"/>
        <w:gridCol w:w="2877"/>
      </w:tblGrid>
      <w:tr w:rsidR="006D078A" w:rsidRPr="007F38A3" w14:paraId="5830749D" w14:textId="77777777" w:rsidTr="006D078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14:paraId="509CE38E" w14:textId="77777777" w:rsidR="006D078A" w:rsidRPr="007F38A3" w:rsidRDefault="006D078A" w:rsidP="005D43C3">
            <w:pPr>
              <w:spacing w:line="360" w:lineRule="auto"/>
              <w:rPr>
                <w:sz w:val="24"/>
                <w:szCs w:val="24"/>
              </w:rPr>
            </w:pPr>
            <w:r w:rsidRPr="007F38A3">
              <w:rPr>
                <w:sz w:val="24"/>
                <w:szCs w:val="24"/>
              </w:rPr>
              <w:t>Task ID</w:t>
            </w:r>
          </w:p>
        </w:tc>
        <w:tc>
          <w:tcPr>
            <w:tcW w:w="4678" w:type="dxa"/>
          </w:tcPr>
          <w:p w14:paraId="2DD29A60" w14:textId="77777777" w:rsidR="006D078A" w:rsidRPr="007F38A3" w:rsidRDefault="006D078A" w:rsidP="005D43C3">
            <w:pPr>
              <w:spacing w:line="360" w:lineRule="auto"/>
              <w:cnfStyle w:val="100000000000" w:firstRow="1" w:lastRow="0" w:firstColumn="0" w:lastColumn="0" w:oddVBand="0" w:evenVBand="0" w:oddHBand="0" w:evenHBand="0" w:firstRowFirstColumn="0" w:firstRowLastColumn="0" w:lastRowFirstColumn="0" w:lastRowLastColumn="0"/>
              <w:rPr>
                <w:sz w:val="24"/>
                <w:szCs w:val="24"/>
              </w:rPr>
            </w:pPr>
            <w:r w:rsidRPr="007F38A3">
              <w:rPr>
                <w:sz w:val="24"/>
                <w:szCs w:val="24"/>
              </w:rPr>
              <w:t>Description</w:t>
            </w:r>
          </w:p>
        </w:tc>
        <w:tc>
          <w:tcPr>
            <w:tcW w:w="2877" w:type="dxa"/>
          </w:tcPr>
          <w:p w14:paraId="03791BE9" w14:textId="77777777" w:rsidR="006D078A" w:rsidRPr="007F38A3" w:rsidRDefault="006D078A" w:rsidP="005D43C3">
            <w:pPr>
              <w:spacing w:line="360" w:lineRule="auto"/>
              <w:cnfStyle w:val="100000000000" w:firstRow="1" w:lastRow="0" w:firstColumn="0" w:lastColumn="0" w:oddVBand="0" w:evenVBand="0" w:oddHBand="0" w:evenHBand="0" w:firstRowFirstColumn="0" w:firstRowLastColumn="0" w:lastRowFirstColumn="0" w:lastRowLastColumn="0"/>
              <w:rPr>
                <w:sz w:val="24"/>
                <w:szCs w:val="24"/>
              </w:rPr>
            </w:pPr>
            <w:r w:rsidRPr="007F38A3">
              <w:rPr>
                <w:sz w:val="24"/>
                <w:szCs w:val="24"/>
              </w:rPr>
              <w:t>Status</w:t>
            </w:r>
          </w:p>
        </w:tc>
      </w:tr>
      <w:tr w:rsidR="006D078A" w:rsidRPr="007F38A3" w14:paraId="4DF8FEE8" w14:textId="77777777" w:rsidTr="006D07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14:paraId="55F68300" w14:textId="77777777" w:rsidR="006D078A" w:rsidRPr="007F38A3" w:rsidRDefault="006D078A" w:rsidP="005D43C3">
            <w:pPr>
              <w:spacing w:line="360" w:lineRule="auto"/>
              <w:rPr>
                <w:sz w:val="24"/>
                <w:szCs w:val="24"/>
              </w:rPr>
            </w:pPr>
            <w:r w:rsidRPr="007F38A3">
              <w:rPr>
                <w:sz w:val="24"/>
                <w:szCs w:val="24"/>
              </w:rPr>
              <w:t>1</w:t>
            </w:r>
          </w:p>
        </w:tc>
        <w:tc>
          <w:tcPr>
            <w:tcW w:w="4678" w:type="dxa"/>
          </w:tcPr>
          <w:p w14:paraId="6D0C7A47" w14:textId="6301C7AD" w:rsidR="006D078A" w:rsidRPr="007F38A3" w:rsidRDefault="00E66831"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Researching UK cultural and societal data</w:t>
            </w:r>
          </w:p>
        </w:tc>
        <w:tc>
          <w:tcPr>
            <w:tcW w:w="2877" w:type="dxa"/>
          </w:tcPr>
          <w:p w14:paraId="12BBE97C" w14:textId="5681F3E6" w:rsidR="006D078A" w:rsidRPr="007F38A3" w:rsidRDefault="00E66831"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C</w:t>
            </w:r>
            <w:r w:rsidR="00B2555D">
              <w:rPr>
                <w:sz w:val="24"/>
                <w:szCs w:val="24"/>
              </w:rPr>
              <w:t>omplete</w:t>
            </w:r>
            <w:r w:rsidR="00176582">
              <w:rPr>
                <w:sz w:val="24"/>
                <w:szCs w:val="24"/>
              </w:rPr>
              <w:t>d</w:t>
            </w:r>
          </w:p>
        </w:tc>
      </w:tr>
    </w:tbl>
    <w:p w14:paraId="6F3A05A5" w14:textId="77777777" w:rsidR="006D078A" w:rsidRPr="007F38A3" w:rsidRDefault="006D078A" w:rsidP="005D43C3"/>
    <w:p w14:paraId="71DDBE45" w14:textId="60707371" w:rsidR="006D078A" w:rsidRDefault="00FC657D" w:rsidP="005D43C3">
      <w:pPr>
        <w:rPr>
          <w:b/>
          <w:bCs/>
        </w:rPr>
      </w:pPr>
      <w:r w:rsidRPr="007F38A3">
        <w:rPr>
          <w:b/>
          <w:bCs/>
        </w:rPr>
        <w:t>Task 1</w:t>
      </w:r>
    </w:p>
    <w:p w14:paraId="4959D5F1" w14:textId="3E1DD4CC" w:rsidR="00E66831" w:rsidRDefault="00E66831" w:rsidP="005D43C3">
      <w:r>
        <w:t>My aim was to research and find data about culture and society, whilst keeping it relevant enough to be able to determine any correlation with the UK number ones data.  This was possibly the most difficult aspect of the thesis as time was very limited during this period.  I am hoping that some of the information gathered will be of use for my concluding chapter.</w:t>
      </w:r>
    </w:p>
    <w:p w14:paraId="702332F9" w14:textId="368F727D" w:rsidR="000E5D87" w:rsidRPr="000958C8" w:rsidRDefault="00E66831" w:rsidP="005D43C3">
      <w:r>
        <w:t>Beginning with</w:t>
      </w:r>
      <w:r w:rsidR="00817C3D">
        <w:t xml:space="preserve"> some line graphs exhibiting the annual gross domestic product (GDP) of the UK between 1952-2020</w:t>
      </w:r>
      <w:r>
        <w:t xml:space="preserve"> </w:t>
      </w:r>
      <w:r w:rsidR="000E5D87">
        <w:fldChar w:fldCharType="begin"/>
      </w:r>
      <w:r w:rsidR="000E5D87">
        <w:instrText xml:space="preserve"> ADDIN ZOTERO_ITEM CSL_CITATION {"citationID":"fzgk7CYe","properties":{"formattedCitation":"(Gross Domestic Product: Year on Year growth: CVM SA % - Office for National Statistics, 2021)","plainCitation":"(Gross Domestic Product: Year on Year growth: CVM SA % - Office for National Statistics, 2021)","noteIndex":0},"citationItems":[{"id":1207,"uris":["http://zotero.org/users/7056409/items/JIB2KTMV"],"uri":["http://zotero.org/users/7056409/items/JIB2KTMV"],"itemData":{"id":1207,"type":"webpage","title":"Gross Domestic Product: Year on Year growth: CVM SA % - Office for National Statistics","URL":"https://www.ons.gov.uk/economy/grossdomesticproductgdp/timeseries/ihyp/pn2","accessed":{"date-parts":[["2021",5,26]]}}}],"schema":"https://github.com/citation-style-language/schema/raw/master/csl-citation.json"} </w:instrText>
      </w:r>
      <w:r w:rsidR="000E5D87">
        <w:fldChar w:fldCharType="separate"/>
      </w:r>
      <w:r w:rsidR="000E5D87" w:rsidRPr="000958C8">
        <w:rPr>
          <w:rFonts w:cs="Times New Roman"/>
        </w:rPr>
        <w:t>(Gross Domestic Product: Year on Year growth: CVM SA % - Office for National Statistics, 2021)</w:t>
      </w:r>
      <w:r w:rsidR="000E5D87">
        <w:fldChar w:fldCharType="end"/>
      </w:r>
      <w:r w:rsidR="00817C3D">
        <w:t>.</w:t>
      </w:r>
    </w:p>
    <w:p w14:paraId="11676FB9" w14:textId="77777777" w:rsidR="000E5D87" w:rsidRDefault="000E5D87" w:rsidP="005D43C3">
      <w:pPr>
        <w:jc w:val="center"/>
      </w:pPr>
      <w:r>
        <w:rPr>
          <w:noProof/>
        </w:rPr>
        <w:drawing>
          <wp:inline distT="0" distB="0" distL="0" distR="0" wp14:anchorId="4FC5A672" wp14:editId="74D8A84B">
            <wp:extent cx="5723642" cy="1732936"/>
            <wp:effectExtent l="0" t="0" r="0" b="635"/>
            <wp:docPr id="317" name="Picture 31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 name="Picture 317" descr="Chart, line chart&#10;&#10;Description automatically generated"/>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5758431" cy="1743469"/>
                    </a:xfrm>
                    <a:prstGeom prst="rect">
                      <a:avLst/>
                    </a:prstGeom>
                    <a:noFill/>
                    <a:ln>
                      <a:noFill/>
                    </a:ln>
                  </pic:spPr>
                </pic:pic>
              </a:graphicData>
            </a:graphic>
          </wp:inline>
        </w:drawing>
      </w:r>
    </w:p>
    <w:p w14:paraId="4835CA06" w14:textId="77777777" w:rsidR="000E5D87" w:rsidRDefault="000E5D87" w:rsidP="005D43C3">
      <w:pPr>
        <w:jc w:val="center"/>
      </w:pPr>
      <w:r>
        <w:rPr>
          <w:noProof/>
        </w:rPr>
        <w:drawing>
          <wp:inline distT="0" distB="0" distL="0" distR="0" wp14:anchorId="4C92AAC7" wp14:editId="02751657">
            <wp:extent cx="5721740" cy="1946787"/>
            <wp:effectExtent l="0" t="0" r="0" b="0"/>
            <wp:docPr id="318" name="Picture 31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 name="Picture 318" descr="Chart, line chart&#10;&#10;Description automatically generated"/>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0" y="0"/>
                      <a:ext cx="5742516" cy="1953856"/>
                    </a:xfrm>
                    <a:prstGeom prst="rect">
                      <a:avLst/>
                    </a:prstGeom>
                    <a:noFill/>
                    <a:ln>
                      <a:noFill/>
                    </a:ln>
                  </pic:spPr>
                </pic:pic>
              </a:graphicData>
            </a:graphic>
          </wp:inline>
        </w:drawing>
      </w:r>
    </w:p>
    <w:p w14:paraId="52941C66" w14:textId="77777777" w:rsidR="000E5D87" w:rsidRDefault="000E5D87" w:rsidP="005D43C3">
      <w:pPr>
        <w:jc w:val="center"/>
      </w:pPr>
      <w:r>
        <w:rPr>
          <w:noProof/>
        </w:rPr>
        <w:lastRenderedPageBreak/>
        <w:drawing>
          <wp:inline distT="0" distB="0" distL="0" distR="0" wp14:anchorId="0DC948C0" wp14:editId="5394371F">
            <wp:extent cx="5723272" cy="1526458"/>
            <wp:effectExtent l="0" t="0" r="0" b="0"/>
            <wp:docPr id="319" name="Picture 31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 name="Picture 319" descr="Chart, line chart&#10;&#10;Description automatically generated"/>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5759733" cy="1536183"/>
                    </a:xfrm>
                    <a:prstGeom prst="rect">
                      <a:avLst/>
                    </a:prstGeom>
                    <a:noFill/>
                    <a:ln>
                      <a:noFill/>
                    </a:ln>
                  </pic:spPr>
                </pic:pic>
              </a:graphicData>
            </a:graphic>
          </wp:inline>
        </w:drawing>
      </w:r>
    </w:p>
    <w:p w14:paraId="17125531" w14:textId="77777777" w:rsidR="000E5D87" w:rsidRDefault="000E5D87" w:rsidP="005D43C3">
      <w:pPr>
        <w:jc w:val="center"/>
      </w:pPr>
      <w:r>
        <w:rPr>
          <w:noProof/>
        </w:rPr>
        <w:drawing>
          <wp:inline distT="0" distB="0" distL="0" distR="0" wp14:anchorId="444E56C3" wp14:editId="1F287AE5">
            <wp:extent cx="5721040" cy="1526458"/>
            <wp:effectExtent l="0" t="0" r="0" b="0"/>
            <wp:docPr id="320" name="Picture 32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 name="Picture 320" descr="Chart, line chart&#10;&#10;Description automatically generated"/>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0" y="0"/>
                      <a:ext cx="5756913" cy="1536029"/>
                    </a:xfrm>
                    <a:prstGeom prst="rect">
                      <a:avLst/>
                    </a:prstGeom>
                    <a:noFill/>
                    <a:ln>
                      <a:noFill/>
                    </a:ln>
                  </pic:spPr>
                </pic:pic>
              </a:graphicData>
            </a:graphic>
          </wp:inline>
        </w:drawing>
      </w:r>
    </w:p>
    <w:p w14:paraId="355AEE00" w14:textId="77777777" w:rsidR="000E5D87" w:rsidRDefault="000E5D87" w:rsidP="005D43C3">
      <w:pPr>
        <w:jc w:val="center"/>
      </w:pPr>
      <w:r>
        <w:rPr>
          <w:noProof/>
        </w:rPr>
        <w:drawing>
          <wp:inline distT="0" distB="0" distL="0" distR="0" wp14:anchorId="59BBEDA4" wp14:editId="4FE6A405">
            <wp:extent cx="5730404" cy="1460091"/>
            <wp:effectExtent l="0" t="0" r="3810" b="6985"/>
            <wp:docPr id="321" name="Picture 32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1" name="Picture 321" descr="Chart, line chart&#10;&#10;Description automatically generated"/>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5749932" cy="1465067"/>
                    </a:xfrm>
                    <a:prstGeom prst="rect">
                      <a:avLst/>
                    </a:prstGeom>
                    <a:noFill/>
                    <a:ln>
                      <a:noFill/>
                    </a:ln>
                  </pic:spPr>
                </pic:pic>
              </a:graphicData>
            </a:graphic>
          </wp:inline>
        </w:drawing>
      </w:r>
    </w:p>
    <w:p w14:paraId="7C694E7D" w14:textId="77777777" w:rsidR="000E5D87" w:rsidRDefault="000E5D87" w:rsidP="005D43C3">
      <w:pPr>
        <w:jc w:val="center"/>
      </w:pPr>
      <w:r>
        <w:rPr>
          <w:noProof/>
        </w:rPr>
        <w:drawing>
          <wp:inline distT="0" distB="0" distL="0" distR="0" wp14:anchorId="0B414A5B" wp14:editId="7A5828AD">
            <wp:extent cx="5724165" cy="1467465"/>
            <wp:effectExtent l="0" t="0" r="0" b="0"/>
            <wp:docPr id="322" name="Picture 32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 name="Picture 322" descr="Chart, line chart&#10;&#10;Description automatically generated"/>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5741804" cy="1471987"/>
                    </a:xfrm>
                    <a:prstGeom prst="rect">
                      <a:avLst/>
                    </a:prstGeom>
                    <a:noFill/>
                    <a:ln>
                      <a:noFill/>
                    </a:ln>
                  </pic:spPr>
                </pic:pic>
              </a:graphicData>
            </a:graphic>
          </wp:inline>
        </w:drawing>
      </w:r>
    </w:p>
    <w:p w14:paraId="1478875F" w14:textId="77777777" w:rsidR="00E66831" w:rsidRDefault="000E5D87" w:rsidP="005D43C3">
      <w:pPr>
        <w:keepNext/>
        <w:jc w:val="center"/>
      </w:pPr>
      <w:r>
        <w:rPr>
          <w:noProof/>
        </w:rPr>
        <w:drawing>
          <wp:inline distT="0" distB="0" distL="0" distR="0" wp14:anchorId="1F3010DB" wp14:editId="4EDA9E5E">
            <wp:extent cx="5724051" cy="1474839"/>
            <wp:effectExtent l="0" t="0" r="0" b="0"/>
            <wp:docPr id="323" name="Picture 3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 name="Picture 323" descr="Chart, line chart&#10;&#10;Description automatically generated"/>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5745915" cy="1480472"/>
                    </a:xfrm>
                    <a:prstGeom prst="rect">
                      <a:avLst/>
                    </a:prstGeom>
                    <a:noFill/>
                    <a:ln>
                      <a:noFill/>
                    </a:ln>
                  </pic:spPr>
                </pic:pic>
              </a:graphicData>
            </a:graphic>
          </wp:inline>
        </w:drawing>
      </w:r>
    </w:p>
    <w:p w14:paraId="6EF4FF1A" w14:textId="2A453E05" w:rsidR="000E5D87" w:rsidRDefault="00E66831" w:rsidP="005D43C3">
      <w:pPr>
        <w:pStyle w:val="Caption"/>
        <w:spacing w:line="360" w:lineRule="auto"/>
        <w:jc w:val="center"/>
      </w:pPr>
      <w:bookmarkStart w:id="130" w:name="_Toc73007895"/>
      <w:r>
        <w:t xml:space="preserve">Figure </w:t>
      </w:r>
      <w:r>
        <w:fldChar w:fldCharType="begin"/>
      </w:r>
      <w:r>
        <w:instrText xml:space="preserve"> SEQ Figure \* ARABIC </w:instrText>
      </w:r>
      <w:r>
        <w:fldChar w:fldCharType="separate"/>
      </w:r>
      <w:r w:rsidR="00100A74">
        <w:rPr>
          <w:noProof/>
        </w:rPr>
        <w:t>57</w:t>
      </w:r>
      <w:r>
        <w:fldChar w:fldCharType="end"/>
      </w:r>
      <w:r>
        <w:t xml:space="preserve"> - Line graphs detailing the annual UK GDP of the 1950s (a), 1960s (b), 1970s (c), 1980s (d), 1990s (e), 2000s (f), and 2010s (g)</w:t>
      </w:r>
      <w:bookmarkEnd w:id="130"/>
    </w:p>
    <w:p w14:paraId="56FCD527" w14:textId="13060973" w:rsidR="00817C3D" w:rsidRDefault="00817C3D" w:rsidP="005D43C3">
      <w:pPr>
        <w:ind w:left="720"/>
      </w:pPr>
      <w:r>
        <w:lastRenderedPageBreak/>
        <w:t>“The only two certainties in life are death and taxes”.</w:t>
      </w:r>
    </w:p>
    <w:p w14:paraId="47EB85A6" w14:textId="4DE0C63A" w:rsidR="000E5D87" w:rsidRDefault="00817C3D" w:rsidP="005D43C3">
      <w:r>
        <w:t xml:space="preserve">A famous quotation from Benjamin Franklin which still resonates today </w:t>
      </w:r>
      <w:r>
        <w:fldChar w:fldCharType="begin"/>
      </w:r>
      <w:r>
        <w:instrText xml:space="preserve"> ADDIN ZOTERO_ITEM CSL_CITATION {"citationID":"oScmRtVr","properties":{"formattedCitation":"(Investor Brief - Death And Taxes, 2021)","plainCitation":"(Investor Brief - Death And Taxes, 2021)","noteIndex":0},"citationItems":[{"id":1243,"uris":["http://zotero.org/users/7056409/items/MVNZCSEA"],"uri":["http://zotero.org/users/7056409/items/MVNZCSEA"],"itemData":{"id":1243,"type":"webpage","title":"Investor Brief - Death And Taxes","URL":"http://www.habershamcapital.com/brief-no5-death-taxes","accessed":{"date-parts":[["2021",5,27]]}}}],"schema":"https://github.com/citation-style-language/schema/raw/master/csl-citation.json"} </w:instrText>
      </w:r>
      <w:r>
        <w:fldChar w:fldCharType="separate"/>
      </w:r>
      <w:r w:rsidRPr="00817C3D">
        <w:rPr>
          <w:rFonts w:cs="Times New Roman"/>
        </w:rPr>
        <w:t>(Investor Brief - Death And Taxes, 2021)</w:t>
      </w:r>
      <w:r>
        <w:fldChar w:fldCharType="end"/>
      </w:r>
      <w:r>
        <w:t xml:space="preserve">.  I am curious to see if there is any link between Income Tax and the sentiment of the decades </w:t>
      </w:r>
      <w:r w:rsidR="000E5D87">
        <w:fldChar w:fldCharType="begin"/>
      </w:r>
      <w:r w:rsidR="000E5D87">
        <w:instrText xml:space="preserve"> ADDIN ZOTERO_ITEM CSL_CITATION {"citationID":"UcdsrbJa","properties":{"formattedCitation":"(Public Spending Chart for United Kingdom 1950-2019 - Central Government Local Authorities, 2021)","plainCitation":"(Public Spending Chart for United Kingdom 1950-2019 - Central Government Local Authorities, 2021)","noteIndex":0},"citationItems":[{"id":1213,"uris":["http://zotero.org/users/7056409/items/3R2UGIQ5"],"uri":["http://zotero.org/users/7056409/items/3R2UGIQ5"],"itemData":{"id":1213,"type":"webpage","title":"Public Spending Chart for United Kingdom 1950-2019 - Central Government Local Authorities","URL":"https://www.ukpublicspending.co.uk/spending_chart_1950_2019UKp_17c1li0181536_722cs_F0t10t20t40t60t","accessed":{"date-parts":[["2021",5,26]]}}}],"schema":"https://github.com/citation-style-language/schema/raw/master/csl-citation.json"} </w:instrText>
      </w:r>
      <w:r w:rsidR="000E5D87">
        <w:fldChar w:fldCharType="separate"/>
      </w:r>
      <w:r w:rsidR="000E5D87" w:rsidRPr="00503618">
        <w:rPr>
          <w:rFonts w:cs="Times New Roman"/>
        </w:rPr>
        <w:t>(Public Spending Chart for United Kingdom 1950-2019 - Central Government Local Authorities, 2021)</w:t>
      </w:r>
      <w:r w:rsidR="000E5D87">
        <w:fldChar w:fldCharType="end"/>
      </w:r>
      <w:r>
        <w:t>.</w:t>
      </w:r>
    </w:p>
    <w:p w14:paraId="45FE864D" w14:textId="77777777" w:rsidR="00EA702A" w:rsidRDefault="000E5D87" w:rsidP="005D43C3">
      <w:pPr>
        <w:keepNext/>
        <w:jc w:val="center"/>
      </w:pPr>
      <w:r>
        <w:rPr>
          <w:noProof/>
        </w:rPr>
        <w:drawing>
          <wp:inline distT="0" distB="0" distL="0" distR="0" wp14:anchorId="24695160" wp14:editId="648E8D8C">
            <wp:extent cx="5069205" cy="2359025"/>
            <wp:effectExtent l="0" t="0" r="0" b="3175"/>
            <wp:docPr id="324" name="Picture 32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4" name="Picture 324" descr="Chart, line chart&#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5069205" cy="2359025"/>
                    </a:xfrm>
                    <a:prstGeom prst="rect">
                      <a:avLst/>
                    </a:prstGeom>
                    <a:noFill/>
                    <a:ln>
                      <a:noFill/>
                    </a:ln>
                  </pic:spPr>
                </pic:pic>
              </a:graphicData>
            </a:graphic>
          </wp:inline>
        </w:drawing>
      </w:r>
    </w:p>
    <w:p w14:paraId="31731F3A" w14:textId="25B11352" w:rsidR="000E5D87" w:rsidRDefault="00EA702A" w:rsidP="005D43C3">
      <w:pPr>
        <w:pStyle w:val="Caption"/>
        <w:spacing w:line="360" w:lineRule="auto"/>
        <w:jc w:val="center"/>
      </w:pPr>
      <w:bookmarkStart w:id="131" w:name="_Toc73007896"/>
      <w:r>
        <w:t xml:space="preserve">Figure </w:t>
      </w:r>
      <w:r>
        <w:fldChar w:fldCharType="begin"/>
      </w:r>
      <w:r>
        <w:instrText xml:space="preserve"> SEQ Figure \* ARABIC </w:instrText>
      </w:r>
      <w:r>
        <w:fldChar w:fldCharType="separate"/>
      </w:r>
      <w:r w:rsidR="00100A74">
        <w:rPr>
          <w:noProof/>
        </w:rPr>
        <w:t>58</w:t>
      </w:r>
      <w:r>
        <w:fldChar w:fldCharType="end"/>
      </w:r>
      <w:r>
        <w:t xml:space="preserve"> - Chart displaying significant growth relating to Income Tax and National Insurance.</w:t>
      </w:r>
      <w:bookmarkEnd w:id="131"/>
    </w:p>
    <w:p w14:paraId="65C645F5" w14:textId="2152893A" w:rsidR="00EA702A" w:rsidRPr="00EA702A" w:rsidRDefault="000F75DE" w:rsidP="005D43C3">
      <w:r>
        <w:t>There is a definite possibility that the sentiment across society would be impacted by public spending on; Healthcare; Transport; Education; Welfare.</w:t>
      </w:r>
    </w:p>
    <w:p w14:paraId="13B478A0" w14:textId="2F2AAF5F" w:rsidR="000E5D87" w:rsidRPr="00A408C2" w:rsidRDefault="000E5D87" w:rsidP="005D43C3">
      <w:r>
        <w:fldChar w:fldCharType="begin"/>
      </w:r>
      <w:r>
        <w:instrText xml:space="preserve"> ADDIN ZOTERO_ITEM CSL_CITATION {"citationID":"1hUUMtDZ","properties":{"formattedCitation":"(UK Healthcare Spending Since World War II for United Kingdom 1952-2020 - Central Government Local Authorities, 2021)","plainCitation":"(UK Healthcare Spending Since World War II for United Kingdom 1952-2020 - Central Government Local Authorities, 2021)","noteIndex":0},"citationItems":[{"id":1209,"uris":["http://zotero.org/users/7056409/items/D9ZURLJW"],"uri":["http://zotero.org/users/7056409/items/D9ZURLJW"],"itemData":{"id":1209,"type":"webpage","title":"UK Healthcare Spending Since World War II for United Kingdom 1952-2020 - Central Government Local Authorities","URL":"https://www.ukpublicspending.co.uk/spending_chart_1952_2020UKp_17c1li111lcn_10t_UK_Healthcare_Spending_Since_World_War_II","accessed":{"date-parts":[["2021",5,26]]}}}],"schema":"https://github.com/citation-style-language/schema/raw/master/csl-citation.json"} </w:instrText>
      </w:r>
      <w:r>
        <w:fldChar w:fldCharType="separate"/>
      </w:r>
      <w:r w:rsidRPr="00A408C2">
        <w:rPr>
          <w:rFonts w:cs="Times New Roman"/>
        </w:rPr>
        <w:t>(UK Healthcare Spending Since World War II for United Kingdom 1952-2020 - Central Government Local Authorities, 2021)</w:t>
      </w:r>
      <w:r>
        <w:fldChar w:fldCharType="end"/>
      </w:r>
    </w:p>
    <w:p w14:paraId="0D8451AB" w14:textId="4D21EBFD" w:rsidR="000E5D87" w:rsidRPr="00A408C2" w:rsidRDefault="000E5D87" w:rsidP="005D43C3">
      <w:pPr>
        <w:jc w:val="center"/>
      </w:pPr>
      <w:r>
        <w:rPr>
          <w:noProof/>
        </w:rPr>
        <w:drawing>
          <wp:inline distT="0" distB="0" distL="0" distR="0" wp14:anchorId="4292C443" wp14:editId="30C19EBC">
            <wp:extent cx="2910840" cy="2995930"/>
            <wp:effectExtent l="0" t="0" r="3810" b="0"/>
            <wp:docPr id="325" name="Picture 32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5" name="Picture 325" descr="Chart, histogram&#10;&#10;Description automatically generated"/>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0" y="0"/>
                      <a:ext cx="2916557" cy="3001814"/>
                    </a:xfrm>
                    <a:prstGeom prst="rect">
                      <a:avLst/>
                    </a:prstGeom>
                    <a:noFill/>
                    <a:ln>
                      <a:noFill/>
                    </a:ln>
                  </pic:spPr>
                </pic:pic>
              </a:graphicData>
            </a:graphic>
          </wp:inline>
        </w:drawing>
      </w:r>
      <w:r w:rsidR="000F75DE">
        <w:rPr>
          <w:noProof/>
        </w:rPr>
        <w:drawing>
          <wp:inline distT="0" distB="0" distL="0" distR="0" wp14:anchorId="4FBBC7F9" wp14:editId="23086CBB">
            <wp:extent cx="2758440" cy="2926080"/>
            <wp:effectExtent l="0" t="0" r="3810" b="7620"/>
            <wp:docPr id="362" name="Picture 36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 name="Picture 330" descr="Chart, histogram&#10;&#10;Description automatically generated"/>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2758440" cy="2926080"/>
                    </a:xfrm>
                    <a:prstGeom prst="rect">
                      <a:avLst/>
                    </a:prstGeom>
                    <a:noFill/>
                    <a:ln>
                      <a:noFill/>
                    </a:ln>
                  </pic:spPr>
                </pic:pic>
              </a:graphicData>
            </a:graphic>
          </wp:inline>
        </w:drawing>
      </w:r>
    </w:p>
    <w:p w14:paraId="0DF469E7" w14:textId="77777777" w:rsidR="000F75DE" w:rsidRDefault="000E5D87" w:rsidP="005D43C3">
      <w:pPr>
        <w:keepNext/>
        <w:jc w:val="center"/>
      </w:pPr>
      <w:r>
        <w:rPr>
          <w:noProof/>
        </w:rPr>
        <w:lastRenderedPageBreak/>
        <w:drawing>
          <wp:inline distT="0" distB="0" distL="0" distR="0" wp14:anchorId="31411002" wp14:editId="31FA2CF9">
            <wp:extent cx="2880360" cy="2606040"/>
            <wp:effectExtent l="0" t="0" r="0" b="3810"/>
            <wp:docPr id="326" name="Picture 32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6" name="Picture 326" descr="Chart, histogram&#10;&#10;Description automatically generated"/>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0" y="0"/>
                      <a:ext cx="2880360" cy="2606040"/>
                    </a:xfrm>
                    <a:prstGeom prst="rect">
                      <a:avLst/>
                    </a:prstGeom>
                    <a:noFill/>
                    <a:ln>
                      <a:noFill/>
                    </a:ln>
                  </pic:spPr>
                </pic:pic>
              </a:graphicData>
            </a:graphic>
          </wp:inline>
        </w:drawing>
      </w:r>
      <w:r w:rsidR="000F75DE">
        <w:rPr>
          <w:noProof/>
        </w:rPr>
        <w:drawing>
          <wp:inline distT="0" distB="0" distL="0" distR="0" wp14:anchorId="5A7B784D" wp14:editId="0732C9A9">
            <wp:extent cx="2788920" cy="2606040"/>
            <wp:effectExtent l="0" t="0" r="0" b="3810"/>
            <wp:docPr id="360" name="Picture 36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 name="Picture 327" descr="Chart, histogram&#10;&#10;Description automatically generated"/>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2788920" cy="2606040"/>
                    </a:xfrm>
                    <a:prstGeom prst="rect">
                      <a:avLst/>
                    </a:prstGeom>
                    <a:noFill/>
                    <a:ln>
                      <a:noFill/>
                    </a:ln>
                  </pic:spPr>
                </pic:pic>
              </a:graphicData>
            </a:graphic>
          </wp:inline>
        </w:drawing>
      </w:r>
    </w:p>
    <w:p w14:paraId="2D0D8408" w14:textId="4147A412" w:rsidR="000F75DE" w:rsidRDefault="000F75DE" w:rsidP="005D43C3">
      <w:pPr>
        <w:pStyle w:val="Caption"/>
        <w:spacing w:line="360" w:lineRule="auto"/>
        <w:jc w:val="center"/>
      </w:pPr>
      <w:bookmarkStart w:id="132" w:name="_Toc73007897"/>
      <w:r>
        <w:t xml:space="preserve">Figure </w:t>
      </w:r>
      <w:r>
        <w:fldChar w:fldCharType="begin"/>
      </w:r>
      <w:r>
        <w:instrText xml:space="preserve"> SEQ Figure \* ARABIC </w:instrText>
      </w:r>
      <w:r>
        <w:fldChar w:fldCharType="separate"/>
      </w:r>
      <w:r w:rsidR="00100A74">
        <w:rPr>
          <w:noProof/>
        </w:rPr>
        <w:t>59</w:t>
      </w:r>
      <w:r>
        <w:fldChar w:fldCharType="end"/>
      </w:r>
      <w:r>
        <w:t xml:space="preserve"> - Public spending figures for healthcare (a), transport (b), education (c), and welfare (d).</w:t>
      </w:r>
      <w:bookmarkEnd w:id="132"/>
    </w:p>
    <w:p w14:paraId="4AF413A8" w14:textId="0D3FB6BA" w:rsidR="000E5D87" w:rsidRDefault="00954A81" w:rsidP="005D43C3">
      <w:r>
        <w:t xml:space="preserve">As with public spending, unemployment rates are certain to effect the mood of the nation </w:t>
      </w:r>
      <w:r w:rsidR="000E5D87">
        <w:fldChar w:fldCharType="begin"/>
      </w:r>
      <w:r w:rsidR="000E5D87">
        <w:instrText xml:space="preserve"> ADDIN ZOTERO_ITEM CSL_CITATION {"citationID":"fxtDaf7h","properties":{"formattedCitation":"(United Kingdom Long Term Unemployment Rate | 1992-2020 Data | 2021-2023 Forecast, 2021)","plainCitation":"(United Kingdom Long Term Unemployment Rate | 1992-2020 Data | 2021-2023 Forecast, 2021)","noteIndex":0},"citationItems":[{"id":1217,"uris":["http://zotero.org/users/7056409/items/JY7DI5QK"],"uri":["http://zotero.org/users/7056409/items/JY7DI5QK"],"itemData":{"id":1217,"type":"webpage","abstract":"Long Term Unemployment Rate in the United Kingdom increased to 1 percent in the third quarter of 2020 from 0.90 percent in the first quarter of 2020. Long Term Unemployment Rate in the United Kingdom averaged 1.97 percent from 1992 until 2020, reaching an all time high of 4.30 percent in the second quarter of 1993 and a record low of 0.80 percent in the fourth quarter of 2019. This page provides - United Kingdom Long Term Unemployment Rate - actual values, historical data, forecast, chart, statistics, economic calendar and news.","title":"United Kingdom Long Term Unemployment Rate | 1992-2020 Data | 2021-2023 Forecast","URL":"https://tradingeconomics.com/united-kingdom/long-term-unemployment-rate","accessed":{"date-parts":[["2021",5,26]]}}}],"schema":"https://github.com/citation-style-language/schema/raw/master/csl-citation.json"} </w:instrText>
      </w:r>
      <w:r w:rsidR="000E5D87">
        <w:fldChar w:fldCharType="separate"/>
      </w:r>
      <w:r w:rsidR="000E5D87" w:rsidRPr="00503618">
        <w:rPr>
          <w:rFonts w:cs="Times New Roman"/>
        </w:rPr>
        <w:t>(United Kingdom Long Term Unemployment Rate | 1992-2020 Data | 2021-2023 Forecast, 2021)</w:t>
      </w:r>
      <w:r w:rsidR="000E5D87">
        <w:fldChar w:fldCharType="end"/>
      </w:r>
      <w:r>
        <w:t>.</w:t>
      </w:r>
    </w:p>
    <w:p w14:paraId="10A2E64E" w14:textId="77777777" w:rsidR="000E5D87" w:rsidRDefault="000E5D87" w:rsidP="005D43C3">
      <w:pPr>
        <w:jc w:val="center"/>
      </w:pPr>
      <w:r>
        <w:rPr>
          <w:noProof/>
        </w:rPr>
        <w:drawing>
          <wp:inline distT="0" distB="0" distL="0" distR="0" wp14:anchorId="121C2BEB" wp14:editId="64957450">
            <wp:extent cx="4572000" cy="1927860"/>
            <wp:effectExtent l="0" t="0" r="0" b="0"/>
            <wp:docPr id="328" name="Picture 32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 name="Picture 328" descr="Chart, line chart&#10;&#10;Description automatically generated"/>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0" y="0"/>
                      <a:ext cx="4572000" cy="1927860"/>
                    </a:xfrm>
                    <a:prstGeom prst="rect">
                      <a:avLst/>
                    </a:prstGeom>
                    <a:noFill/>
                    <a:ln>
                      <a:noFill/>
                    </a:ln>
                  </pic:spPr>
                </pic:pic>
              </a:graphicData>
            </a:graphic>
          </wp:inline>
        </w:drawing>
      </w:r>
    </w:p>
    <w:p w14:paraId="1EEBBBE1" w14:textId="77777777" w:rsidR="00954A81" w:rsidRDefault="000E5D87" w:rsidP="005D43C3">
      <w:pPr>
        <w:keepNext/>
        <w:jc w:val="center"/>
      </w:pPr>
      <w:r>
        <w:rPr>
          <w:noProof/>
        </w:rPr>
        <w:drawing>
          <wp:inline distT="0" distB="0" distL="0" distR="0" wp14:anchorId="33FCBB2C" wp14:editId="5B21A28B">
            <wp:extent cx="4526280" cy="2179320"/>
            <wp:effectExtent l="0" t="0" r="7620" b="0"/>
            <wp:docPr id="329" name="Picture 32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 name="Picture 329" descr="Chart, line chart&#10;&#10;Description automatically generated"/>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4526280" cy="2179320"/>
                    </a:xfrm>
                    <a:prstGeom prst="rect">
                      <a:avLst/>
                    </a:prstGeom>
                    <a:noFill/>
                    <a:ln>
                      <a:noFill/>
                    </a:ln>
                  </pic:spPr>
                </pic:pic>
              </a:graphicData>
            </a:graphic>
          </wp:inline>
        </w:drawing>
      </w:r>
    </w:p>
    <w:p w14:paraId="01F82D03" w14:textId="50ECBBB0" w:rsidR="000E5D87" w:rsidRDefault="00954A81" w:rsidP="005D43C3">
      <w:pPr>
        <w:pStyle w:val="Caption"/>
        <w:spacing w:line="360" w:lineRule="auto"/>
        <w:jc w:val="center"/>
      </w:pPr>
      <w:bookmarkStart w:id="133" w:name="_Toc73007898"/>
      <w:r>
        <w:t xml:space="preserve">Figure </w:t>
      </w:r>
      <w:r>
        <w:fldChar w:fldCharType="begin"/>
      </w:r>
      <w:r>
        <w:instrText xml:space="preserve"> SEQ Figure \* ARABIC </w:instrText>
      </w:r>
      <w:r>
        <w:fldChar w:fldCharType="separate"/>
      </w:r>
      <w:r w:rsidR="00100A74">
        <w:rPr>
          <w:noProof/>
        </w:rPr>
        <w:t>60</w:t>
      </w:r>
      <w:r>
        <w:fldChar w:fldCharType="end"/>
      </w:r>
      <w:r>
        <w:t xml:space="preserve"> - Unemployment rates in general terms (a), and youth unemployment (b).</w:t>
      </w:r>
      <w:bookmarkEnd w:id="133"/>
    </w:p>
    <w:p w14:paraId="689B0A56" w14:textId="406DE191" w:rsidR="000E5D87" w:rsidRDefault="00954A81" w:rsidP="005D43C3">
      <w:r>
        <w:lastRenderedPageBreak/>
        <w:t xml:space="preserve">Crime data was the one thing I strived to find more than any other.  It is intriguing to discover if there is a correlation which could be established between crime rates, and the increase in profanities in lyrics </w:t>
      </w:r>
      <w:r w:rsidR="000E5D87">
        <w:fldChar w:fldCharType="begin"/>
      </w:r>
      <w:r w:rsidR="000E5D87">
        <w:instrText xml:space="preserve"> ADDIN ZOTERO_ITEM CSL_CITATION {"citationID":"qSegi50l","properties":{"formattedCitation":"(Crimes of the century, 2021)","plainCitation":"(Crimes of the century, 2021)","noteIndex":0},"citationItems":[{"id":1223,"uris":["http://zotero.org/users/7056409/items/62R5K2YQ"],"uri":["http://zotero.org/users/7056409/items/62R5K2YQ"],"itemData":{"id":1223,"type":"webpage","language":"en","title":"Crimes of the century","URL":"https://www.parliament.uk/business/publications/research/olympic-britain/crime-and-defence/crimes-of-the-century/","accessed":{"date-parts":[["2021",5,26]]}}}],"schema":"https://github.com/citation-style-language/schema/raw/master/csl-citation.json"} </w:instrText>
      </w:r>
      <w:r w:rsidR="000E5D87">
        <w:fldChar w:fldCharType="separate"/>
      </w:r>
      <w:r w:rsidR="000E5D87" w:rsidRPr="00705C92">
        <w:rPr>
          <w:rFonts w:cs="Times New Roman"/>
        </w:rPr>
        <w:t>(Crimes of the century, 2021)</w:t>
      </w:r>
      <w:r w:rsidR="000E5D87">
        <w:fldChar w:fldCharType="end"/>
      </w:r>
      <w:r>
        <w:t>.</w:t>
      </w:r>
    </w:p>
    <w:p w14:paraId="09581A73" w14:textId="77777777" w:rsidR="00345D57" w:rsidRDefault="000E5D87" w:rsidP="005D43C3">
      <w:pPr>
        <w:keepNext/>
        <w:jc w:val="center"/>
      </w:pPr>
      <w:r>
        <w:rPr>
          <w:noProof/>
        </w:rPr>
        <w:drawing>
          <wp:inline distT="0" distB="0" distL="0" distR="0" wp14:anchorId="5C3A9B41" wp14:editId="4F62E660">
            <wp:extent cx="4217509" cy="2643308"/>
            <wp:effectExtent l="0" t="0" r="0" b="5080"/>
            <wp:docPr id="332" name="Picture 33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2" name="Picture 332" descr="Chart, histogram&#10;&#10;Description automatically generated"/>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0" y="0"/>
                      <a:ext cx="4245876" cy="2661087"/>
                    </a:xfrm>
                    <a:prstGeom prst="rect">
                      <a:avLst/>
                    </a:prstGeom>
                    <a:noFill/>
                    <a:ln>
                      <a:noFill/>
                    </a:ln>
                  </pic:spPr>
                </pic:pic>
              </a:graphicData>
            </a:graphic>
          </wp:inline>
        </w:drawing>
      </w:r>
    </w:p>
    <w:p w14:paraId="1EE87CD5" w14:textId="4F6FB1BC" w:rsidR="000E5D87" w:rsidRDefault="00345D57" w:rsidP="005D43C3">
      <w:pPr>
        <w:pStyle w:val="Caption"/>
        <w:spacing w:line="360" w:lineRule="auto"/>
        <w:jc w:val="center"/>
      </w:pPr>
      <w:bookmarkStart w:id="134" w:name="_Ref72992888"/>
      <w:bookmarkStart w:id="135" w:name="_Toc73007899"/>
      <w:r>
        <w:t xml:space="preserve">Figure </w:t>
      </w:r>
      <w:r>
        <w:fldChar w:fldCharType="begin"/>
      </w:r>
      <w:r>
        <w:instrText xml:space="preserve"> SEQ Figure \* ARABIC </w:instrText>
      </w:r>
      <w:r>
        <w:fldChar w:fldCharType="separate"/>
      </w:r>
      <w:r w:rsidR="00100A74">
        <w:rPr>
          <w:noProof/>
        </w:rPr>
        <w:t>61</w:t>
      </w:r>
      <w:r>
        <w:fldChar w:fldCharType="end"/>
      </w:r>
      <w:bookmarkEnd w:id="134"/>
      <w:r>
        <w:t xml:space="preserve"> - Crime figures across the 20th century.</w:t>
      </w:r>
      <w:bookmarkEnd w:id="135"/>
    </w:p>
    <w:p w14:paraId="72A6DF81" w14:textId="7B835311" w:rsidR="000E5D87" w:rsidRDefault="00345D57" w:rsidP="005D43C3">
      <w:r>
        <w:t>Whereas the figures in (</w:t>
      </w:r>
      <w:r>
        <w:fldChar w:fldCharType="begin"/>
      </w:r>
      <w:r>
        <w:instrText xml:space="preserve"> REF _Ref72992888 \h </w:instrText>
      </w:r>
      <w:r>
        <w:fldChar w:fldCharType="separate"/>
      </w:r>
      <w:r w:rsidR="00100A74">
        <w:t xml:space="preserve">Figure </w:t>
      </w:r>
      <w:r w:rsidR="00100A74">
        <w:rPr>
          <w:noProof/>
        </w:rPr>
        <w:t>61</w:t>
      </w:r>
      <w:r>
        <w:fldChar w:fldCharType="end"/>
      </w:r>
      <w:r>
        <w:t>) show a broader range of offences, (</w:t>
      </w:r>
      <w:r>
        <w:fldChar w:fldCharType="begin"/>
      </w:r>
      <w:r>
        <w:instrText xml:space="preserve"> REF _Ref72992932 \h </w:instrText>
      </w:r>
      <w:r>
        <w:fldChar w:fldCharType="separate"/>
      </w:r>
      <w:r w:rsidR="00100A74">
        <w:t xml:space="preserve">Figure </w:t>
      </w:r>
      <w:r w:rsidR="00100A74">
        <w:rPr>
          <w:noProof/>
        </w:rPr>
        <w:t>62</w:t>
      </w:r>
      <w:r>
        <w:fldChar w:fldCharType="end"/>
      </w:r>
      <w:r>
        <w:t xml:space="preserve">) focuses on homicides </w:t>
      </w:r>
      <w:r w:rsidR="000E5D87">
        <w:fldChar w:fldCharType="begin"/>
      </w:r>
      <w:r w:rsidR="000E5D87">
        <w:instrText xml:space="preserve"> ADDIN ZOTERO_ITEM CSL_CITATION {"citationID":"BfyJ5AaG","properties":{"formattedCitation":"(Morgan et al., n.d.)","plainCitation":"(Morgan et al., n.d.)","noteIndex":0},"citationItems":[{"id":1226,"uris":["http://zotero.org/users/7056409/items/DHDTICP9"],"uri":["http://zotero.org/users/7056409/items/DHDTICP9"],"itemData":{"id":1226,"type":"article-journal","language":"en","page":"80","source":"Zotero","title":"Trends and drivers of homicide: Main findings","author":[{"family":"Morgan","given":"Nick"},{"family":"Shaw","given":"Oliver"},{"family":"Mailley","given":"Jennifer"},{"family":"Channing","given":"Rebecca"},{"family":"Sweiry","given":"Abraham"},{"family":"Kruithof","given":"Kristy"},{"family":"Bloom","given":"Jessamy"},{"family":"Kent","given":"Andrew"},{"family":"Smith","given":"Kevin"},{"family":"Romaniuk","given":"Anna"}]}}],"schema":"https://github.com/citation-style-language/schema/raw/master/csl-citation.json"} </w:instrText>
      </w:r>
      <w:r w:rsidR="000E5D87">
        <w:fldChar w:fldCharType="separate"/>
      </w:r>
      <w:r w:rsidR="000E5D87" w:rsidRPr="00921559">
        <w:rPr>
          <w:rFonts w:cs="Times New Roman"/>
        </w:rPr>
        <w:t>(Morgan et al., n.d.)</w:t>
      </w:r>
      <w:r w:rsidR="000E5D87">
        <w:fldChar w:fldCharType="end"/>
      </w:r>
      <w:r>
        <w:t>.</w:t>
      </w:r>
    </w:p>
    <w:p w14:paraId="1EFEE2FA" w14:textId="77777777" w:rsidR="00345D57" w:rsidRDefault="000E5D87" w:rsidP="005D43C3">
      <w:pPr>
        <w:keepNext/>
        <w:jc w:val="center"/>
      </w:pPr>
      <w:r>
        <w:rPr>
          <w:noProof/>
        </w:rPr>
        <w:drawing>
          <wp:inline distT="0" distB="0" distL="0" distR="0" wp14:anchorId="05760BAB" wp14:editId="7B7311D7">
            <wp:extent cx="4233545" cy="2453640"/>
            <wp:effectExtent l="0" t="0" r="0" b="3810"/>
            <wp:docPr id="334" name="Picture 33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 name="Picture 334" descr="Chart&#10;&#10;Description automatically generated"/>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4244779" cy="2460151"/>
                    </a:xfrm>
                    <a:prstGeom prst="rect">
                      <a:avLst/>
                    </a:prstGeom>
                    <a:noFill/>
                    <a:ln>
                      <a:noFill/>
                    </a:ln>
                  </pic:spPr>
                </pic:pic>
              </a:graphicData>
            </a:graphic>
          </wp:inline>
        </w:drawing>
      </w:r>
    </w:p>
    <w:p w14:paraId="06D95F56" w14:textId="4CD6E5FC" w:rsidR="000E5D87" w:rsidRDefault="00345D57" w:rsidP="005D43C3">
      <w:pPr>
        <w:pStyle w:val="Caption"/>
        <w:spacing w:line="360" w:lineRule="auto"/>
        <w:jc w:val="center"/>
      </w:pPr>
      <w:bookmarkStart w:id="136" w:name="_Ref72992932"/>
      <w:bookmarkStart w:id="137" w:name="_Toc73007900"/>
      <w:r>
        <w:t xml:space="preserve">Figure </w:t>
      </w:r>
      <w:r>
        <w:fldChar w:fldCharType="begin"/>
      </w:r>
      <w:r>
        <w:instrText xml:space="preserve"> SEQ Figure \* ARABIC </w:instrText>
      </w:r>
      <w:r>
        <w:fldChar w:fldCharType="separate"/>
      </w:r>
      <w:r w:rsidR="00100A74">
        <w:rPr>
          <w:noProof/>
        </w:rPr>
        <w:t>62</w:t>
      </w:r>
      <w:r>
        <w:fldChar w:fldCharType="end"/>
      </w:r>
      <w:bookmarkEnd w:id="136"/>
      <w:r>
        <w:t xml:space="preserve"> -</w:t>
      </w:r>
      <w:r w:rsidRPr="00803EA1">
        <w:t xml:space="preserve"> </w:t>
      </w:r>
      <w:r>
        <w:t>Homicide rates, 1950s-2017</w:t>
      </w:r>
      <w:r w:rsidRPr="00803EA1">
        <w:t>.</w:t>
      </w:r>
      <w:bookmarkEnd w:id="137"/>
    </w:p>
    <w:p w14:paraId="7EDC5E9D" w14:textId="3CAC77D2" w:rsidR="000E5D87" w:rsidRDefault="00345D57" w:rsidP="005D43C3">
      <w:r>
        <w:t xml:space="preserve">Does the level of alcohol consumption across the decades tally with the sentiment of the music charts?  It is something worth observing </w:t>
      </w:r>
      <w:r w:rsidR="000E5D87">
        <w:fldChar w:fldCharType="begin"/>
      </w:r>
      <w:r w:rsidR="000E5D87">
        <w:instrText xml:space="preserve"> ADDIN ZOTERO_ITEM CSL_CITATION {"citationID":"fdwQetzg","properties":{"formattedCitation":"(Morgan et al., n.d.)","plainCitation":"(Morgan et al., n.d.)","noteIndex":0},"citationItems":[{"id":1226,"uris":["http://zotero.org/users/7056409/items/DHDTICP9"],"uri":["http://zotero.org/users/7056409/items/DHDTICP9"],"itemData":{"id":1226,"type":"article-journal","language":"en","page":"80","source":"Zotero","title":"Trends and drivers of homicide: Main findings","author":[{"family":"Morgan","given":"Nick"},{"family":"Shaw","given":"Oliver"},{"family":"Mailley","given":"Jennifer"},{"family":"Channing","given":"Rebecca"},{"family":"Sweiry","given":"Abraham"},{"family":"Kruithof","given":"Kristy"},{"family":"Bloom","given":"Jessamy"},{"family":"Kent","given":"Andrew"},{"family":"Smith","given":"Kevin"},{"family":"Romaniuk","given":"Anna"}]}}],"schema":"https://github.com/citation-style-language/schema/raw/master/csl-citation.json"} </w:instrText>
      </w:r>
      <w:r w:rsidR="000E5D87">
        <w:fldChar w:fldCharType="separate"/>
      </w:r>
      <w:r w:rsidR="000E5D87" w:rsidRPr="00921559">
        <w:rPr>
          <w:rFonts w:cs="Times New Roman"/>
        </w:rPr>
        <w:t>(Morgan et al., n.d.)</w:t>
      </w:r>
      <w:r w:rsidR="000E5D87">
        <w:fldChar w:fldCharType="end"/>
      </w:r>
      <w:r>
        <w:t>.</w:t>
      </w:r>
    </w:p>
    <w:p w14:paraId="3D656B2D" w14:textId="77777777" w:rsidR="00345D57" w:rsidRDefault="000E5D87" w:rsidP="005D43C3">
      <w:pPr>
        <w:keepNext/>
        <w:jc w:val="center"/>
      </w:pPr>
      <w:r>
        <w:rPr>
          <w:noProof/>
        </w:rPr>
        <w:lastRenderedPageBreak/>
        <w:drawing>
          <wp:inline distT="0" distB="0" distL="0" distR="0" wp14:anchorId="4B9D1B5C" wp14:editId="65EBA496">
            <wp:extent cx="4702175" cy="2339340"/>
            <wp:effectExtent l="0" t="0" r="3175" b="3810"/>
            <wp:docPr id="335" name="Picture 33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 name="Picture 335" descr="Chart, histogram&#10;&#10;Description automatically generated"/>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0" y="0"/>
                      <a:ext cx="4713156" cy="2344803"/>
                    </a:xfrm>
                    <a:prstGeom prst="rect">
                      <a:avLst/>
                    </a:prstGeom>
                    <a:noFill/>
                    <a:ln>
                      <a:noFill/>
                    </a:ln>
                  </pic:spPr>
                </pic:pic>
              </a:graphicData>
            </a:graphic>
          </wp:inline>
        </w:drawing>
      </w:r>
    </w:p>
    <w:p w14:paraId="67269F99" w14:textId="3E0338FA" w:rsidR="000E5D87" w:rsidRDefault="00345D57" w:rsidP="005D43C3">
      <w:pPr>
        <w:pStyle w:val="Caption"/>
        <w:spacing w:line="360" w:lineRule="auto"/>
        <w:jc w:val="center"/>
      </w:pPr>
      <w:bookmarkStart w:id="138" w:name="_Toc73007901"/>
      <w:r>
        <w:t xml:space="preserve">Figure </w:t>
      </w:r>
      <w:r>
        <w:fldChar w:fldCharType="begin"/>
      </w:r>
      <w:r>
        <w:instrText xml:space="preserve"> SEQ Figure \* ARABIC </w:instrText>
      </w:r>
      <w:r>
        <w:fldChar w:fldCharType="separate"/>
      </w:r>
      <w:r w:rsidR="00100A74">
        <w:rPr>
          <w:noProof/>
        </w:rPr>
        <w:t>63</w:t>
      </w:r>
      <w:r>
        <w:fldChar w:fldCharType="end"/>
      </w:r>
      <w:r>
        <w:t xml:space="preserve"> - Alcohol consumption rates 1900-2010.</w:t>
      </w:r>
      <w:bookmarkEnd w:id="138"/>
    </w:p>
    <w:p w14:paraId="6FBC13DE" w14:textId="6B112165" w:rsidR="002B4CB9" w:rsidRDefault="00A51B26" w:rsidP="005D43C3">
      <w:pPr>
        <w:rPr>
          <w:b/>
          <w:bCs/>
        </w:rPr>
      </w:pPr>
      <w:r>
        <w:t xml:space="preserve">Relationships are such a vital component to music lyrics, so I am interested to learn what impact marriage and divorce rates have on sentiment </w:t>
      </w:r>
      <w:r w:rsidR="002B4CB9">
        <w:rPr>
          <w:b/>
          <w:bCs/>
        </w:rPr>
        <w:fldChar w:fldCharType="begin"/>
      </w:r>
      <w:r w:rsidR="002B4CB9">
        <w:rPr>
          <w:b/>
          <w:bCs/>
        </w:rPr>
        <w:instrText xml:space="preserve"> ADDIN ZOTERO_ITEM CSL_CITATION {"citationID":"ISf7w6UA","properties":{"formattedCitation":"(Marriages in England and Wales - Office for National Statistics, 2021)","plainCitation":"(Marriages in England and Wales - Office for National Statistics, 2021)","noteIndex":0},"citationItems":[{"id":1237,"uris":["http://zotero.org/users/7056409/items/2FCUNT4H"],"uri":["http://zotero.org/users/7056409/items/2FCUNT4H"],"itemData":{"id":1237,"type":"webpage","title":"Marriages in England and Wales - Office for National Statistics","URL":"https://www.ons.gov.uk/peoplepopulationandcommunity/birthsdeathsandmarriages/marriagecohabitationandcivilpartnerships/bulletins/marriagesinenglandandwalesprovisional/2012-02-29","accessed":{"date-parts":[["2021",5,27]]}}}],"schema":"https://github.com/citation-style-language/schema/raw/master/csl-citation.json"} </w:instrText>
      </w:r>
      <w:r w:rsidR="002B4CB9">
        <w:rPr>
          <w:b/>
          <w:bCs/>
        </w:rPr>
        <w:fldChar w:fldCharType="separate"/>
      </w:r>
      <w:r w:rsidR="002B4CB9" w:rsidRPr="002B4CB9">
        <w:rPr>
          <w:rFonts w:cs="Times New Roman"/>
        </w:rPr>
        <w:t>(Marriages in England and Wales - Office for National Statistics, 2021)</w:t>
      </w:r>
      <w:r w:rsidR="002B4CB9">
        <w:rPr>
          <w:b/>
          <w:bCs/>
        </w:rPr>
        <w:fldChar w:fldCharType="end"/>
      </w:r>
      <w:r>
        <w:rPr>
          <w:b/>
          <w:bCs/>
        </w:rPr>
        <w:t>.</w:t>
      </w:r>
    </w:p>
    <w:p w14:paraId="18E2AB7E" w14:textId="77777777" w:rsidR="00A51B26" w:rsidRDefault="002B4CB9" w:rsidP="005D43C3">
      <w:pPr>
        <w:keepNext/>
        <w:jc w:val="center"/>
      </w:pPr>
      <w:r>
        <w:rPr>
          <w:b/>
          <w:bCs/>
          <w:noProof/>
        </w:rPr>
        <w:drawing>
          <wp:inline distT="0" distB="0" distL="0" distR="0" wp14:anchorId="1D231885" wp14:editId="2840E4B1">
            <wp:extent cx="4091940" cy="1691640"/>
            <wp:effectExtent l="0" t="0" r="3810" b="3810"/>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pic:cNvPicPr>
                      <a:picLocks noChangeAspect="1" noChangeArrowheads="1"/>
                    </pic:cNvPicPr>
                  </pic:nvPicPr>
                  <pic:blipFill>
                    <a:blip r:embed="rId219">
                      <a:extLst>
                        <a:ext uri="{28A0092B-C50C-407E-A947-70E740481C1C}">
                          <a14:useLocalDpi xmlns:a14="http://schemas.microsoft.com/office/drawing/2010/main" val="0"/>
                        </a:ext>
                      </a:extLst>
                    </a:blip>
                    <a:srcRect/>
                    <a:stretch>
                      <a:fillRect/>
                    </a:stretch>
                  </pic:blipFill>
                  <pic:spPr bwMode="auto">
                    <a:xfrm>
                      <a:off x="0" y="0"/>
                      <a:ext cx="4091940" cy="1691640"/>
                    </a:xfrm>
                    <a:prstGeom prst="rect">
                      <a:avLst/>
                    </a:prstGeom>
                    <a:noFill/>
                    <a:ln>
                      <a:noFill/>
                    </a:ln>
                  </pic:spPr>
                </pic:pic>
              </a:graphicData>
            </a:graphic>
          </wp:inline>
        </w:drawing>
      </w:r>
    </w:p>
    <w:p w14:paraId="72F121E6" w14:textId="034CA733" w:rsidR="002B4CB9" w:rsidRDefault="00A51B26" w:rsidP="005D43C3">
      <w:pPr>
        <w:pStyle w:val="Caption"/>
        <w:spacing w:line="360" w:lineRule="auto"/>
        <w:jc w:val="center"/>
      </w:pPr>
      <w:bookmarkStart w:id="139" w:name="_Toc73007902"/>
      <w:r>
        <w:t xml:space="preserve">Figure </w:t>
      </w:r>
      <w:r>
        <w:fldChar w:fldCharType="begin"/>
      </w:r>
      <w:r>
        <w:instrText xml:space="preserve"> SEQ Figure \* ARABIC </w:instrText>
      </w:r>
      <w:r>
        <w:fldChar w:fldCharType="separate"/>
      </w:r>
      <w:r w:rsidR="00100A74">
        <w:rPr>
          <w:noProof/>
        </w:rPr>
        <w:t>64</w:t>
      </w:r>
      <w:r>
        <w:fldChar w:fldCharType="end"/>
      </w:r>
      <w:r>
        <w:t xml:space="preserve"> - Marriage and divorce rates 1930-2010.</w:t>
      </w:r>
      <w:bookmarkEnd w:id="139"/>
    </w:p>
    <w:p w14:paraId="70380BCC" w14:textId="75164908" w:rsidR="002B4CB9" w:rsidRDefault="00A51B26" w:rsidP="005D43C3">
      <w:pPr>
        <w:rPr>
          <w:b/>
          <w:bCs/>
        </w:rPr>
      </w:pPr>
      <w:r>
        <w:t>Is there a link between the sex of the divorcee and number ones?  (</w:t>
      </w:r>
      <w:r>
        <w:fldChar w:fldCharType="begin"/>
      </w:r>
      <w:r>
        <w:instrText xml:space="preserve"> REF _Ref72993783 \h </w:instrText>
      </w:r>
      <w:r>
        <w:fldChar w:fldCharType="separate"/>
      </w:r>
      <w:r w:rsidR="00100A74">
        <w:t xml:space="preserve">Figure </w:t>
      </w:r>
      <w:r w:rsidR="00100A74">
        <w:rPr>
          <w:noProof/>
        </w:rPr>
        <w:t>65</w:t>
      </w:r>
      <w:r>
        <w:fldChar w:fldCharType="end"/>
      </w:r>
      <w:r>
        <w:t xml:space="preserve">) narrows the amount of years to give a better look </w:t>
      </w:r>
      <w:r w:rsidR="002B4CB9">
        <w:rPr>
          <w:b/>
          <w:bCs/>
        </w:rPr>
        <w:fldChar w:fldCharType="begin"/>
      </w:r>
      <w:r w:rsidR="002B4CB9">
        <w:rPr>
          <w:b/>
          <w:bCs/>
        </w:rPr>
        <w:instrText xml:space="preserve"> ADDIN ZOTERO_ITEM CSL_CITATION {"citationID":"98SAETVH","properties":{"formattedCitation":"(Divorce Rates Continue To Decline As Couples Look To Cohabitation, 2017)","plainCitation":"(Divorce Rates Continue To Decline As Couples Look To Cohabitation, 2017)","noteIndex":0},"citationItems":[{"id":1239,"uris":["http://zotero.org/users/7056409/items/XSYS3BPQ"],"uri":["http://zotero.org/users/7056409/items/XSYS3BPQ"],"itemData":{"id":1239,"type":"post-weblog","abstract":"The latest divorce figures from the Office of National Statistics show that the divorce rate in England and Wales continues to fall. There were 111,169 divorces in 2014, a decrease of 3.1% compared with 2013 and a substantial decline of 27% from a recent peak in 2003. The leading explanation for this leans towards the […]","container-title":"Sinclair Law","language":"en-GB","title":"Divorce Rates Continue To Decline As Couples Look To Cohabitation","URL":"https://www.sinclairlaw.co.uk/blog/divorce-rates-continue-to-decline-as-couples-look-to-cohabitation/","accessed":{"date-parts":[["2021",5,27]]},"issued":{"date-parts":[["2017",1,3]]}}}],"schema":"https://github.com/citation-style-language/schema/raw/master/csl-citation.json"} </w:instrText>
      </w:r>
      <w:r w:rsidR="002B4CB9">
        <w:rPr>
          <w:b/>
          <w:bCs/>
        </w:rPr>
        <w:fldChar w:fldCharType="separate"/>
      </w:r>
      <w:r w:rsidR="002B4CB9" w:rsidRPr="002B4CB9">
        <w:rPr>
          <w:rFonts w:cs="Times New Roman"/>
        </w:rPr>
        <w:t>(Divorce Rates Continue To Decline As Couples Look To Cohabitation, 2017)</w:t>
      </w:r>
      <w:r w:rsidR="002B4CB9">
        <w:rPr>
          <w:b/>
          <w:bCs/>
        </w:rPr>
        <w:fldChar w:fldCharType="end"/>
      </w:r>
      <w:r>
        <w:rPr>
          <w:b/>
          <w:bCs/>
        </w:rPr>
        <w:t>.</w:t>
      </w:r>
    </w:p>
    <w:p w14:paraId="7F334F1F" w14:textId="77777777" w:rsidR="00A51B26" w:rsidRDefault="002B4CB9" w:rsidP="005D43C3">
      <w:pPr>
        <w:keepNext/>
        <w:jc w:val="center"/>
      </w:pPr>
      <w:r>
        <w:rPr>
          <w:b/>
          <w:bCs/>
          <w:noProof/>
        </w:rPr>
        <w:drawing>
          <wp:inline distT="0" distB="0" distL="0" distR="0" wp14:anchorId="0262281B" wp14:editId="6A13D559">
            <wp:extent cx="4467225" cy="1516380"/>
            <wp:effectExtent l="0" t="0" r="9525" b="7620"/>
            <wp:docPr id="353" name="Picture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220">
                      <a:extLst>
                        <a:ext uri="{28A0092B-C50C-407E-A947-70E740481C1C}">
                          <a14:useLocalDpi xmlns:a14="http://schemas.microsoft.com/office/drawing/2010/main" val="0"/>
                        </a:ext>
                      </a:extLst>
                    </a:blip>
                    <a:srcRect/>
                    <a:stretch>
                      <a:fillRect/>
                    </a:stretch>
                  </pic:blipFill>
                  <pic:spPr bwMode="auto">
                    <a:xfrm>
                      <a:off x="0" y="0"/>
                      <a:ext cx="4467225" cy="1516380"/>
                    </a:xfrm>
                    <a:prstGeom prst="rect">
                      <a:avLst/>
                    </a:prstGeom>
                    <a:noFill/>
                    <a:ln>
                      <a:noFill/>
                    </a:ln>
                  </pic:spPr>
                </pic:pic>
              </a:graphicData>
            </a:graphic>
          </wp:inline>
        </w:drawing>
      </w:r>
    </w:p>
    <w:p w14:paraId="5509B2F5" w14:textId="0FD9F77E" w:rsidR="000E5D87" w:rsidRPr="00CB7D1B" w:rsidRDefault="00A51B26" w:rsidP="00CB7D1B">
      <w:pPr>
        <w:pStyle w:val="Caption"/>
        <w:spacing w:line="360" w:lineRule="auto"/>
        <w:jc w:val="center"/>
        <w:rPr>
          <w:b/>
          <w:bCs/>
        </w:rPr>
      </w:pPr>
      <w:bookmarkStart w:id="140" w:name="_Ref72993783"/>
      <w:bookmarkStart w:id="141" w:name="_Toc73007903"/>
      <w:r>
        <w:t xml:space="preserve">Figure </w:t>
      </w:r>
      <w:r>
        <w:fldChar w:fldCharType="begin"/>
      </w:r>
      <w:r>
        <w:instrText xml:space="preserve"> SEQ Figure \* ARABIC </w:instrText>
      </w:r>
      <w:r>
        <w:fldChar w:fldCharType="separate"/>
      </w:r>
      <w:r w:rsidR="00100A74">
        <w:rPr>
          <w:noProof/>
        </w:rPr>
        <w:t>65</w:t>
      </w:r>
      <w:r>
        <w:fldChar w:fldCharType="end"/>
      </w:r>
      <w:bookmarkEnd w:id="140"/>
      <w:r>
        <w:t xml:space="preserve"> - Closer look at the period of 1950-2014 for divorce rates.</w:t>
      </w:r>
      <w:bookmarkEnd w:id="141"/>
    </w:p>
    <w:p w14:paraId="32EEFABA" w14:textId="1F3B45D8" w:rsidR="006D078A" w:rsidRPr="007F38A3" w:rsidRDefault="000E5D87" w:rsidP="005D43C3">
      <w:pPr>
        <w:pStyle w:val="Heading2"/>
        <w:rPr>
          <w:sz w:val="28"/>
          <w:szCs w:val="28"/>
        </w:rPr>
      </w:pPr>
      <w:bookmarkStart w:id="142" w:name="_Toc73208423"/>
      <w:r>
        <w:rPr>
          <w:sz w:val="28"/>
          <w:szCs w:val="28"/>
        </w:rPr>
        <w:lastRenderedPageBreak/>
        <w:t>5</w:t>
      </w:r>
      <w:r w:rsidR="006D078A" w:rsidRPr="007F38A3">
        <w:rPr>
          <w:sz w:val="28"/>
          <w:szCs w:val="28"/>
        </w:rPr>
        <w:t>.7</w:t>
      </w:r>
      <w:r w:rsidR="006D078A" w:rsidRPr="007F38A3">
        <w:rPr>
          <w:sz w:val="28"/>
          <w:szCs w:val="28"/>
        </w:rPr>
        <w:tab/>
      </w:r>
      <w:r w:rsidR="006D078A" w:rsidRPr="007F38A3">
        <w:rPr>
          <w:rStyle w:val="Heading2Char"/>
          <w:b/>
          <w:bCs/>
          <w:sz w:val="28"/>
          <w:szCs w:val="28"/>
        </w:rPr>
        <w:t>Sprint 5</w:t>
      </w:r>
      <w:r w:rsidR="00945C89">
        <w:rPr>
          <w:rStyle w:val="Heading2Char"/>
          <w:b/>
          <w:bCs/>
          <w:sz w:val="28"/>
          <w:szCs w:val="28"/>
        </w:rPr>
        <w:t xml:space="preserve"> – </w:t>
      </w:r>
      <w:r w:rsidR="00AE30BF" w:rsidRPr="00873412">
        <w:rPr>
          <w:sz w:val="28"/>
          <w:szCs w:val="28"/>
        </w:rPr>
        <w:t>Bonus data</w:t>
      </w:r>
      <w:bookmarkEnd w:id="142"/>
    </w:p>
    <w:p w14:paraId="15156FFD" w14:textId="77777777" w:rsidR="006D078A" w:rsidRPr="007F38A3" w:rsidRDefault="006D078A" w:rsidP="005D43C3"/>
    <w:tbl>
      <w:tblPr>
        <w:tblStyle w:val="PlainTable1"/>
        <w:tblW w:w="0" w:type="auto"/>
        <w:tblLook w:val="04A0" w:firstRow="1" w:lastRow="0" w:firstColumn="1" w:lastColumn="0" w:noHBand="0" w:noVBand="1"/>
      </w:tblPr>
      <w:tblGrid>
        <w:gridCol w:w="1271"/>
        <w:gridCol w:w="4536"/>
        <w:gridCol w:w="1418"/>
        <w:gridCol w:w="1405"/>
      </w:tblGrid>
      <w:tr w:rsidR="006D078A" w:rsidRPr="007F38A3" w14:paraId="0B1FE359" w14:textId="77777777" w:rsidTr="00B858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7275FC26" w14:textId="77777777" w:rsidR="006D078A" w:rsidRPr="007F38A3" w:rsidRDefault="006D078A" w:rsidP="005D43C3">
            <w:pPr>
              <w:spacing w:line="360" w:lineRule="auto"/>
              <w:rPr>
                <w:sz w:val="24"/>
                <w:szCs w:val="24"/>
              </w:rPr>
            </w:pPr>
            <w:r w:rsidRPr="007F38A3">
              <w:rPr>
                <w:sz w:val="24"/>
                <w:szCs w:val="24"/>
              </w:rPr>
              <w:t>Sprint ID</w:t>
            </w:r>
          </w:p>
        </w:tc>
        <w:tc>
          <w:tcPr>
            <w:tcW w:w="4536" w:type="dxa"/>
          </w:tcPr>
          <w:p w14:paraId="33572355" w14:textId="77777777" w:rsidR="006D078A" w:rsidRPr="007F38A3" w:rsidRDefault="006D078A" w:rsidP="005D43C3">
            <w:pPr>
              <w:spacing w:line="360" w:lineRule="auto"/>
              <w:cnfStyle w:val="100000000000" w:firstRow="1" w:lastRow="0" w:firstColumn="0" w:lastColumn="0" w:oddVBand="0" w:evenVBand="0" w:oddHBand="0" w:evenHBand="0" w:firstRowFirstColumn="0" w:firstRowLastColumn="0" w:lastRowFirstColumn="0" w:lastRowLastColumn="0"/>
              <w:rPr>
                <w:sz w:val="24"/>
                <w:szCs w:val="24"/>
              </w:rPr>
            </w:pPr>
            <w:r w:rsidRPr="007F38A3">
              <w:rPr>
                <w:sz w:val="24"/>
                <w:szCs w:val="24"/>
              </w:rPr>
              <w:t>Description</w:t>
            </w:r>
          </w:p>
        </w:tc>
        <w:tc>
          <w:tcPr>
            <w:tcW w:w="1418" w:type="dxa"/>
          </w:tcPr>
          <w:p w14:paraId="30F35284" w14:textId="77777777" w:rsidR="006D078A" w:rsidRPr="007F38A3" w:rsidRDefault="006D078A" w:rsidP="005D43C3">
            <w:pPr>
              <w:spacing w:line="360" w:lineRule="auto"/>
              <w:cnfStyle w:val="100000000000" w:firstRow="1" w:lastRow="0" w:firstColumn="0" w:lastColumn="0" w:oddVBand="0" w:evenVBand="0" w:oddHBand="0" w:evenHBand="0" w:firstRowFirstColumn="0" w:firstRowLastColumn="0" w:lastRowFirstColumn="0" w:lastRowLastColumn="0"/>
              <w:rPr>
                <w:sz w:val="24"/>
                <w:szCs w:val="24"/>
              </w:rPr>
            </w:pPr>
            <w:r w:rsidRPr="007F38A3">
              <w:rPr>
                <w:sz w:val="24"/>
                <w:szCs w:val="24"/>
              </w:rPr>
              <w:t>Start Date</w:t>
            </w:r>
          </w:p>
        </w:tc>
        <w:tc>
          <w:tcPr>
            <w:tcW w:w="1405" w:type="dxa"/>
          </w:tcPr>
          <w:p w14:paraId="01B1553E" w14:textId="77777777" w:rsidR="006D078A" w:rsidRPr="007F38A3" w:rsidRDefault="006D078A" w:rsidP="005D43C3">
            <w:pPr>
              <w:spacing w:line="360" w:lineRule="auto"/>
              <w:cnfStyle w:val="100000000000" w:firstRow="1" w:lastRow="0" w:firstColumn="0" w:lastColumn="0" w:oddVBand="0" w:evenVBand="0" w:oddHBand="0" w:evenHBand="0" w:firstRowFirstColumn="0" w:firstRowLastColumn="0" w:lastRowFirstColumn="0" w:lastRowLastColumn="0"/>
              <w:rPr>
                <w:sz w:val="24"/>
                <w:szCs w:val="24"/>
              </w:rPr>
            </w:pPr>
            <w:r w:rsidRPr="007F38A3">
              <w:rPr>
                <w:sz w:val="24"/>
                <w:szCs w:val="24"/>
              </w:rPr>
              <w:t>Finish Date</w:t>
            </w:r>
          </w:p>
        </w:tc>
      </w:tr>
      <w:tr w:rsidR="006D078A" w:rsidRPr="007F38A3" w14:paraId="058FACF8" w14:textId="77777777" w:rsidTr="00B858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61618D2C" w14:textId="1E6E61F5" w:rsidR="006D078A" w:rsidRPr="007F38A3" w:rsidRDefault="008820FF" w:rsidP="005D43C3">
            <w:pPr>
              <w:spacing w:line="360" w:lineRule="auto"/>
              <w:rPr>
                <w:sz w:val="24"/>
                <w:szCs w:val="24"/>
              </w:rPr>
            </w:pPr>
            <w:r>
              <w:rPr>
                <w:sz w:val="24"/>
                <w:szCs w:val="24"/>
              </w:rPr>
              <w:t>5</w:t>
            </w:r>
          </w:p>
        </w:tc>
        <w:tc>
          <w:tcPr>
            <w:tcW w:w="4536" w:type="dxa"/>
          </w:tcPr>
          <w:p w14:paraId="7671B886" w14:textId="7123DB4F" w:rsidR="006D078A" w:rsidRPr="00920CA4" w:rsidRDefault="00AE30BF"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873412">
              <w:rPr>
                <w:sz w:val="24"/>
                <w:szCs w:val="24"/>
              </w:rPr>
              <w:t>Bonus data</w:t>
            </w:r>
          </w:p>
        </w:tc>
        <w:tc>
          <w:tcPr>
            <w:tcW w:w="1418" w:type="dxa"/>
          </w:tcPr>
          <w:p w14:paraId="03C0DEA6" w14:textId="3E35D0DB" w:rsidR="006D078A" w:rsidRPr="007F38A3" w:rsidRDefault="00B15298"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12</w:t>
            </w:r>
            <w:r w:rsidR="006D078A" w:rsidRPr="007F38A3">
              <w:rPr>
                <w:sz w:val="24"/>
                <w:szCs w:val="24"/>
              </w:rPr>
              <w:t>/0</w:t>
            </w:r>
            <w:r w:rsidRPr="007F38A3">
              <w:rPr>
                <w:sz w:val="24"/>
                <w:szCs w:val="24"/>
              </w:rPr>
              <w:t>4</w:t>
            </w:r>
            <w:r w:rsidR="006D078A" w:rsidRPr="007F38A3">
              <w:rPr>
                <w:sz w:val="24"/>
                <w:szCs w:val="24"/>
              </w:rPr>
              <w:t>/2021</w:t>
            </w:r>
          </w:p>
        </w:tc>
        <w:tc>
          <w:tcPr>
            <w:tcW w:w="1405" w:type="dxa"/>
          </w:tcPr>
          <w:p w14:paraId="192A446C" w14:textId="1B0D38B0" w:rsidR="006D078A" w:rsidRPr="007F38A3" w:rsidRDefault="00B15298"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02</w:t>
            </w:r>
            <w:r w:rsidR="006D078A" w:rsidRPr="007F38A3">
              <w:rPr>
                <w:sz w:val="24"/>
                <w:szCs w:val="24"/>
              </w:rPr>
              <w:t>/0</w:t>
            </w:r>
            <w:r w:rsidRPr="007F38A3">
              <w:rPr>
                <w:sz w:val="24"/>
                <w:szCs w:val="24"/>
              </w:rPr>
              <w:t>5</w:t>
            </w:r>
            <w:r w:rsidR="006D078A" w:rsidRPr="007F38A3">
              <w:rPr>
                <w:sz w:val="24"/>
                <w:szCs w:val="24"/>
              </w:rPr>
              <w:t>/2021</w:t>
            </w:r>
          </w:p>
        </w:tc>
      </w:tr>
    </w:tbl>
    <w:p w14:paraId="73EB4F60" w14:textId="77777777" w:rsidR="006D078A" w:rsidRPr="007F38A3" w:rsidRDefault="006D078A" w:rsidP="005D43C3"/>
    <w:tbl>
      <w:tblPr>
        <w:tblStyle w:val="PlainTable1"/>
        <w:tblW w:w="0" w:type="auto"/>
        <w:tblLook w:val="04A0" w:firstRow="1" w:lastRow="0" w:firstColumn="1" w:lastColumn="0" w:noHBand="0" w:noVBand="1"/>
      </w:tblPr>
      <w:tblGrid>
        <w:gridCol w:w="1075"/>
        <w:gridCol w:w="4678"/>
        <w:gridCol w:w="2877"/>
      </w:tblGrid>
      <w:tr w:rsidR="006D078A" w:rsidRPr="007F38A3" w14:paraId="76DC967D" w14:textId="77777777" w:rsidTr="006D078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14:paraId="2551194D" w14:textId="77777777" w:rsidR="006D078A" w:rsidRPr="007F38A3" w:rsidRDefault="006D078A" w:rsidP="005D43C3">
            <w:pPr>
              <w:spacing w:line="360" w:lineRule="auto"/>
              <w:rPr>
                <w:sz w:val="24"/>
                <w:szCs w:val="24"/>
              </w:rPr>
            </w:pPr>
            <w:r w:rsidRPr="007F38A3">
              <w:rPr>
                <w:sz w:val="24"/>
                <w:szCs w:val="24"/>
              </w:rPr>
              <w:t>Task ID</w:t>
            </w:r>
          </w:p>
        </w:tc>
        <w:tc>
          <w:tcPr>
            <w:tcW w:w="4678" w:type="dxa"/>
          </w:tcPr>
          <w:p w14:paraId="33446987" w14:textId="77777777" w:rsidR="006D078A" w:rsidRPr="007F38A3" w:rsidRDefault="006D078A" w:rsidP="005D43C3">
            <w:pPr>
              <w:spacing w:line="360" w:lineRule="auto"/>
              <w:cnfStyle w:val="100000000000" w:firstRow="1" w:lastRow="0" w:firstColumn="0" w:lastColumn="0" w:oddVBand="0" w:evenVBand="0" w:oddHBand="0" w:evenHBand="0" w:firstRowFirstColumn="0" w:firstRowLastColumn="0" w:lastRowFirstColumn="0" w:lastRowLastColumn="0"/>
              <w:rPr>
                <w:sz w:val="24"/>
                <w:szCs w:val="24"/>
              </w:rPr>
            </w:pPr>
            <w:r w:rsidRPr="007F38A3">
              <w:rPr>
                <w:sz w:val="24"/>
                <w:szCs w:val="24"/>
              </w:rPr>
              <w:t>Description</w:t>
            </w:r>
          </w:p>
        </w:tc>
        <w:tc>
          <w:tcPr>
            <w:tcW w:w="2877" w:type="dxa"/>
          </w:tcPr>
          <w:p w14:paraId="62912F9D" w14:textId="77777777" w:rsidR="006D078A" w:rsidRPr="007F38A3" w:rsidRDefault="006D078A" w:rsidP="005D43C3">
            <w:pPr>
              <w:spacing w:line="360" w:lineRule="auto"/>
              <w:cnfStyle w:val="100000000000" w:firstRow="1" w:lastRow="0" w:firstColumn="0" w:lastColumn="0" w:oddVBand="0" w:evenVBand="0" w:oddHBand="0" w:evenHBand="0" w:firstRowFirstColumn="0" w:firstRowLastColumn="0" w:lastRowFirstColumn="0" w:lastRowLastColumn="0"/>
              <w:rPr>
                <w:sz w:val="24"/>
                <w:szCs w:val="24"/>
              </w:rPr>
            </w:pPr>
            <w:r w:rsidRPr="007F38A3">
              <w:rPr>
                <w:sz w:val="24"/>
                <w:szCs w:val="24"/>
              </w:rPr>
              <w:t>Status</w:t>
            </w:r>
          </w:p>
        </w:tc>
      </w:tr>
      <w:tr w:rsidR="006D078A" w:rsidRPr="007F38A3" w14:paraId="3F32B50D" w14:textId="77777777" w:rsidTr="006D07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14:paraId="07862E4D" w14:textId="77777777" w:rsidR="006D078A" w:rsidRPr="007F38A3" w:rsidRDefault="006D078A" w:rsidP="005D43C3">
            <w:pPr>
              <w:spacing w:line="360" w:lineRule="auto"/>
              <w:rPr>
                <w:sz w:val="24"/>
                <w:szCs w:val="24"/>
              </w:rPr>
            </w:pPr>
            <w:r w:rsidRPr="007F38A3">
              <w:rPr>
                <w:sz w:val="24"/>
                <w:szCs w:val="24"/>
              </w:rPr>
              <w:t>1</w:t>
            </w:r>
          </w:p>
        </w:tc>
        <w:tc>
          <w:tcPr>
            <w:tcW w:w="4678" w:type="dxa"/>
          </w:tcPr>
          <w:p w14:paraId="41AB013C" w14:textId="55A7B15C" w:rsidR="006D078A" w:rsidRPr="007F38A3" w:rsidRDefault="005B446C"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Further analysis of the Power BI data</w:t>
            </w:r>
          </w:p>
        </w:tc>
        <w:tc>
          <w:tcPr>
            <w:tcW w:w="2877" w:type="dxa"/>
          </w:tcPr>
          <w:p w14:paraId="585B3CA7" w14:textId="339D87B6" w:rsidR="006D078A" w:rsidRPr="007F38A3" w:rsidRDefault="00581C6A"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Complete</w:t>
            </w:r>
            <w:r w:rsidR="00CB7D1B">
              <w:rPr>
                <w:sz w:val="24"/>
                <w:szCs w:val="24"/>
              </w:rPr>
              <w:t>d</w:t>
            </w:r>
          </w:p>
        </w:tc>
      </w:tr>
    </w:tbl>
    <w:p w14:paraId="0ACE2235" w14:textId="77777777" w:rsidR="006D078A" w:rsidRPr="007F38A3" w:rsidRDefault="006D078A" w:rsidP="005D43C3"/>
    <w:p w14:paraId="692780D0" w14:textId="1D4BEE64" w:rsidR="006D078A" w:rsidRDefault="00FC657D" w:rsidP="005D43C3">
      <w:pPr>
        <w:rPr>
          <w:b/>
          <w:bCs/>
        </w:rPr>
      </w:pPr>
      <w:r w:rsidRPr="007F38A3">
        <w:rPr>
          <w:b/>
          <w:bCs/>
        </w:rPr>
        <w:t>Task 1</w:t>
      </w:r>
    </w:p>
    <w:p w14:paraId="05052F40" w14:textId="08030A8C" w:rsidR="005B446C" w:rsidRDefault="005B446C" w:rsidP="005D43C3">
      <w:r>
        <w:t xml:space="preserve">Some of the Power BI data does not, necessarily, have as big an impact on the main research question as other information cited in earlier pages; but it is still of enough interest to cover.  The figures referenced in relation to the subsequent text can be found in </w:t>
      </w:r>
      <w:r w:rsidR="009D024C">
        <w:t>(</w:t>
      </w:r>
      <w:r w:rsidRPr="009D024C">
        <w:fldChar w:fldCharType="begin"/>
      </w:r>
      <w:r w:rsidRPr="009D024C">
        <w:instrText xml:space="preserve"> REF _Ref72801688 \h  \* MERGEFORMAT </w:instrText>
      </w:r>
      <w:r w:rsidRPr="009D024C">
        <w:fldChar w:fldCharType="separate"/>
      </w:r>
      <w:r w:rsidR="00100A74" w:rsidRPr="00100A74">
        <w:t>Appendix E – Sentiment Analysis in Power BI</w:t>
      </w:r>
      <w:r w:rsidRPr="009D024C">
        <w:fldChar w:fldCharType="end"/>
      </w:r>
      <w:r w:rsidR="009D024C">
        <w:t>)</w:t>
      </w:r>
      <w:r>
        <w:t>.</w:t>
      </w:r>
    </w:p>
    <w:p w14:paraId="2AE49FDE" w14:textId="50B70AFC" w:rsidR="005B446C" w:rsidRDefault="009D1408" w:rsidP="005D43C3">
      <w:pPr>
        <w:pStyle w:val="ListParagraph"/>
        <w:numPr>
          <w:ilvl w:val="0"/>
          <w:numId w:val="23"/>
        </w:numPr>
        <w:spacing w:line="360" w:lineRule="auto"/>
      </w:pPr>
      <w:r>
        <w:t>A</w:t>
      </w:r>
      <w:r w:rsidR="005B446C" w:rsidRPr="005B446C">
        <w:t xml:space="preserve">verage sentiment shown by nationality of artist(s) </w:t>
      </w:r>
      <w:r w:rsidR="005B446C">
        <w:t>(</w:t>
      </w:r>
      <w:r w:rsidR="005B446C">
        <w:fldChar w:fldCharType="begin"/>
      </w:r>
      <w:r w:rsidR="005B446C">
        <w:instrText xml:space="preserve"> REF _Ref72937020 \h </w:instrText>
      </w:r>
      <w:r w:rsidR="005B446C">
        <w:fldChar w:fldCharType="separate"/>
      </w:r>
      <w:r w:rsidR="00100A74">
        <w:t xml:space="preserve">Figure </w:t>
      </w:r>
      <w:r w:rsidR="00100A74">
        <w:rPr>
          <w:noProof/>
        </w:rPr>
        <w:t>133</w:t>
      </w:r>
      <w:r w:rsidR="005B446C">
        <w:fldChar w:fldCharType="end"/>
      </w:r>
      <w:r w:rsidR="005B446C">
        <w:t>)</w:t>
      </w:r>
    </w:p>
    <w:p w14:paraId="4F52ECEC" w14:textId="7A1E17CE" w:rsidR="005B446C" w:rsidRDefault="009D1408" w:rsidP="005D43C3">
      <w:pPr>
        <w:pStyle w:val="ListParagraph"/>
        <w:numPr>
          <w:ilvl w:val="0"/>
          <w:numId w:val="23"/>
        </w:numPr>
        <w:spacing w:line="360" w:lineRule="auto"/>
      </w:pPr>
      <w:r>
        <w:t>A</w:t>
      </w:r>
      <w:r w:rsidRPr="005B446C">
        <w:t xml:space="preserve">verage sentiment </w:t>
      </w:r>
      <w:r>
        <w:t>of ‘Teen heartthrobs’ (</w:t>
      </w:r>
      <w:r>
        <w:fldChar w:fldCharType="begin"/>
      </w:r>
      <w:r>
        <w:instrText xml:space="preserve"> REF _Ref72937243 \h </w:instrText>
      </w:r>
      <w:r>
        <w:fldChar w:fldCharType="separate"/>
      </w:r>
      <w:r w:rsidR="00100A74">
        <w:t xml:space="preserve">Figure </w:t>
      </w:r>
      <w:r w:rsidR="00100A74">
        <w:rPr>
          <w:noProof/>
        </w:rPr>
        <w:t>152</w:t>
      </w:r>
      <w:r>
        <w:fldChar w:fldCharType="end"/>
      </w:r>
      <w:r>
        <w:t>)</w:t>
      </w:r>
    </w:p>
    <w:p w14:paraId="5A840BF0" w14:textId="15DA3962" w:rsidR="009D1408" w:rsidRDefault="009D1408" w:rsidP="005D43C3">
      <w:pPr>
        <w:pStyle w:val="ListParagraph"/>
        <w:numPr>
          <w:ilvl w:val="0"/>
          <w:numId w:val="23"/>
        </w:numPr>
        <w:spacing w:line="360" w:lineRule="auto"/>
      </w:pPr>
      <w:r>
        <w:t>Song sentiment polarity of ‘Teen heartthrobs’ (</w:t>
      </w:r>
      <w:r>
        <w:fldChar w:fldCharType="begin"/>
      </w:r>
      <w:r>
        <w:instrText xml:space="preserve"> REF _Ref72937338 \h </w:instrText>
      </w:r>
      <w:r>
        <w:fldChar w:fldCharType="separate"/>
      </w:r>
      <w:r w:rsidR="00100A74">
        <w:t xml:space="preserve">Figure </w:t>
      </w:r>
      <w:r w:rsidR="00100A74">
        <w:rPr>
          <w:noProof/>
        </w:rPr>
        <w:t>153</w:t>
      </w:r>
      <w:r>
        <w:fldChar w:fldCharType="end"/>
      </w:r>
      <w:r>
        <w:t>) &amp; (</w:t>
      </w:r>
      <w:r>
        <w:fldChar w:fldCharType="begin"/>
      </w:r>
      <w:r>
        <w:instrText xml:space="preserve"> REF _Ref72937496 \h </w:instrText>
      </w:r>
      <w:r>
        <w:fldChar w:fldCharType="separate"/>
      </w:r>
      <w:r w:rsidR="00100A74">
        <w:t xml:space="preserve">Figure </w:t>
      </w:r>
      <w:r w:rsidR="00100A74">
        <w:rPr>
          <w:noProof/>
        </w:rPr>
        <w:t>154</w:t>
      </w:r>
      <w:r>
        <w:fldChar w:fldCharType="end"/>
      </w:r>
      <w:r>
        <w:t>)</w:t>
      </w:r>
    </w:p>
    <w:p w14:paraId="124A74FC" w14:textId="0490209E" w:rsidR="009D1408" w:rsidRDefault="009D1408" w:rsidP="005D43C3">
      <w:pPr>
        <w:pStyle w:val="ListParagraph"/>
        <w:numPr>
          <w:ilvl w:val="0"/>
          <w:numId w:val="23"/>
        </w:numPr>
        <w:spacing w:line="360" w:lineRule="auto"/>
      </w:pPr>
      <w:r>
        <w:t>A</w:t>
      </w:r>
      <w:r w:rsidRPr="005B446C">
        <w:t xml:space="preserve">verage sentiment </w:t>
      </w:r>
      <w:r>
        <w:t>of ‘Girl groups’ (</w:t>
      </w:r>
      <w:r w:rsidR="00581C6A">
        <w:fldChar w:fldCharType="begin"/>
      </w:r>
      <w:r w:rsidR="00581C6A">
        <w:instrText xml:space="preserve"> REF _Ref72937734 \h </w:instrText>
      </w:r>
      <w:r w:rsidR="00581C6A">
        <w:fldChar w:fldCharType="separate"/>
      </w:r>
      <w:r w:rsidR="00100A74">
        <w:t xml:space="preserve">Figure </w:t>
      </w:r>
      <w:r w:rsidR="00100A74">
        <w:rPr>
          <w:noProof/>
        </w:rPr>
        <w:t>155</w:t>
      </w:r>
      <w:r w:rsidR="00581C6A">
        <w:fldChar w:fldCharType="end"/>
      </w:r>
      <w:r>
        <w:t>)</w:t>
      </w:r>
    </w:p>
    <w:p w14:paraId="08C5408F" w14:textId="5864F05F" w:rsidR="009D1408" w:rsidRDefault="009D1408" w:rsidP="005D43C3">
      <w:pPr>
        <w:pStyle w:val="ListParagraph"/>
        <w:numPr>
          <w:ilvl w:val="0"/>
          <w:numId w:val="23"/>
        </w:numPr>
        <w:spacing w:line="360" w:lineRule="auto"/>
      </w:pPr>
      <w:r>
        <w:t xml:space="preserve">Song sentiment polarity of ‘Girl groups’ </w:t>
      </w:r>
      <w:r w:rsidR="00581C6A">
        <w:t>(</w:t>
      </w:r>
      <w:r w:rsidR="00581C6A">
        <w:fldChar w:fldCharType="begin"/>
      </w:r>
      <w:r w:rsidR="00581C6A">
        <w:instrText xml:space="preserve"> REF _Ref72937766 \h </w:instrText>
      </w:r>
      <w:r w:rsidR="00581C6A">
        <w:fldChar w:fldCharType="separate"/>
      </w:r>
      <w:r w:rsidR="00100A74">
        <w:t xml:space="preserve">Figure </w:t>
      </w:r>
      <w:r w:rsidR="00100A74">
        <w:rPr>
          <w:noProof/>
        </w:rPr>
        <w:t>156</w:t>
      </w:r>
      <w:r w:rsidR="00581C6A">
        <w:fldChar w:fldCharType="end"/>
      </w:r>
      <w:r w:rsidR="00581C6A">
        <w:t>) &amp; (</w:t>
      </w:r>
      <w:r w:rsidR="00581C6A">
        <w:fldChar w:fldCharType="begin"/>
      </w:r>
      <w:r w:rsidR="00581C6A">
        <w:instrText xml:space="preserve"> REF _Ref72937768 \h </w:instrText>
      </w:r>
      <w:r w:rsidR="00581C6A">
        <w:fldChar w:fldCharType="separate"/>
      </w:r>
      <w:r w:rsidR="00100A74">
        <w:t xml:space="preserve">Figure </w:t>
      </w:r>
      <w:r w:rsidR="00100A74">
        <w:rPr>
          <w:noProof/>
        </w:rPr>
        <w:t>157</w:t>
      </w:r>
      <w:r w:rsidR="00581C6A">
        <w:fldChar w:fldCharType="end"/>
      </w:r>
      <w:r w:rsidR="00581C6A">
        <w:t>)</w:t>
      </w:r>
    </w:p>
    <w:p w14:paraId="19A14B36" w14:textId="028E1A98" w:rsidR="009D1408" w:rsidRDefault="009D1408" w:rsidP="005D43C3">
      <w:pPr>
        <w:pStyle w:val="ListParagraph"/>
        <w:numPr>
          <w:ilvl w:val="0"/>
          <w:numId w:val="23"/>
        </w:numPr>
        <w:spacing w:line="360" w:lineRule="auto"/>
      </w:pPr>
      <w:r>
        <w:t>A</w:t>
      </w:r>
      <w:r w:rsidRPr="005B446C">
        <w:t xml:space="preserve">verage sentiment </w:t>
      </w:r>
      <w:r>
        <w:t xml:space="preserve">of ‘Era-defining’ artists </w:t>
      </w:r>
      <w:r w:rsidR="00581C6A">
        <w:t>(</w:t>
      </w:r>
      <w:r w:rsidR="00581C6A">
        <w:fldChar w:fldCharType="begin"/>
      </w:r>
      <w:r w:rsidR="00581C6A">
        <w:instrText xml:space="preserve"> REF _Ref72937797 \h </w:instrText>
      </w:r>
      <w:r w:rsidR="00581C6A">
        <w:fldChar w:fldCharType="separate"/>
      </w:r>
      <w:r w:rsidR="00100A74">
        <w:t xml:space="preserve">Figure </w:t>
      </w:r>
      <w:r w:rsidR="00100A74">
        <w:rPr>
          <w:noProof/>
        </w:rPr>
        <w:t>158</w:t>
      </w:r>
      <w:r w:rsidR="00581C6A">
        <w:fldChar w:fldCharType="end"/>
      </w:r>
      <w:r w:rsidR="00581C6A">
        <w:t>) &amp; (</w:t>
      </w:r>
      <w:r w:rsidR="00581C6A">
        <w:fldChar w:fldCharType="begin"/>
      </w:r>
      <w:r w:rsidR="00581C6A">
        <w:instrText xml:space="preserve"> REF _Ref72937798 \h </w:instrText>
      </w:r>
      <w:r w:rsidR="00581C6A">
        <w:fldChar w:fldCharType="separate"/>
      </w:r>
      <w:r w:rsidR="00100A74">
        <w:t xml:space="preserve">Figure </w:t>
      </w:r>
      <w:r w:rsidR="00100A74">
        <w:rPr>
          <w:noProof/>
        </w:rPr>
        <w:t>159</w:t>
      </w:r>
      <w:r w:rsidR="00581C6A">
        <w:fldChar w:fldCharType="end"/>
      </w:r>
      <w:r w:rsidR="00581C6A">
        <w:t>)</w:t>
      </w:r>
    </w:p>
    <w:p w14:paraId="00961B48" w14:textId="53DE237B" w:rsidR="009D1408" w:rsidRDefault="009D1408" w:rsidP="005D43C3">
      <w:pPr>
        <w:pStyle w:val="ListParagraph"/>
        <w:numPr>
          <w:ilvl w:val="0"/>
          <w:numId w:val="23"/>
        </w:numPr>
        <w:spacing w:line="360" w:lineRule="auto"/>
      </w:pPr>
      <w:r>
        <w:t xml:space="preserve">Song sentiment polarity of ‘Era-defining’ artists </w:t>
      </w:r>
      <w:r w:rsidR="00581C6A">
        <w:t>(</w:t>
      </w:r>
      <w:r w:rsidR="00581C6A">
        <w:fldChar w:fldCharType="begin"/>
      </w:r>
      <w:r w:rsidR="00581C6A">
        <w:instrText xml:space="preserve"> REF _Ref72937822 \h </w:instrText>
      </w:r>
      <w:r w:rsidR="00581C6A">
        <w:fldChar w:fldCharType="separate"/>
      </w:r>
      <w:r w:rsidR="00100A74">
        <w:t xml:space="preserve">Figure </w:t>
      </w:r>
      <w:r w:rsidR="00100A74">
        <w:rPr>
          <w:noProof/>
        </w:rPr>
        <w:t>160</w:t>
      </w:r>
      <w:r w:rsidR="00581C6A">
        <w:fldChar w:fldCharType="end"/>
      </w:r>
      <w:r w:rsidR="00581C6A">
        <w:t>) &amp; (</w:t>
      </w:r>
      <w:r w:rsidR="00581C6A">
        <w:fldChar w:fldCharType="begin"/>
      </w:r>
      <w:r w:rsidR="00581C6A">
        <w:instrText xml:space="preserve"> REF _Ref72937823 \h </w:instrText>
      </w:r>
      <w:r w:rsidR="00581C6A">
        <w:fldChar w:fldCharType="separate"/>
      </w:r>
      <w:r w:rsidR="00100A74">
        <w:t xml:space="preserve">Figure </w:t>
      </w:r>
      <w:r w:rsidR="00100A74">
        <w:rPr>
          <w:noProof/>
        </w:rPr>
        <w:t>161</w:t>
      </w:r>
      <w:r w:rsidR="00581C6A">
        <w:fldChar w:fldCharType="end"/>
      </w:r>
      <w:r w:rsidR="00581C6A">
        <w:t>)</w:t>
      </w:r>
    </w:p>
    <w:p w14:paraId="51A8519C" w14:textId="7FD88A9F" w:rsidR="009D1408" w:rsidRDefault="009D1408" w:rsidP="005D43C3">
      <w:pPr>
        <w:pStyle w:val="ListParagraph"/>
        <w:numPr>
          <w:ilvl w:val="0"/>
          <w:numId w:val="23"/>
        </w:numPr>
        <w:spacing w:line="360" w:lineRule="auto"/>
      </w:pPr>
      <w:r>
        <w:t>A</w:t>
      </w:r>
      <w:r w:rsidRPr="005B446C">
        <w:t xml:space="preserve">verage sentiment </w:t>
      </w:r>
      <w:r>
        <w:t xml:space="preserve">of male solo artists </w:t>
      </w:r>
      <w:r w:rsidR="00581C6A">
        <w:t>(</w:t>
      </w:r>
      <w:r w:rsidR="00581C6A">
        <w:fldChar w:fldCharType="begin"/>
      </w:r>
      <w:r w:rsidR="00581C6A">
        <w:instrText xml:space="preserve"> REF _Ref72937846 \h </w:instrText>
      </w:r>
      <w:r w:rsidR="00581C6A">
        <w:fldChar w:fldCharType="separate"/>
      </w:r>
      <w:r w:rsidR="00100A74">
        <w:t xml:space="preserve">Figure </w:t>
      </w:r>
      <w:r w:rsidR="00100A74">
        <w:rPr>
          <w:noProof/>
        </w:rPr>
        <w:t>162</w:t>
      </w:r>
      <w:r w:rsidR="00581C6A">
        <w:fldChar w:fldCharType="end"/>
      </w:r>
      <w:r w:rsidR="00581C6A">
        <w:t>) &amp; (</w:t>
      </w:r>
      <w:r w:rsidR="00581C6A">
        <w:fldChar w:fldCharType="begin"/>
      </w:r>
      <w:r w:rsidR="00581C6A">
        <w:instrText xml:space="preserve"> REF _Ref72937847 \h </w:instrText>
      </w:r>
      <w:r w:rsidR="00581C6A">
        <w:fldChar w:fldCharType="separate"/>
      </w:r>
      <w:r w:rsidR="00100A74">
        <w:t xml:space="preserve">Figure </w:t>
      </w:r>
      <w:r w:rsidR="00100A74">
        <w:rPr>
          <w:noProof/>
        </w:rPr>
        <w:t>163</w:t>
      </w:r>
      <w:r w:rsidR="00581C6A">
        <w:fldChar w:fldCharType="end"/>
      </w:r>
      <w:r w:rsidR="00581C6A">
        <w:t>)</w:t>
      </w:r>
    </w:p>
    <w:p w14:paraId="3841DC2C" w14:textId="2D513E55" w:rsidR="009D1408" w:rsidRDefault="009D1408" w:rsidP="005D43C3">
      <w:pPr>
        <w:pStyle w:val="ListParagraph"/>
        <w:numPr>
          <w:ilvl w:val="0"/>
          <w:numId w:val="23"/>
        </w:numPr>
        <w:spacing w:line="360" w:lineRule="auto"/>
      </w:pPr>
      <w:r>
        <w:t xml:space="preserve">Song sentiment polarity of male solo artists </w:t>
      </w:r>
      <w:r w:rsidR="00581C6A">
        <w:t>(</w:t>
      </w:r>
      <w:r w:rsidR="00581C6A">
        <w:fldChar w:fldCharType="begin"/>
      </w:r>
      <w:r w:rsidR="00581C6A">
        <w:instrText xml:space="preserve"> REF _Ref72937871 \h </w:instrText>
      </w:r>
      <w:r w:rsidR="00581C6A">
        <w:fldChar w:fldCharType="separate"/>
      </w:r>
      <w:r w:rsidR="00100A74">
        <w:t xml:space="preserve">Figure </w:t>
      </w:r>
      <w:r w:rsidR="00100A74">
        <w:rPr>
          <w:noProof/>
        </w:rPr>
        <w:t>164</w:t>
      </w:r>
      <w:r w:rsidR="00581C6A">
        <w:fldChar w:fldCharType="end"/>
      </w:r>
      <w:r w:rsidR="00581C6A">
        <w:t>) &amp; (</w:t>
      </w:r>
      <w:r w:rsidR="00581C6A">
        <w:fldChar w:fldCharType="begin"/>
      </w:r>
      <w:r w:rsidR="00581C6A">
        <w:instrText xml:space="preserve"> REF _Ref72937873 \h </w:instrText>
      </w:r>
      <w:r w:rsidR="00581C6A">
        <w:fldChar w:fldCharType="separate"/>
      </w:r>
      <w:r w:rsidR="00100A74">
        <w:t xml:space="preserve">Figure </w:t>
      </w:r>
      <w:r w:rsidR="00100A74">
        <w:rPr>
          <w:noProof/>
        </w:rPr>
        <w:t>165</w:t>
      </w:r>
      <w:r w:rsidR="00581C6A">
        <w:fldChar w:fldCharType="end"/>
      </w:r>
      <w:r w:rsidR="00581C6A">
        <w:t>)</w:t>
      </w:r>
    </w:p>
    <w:p w14:paraId="419CC19D" w14:textId="005340C2" w:rsidR="009D1408" w:rsidRDefault="009D1408" w:rsidP="005D43C3">
      <w:pPr>
        <w:pStyle w:val="ListParagraph"/>
        <w:numPr>
          <w:ilvl w:val="0"/>
          <w:numId w:val="23"/>
        </w:numPr>
        <w:spacing w:line="360" w:lineRule="auto"/>
      </w:pPr>
      <w:r>
        <w:t>A</w:t>
      </w:r>
      <w:r w:rsidRPr="005B446C">
        <w:t xml:space="preserve">verage sentiment </w:t>
      </w:r>
      <w:r>
        <w:t xml:space="preserve">of </w:t>
      </w:r>
      <w:r w:rsidR="00581C6A">
        <w:t>fe</w:t>
      </w:r>
      <w:r>
        <w:t xml:space="preserve">male solo artists </w:t>
      </w:r>
      <w:r w:rsidR="00581C6A">
        <w:t>(</w:t>
      </w:r>
      <w:r w:rsidR="00581C6A">
        <w:fldChar w:fldCharType="begin"/>
      </w:r>
      <w:r w:rsidR="00581C6A">
        <w:instrText xml:space="preserve"> REF _Ref72937895 \h </w:instrText>
      </w:r>
      <w:r w:rsidR="00581C6A">
        <w:fldChar w:fldCharType="separate"/>
      </w:r>
      <w:r w:rsidR="00100A74">
        <w:t xml:space="preserve">Figure </w:t>
      </w:r>
      <w:r w:rsidR="00100A74">
        <w:rPr>
          <w:noProof/>
        </w:rPr>
        <w:t>166</w:t>
      </w:r>
      <w:r w:rsidR="00581C6A">
        <w:fldChar w:fldCharType="end"/>
      </w:r>
      <w:r w:rsidR="00581C6A">
        <w:t>)</w:t>
      </w:r>
    </w:p>
    <w:p w14:paraId="369307BD" w14:textId="047043D1" w:rsidR="009D1408" w:rsidRDefault="009D1408" w:rsidP="005D43C3">
      <w:pPr>
        <w:pStyle w:val="ListParagraph"/>
        <w:numPr>
          <w:ilvl w:val="0"/>
          <w:numId w:val="23"/>
        </w:numPr>
        <w:spacing w:line="360" w:lineRule="auto"/>
      </w:pPr>
      <w:r>
        <w:t xml:space="preserve">Song sentiment polarity of </w:t>
      </w:r>
      <w:r w:rsidR="00581C6A">
        <w:t>fe</w:t>
      </w:r>
      <w:r>
        <w:t xml:space="preserve">male solo artists </w:t>
      </w:r>
      <w:r w:rsidR="00581C6A">
        <w:t>(</w:t>
      </w:r>
      <w:r w:rsidR="00581C6A">
        <w:fldChar w:fldCharType="begin"/>
      </w:r>
      <w:r w:rsidR="00581C6A">
        <w:instrText xml:space="preserve"> REF _Ref72937910 \h </w:instrText>
      </w:r>
      <w:r w:rsidR="00581C6A">
        <w:fldChar w:fldCharType="separate"/>
      </w:r>
      <w:r w:rsidR="00100A74">
        <w:t xml:space="preserve">Figure </w:t>
      </w:r>
      <w:r w:rsidR="00100A74">
        <w:rPr>
          <w:noProof/>
        </w:rPr>
        <w:t>167</w:t>
      </w:r>
      <w:r w:rsidR="00581C6A">
        <w:fldChar w:fldCharType="end"/>
      </w:r>
      <w:r w:rsidR="00581C6A">
        <w:t>) &amp; (</w:t>
      </w:r>
      <w:r w:rsidR="00581C6A">
        <w:fldChar w:fldCharType="begin"/>
      </w:r>
      <w:r w:rsidR="00581C6A">
        <w:instrText xml:space="preserve"> REF _Ref72937911 \h </w:instrText>
      </w:r>
      <w:r w:rsidR="00581C6A">
        <w:fldChar w:fldCharType="separate"/>
      </w:r>
      <w:r w:rsidR="00100A74">
        <w:t xml:space="preserve">Figure </w:t>
      </w:r>
      <w:r w:rsidR="00100A74">
        <w:rPr>
          <w:noProof/>
        </w:rPr>
        <w:t>168</w:t>
      </w:r>
      <w:r w:rsidR="00581C6A">
        <w:fldChar w:fldCharType="end"/>
      </w:r>
      <w:r w:rsidR="00581C6A">
        <w:t>)</w:t>
      </w:r>
    </w:p>
    <w:p w14:paraId="6DB2CB65" w14:textId="58FEDD07" w:rsidR="009D1408" w:rsidRDefault="009D1408" w:rsidP="005D43C3">
      <w:pPr>
        <w:pStyle w:val="ListParagraph"/>
        <w:numPr>
          <w:ilvl w:val="0"/>
          <w:numId w:val="23"/>
        </w:numPr>
        <w:spacing w:line="360" w:lineRule="auto"/>
      </w:pPr>
      <w:r>
        <w:t>A</w:t>
      </w:r>
      <w:r w:rsidRPr="005B446C">
        <w:t xml:space="preserve">verage sentiment </w:t>
      </w:r>
      <w:r>
        <w:t xml:space="preserve">of </w:t>
      </w:r>
      <w:r w:rsidR="00581C6A">
        <w:t>groups</w:t>
      </w:r>
      <w:r>
        <w:t xml:space="preserve"> </w:t>
      </w:r>
      <w:r w:rsidR="00581C6A">
        <w:t>(</w:t>
      </w:r>
      <w:r w:rsidR="00581C6A">
        <w:fldChar w:fldCharType="begin"/>
      </w:r>
      <w:r w:rsidR="00581C6A">
        <w:instrText xml:space="preserve"> REF _Ref72937933 \h </w:instrText>
      </w:r>
      <w:r w:rsidR="00581C6A">
        <w:fldChar w:fldCharType="separate"/>
      </w:r>
      <w:r w:rsidR="00100A74">
        <w:t xml:space="preserve">Figure </w:t>
      </w:r>
      <w:r w:rsidR="00100A74">
        <w:rPr>
          <w:noProof/>
        </w:rPr>
        <w:t>169</w:t>
      </w:r>
      <w:r w:rsidR="00581C6A">
        <w:fldChar w:fldCharType="end"/>
      </w:r>
      <w:r w:rsidR="00581C6A">
        <w:t>)</w:t>
      </w:r>
    </w:p>
    <w:p w14:paraId="26AA48AD" w14:textId="5A1470A7" w:rsidR="009D1408" w:rsidRDefault="009D1408" w:rsidP="005D43C3">
      <w:pPr>
        <w:pStyle w:val="ListParagraph"/>
        <w:numPr>
          <w:ilvl w:val="0"/>
          <w:numId w:val="23"/>
        </w:numPr>
        <w:spacing w:line="360" w:lineRule="auto"/>
      </w:pPr>
      <w:r>
        <w:t xml:space="preserve">Song sentiment polarity of </w:t>
      </w:r>
      <w:r w:rsidR="00581C6A">
        <w:t>groups</w:t>
      </w:r>
      <w:r>
        <w:t xml:space="preserve"> </w:t>
      </w:r>
      <w:r w:rsidR="00581C6A">
        <w:t>(</w:t>
      </w:r>
      <w:r w:rsidR="00581C6A">
        <w:fldChar w:fldCharType="begin"/>
      </w:r>
      <w:r w:rsidR="00581C6A">
        <w:instrText xml:space="preserve"> REF _Ref72937949 \h </w:instrText>
      </w:r>
      <w:r w:rsidR="00581C6A">
        <w:fldChar w:fldCharType="separate"/>
      </w:r>
      <w:r w:rsidR="00100A74">
        <w:t xml:space="preserve">Figure </w:t>
      </w:r>
      <w:r w:rsidR="00100A74">
        <w:rPr>
          <w:noProof/>
        </w:rPr>
        <w:t>170</w:t>
      </w:r>
      <w:r w:rsidR="00581C6A">
        <w:fldChar w:fldCharType="end"/>
      </w:r>
      <w:r w:rsidR="00581C6A">
        <w:t>) &amp; (</w:t>
      </w:r>
      <w:r w:rsidR="00581C6A">
        <w:fldChar w:fldCharType="begin"/>
      </w:r>
      <w:r w:rsidR="00581C6A">
        <w:instrText xml:space="preserve"> REF _Ref72937950 \h </w:instrText>
      </w:r>
      <w:r w:rsidR="00581C6A">
        <w:fldChar w:fldCharType="separate"/>
      </w:r>
      <w:r w:rsidR="00100A74">
        <w:t xml:space="preserve">Figure </w:t>
      </w:r>
      <w:r w:rsidR="00100A74">
        <w:rPr>
          <w:noProof/>
        </w:rPr>
        <w:t>171</w:t>
      </w:r>
      <w:r w:rsidR="00581C6A">
        <w:fldChar w:fldCharType="end"/>
      </w:r>
      <w:r w:rsidR="00581C6A">
        <w:t>)</w:t>
      </w:r>
    </w:p>
    <w:p w14:paraId="329BE617" w14:textId="05D62DD9" w:rsidR="00581C6A" w:rsidRDefault="00581C6A" w:rsidP="005D43C3">
      <w:pPr>
        <w:pStyle w:val="ListParagraph"/>
        <w:numPr>
          <w:ilvl w:val="0"/>
          <w:numId w:val="23"/>
        </w:numPr>
        <w:spacing w:line="360" w:lineRule="auto"/>
      </w:pPr>
      <w:r>
        <w:t>Interactive tool allowing the user to search any number 1 they desire (</w:t>
      </w:r>
      <w:r>
        <w:fldChar w:fldCharType="begin"/>
      </w:r>
      <w:r>
        <w:instrText xml:space="preserve"> REF _Ref72938094 \h </w:instrText>
      </w:r>
      <w:r>
        <w:fldChar w:fldCharType="separate"/>
      </w:r>
      <w:r w:rsidR="00100A74">
        <w:t xml:space="preserve">Figure </w:t>
      </w:r>
      <w:r w:rsidR="00100A74">
        <w:rPr>
          <w:noProof/>
        </w:rPr>
        <w:t>181</w:t>
      </w:r>
      <w:r>
        <w:fldChar w:fldCharType="end"/>
      </w:r>
      <w:r>
        <w:t>)</w:t>
      </w:r>
    </w:p>
    <w:p w14:paraId="79B02B0F" w14:textId="55B42418" w:rsidR="00CB7D1B" w:rsidRDefault="00CB7D1B" w:rsidP="00CB7D1B"/>
    <w:p w14:paraId="7AD9874E" w14:textId="6A64B66B" w:rsidR="00CB7D1B" w:rsidRDefault="00CB7D1B" w:rsidP="00CB7D1B"/>
    <w:p w14:paraId="34B71C23" w14:textId="77777777" w:rsidR="00CB7D1B" w:rsidRPr="005B446C" w:rsidRDefault="00CB7D1B" w:rsidP="00CB7D1B"/>
    <w:p w14:paraId="34CD0557" w14:textId="6FE094F1" w:rsidR="006D078A" w:rsidRPr="007F38A3" w:rsidRDefault="000E5D87" w:rsidP="005D43C3">
      <w:pPr>
        <w:pStyle w:val="Heading2"/>
        <w:rPr>
          <w:sz w:val="28"/>
          <w:szCs w:val="28"/>
        </w:rPr>
      </w:pPr>
      <w:bookmarkStart w:id="143" w:name="_Toc73208424"/>
      <w:r>
        <w:rPr>
          <w:sz w:val="28"/>
          <w:szCs w:val="28"/>
        </w:rPr>
        <w:lastRenderedPageBreak/>
        <w:t>5</w:t>
      </w:r>
      <w:r w:rsidR="006D078A" w:rsidRPr="007F38A3">
        <w:rPr>
          <w:sz w:val="28"/>
          <w:szCs w:val="28"/>
        </w:rPr>
        <w:t>.8</w:t>
      </w:r>
      <w:r w:rsidR="006D078A" w:rsidRPr="007F38A3">
        <w:rPr>
          <w:sz w:val="28"/>
          <w:szCs w:val="28"/>
        </w:rPr>
        <w:tab/>
      </w:r>
      <w:r w:rsidR="006D078A" w:rsidRPr="007F38A3">
        <w:rPr>
          <w:rStyle w:val="Heading2Char"/>
          <w:b/>
          <w:bCs/>
          <w:sz w:val="28"/>
          <w:szCs w:val="28"/>
        </w:rPr>
        <w:t>Sprint 6</w:t>
      </w:r>
      <w:r w:rsidR="00945C89">
        <w:rPr>
          <w:rStyle w:val="Heading2Char"/>
          <w:b/>
          <w:bCs/>
          <w:sz w:val="28"/>
          <w:szCs w:val="28"/>
        </w:rPr>
        <w:t xml:space="preserve"> –</w:t>
      </w:r>
      <w:r w:rsidR="00AE30BF">
        <w:rPr>
          <w:rStyle w:val="Heading2Char"/>
          <w:b/>
          <w:bCs/>
          <w:sz w:val="28"/>
          <w:szCs w:val="28"/>
        </w:rPr>
        <w:t xml:space="preserve">Answering </w:t>
      </w:r>
      <w:r w:rsidR="007422E3">
        <w:rPr>
          <w:rStyle w:val="Heading2Char"/>
          <w:b/>
          <w:bCs/>
          <w:sz w:val="28"/>
          <w:szCs w:val="28"/>
        </w:rPr>
        <w:t>research</w:t>
      </w:r>
      <w:r w:rsidR="00AE30BF">
        <w:rPr>
          <w:rStyle w:val="Heading2Char"/>
          <w:b/>
          <w:bCs/>
          <w:sz w:val="28"/>
          <w:szCs w:val="28"/>
        </w:rPr>
        <w:t xml:space="preserve"> question,</w:t>
      </w:r>
      <w:r w:rsidR="00873412" w:rsidRPr="00873412">
        <w:rPr>
          <w:sz w:val="28"/>
          <w:szCs w:val="28"/>
        </w:rPr>
        <w:t xml:space="preserve"> </w:t>
      </w:r>
      <w:r w:rsidR="007422E3">
        <w:rPr>
          <w:sz w:val="28"/>
          <w:szCs w:val="28"/>
        </w:rPr>
        <w:t>&amp;</w:t>
      </w:r>
      <w:r w:rsidR="00873412" w:rsidRPr="00873412">
        <w:rPr>
          <w:sz w:val="28"/>
          <w:szCs w:val="28"/>
        </w:rPr>
        <w:t xml:space="preserve"> </w:t>
      </w:r>
      <w:r w:rsidR="00AE30BF">
        <w:rPr>
          <w:sz w:val="28"/>
          <w:szCs w:val="28"/>
        </w:rPr>
        <w:t xml:space="preserve">preparing </w:t>
      </w:r>
      <w:r w:rsidR="00873412" w:rsidRPr="00873412">
        <w:rPr>
          <w:sz w:val="28"/>
          <w:szCs w:val="28"/>
        </w:rPr>
        <w:t>final submission</w:t>
      </w:r>
      <w:bookmarkEnd w:id="143"/>
    </w:p>
    <w:p w14:paraId="3852BC17" w14:textId="77777777" w:rsidR="006D078A" w:rsidRPr="007F38A3" w:rsidRDefault="006D078A" w:rsidP="005D43C3"/>
    <w:tbl>
      <w:tblPr>
        <w:tblStyle w:val="PlainTable1"/>
        <w:tblW w:w="0" w:type="auto"/>
        <w:tblLook w:val="04A0" w:firstRow="1" w:lastRow="0" w:firstColumn="1" w:lastColumn="0" w:noHBand="0" w:noVBand="1"/>
      </w:tblPr>
      <w:tblGrid>
        <w:gridCol w:w="1271"/>
        <w:gridCol w:w="4536"/>
        <w:gridCol w:w="1418"/>
        <w:gridCol w:w="1405"/>
      </w:tblGrid>
      <w:tr w:rsidR="006D078A" w:rsidRPr="007F38A3" w14:paraId="2EAB6314" w14:textId="77777777" w:rsidTr="00B858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59067DE5" w14:textId="77777777" w:rsidR="006D078A" w:rsidRPr="007F38A3" w:rsidRDefault="006D078A" w:rsidP="005D43C3">
            <w:pPr>
              <w:spacing w:line="360" w:lineRule="auto"/>
              <w:rPr>
                <w:sz w:val="24"/>
                <w:szCs w:val="24"/>
              </w:rPr>
            </w:pPr>
            <w:r w:rsidRPr="007F38A3">
              <w:rPr>
                <w:sz w:val="24"/>
                <w:szCs w:val="24"/>
              </w:rPr>
              <w:t>Sprint ID</w:t>
            </w:r>
          </w:p>
        </w:tc>
        <w:tc>
          <w:tcPr>
            <w:tcW w:w="4536" w:type="dxa"/>
          </w:tcPr>
          <w:p w14:paraId="6918953A" w14:textId="77777777" w:rsidR="006D078A" w:rsidRPr="007F38A3" w:rsidRDefault="006D078A" w:rsidP="005D43C3">
            <w:pPr>
              <w:spacing w:line="360" w:lineRule="auto"/>
              <w:cnfStyle w:val="100000000000" w:firstRow="1" w:lastRow="0" w:firstColumn="0" w:lastColumn="0" w:oddVBand="0" w:evenVBand="0" w:oddHBand="0" w:evenHBand="0" w:firstRowFirstColumn="0" w:firstRowLastColumn="0" w:lastRowFirstColumn="0" w:lastRowLastColumn="0"/>
              <w:rPr>
                <w:sz w:val="24"/>
                <w:szCs w:val="24"/>
              </w:rPr>
            </w:pPr>
            <w:r w:rsidRPr="007F38A3">
              <w:rPr>
                <w:sz w:val="24"/>
                <w:szCs w:val="24"/>
              </w:rPr>
              <w:t>Description</w:t>
            </w:r>
          </w:p>
        </w:tc>
        <w:tc>
          <w:tcPr>
            <w:tcW w:w="1418" w:type="dxa"/>
          </w:tcPr>
          <w:p w14:paraId="6F21C682" w14:textId="77777777" w:rsidR="006D078A" w:rsidRPr="007F38A3" w:rsidRDefault="006D078A" w:rsidP="005D43C3">
            <w:pPr>
              <w:spacing w:line="360" w:lineRule="auto"/>
              <w:cnfStyle w:val="100000000000" w:firstRow="1" w:lastRow="0" w:firstColumn="0" w:lastColumn="0" w:oddVBand="0" w:evenVBand="0" w:oddHBand="0" w:evenHBand="0" w:firstRowFirstColumn="0" w:firstRowLastColumn="0" w:lastRowFirstColumn="0" w:lastRowLastColumn="0"/>
              <w:rPr>
                <w:sz w:val="24"/>
                <w:szCs w:val="24"/>
              </w:rPr>
            </w:pPr>
            <w:r w:rsidRPr="007F38A3">
              <w:rPr>
                <w:sz w:val="24"/>
                <w:szCs w:val="24"/>
              </w:rPr>
              <w:t>Start Date</w:t>
            </w:r>
          </w:p>
        </w:tc>
        <w:tc>
          <w:tcPr>
            <w:tcW w:w="1405" w:type="dxa"/>
          </w:tcPr>
          <w:p w14:paraId="7DC94D67" w14:textId="77777777" w:rsidR="006D078A" w:rsidRPr="007F38A3" w:rsidRDefault="006D078A" w:rsidP="005D43C3">
            <w:pPr>
              <w:spacing w:line="360" w:lineRule="auto"/>
              <w:cnfStyle w:val="100000000000" w:firstRow="1" w:lastRow="0" w:firstColumn="0" w:lastColumn="0" w:oddVBand="0" w:evenVBand="0" w:oddHBand="0" w:evenHBand="0" w:firstRowFirstColumn="0" w:firstRowLastColumn="0" w:lastRowFirstColumn="0" w:lastRowLastColumn="0"/>
              <w:rPr>
                <w:sz w:val="24"/>
                <w:szCs w:val="24"/>
              </w:rPr>
            </w:pPr>
            <w:r w:rsidRPr="007F38A3">
              <w:rPr>
                <w:sz w:val="24"/>
                <w:szCs w:val="24"/>
              </w:rPr>
              <w:t>Finish Date</w:t>
            </w:r>
          </w:p>
        </w:tc>
      </w:tr>
      <w:tr w:rsidR="006D078A" w:rsidRPr="007F38A3" w14:paraId="0917DC93" w14:textId="77777777" w:rsidTr="00B858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0004B715" w14:textId="182C10C6" w:rsidR="006D078A" w:rsidRPr="007F38A3" w:rsidRDefault="008820FF" w:rsidP="005D43C3">
            <w:pPr>
              <w:spacing w:line="360" w:lineRule="auto"/>
              <w:rPr>
                <w:sz w:val="24"/>
                <w:szCs w:val="24"/>
              </w:rPr>
            </w:pPr>
            <w:r>
              <w:rPr>
                <w:sz w:val="24"/>
                <w:szCs w:val="24"/>
              </w:rPr>
              <w:t>6</w:t>
            </w:r>
          </w:p>
        </w:tc>
        <w:tc>
          <w:tcPr>
            <w:tcW w:w="4536" w:type="dxa"/>
          </w:tcPr>
          <w:p w14:paraId="4FF058AD" w14:textId="7784345B" w:rsidR="00AE30BF" w:rsidRPr="00873412" w:rsidRDefault="00AE30BF"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920CA4">
              <w:rPr>
                <w:sz w:val="24"/>
                <w:szCs w:val="24"/>
              </w:rPr>
              <w:t xml:space="preserve">Answering </w:t>
            </w:r>
            <w:r w:rsidR="007422E3">
              <w:rPr>
                <w:sz w:val="24"/>
                <w:szCs w:val="24"/>
              </w:rPr>
              <w:t>research</w:t>
            </w:r>
            <w:r w:rsidRPr="00920CA4">
              <w:rPr>
                <w:sz w:val="24"/>
                <w:szCs w:val="24"/>
              </w:rPr>
              <w:t xml:space="preserve"> question</w:t>
            </w:r>
            <w:r>
              <w:rPr>
                <w:sz w:val="24"/>
                <w:szCs w:val="24"/>
              </w:rPr>
              <w:t xml:space="preserve"> - </w:t>
            </w:r>
            <w:r w:rsidR="00AE3F6D">
              <w:t>Can s</w:t>
            </w:r>
            <w:r w:rsidR="00AE3F6D" w:rsidRPr="00920CA4">
              <w:rPr>
                <w:sz w:val="24"/>
                <w:szCs w:val="24"/>
              </w:rPr>
              <w:t xml:space="preserve">entiment </w:t>
            </w:r>
            <w:r w:rsidR="00AE3F6D">
              <w:rPr>
                <w:sz w:val="24"/>
                <w:szCs w:val="24"/>
              </w:rPr>
              <w:t>a</w:t>
            </w:r>
            <w:r w:rsidR="00AE3F6D" w:rsidRPr="00920CA4">
              <w:rPr>
                <w:sz w:val="24"/>
                <w:szCs w:val="24"/>
              </w:rPr>
              <w:t>nalysis</w:t>
            </w:r>
            <w:r w:rsidR="00AE3F6D">
              <w:rPr>
                <w:sz w:val="24"/>
                <w:szCs w:val="24"/>
              </w:rPr>
              <w:t xml:space="preserve"> of UK number ones</w:t>
            </w:r>
            <w:r w:rsidR="00AE3F6D" w:rsidRPr="00920CA4">
              <w:rPr>
                <w:sz w:val="24"/>
                <w:szCs w:val="24"/>
              </w:rPr>
              <w:t xml:space="preserve"> (1952-2020) </w:t>
            </w:r>
            <w:r w:rsidR="00AE3F6D">
              <w:rPr>
                <w:sz w:val="24"/>
                <w:szCs w:val="24"/>
              </w:rPr>
              <w:t>detect</w:t>
            </w:r>
            <w:r w:rsidR="00AE3F6D" w:rsidRPr="00920CA4">
              <w:rPr>
                <w:sz w:val="24"/>
                <w:szCs w:val="24"/>
              </w:rPr>
              <w:t xml:space="preserve"> correlation between lyrics</w:t>
            </w:r>
            <w:r w:rsidR="00AE3F6D">
              <w:rPr>
                <w:sz w:val="24"/>
                <w:szCs w:val="24"/>
              </w:rPr>
              <w:t xml:space="preserve"> and society</w:t>
            </w:r>
            <w:r w:rsidR="00AE3F6D">
              <w:t>?</w:t>
            </w:r>
          </w:p>
        </w:tc>
        <w:tc>
          <w:tcPr>
            <w:tcW w:w="1418" w:type="dxa"/>
          </w:tcPr>
          <w:p w14:paraId="5286B998" w14:textId="5A9042DD" w:rsidR="006D078A" w:rsidRPr="007F38A3" w:rsidRDefault="00B15298"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03</w:t>
            </w:r>
            <w:r w:rsidR="006D078A" w:rsidRPr="007F38A3">
              <w:rPr>
                <w:sz w:val="24"/>
                <w:szCs w:val="24"/>
              </w:rPr>
              <w:t>/0</w:t>
            </w:r>
            <w:r w:rsidRPr="007F38A3">
              <w:rPr>
                <w:sz w:val="24"/>
                <w:szCs w:val="24"/>
              </w:rPr>
              <w:t>5</w:t>
            </w:r>
            <w:r w:rsidR="006D078A" w:rsidRPr="007F38A3">
              <w:rPr>
                <w:sz w:val="24"/>
                <w:szCs w:val="24"/>
              </w:rPr>
              <w:t>/2021</w:t>
            </w:r>
          </w:p>
        </w:tc>
        <w:tc>
          <w:tcPr>
            <w:tcW w:w="1405" w:type="dxa"/>
          </w:tcPr>
          <w:p w14:paraId="158ACE45" w14:textId="58DD8DF6" w:rsidR="006D078A" w:rsidRPr="007F38A3" w:rsidRDefault="00B15298"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7F38A3">
              <w:rPr>
                <w:sz w:val="24"/>
                <w:szCs w:val="24"/>
              </w:rPr>
              <w:t>13</w:t>
            </w:r>
            <w:r w:rsidR="006D078A" w:rsidRPr="007F38A3">
              <w:rPr>
                <w:sz w:val="24"/>
                <w:szCs w:val="24"/>
              </w:rPr>
              <w:t>/0</w:t>
            </w:r>
            <w:r w:rsidR="007F0483" w:rsidRPr="007F38A3">
              <w:rPr>
                <w:sz w:val="24"/>
                <w:szCs w:val="24"/>
              </w:rPr>
              <w:t>5</w:t>
            </w:r>
            <w:r w:rsidR="006D078A" w:rsidRPr="007F38A3">
              <w:rPr>
                <w:sz w:val="24"/>
                <w:szCs w:val="24"/>
              </w:rPr>
              <w:t>/2021</w:t>
            </w:r>
          </w:p>
        </w:tc>
      </w:tr>
    </w:tbl>
    <w:p w14:paraId="7375AD05" w14:textId="77777777" w:rsidR="006D078A" w:rsidRPr="007F38A3" w:rsidRDefault="006D078A" w:rsidP="005D43C3"/>
    <w:tbl>
      <w:tblPr>
        <w:tblStyle w:val="PlainTable1"/>
        <w:tblW w:w="0" w:type="auto"/>
        <w:tblLook w:val="04A0" w:firstRow="1" w:lastRow="0" w:firstColumn="1" w:lastColumn="0" w:noHBand="0" w:noVBand="1"/>
      </w:tblPr>
      <w:tblGrid>
        <w:gridCol w:w="1075"/>
        <w:gridCol w:w="4678"/>
        <w:gridCol w:w="2877"/>
      </w:tblGrid>
      <w:tr w:rsidR="006D078A" w:rsidRPr="007F38A3" w14:paraId="3DAB0FA6" w14:textId="77777777" w:rsidTr="006D078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14:paraId="047B8CCF" w14:textId="77777777" w:rsidR="006D078A" w:rsidRPr="007F38A3" w:rsidRDefault="006D078A" w:rsidP="005D43C3">
            <w:pPr>
              <w:spacing w:line="360" w:lineRule="auto"/>
              <w:rPr>
                <w:sz w:val="24"/>
                <w:szCs w:val="24"/>
              </w:rPr>
            </w:pPr>
            <w:r w:rsidRPr="007F38A3">
              <w:rPr>
                <w:sz w:val="24"/>
                <w:szCs w:val="24"/>
              </w:rPr>
              <w:t>Task ID</w:t>
            </w:r>
          </w:p>
        </w:tc>
        <w:tc>
          <w:tcPr>
            <w:tcW w:w="4678" w:type="dxa"/>
          </w:tcPr>
          <w:p w14:paraId="12D59B92" w14:textId="77777777" w:rsidR="006D078A" w:rsidRPr="007F38A3" w:rsidRDefault="006D078A" w:rsidP="005D43C3">
            <w:pPr>
              <w:spacing w:line="360" w:lineRule="auto"/>
              <w:cnfStyle w:val="100000000000" w:firstRow="1" w:lastRow="0" w:firstColumn="0" w:lastColumn="0" w:oddVBand="0" w:evenVBand="0" w:oddHBand="0" w:evenHBand="0" w:firstRowFirstColumn="0" w:firstRowLastColumn="0" w:lastRowFirstColumn="0" w:lastRowLastColumn="0"/>
              <w:rPr>
                <w:sz w:val="24"/>
                <w:szCs w:val="24"/>
              </w:rPr>
            </w:pPr>
            <w:r w:rsidRPr="007F38A3">
              <w:rPr>
                <w:sz w:val="24"/>
                <w:szCs w:val="24"/>
              </w:rPr>
              <w:t>Description</w:t>
            </w:r>
          </w:p>
        </w:tc>
        <w:tc>
          <w:tcPr>
            <w:tcW w:w="2877" w:type="dxa"/>
          </w:tcPr>
          <w:p w14:paraId="27BDF6A0" w14:textId="77777777" w:rsidR="006D078A" w:rsidRPr="007F38A3" w:rsidRDefault="006D078A" w:rsidP="005D43C3">
            <w:pPr>
              <w:spacing w:line="360" w:lineRule="auto"/>
              <w:cnfStyle w:val="100000000000" w:firstRow="1" w:lastRow="0" w:firstColumn="0" w:lastColumn="0" w:oddVBand="0" w:evenVBand="0" w:oddHBand="0" w:evenHBand="0" w:firstRowFirstColumn="0" w:firstRowLastColumn="0" w:lastRowFirstColumn="0" w:lastRowLastColumn="0"/>
              <w:rPr>
                <w:sz w:val="24"/>
                <w:szCs w:val="24"/>
              </w:rPr>
            </w:pPr>
            <w:r w:rsidRPr="007F38A3">
              <w:rPr>
                <w:sz w:val="24"/>
                <w:szCs w:val="24"/>
              </w:rPr>
              <w:t>Status</w:t>
            </w:r>
          </w:p>
        </w:tc>
      </w:tr>
      <w:tr w:rsidR="006D078A" w:rsidRPr="007F38A3" w14:paraId="60D12B80" w14:textId="77777777" w:rsidTr="006D07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14:paraId="66841DA2" w14:textId="77777777" w:rsidR="006D078A" w:rsidRPr="007F38A3" w:rsidRDefault="006D078A" w:rsidP="005D43C3">
            <w:pPr>
              <w:spacing w:line="360" w:lineRule="auto"/>
              <w:rPr>
                <w:sz w:val="24"/>
                <w:szCs w:val="24"/>
              </w:rPr>
            </w:pPr>
            <w:r w:rsidRPr="007F38A3">
              <w:rPr>
                <w:sz w:val="24"/>
                <w:szCs w:val="24"/>
              </w:rPr>
              <w:t>1</w:t>
            </w:r>
          </w:p>
        </w:tc>
        <w:tc>
          <w:tcPr>
            <w:tcW w:w="4678" w:type="dxa"/>
          </w:tcPr>
          <w:p w14:paraId="7571B0E1" w14:textId="7EE3E14E" w:rsidR="006D078A" w:rsidRPr="007F38A3" w:rsidRDefault="00AE30BF"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920CA4">
              <w:rPr>
                <w:sz w:val="24"/>
                <w:szCs w:val="24"/>
              </w:rPr>
              <w:t>Answering thesis question</w:t>
            </w:r>
          </w:p>
        </w:tc>
        <w:tc>
          <w:tcPr>
            <w:tcW w:w="2877" w:type="dxa"/>
          </w:tcPr>
          <w:p w14:paraId="259BB08F" w14:textId="2B6B1972" w:rsidR="006D078A" w:rsidRPr="007F38A3" w:rsidRDefault="002E7262"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Complete</w:t>
            </w:r>
            <w:r w:rsidR="00CB7D1B">
              <w:rPr>
                <w:sz w:val="24"/>
                <w:szCs w:val="24"/>
              </w:rPr>
              <w:t>d</w:t>
            </w:r>
          </w:p>
        </w:tc>
      </w:tr>
      <w:tr w:rsidR="006D078A" w:rsidRPr="007F38A3" w14:paraId="67CB2818" w14:textId="77777777" w:rsidTr="006D078A">
        <w:tc>
          <w:tcPr>
            <w:cnfStyle w:val="001000000000" w:firstRow="0" w:lastRow="0" w:firstColumn="1" w:lastColumn="0" w:oddVBand="0" w:evenVBand="0" w:oddHBand="0" w:evenHBand="0" w:firstRowFirstColumn="0" w:firstRowLastColumn="0" w:lastRowFirstColumn="0" w:lastRowLastColumn="0"/>
            <w:tcW w:w="1075" w:type="dxa"/>
          </w:tcPr>
          <w:p w14:paraId="537EA743" w14:textId="77777777" w:rsidR="006D078A" w:rsidRPr="007F38A3" w:rsidRDefault="006D078A" w:rsidP="005D43C3">
            <w:pPr>
              <w:spacing w:line="360" w:lineRule="auto"/>
              <w:rPr>
                <w:sz w:val="24"/>
                <w:szCs w:val="24"/>
              </w:rPr>
            </w:pPr>
            <w:r w:rsidRPr="007F38A3">
              <w:rPr>
                <w:sz w:val="24"/>
                <w:szCs w:val="24"/>
              </w:rPr>
              <w:t>2</w:t>
            </w:r>
          </w:p>
        </w:tc>
        <w:tc>
          <w:tcPr>
            <w:tcW w:w="4678" w:type="dxa"/>
          </w:tcPr>
          <w:p w14:paraId="3CE3A668" w14:textId="7F373672" w:rsidR="006D078A" w:rsidRPr="007F38A3" w:rsidRDefault="00AE30BF" w:rsidP="005D43C3">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873412">
              <w:rPr>
                <w:sz w:val="24"/>
                <w:szCs w:val="24"/>
              </w:rPr>
              <w:t>Presentation</w:t>
            </w:r>
          </w:p>
        </w:tc>
        <w:tc>
          <w:tcPr>
            <w:tcW w:w="2877" w:type="dxa"/>
          </w:tcPr>
          <w:p w14:paraId="0473C14C" w14:textId="46BBE635" w:rsidR="006D078A" w:rsidRPr="007F38A3" w:rsidRDefault="002F6A48" w:rsidP="005D43C3">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Complete</w:t>
            </w:r>
            <w:r w:rsidR="00CB7D1B">
              <w:rPr>
                <w:sz w:val="24"/>
                <w:szCs w:val="24"/>
              </w:rPr>
              <w:t>d</w:t>
            </w:r>
          </w:p>
        </w:tc>
      </w:tr>
      <w:tr w:rsidR="006D078A" w:rsidRPr="007F38A3" w14:paraId="186AF37E" w14:textId="77777777" w:rsidTr="006D07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14:paraId="77CE165A" w14:textId="77777777" w:rsidR="006D078A" w:rsidRPr="007F38A3" w:rsidRDefault="006D078A" w:rsidP="005D43C3">
            <w:pPr>
              <w:spacing w:line="360" w:lineRule="auto"/>
              <w:rPr>
                <w:sz w:val="24"/>
                <w:szCs w:val="24"/>
              </w:rPr>
            </w:pPr>
            <w:r w:rsidRPr="007F38A3">
              <w:rPr>
                <w:sz w:val="24"/>
                <w:szCs w:val="24"/>
              </w:rPr>
              <w:t>3</w:t>
            </w:r>
          </w:p>
        </w:tc>
        <w:tc>
          <w:tcPr>
            <w:tcW w:w="4678" w:type="dxa"/>
          </w:tcPr>
          <w:p w14:paraId="383C81A4" w14:textId="25B442DD" w:rsidR="006D078A" w:rsidRPr="007F38A3" w:rsidRDefault="00CE180C"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F</w:t>
            </w:r>
            <w:r w:rsidR="00AE30BF" w:rsidRPr="00873412">
              <w:rPr>
                <w:sz w:val="24"/>
                <w:szCs w:val="24"/>
              </w:rPr>
              <w:t>inal submission</w:t>
            </w:r>
          </w:p>
        </w:tc>
        <w:tc>
          <w:tcPr>
            <w:tcW w:w="2877" w:type="dxa"/>
          </w:tcPr>
          <w:p w14:paraId="04464FAB" w14:textId="317B5725" w:rsidR="006D078A" w:rsidRPr="007F38A3" w:rsidRDefault="002F6A48" w:rsidP="005D43C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Complete</w:t>
            </w:r>
            <w:r w:rsidR="00CB7D1B">
              <w:rPr>
                <w:sz w:val="24"/>
                <w:szCs w:val="24"/>
              </w:rPr>
              <w:t>d</w:t>
            </w:r>
          </w:p>
        </w:tc>
      </w:tr>
    </w:tbl>
    <w:p w14:paraId="486AC782" w14:textId="77777777" w:rsidR="006D078A" w:rsidRPr="007F38A3" w:rsidRDefault="006D078A" w:rsidP="005D43C3"/>
    <w:p w14:paraId="0EE6B456" w14:textId="6B3C5492" w:rsidR="002F1EAD" w:rsidRDefault="00FC657D" w:rsidP="005D43C3">
      <w:pPr>
        <w:rPr>
          <w:b/>
          <w:bCs/>
        </w:rPr>
      </w:pPr>
      <w:r w:rsidRPr="007F38A3">
        <w:rPr>
          <w:b/>
          <w:bCs/>
        </w:rPr>
        <w:t>Task 1</w:t>
      </w:r>
    </w:p>
    <w:p w14:paraId="04854DDE" w14:textId="4771000F" w:rsidR="007422E3" w:rsidRDefault="00AE3F6D" w:rsidP="005D43C3">
      <w:r>
        <w:t>“Can s</w:t>
      </w:r>
      <w:r w:rsidRPr="00920CA4">
        <w:t xml:space="preserve">entiment </w:t>
      </w:r>
      <w:r>
        <w:t>a</w:t>
      </w:r>
      <w:r w:rsidRPr="00920CA4">
        <w:t>nalysis</w:t>
      </w:r>
      <w:r>
        <w:t xml:space="preserve"> of UK number ones</w:t>
      </w:r>
      <w:r w:rsidRPr="00920CA4">
        <w:t xml:space="preserve"> (1952-2020) </w:t>
      </w:r>
      <w:r>
        <w:t>detect</w:t>
      </w:r>
      <w:r w:rsidRPr="00920CA4">
        <w:t xml:space="preserve"> correlation between lyrics</w:t>
      </w:r>
      <w:r>
        <w:t xml:space="preserve"> and society?”</w:t>
      </w:r>
    </w:p>
    <w:p w14:paraId="551C2D4B" w14:textId="04D2E4DB" w:rsidR="00AE3F6D" w:rsidRPr="007422E3" w:rsidRDefault="00AE3F6D" w:rsidP="005D43C3">
      <w:r>
        <w:t xml:space="preserve">This was my research question, and I hope to </w:t>
      </w:r>
      <w:r w:rsidR="003E63A2">
        <w:t>provide</w:t>
      </w:r>
      <w:r>
        <w:t xml:space="preserve"> a </w:t>
      </w:r>
      <w:r w:rsidR="003E63A2">
        <w:t>convincing</w:t>
      </w:r>
      <w:r>
        <w:t xml:space="preserve"> answer in </w:t>
      </w:r>
      <w:r w:rsidR="00E80751">
        <w:t>(</w:t>
      </w:r>
      <w:r w:rsidR="00DA65F1" w:rsidRPr="00DA65F1">
        <w:fldChar w:fldCharType="begin"/>
      </w:r>
      <w:r w:rsidR="00DA65F1" w:rsidRPr="00DA65F1">
        <w:instrText xml:space="preserve"> REF _Ref73208103 \h </w:instrText>
      </w:r>
      <w:r w:rsidR="00DA65F1">
        <w:instrText xml:space="preserve"> \* MERGEFORMAT </w:instrText>
      </w:r>
      <w:r w:rsidR="00DA65F1" w:rsidRPr="00DA65F1">
        <w:fldChar w:fldCharType="separate"/>
      </w:r>
      <w:r w:rsidR="00100A74" w:rsidRPr="00100A74">
        <w:rPr>
          <w:rFonts w:cs="Times New Roman"/>
          <w:color w:val="000000" w:themeColor="text1"/>
        </w:rPr>
        <w:t>Chapter 7: Discussion &amp; Conclusions</w:t>
      </w:r>
      <w:r w:rsidR="00DA65F1" w:rsidRPr="00DA65F1">
        <w:fldChar w:fldCharType="end"/>
      </w:r>
      <w:r w:rsidR="00E80751">
        <w:t>)</w:t>
      </w:r>
      <w:r w:rsidR="003E63A2">
        <w:t>.</w:t>
      </w:r>
    </w:p>
    <w:p w14:paraId="24B22A40" w14:textId="55341CDE" w:rsidR="002F1EAD" w:rsidRPr="000E5D87" w:rsidRDefault="002F1EAD" w:rsidP="005D43C3">
      <w:pPr>
        <w:rPr>
          <w:b/>
          <w:bCs/>
        </w:rPr>
      </w:pPr>
      <w:r w:rsidRPr="000E5D87">
        <w:rPr>
          <w:b/>
          <w:bCs/>
        </w:rPr>
        <w:t>Task 2</w:t>
      </w:r>
    </w:p>
    <w:p w14:paraId="4B44640A" w14:textId="14F46484" w:rsidR="002F1EAD" w:rsidRDefault="002F1EAD" w:rsidP="005D43C3">
      <w:r>
        <w:t xml:space="preserve">As part of the </w:t>
      </w:r>
      <w:r w:rsidR="007422E3">
        <w:t>module,</w:t>
      </w:r>
      <w:r>
        <w:t xml:space="preserve"> I was required to present my findings to a team of lecturers on May 1</w:t>
      </w:r>
      <w:r w:rsidR="002F6A48">
        <w:t>3</w:t>
      </w:r>
      <w:r w:rsidRPr="002F1EAD">
        <w:rPr>
          <w:vertAlign w:val="superscript"/>
        </w:rPr>
        <w:t>th</w:t>
      </w:r>
      <w:r>
        <w:t>, 2021.</w:t>
      </w:r>
      <w:r w:rsidR="002F6A48">
        <w:t xml:space="preserve">  In the 15 minutes allocated, I spoke as confidently, and honestly, as was possible.  I used the time to give a </w:t>
      </w:r>
      <w:r w:rsidR="00CB7D1B">
        <w:t xml:space="preserve">virtual </w:t>
      </w:r>
      <w:r w:rsidR="00CE180C">
        <w:t>PowerPoint</w:t>
      </w:r>
      <w:r w:rsidR="002F6A48">
        <w:t xml:space="preserve"> presentation, outlining some key aspects of my project.</w:t>
      </w:r>
    </w:p>
    <w:p w14:paraId="4F6C1F5D" w14:textId="4607DF17" w:rsidR="002F6A48" w:rsidRDefault="002F6A48" w:rsidP="005D43C3">
      <w:pPr>
        <w:pStyle w:val="ListParagraph"/>
        <w:numPr>
          <w:ilvl w:val="0"/>
          <w:numId w:val="20"/>
        </w:numPr>
        <w:spacing w:line="360" w:lineRule="auto"/>
      </w:pPr>
      <w:r>
        <w:t>Prototype</w:t>
      </w:r>
    </w:p>
    <w:p w14:paraId="37065F4E" w14:textId="5E688D36" w:rsidR="002F6A48" w:rsidRDefault="002F6A48" w:rsidP="005D43C3">
      <w:pPr>
        <w:pStyle w:val="ListParagraph"/>
        <w:numPr>
          <w:ilvl w:val="0"/>
          <w:numId w:val="20"/>
        </w:numPr>
        <w:spacing w:line="360" w:lineRule="auto"/>
      </w:pPr>
      <w:r>
        <w:t>Web scraping</w:t>
      </w:r>
    </w:p>
    <w:p w14:paraId="6BFE2C67" w14:textId="0CF86897" w:rsidR="002F6A48" w:rsidRDefault="002F6A48" w:rsidP="005D43C3">
      <w:pPr>
        <w:pStyle w:val="ListParagraph"/>
        <w:numPr>
          <w:ilvl w:val="0"/>
          <w:numId w:val="20"/>
        </w:numPr>
        <w:spacing w:line="360" w:lineRule="auto"/>
      </w:pPr>
      <w:r>
        <w:t>Data cleaning</w:t>
      </w:r>
    </w:p>
    <w:p w14:paraId="30D12BB1" w14:textId="4B313D1D" w:rsidR="002F6A48" w:rsidRDefault="002F6A48" w:rsidP="005D43C3">
      <w:pPr>
        <w:pStyle w:val="ListParagraph"/>
        <w:numPr>
          <w:ilvl w:val="0"/>
          <w:numId w:val="20"/>
        </w:numPr>
        <w:spacing w:line="360" w:lineRule="auto"/>
      </w:pPr>
      <w:r>
        <w:t>Running of UK dataset</w:t>
      </w:r>
    </w:p>
    <w:p w14:paraId="3B025A2D" w14:textId="17F17635" w:rsidR="002F6A48" w:rsidRPr="002F1EAD" w:rsidRDefault="002F6A48" w:rsidP="005D43C3">
      <w:r>
        <w:t xml:space="preserve">To end, I pinpointed the tasks remaining to be completed before final submission.  The full </w:t>
      </w:r>
      <w:r w:rsidR="00CE180C">
        <w:t>PowerPoint</w:t>
      </w:r>
      <w:r>
        <w:t xml:space="preserve"> document can be viewed here </w:t>
      </w:r>
      <w:hyperlink r:id="rId221" w:history="1">
        <w:r w:rsidRPr="002F6A48">
          <w:rPr>
            <w:rStyle w:val="Hyperlink"/>
          </w:rPr>
          <w:t xml:space="preserve">FYP </w:t>
        </w:r>
        <w:r w:rsidR="00CE180C" w:rsidRPr="002F6A48">
          <w:rPr>
            <w:rStyle w:val="Hyperlink"/>
          </w:rPr>
          <w:t>PowerPoint</w:t>
        </w:r>
        <w:r w:rsidRPr="002F6A48">
          <w:rPr>
            <w:rStyle w:val="Hyperlink"/>
          </w:rPr>
          <w:t xml:space="preserve"> presentation</w:t>
        </w:r>
      </w:hyperlink>
      <w:r>
        <w:t>.</w:t>
      </w:r>
    </w:p>
    <w:p w14:paraId="38586402" w14:textId="77777777" w:rsidR="00CE180C" w:rsidRPr="000E5D87" w:rsidRDefault="002F1EAD" w:rsidP="005D43C3">
      <w:pPr>
        <w:rPr>
          <w:b/>
          <w:bCs/>
        </w:rPr>
      </w:pPr>
      <w:r w:rsidRPr="000E5D87">
        <w:rPr>
          <w:b/>
          <w:bCs/>
        </w:rPr>
        <w:lastRenderedPageBreak/>
        <w:t>Task 3</w:t>
      </w:r>
    </w:p>
    <w:p w14:paraId="7AD95206" w14:textId="645C35EA" w:rsidR="00CE180C" w:rsidRDefault="00CE180C" w:rsidP="005D43C3">
      <w:r>
        <w:t>The final task of all, submitting my project to my supervisor, Andrew Shields, and module facilitator, Helen Fitzgerald.  The folder includes.</w:t>
      </w:r>
    </w:p>
    <w:p w14:paraId="408D39C9" w14:textId="1CD0FD55" w:rsidR="00CE180C" w:rsidRDefault="00CE180C" w:rsidP="005D43C3">
      <w:pPr>
        <w:pStyle w:val="ListParagraph"/>
        <w:numPr>
          <w:ilvl w:val="0"/>
          <w:numId w:val="22"/>
        </w:numPr>
        <w:spacing w:line="360" w:lineRule="auto"/>
      </w:pPr>
      <w:r>
        <w:t>Thesis (in both Word, and PDF, format)</w:t>
      </w:r>
    </w:p>
    <w:p w14:paraId="18936918" w14:textId="5EDF6A66" w:rsidR="00CE180C" w:rsidRDefault="00CE180C" w:rsidP="005D43C3">
      <w:pPr>
        <w:pStyle w:val="ListParagraph"/>
        <w:numPr>
          <w:ilvl w:val="0"/>
          <w:numId w:val="22"/>
        </w:numPr>
        <w:spacing w:line="360" w:lineRule="auto"/>
      </w:pPr>
      <w:r>
        <w:t>Development &amp; Test files</w:t>
      </w:r>
    </w:p>
    <w:p w14:paraId="3C01B1DB" w14:textId="39A1AB40" w:rsidR="00CE180C" w:rsidRDefault="00CE180C" w:rsidP="005D43C3">
      <w:pPr>
        <w:pStyle w:val="ListParagraph"/>
        <w:numPr>
          <w:ilvl w:val="0"/>
          <w:numId w:val="22"/>
        </w:numPr>
        <w:spacing w:line="360" w:lineRule="auto"/>
      </w:pPr>
      <w:r>
        <w:t>Installation instructions</w:t>
      </w:r>
    </w:p>
    <w:p w14:paraId="0A33769E" w14:textId="1DB859CC" w:rsidR="00CE180C" w:rsidRDefault="00CE180C" w:rsidP="005D43C3">
      <w:pPr>
        <w:pStyle w:val="ListParagraph"/>
        <w:numPr>
          <w:ilvl w:val="0"/>
          <w:numId w:val="22"/>
        </w:numPr>
        <w:spacing w:line="360" w:lineRule="auto"/>
      </w:pPr>
      <w:r>
        <w:t>PowerPoint presentation</w:t>
      </w:r>
    </w:p>
    <w:p w14:paraId="445997E3" w14:textId="63876980" w:rsidR="00CE180C" w:rsidRDefault="00CE180C" w:rsidP="005D43C3">
      <w:pPr>
        <w:pStyle w:val="ListParagraph"/>
        <w:numPr>
          <w:ilvl w:val="0"/>
          <w:numId w:val="22"/>
        </w:numPr>
        <w:spacing w:line="360" w:lineRule="auto"/>
      </w:pPr>
      <w:r>
        <w:t>Video presentation</w:t>
      </w:r>
    </w:p>
    <w:p w14:paraId="5CE74218" w14:textId="1A259C50" w:rsidR="00CE180C" w:rsidRDefault="007422E3" w:rsidP="005D43C3">
      <w:pPr>
        <w:pStyle w:val="ListParagraph"/>
        <w:numPr>
          <w:ilvl w:val="0"/>
          <w:numId w:val="22"/>
        </w:numPr>
        <w:spacing w:line="360" w:lineRule="auto"/>
      </w:pPr>
      <w:r>
        <w:t>Poster presentation</w:t>
      </w:r>
    </w:p>
    <w:p w14:paraId="6E1E2AB4" w14:textId="1B07653C" w:rsidR="00DA65F1" w:rsidRDefault="007422E3" w:rsidP="00DA65F1">
      <w:pPr>
        <w:pStyle w:val="ListParagraph"/>
        <w:numPr>
          <w:ilvl w:val="0"/>
          <w:numId w:val="22"/>
        </w:numPr>
        <w:spacing w:line="360" w:lineRule="auto"/>
      </w:pPr>
      <w:r>
        <w:t>Declaration of original work</w:t>
      </w:r>
    </w:p>
    <w:p w14:paraId="3849D060" w14:textId="05C3821F" w:rsidR="00DA65F1" w:rsidRDefault="00DA65F1" w:rsidP="00DA65F1"/>
    <w:p w14:paraId="38639224" w14:textId="5EEA2F5D" w:rsidR="00DA65F1" w:rsidRDefault="00DA65F1" w:rsidP="00DA65F1"/>
    <w:p w14:paraId="5927FD24" w14:textId="279182CD" w:rsidR="00DA65F1" w:rsidRDefault="00DA65F1" w:rsidP="00DA65F1"/>
    <w:p w14:paraId="1453CB6A" w14:textId="31CAF6CE" w:rsidR="00DA65F1" w:rsidRDefault="00DA65F1" w:rsidP="00DA65F1"/>
    <w:p w14:paraId="526B1387" w14:textId="5E0DAC89" w:rsidR="00DA65F1" w:rsidRDefault="00DA65F1" w:rsidP="00DA65F1"/>
    <w:p w14:paraId="4DA0F74F" w14:textId="6A46E532" w:rsidR="00DA65F1" w:rsidRDefault="00DA65F1" w:rsidP="00DA65F1"/>
    <w:p w14:paraId="3CD38EA0" w14:textId="38862FD4" w:rsidR="00DA65F1" w:rsidRDefault="00DA65F1" w:rsidP="00DA65F1"/>
    <w:p w14:paraId="0EE5A831" w14:textId="45A962B8" w:rsidR="00DA65F1" w:rsidRDefault="00DA65F1" w:rsidP="00DA65F1"/>
    <w:p w14:paraId="0E3D18E5" w14:textId="2244364B" w:rsidR="00DA65F1" w:rsidRDefault="00DA65F1" w:rsidP="00DA65F1"/>
    <w:p w14:paraId="2DE39B3C" w14:textId="7862DF13" w:rsidR="00DA65F1" w:rsidRDefault="00DA65F1" w:rsidP="00DA65F1"/>
    <w:p w14:paraId="0414C15C" w14:textId="27EC9B86" w:rsidR="00DA65F1" w:rsidRDefault="00DA65F1" w:rsidP="00DA65F1"/>
    <w:p w14:paraId="7E336B73" w14:textId="71E32A65" w:rsidR="00DA65F1" w:rsidRDefault="00DA65F1" w:rsidP="00DA65F1"/>
    <w:p w14:paraId="32DE5190" w14:textId="15EBD84F" w:rsidR="00DA65F1" w:rsidRDefault="00DA65F1" w:rsidP="00DA65F1"/>
    <w:p w14:paraId="13D5FDC2" w14:textId="0F8EF285" w:rsidR="00DA65F1" w:rsidRDefault="00DA65F1" w:rsidP="00DA65F1"/>
    <w:p w14:paraId="79FA8DBD" w14:textId="0759B3D7" w:rsidR="00DA65F1" w:rsidRDefault="00DA65F1" w:rsidP="00DA65F1"/>
    <w:p w14:paraId="1754FC06" w14:textId="34B8DA0F" w:rsidR="00DA65F1" w:rsidRDefault="00DA65F1" w:rsidP="00DA65F1"/>
    <w:p w14:paraId="25AB26A9" w14:textId="77777777" w:rsidR="00DA65F1" w:rsidRDefault="00DA65F1" w:rsidP="00DA65F1"/>
    <w:p w14:paraId="744B2F93" w14:textId="5618842C" w:rsidR="00792265" w:rsidRPr="007F38A3" w:rsidRDefault="00792265" w:rsidP="005D43C3">
      <w:pPr>
        <w:pStyle w:val="Heading1"/>
        <w:rPr>
          <w:rFonts w:ascii="Times New Roman" w:hAnsi="Times New Roman" w:cs="Times New Roman"/>
          <w:color w:val="auto"/>
          <w:sz w:val="32"/>
          <w:szCs w:val="32"/>
        </w:rPr>
      </w:pPr>
      <w:bookmarkStart w:id="144" w:name="_Toc432072140"/>
      <w:bookmarkStart w:id="145" w:name="_Ref72931583"/>
      <w:bookmarkStart w:id="146" w:name="_Toc73208425"/>
      <w:r w:rsidRPr="007F38A3">
        <w:rPr>
          <w:rFonts w:ascii="Times New Roman" w:hAnsi="Times New Roman" w:cs="Times New Roman"/>
          <w:color w:val="auto"/>
          <w:sz w:val="32"/>
          <w:szCs w:val="32"/>
        </w:rPr>
        <w:lastRenderedPageBreak/>
        <w:t xml:space="preserve">Chapter </w:t>
      </w:r>
      <w:r w:rsidR="000E5D87">
        <w:rPr>
          <w:rFonts w:ascii="Times New Roman" w:hAnsi="Times New Roman" w:cs="Times New Roman"/>
          <w:color w:val="auto"/>
          <w:sz w:val="32"/>
          <w:szCs w:val="32"/>
        </w:rPr>
        <w:t>6</w:t>
      </w:r>
      <w:r w:rsidRPr="007F38A3">
        <w:rPr>
          <w:rFonts w:ascii="Times New Roman" w:hAnsi="Times New Roman" w:cs="Times New Roman"/>
          <w:color w:val="auto"/>
          <w:sz w:val="32"/>
          <w:szCs w:val="32"/>
        </w:rPr>
        <w:t xml:space="preserve">: </w:t>
      </w:r>
      <w:r w:rsidR="00FD59F2">
        <w:rPr>
          <w:rFonts w:ascii="Times New Roman" w:hAnsi="Times New Roman" w:cs="Times New Roman"/>
          <w:color w:val="auto"/>
          <w:sz w:val="32"/>
          <w:szCs w:val="32"/>
        </w:rPr>
        <w:t>Results</w:t>
      </w:r>
      <w:r w:rsidRPr="007F38A3">
        <w:rPr>
          <w:rFonts w:ascii="Times New Roman" w:hAnsi="Times New Roman" w:cs="Times New Roman"/>
          <w:color w:val="auto"/>
          <w:sz w:val="32"/>
          <w:szCs w:val="32"/>
        </w:rPr>
        <w:t xml:space="preserve"> Analysis</w:t>
      </w:r>
      <w:bookmarkEnd w:id="144"/>
      <w:r w:rsidR="00FD59F2">
        <w:rPr>
          <w:rFonts w:ascii="Times New Roman" w:hAnsi="Times New Roman" w:cs="Times New Roman"/>
          <w:color w:val="auto"/>
          <w:sz w:val="32"/>
          <w:szCs w:val="32"/>
        </w:rPr>
        <w:t xml:space="preserve"> of Data</w:t>
      </w:r>
      <w:bookmarkEnd w:id="145"/>
      <w:bookmarkEnd w:id="146"/>
    </w:p>
    <w:p w14:paraId="1859D434" w14:textId="022947AA" w:rsidR="001253E2" w:rsidRPr="007F38A3" w:rsidRDefault="000E5D87" w:rsidP="005D43C3">
      <w:pPr>
        <w:pStyle w:val="Heading2"/>
        <w:rPr>
          <w:sz w:val="28"/>
          <w:szCs w:val="28"/>
        </w:rPr>
      </w:pPr>
      <w:bookmarkStart w:id="147" w:name="_Toc73208426"/>
      <w:r>
        <w:rPr>
          <w:sz w:val="28"/>
          <w:szCs w:val="28"/>
        </w:rPr>
        <w:t>6</w:t>
      </w:r>
      <w:r w:rsidR="001253E2" w:rsidRPr="007F38A3">
        <w:rPr>
          <w:sz w:val="28"/>
          <w:szCs w:val="28"/>
        </w:rPr>
        <w:t>.1</w:t>
      </w:r>
      <w:r w:rsidR="001253E2" w:rsidRPr="007F38A3">
        <w:rPr>
          <w:sz w:val="28"/>
          <w:szCs w:val="28"/>
        </w:rPr>
        <w:tab/>
        <w:t>Introduction</w:t>
      </w:r>
      <w:bookmarkEnd w:id="147"/>
    </w:p>
    <w:p w14:paraId="6AEB9880" w14:textId="14C28CF7" w:rsidR="001829CB" w:rsidRDefault="00550313" w:rsidP="005D43C3">
      <w:pPr>
        <w:rPr>
          <w:rFonts w:cs="Times New Roman"/>
        </w:rPr>
      </w:pPr>
      <w:r>
        <w:rPr>
          <w:rFonts w:cs="Times New Roman"/>
        </w:rPr>
        <w:t xml:space="preserve">Previously in this thesis </w:t>
      </w:r>
      <w:r w:rsidR="001829CB">
        <w:rPr>
          <w:rFonts w:cs="Times New Roman"/>
        </w:rPr>
        <w:t>(</w:t>
      </w:r>
      <w:r w:rsidRPr="00DA65F1">
        <w:rPr>
          <w:rFonts w:cs="Times New Roman"/>
        </w:rPr>
        <w:fldChar w:fldCharType="begin"/>
      </w:r>
      <w:r w:rsidRPr="00DA65F1">
        <w:rPr>
          <w:rFonts w:cs="Times New Roman"/>
        </w:rPr>
        <w:instrText xml:space="preserve"> REF _Ref72976479 \h  \* MERGEFORMAT </w:instrText>
      </w:r>
      <w:r w:rsidRPr="00DA65F1">
        <w:rPr>
          <w:rFonts w:cs="Times New Roman"/>
        </w:rPr>
      </w:r>
      <w:r w:rsidRPr="00DA65F1">
        <w:rPr>
          <w:rFonts w:cs="Times New Roman"/>
        </w:rPr>
        <w:fldChar w:fldCharType="separate"/>
      </w:r>
      <w:r w:rsidR="00100A74" w:rsidRPr="00100A74">
        <w:rPr>
          <w:rStyle w:val="Heading2Char"/>
          <w:szCs w:val="24"/>
        </w:rPr>
        <w:t>5.5</w:t>
      </w:r>
      <w:r w:rsidR="00100A74" w:rsidRPr="00100A74">
        <w:rPr>
          <w:rStyle w:val="Heading2Char"/>
          <w:szCs w:val="24"/>
        </w:rPr>
        <w:tab/>
        <w:t>Sprint 3 – Running UK data and performing sentiment analysis</w:t>
      </w:r>
      <w:r w:rsidRPr="00DA65F1">
        <w:rPr>
          <w:rFonts w:cs="Times New Roman"/>
        </w:rPr>
        <w:fldChar w:fldCharType="end"/>
      </w:r>
      <w:r w:rsidRPr="00550313">
        <w:rPr>
          <w:rFonts w:cs="Times New Roman"/>
        </w:rPr>
        <w:t xml:space="preserve"> -Task 5</w:t>
      </w:r>
      <w:r w:rsidR="001829CB">
        <w:rPr>
          <w:rFonts w:cs="Times New Roman"/>
        </w:rPr>
        <w:t>), the field of average sentiment was explored in great detail.  I will return to that in the discussion chapter, but for this results section, I will focus more on language in the lyrics.</w:t>
      </w:r>
    </w:p>
    <w:p w14:paraId="5FF870D6" w14:textId="1E651536" w:rsidR="00792265" w:rsidRDefault="001829CB" w:rsidP="005D43C3">
      <w:pPr>
        <w:pStyle w:val="Heading2"/>
        <w:rPr>
          <w:sz w:val="28"/>
          <w:szCs w:val="28"/>
        </w:rPr>
      </w:pPr>
      <w:bookmarkStart w:id="148" w:name="_Toc73208427"/>
      <w:r w:rsidRPr="001829CB">
        <w:rPr>
          <w:sz w:val="28"/>
          <w:szCs w:val="28"/>
        </w:rPr>
        <w:t>6.2</w:t>
      </w:r>
      <w:r w:rsidRPr="001829CB">
        <w:rPr>
          <w:sz w:val="28"/>
          <w:szCs w:val="28"/>
        </w:rPr>
        <w:tab/>
        <w:t>Lyrics</w:t>
      </w:r>
      <w:bookmarkEnd w:id="148"/>
    </w:p>
    <w:p w14:paraId="3F458DC6" w14:textId="77777777" w:rsidR="006F4B76" w:rsidRDefault="00D35C9F" w:rsidP="005D43C3">
      <w:r>
        <w:t>When presenting my findings on the aforementioned average sentiment, I suggested that there was an argument to be made for 1994 being the most accurate candidate for the title of most positive year.</w:t>
      </w:r>
      <w:r w:rsidR="002764D4">
        <w:t xml:space="preserve">  But the two years following that year are noticeable for more objectionable milestones.</w:t>
      </w:r>
      <w:r w:rsidR="00ED476C">
        <w:t xml:space="preserve">  </w:t>
      </w:r>
    </w:p>
    <w:p w14:paraId="26EB68DF" w14:textId="12D172B0" w:rsidR="008E212E" w:rsidRDefault="00ED476C" w:rsidP="005D43C3">
      <w:r>
        <w:t>In 1995, “Don’t Stop”, by The Outhere Brothers became the first UK number one to contain the words, “Ass”, and “Pussy”.  The sexist, and offensive, tone continued;</w:t>
      </w:r>
      <w:r w:rsidR="006F4B76">
        <w:t xml:space="preserve"> Dick”; “Suck”; “Cum”; “Booty”; “Biatch”; “Motherfuckers”.  The song ended up with, by far, the most negative polarity; almost three times less than the song closest to it.  Curiously, </w:t>
      </w:r>
      <w:r w:rsidR="00345C44">
        <w:t>I am</w:t>
      </w:r>
      <w:r w:rsidR="006F4B76">
        <w:t xml:space="preserve"> not even certain that ‘biatch’ is classified as a negative word, due to its misspelling, so the sentiment score could have been worse!</w:t>
      </w:r>
    </w:p>
    <w:p w14:paraId="22A58A91" w14:textId="29E60B57" w:rsidR="000822D4" w:rsidRDefault="006F4B76" w:rsidP="005D43C3">
      <w:pPr>
        <w:keepNext/>
        <w:jc w:val="center"/>
      </w:pPr>
      <w:r>
        <w:rPr>
          <w:noProof/>
        </w:rPr>
        <mc:AlternateContent>
          <mc:Choice Requires="wpi">
            <w:drawing>
              <wp:anchor distT="0" distB="0" distL="114300" distR="114300" simplePos="0" relativeHeight="251719680" behindDoc="0" locked="0" layoutInCell="1" allowOverlap="1" wp14:anchorId="794DDCF9" wp14:editId="40AF0BB9">
                <wp:simplePos x="0" y="0"/>
                <wp:positionH relativeFrom="column">
                  <wp:posOffset>2988853</wp:posOffset>
                </wp:positionH>
                <wp:positionV relativeFrom="paragraph">
                  <wp:posOffset>673017</wp:posOffset>
                </wp:positionV>
                <wp:extent cx="270360" cy="102240"/>
                <wp:effectExtent l="57150" t="76200" r="73025" b="88265"/>
                <wp:wrapNone/>
                <wp:docPr id="295" name="Ink 295"/>
                <wp:cNvGraphicFramePr/>
                <a:graphic xmlns:a="http://schemas.openxmlformats.org/drawingml/2006/main">
                  <a:graphicData uri="http://schemas.microsoft.com/office/word/2010/wordprocessingInk">
                    <w14:contentPart bwMode="auto" r:id="rId222">
                      <w14:nvContentPartPr>
                        <w14:cNvContentPartPr/>
                      </w14:nvContentPartPr>
                      <w14:xfrm>
                        <a:off x="0" y="0"/>
                        <a:ext cx="270360" cy="102240"/>
                      </w14:xfrm>
                    </w14:contentPart>
                  </a:graphicData>
                </a:graphic>
              </wp:anchor>
            </w:drawing>
          </mc:Choice>
          <mc:Fallback>
            <w:pict>
              <v:shapetype w14:anchorId="50DAABA0"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295" o:spid="_x0000_s1026" type="#_x0000_t75" style="position:absolute;margin-left:233.95pt;margin-top:50.2pt;width:24.15pt;height:13.7pt;z-index:2517196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">
                <v:imagedata r:id="rId229" o:title=""/>
              </v:shape>
            </w:pict>
          </mc:Fallback>
        </mc:AlternateContent>
      </w:r>
      <w:r>
        <w:rPr>
          <w:noProof/>
        </w:rPr>
        <mc:AlternateContent>
          <mc:Choice Requires="wpi">
            <w:drawing>
              <wp:anchor distT="0" distB="0" distL="114300" distR="114300" simplePos="0" relativeHeight="251718656" behindDoc="0" locked="0" layoutInCell="1" allowOverlap="1" wp14:anchorId="103D3A4C" wp14:editId="05D3CA1F">
                <wp:simplePos x="0" y="0"/>
                <wp:positionH relativeFrom="column">
                  <wp:posOffset>3179293</wp:posOffset>
                </wp:positionH>
                <wp:positionV relativeFrom="paragraph">
                  <wp:posOffset>1617657</wp:posOffset>
                </wp:positionV>
                <wp:extent cx="495000" cy="135000"/>
                <wp:effectExtent l="57150" t="57150" r="57785" b="93980"/>
                <wp:wrapNone/>
                <wp:docPr id="294" name="Ink 294"/>
                <wp:cNvGraphicFramePr/>
                <a:graphic xmlns:a="http://schemas.openxmlformats.org/drawingml/2006/main">
                  <a:graphicData uri="http://schemas.microsoft.com/office/word/2010/wordprocessingInk">
                    <w14:contentPart bwMode="auto" r:id="rId230">
                      <w14:nvContentPartPr>
                        <w14:cNvContentPartPr/>
                      </w14:nvContentPartPr>
                      <w14:xfrm>
                        <a:off x="0" y="0"/>
                        <a:ext cx="495000" cy="135000"/>
                      </w14:xfrm>
                    </w14:contentPart>
                  </a:graphicData>
                </a:graphic>
              </wp:anchor>
            </w:drawing>
          </mc:Choice>
          <mc:Fallback>
            <w:pict>
              <v:shape w14:anchorId="767A6B96" id="Ink 294" o:spid="_x0000_s1026" type="#_x0000_t75" style="position:absolute;margin-left:248.95pt;margin-top:124.55pt;width:41.85pt;height:16.3pt;z-index:25171865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">
                <v:imagedata r:id="rId231" o:title=""/>
              </v:shape>
            </w:pict>
          </mc:Fallback>
        </mc:AlternateContent>
      </w:r>
      <w:r>
        <w:rPr>
          <w:noProof/>
        </w:rPr>
        <mc:AlternateContent>
          <mc:Choice Requires="wpi">
            <w:drawing>
              <wp:anchor distT="0" distB="0" distL="114300" distR="114300" simplePos="0" relativeHeight="251717632" behindDoc="0" locked="0" layoutInCell="1" allowOverlap="1" wp14:anchorId="1F692768" wp14:editId="6736D9E2">
                <wp:simplePos x="0" y="0"/>
                <wp:positionH relativeFrom="column">
                  <wp:posOffset>3493573</wp:posOffset>
                </wp:positionH>
                <wp:positionV relativeFrom="paragraph">
                  <wp:posOffset>1089537</wp:posOffset>
                </wp:positionV>
                <wp:extent cx="218520" cy="76320"/>
                <wp:effectExtent l="57150" t="76200" r="48260" b="95250"/>
                <wp:wrapNone/>
                <wp:docPr id="293" name="Ink 293"/>
                <wp:cNvGraphicFramePr/>
                <a:graphic xmlns:a="http://schemas.openxmlformats.org/drawingml/2006/main">
                  <a:graphicData uri="http://schemas.microsoft.com/office/word/2010/wordprocessingInk">
                    <w14:contentPart bwMode="auto" r:id="rId232">
                      <w14:nvContentPartPr>
                        <w14:cNvContentPartPr/>
                      </w14:nvContentPartPr>
                      <w14:xfrm>
                        <a:off x="0" y="0"/>
                        <a:ext cx="218520" cy="76320"/>
                      </w14:xfrm>
                    </w14:contentPart>
                  </a:graphicData>
                </a:graphic>
              </wp:anchor>
            </w:drawing>
          </mc:Choice>
          <mc:Fallback>
            <w:pict>
              <v:shape w14:anchorId="289374B2" id="Ink 293" o:spid="_x0000_s1026" type="#_x0000_t75" style="position:absolute;margin-left:273.7pt;margin-top:83pt;width:20pt;height:11.65pt;z-index:25171763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">
                <v:imagedata r:id="rId233" o:title=""/>
              </v:shape>
            </w:pict>
          </mc:Fallback>
        </mc:AlternateContent>
      </w:r>
      <w:r>
        <w:rPr>
          <w:noProof/>
        </w:rPr>
        <mc:AlternateContent>
          <mc:Choice Requires="wpi">
            <w:drawing>
              <wp:anchor distT="0" distB="0" distL="114300" distR="114300" simplePos="0" relativeHeight="251716608" behindDoc="0" locked="0" layoutInCell="1" allowOverlap="1" wp14:anchorId="387D7730" wp14:editId="24620AEA">
                <wp:simplePos x="0" y="0"/>
                <wp:positionH relativeFrom="column">
                  <wp:posOffset>3179293</wp:posOffset>
                </wp:positionH>
                <wp:positionV relativeFrom="paragraph">
                  <wp:posOffset>1341897</wp:posOffset>
                </wp:positionV>
                <wp:extent cx="437040" cy="77400"/>
                <wp:effectExtent l="38100" t="76200" r="58420" b="94615"/>
                <wp:wrapNone/>
                <wp:docPr id="292" name="Ink 292"/>
                <wp:cNvGraphicFramePr/>
                <a:graphic xmlns:a="http://schemas.openxmlformats.org/drawingml/2006/main">
                  <a:graphicData uri="http://schemas.microsoft.com/office/word/2010/wordprocessingInk">
                    <w14:contentPart bwMode="auto" r:id="rId234">
                      <w14:nvContentPartPr>
                        <w14:cNvContentPartPr/>
                      </w14:nvContentPartPr>
                      <w14:xfrm>
                        <a:off x="0" y="0"/>
                        <a:ext cx="437040" cy="77400"/>
                      </w14:xfrm>
                    </w14:contentPart>
                  </a:graphicData>
                </a:graphic>
              </wp:anchor>
            </w:drawing>
          </mc:Choice>
          <mc:Fallback>
            <w:pict>
              <v:shape w14:anchorId="013A0545" id="Ink 292" o:spid="_x0000_s1026" type="#_x0000_t75" style="position:absolute;margin-left:248.95pt;margin-top:102.8pt;width:37.2pt;height:11.8pt;z-index:2517166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">
                <v:imagedata r:id="rId235" o:title=""/>
              </v:shape>
            </w:pict>
          </mc:Fallback>
        </mc:AlternateContent>
      </w:r>
      <w:r>
        <w:rPr>
          <w:noProof/>
        </w:rPr>
        <mc:AlternateContent>
          <mc:Choice Requires="wpi">
            <w:drawing>
              <wp:anchor distT="0" distB="0" distL="114300" distR="114300" simplePos="0" relativeHeight="251715584" behindDoc="0" locked="0" layoutInCell="1" allowOverlap="1" wp14:anchorId="7DF870F4" wp14:editId="3797DDBD">
                <wp:simplePos x="0" y="0"/>
                <wp:positionH relativeFrom="column">
                  <wp:posOffset>3858973</wp:posOffset>
                </wp:positionH>
                <wp:positionV relativeFrom="paragraph">
                  <wp:posOffset>1395537</wp:posOffset>
                </wp:positionV>
                <wp:extent cx="351360" cy="71640"/>
                <wp:effectExtent l="57150" t="76200" r="67945" b="81280"/>
                <wp:wrapNone/>
                <wp:docPr id="291" name="Ink 291"/>
                <wp:cNvGraphicFramePr/>
                <a:graphic xmlns:a="http://schemas.openxmlformats.org/drawingml/2006/main">
                  <a:graphicData uri="http://schemas.microsoft.com/office/word/2010/wordprocessingInk">
                    <w14:contentPart bwMode="auto" r:id="rId236">
                      <w14:nvContentPartPr>
                        <w14:cNvContentPartPr/>
                      </w14:nvContentPartPr>
                      <w14:xfrm>
                        <a:off x="0" y="0"/>
                        <a:ext cx="351360" cy="71640"/>
                      </w14:xfrm>
                    </w14:contentPart>
                  </a:graphicData>
                </a:graphic>
              </wp:anchor>
            </w:drawing>
          </mc:Choice>
          <mc:Fallback>
            <w:pict>
              <v:shape w14:anchorId="5BAC98F1" id="Ink 291" o:spid="_x0000_s1026" type="#_x0000_t75" style="position:absolute;margin-left:302.45pt;margin-top:107.1pt;width:30.45pt;height:11.35pt;z-index:2517155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">
                <v:imagedata r:id="rId237" o:title=""/>
              </v:shape>
            </w:pict>
          </mc:Fallback>
        </mc:AlternateContent>
      </w:r>
      <w:r>
        <w:rPr>
          <w:noProof/>
        </w:rPr>
        <mc:AlternateContent>
          <mc:Choice Requires="wpi">
            <w:drawing>
              <wp:anchor distT="0" distB="0" distL="114300" distR="114300" simplePos="0" relativeHeight="251714560" behindDoc="0" locked="0" layoutInCell="1" allowOverlap="1" wp14:anchorId="0E85AEC7" wp14:editId="2CCCD1B2">
                <wp:simplePos x="0" y="0"/>
                <wp:positionH relativeFrom="column">
                  <wp:posOffset>4379893</wp:posOffset>
                </wp:positionH>
                <wp:positionV relativeFrom="paragraph">
                  <wp:posOffset>2161617</wp:posOffset>
                </wp:positionV>
                <wp:extent cx="331200" cy="66240"/>
                <wp:effectExtent l="57150" t="76200" r="69215" b="86360"/>
                <wp:wrapNone/>
                <wp:docPr id="290" name="Ink 290"/>
                <wp:cNvGraphicFramePr/>
                <a:graphic xmlns:a="http://schemas.openxmlformats.org/drawingml/2006/main">
                  <a:graphicData uri="http://schemas.microsoft.com/office/word/2010/wordprocessingInk">
                    <w14:contentPart bwMode="auto" r:id="rId238">
                      <w14:nvContentPartPr>
                        <w14:cNvContentPartPr/>
                      </w14:nvContentPartPr>
                      <w14:xfrm>
                        <a:off x="0" y="0"/>
                        <a:ext cx="331200" cy="66240"/>
                      </w14:xfrm>
                    </w14:contentPart>
                  </a:graphicData>
                </a:graphic>
              </wp:anchor>
            </w:drawing>
          </mc:Choice>
          <mc:Fallback>
            <w:pict>
              <v:shape w14:anchorId="59665B7A" id="Ink 290" o:spid="_x0000_s1026" type="#_x0000_t75" style="position:absolute;margin-left:343.45pt;margin-top:167.4pt;width:28.95pt;height:10.85pt;z-index:2517145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">
                <v:imagedata r:id="rId239" o:title=""/>
              </v:shape>
            </w:pict>
          </mc:Fallback>
        </mc:AlternateContent>
      </w:r>
      <w:r>
        <w:rPr>
          <w:noProof/>
        </w:rPr>
        <mc:AlternateContent>
          <mc:Choice Requires="wpi">
            <w:drawing>
              <wp:anchor distT="0" distB="0" distL="114300" distR="114300" simplePos="0" relativeHeight="251713536" behindDoc="0" locked="0" layoutInCell="1" allowOverlap="1" wp14:anchorId="01FA58E2" wp14:editId="3EF01EA6">
                <wp:simplePos x="0" y="0"/>
                <wp:positionH relativeFrom="column">
                  <wp:posOffset>1995253</wp:posOffset>
                </wp:positionH>
                <wp:positionV relativeFrom="paragraph">
                  <wp:posOffset>2094657</wp:posOffset>
                </wp:positionV>
                <wp:extent cx="315720" cy="49680"/>
                <wp:effectExtent l="57150" t="57150" r="65405" b="102870"/>
                <wp:wrapNone/>
                <wp:docPr id="289" name="Ink 289"/>
                <wp:cNvGraphicFramePr/>
                <a:graphic xmlns:a="http://schemas.openxmlformats.org/drawingml/2006/main">
                  <a:graphicData uri="http://schemas.microsoft.com/office/word/2010/wordprocessingInk">
                    <w14:contentPart bwMode="auto" r:id="rId240">
                      <w14:nvContentPartPr>
                        <w14:cNvContentPartPr/>
                      </w14:nvContentPartPr>
                      <w14:xfrm>
                        <a:off x="0" y="0"/>
                        <a:ext cx="315720" cy="49680"/>
                      </w14:xfrm>
                    </w14:contentPart>
                  </a:graphicData>
                </a:graphic>
              </wp:anchor>
            </w:drawing>
          </mc:Choice>
          <mc:Fallback>
            <w:pict>
              <v:shape w14:anchorId="2072693C" id="Ink 289" o:spid="_x0000_s1026" type="#_x0000_t75" style="position:absolute;margin-left:155.7pt;margin-top:162.15pt;width:27.65pt;height:9.55pt;z-index:2517135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">
                <v:imagedata r:id="rId241" o:title=""/>
              </v:shape>
            </w:pict>
          </mc:Fallback>
        </mc:AlternateContent>
      </w:r>
      <w:r>
        <w:rPr>
          <w:noProof/>
        </w:rPr>
        <mc:AlternateContent>
          <mc:Choice Requires="wpi">
            <w:drawing>
              <wp:anchor distT="0" distB="0" distL="114300" distR="114300" simplePos="0" relativeHeight="251712512" behindDoc="0" locked="0" layoutInCell="1" allowOverlap="1" wp14:anchorId="76FE41BC" wp14:editId="3E738142">
                <wp:simplePos x="0" y="0"/>
                <wp:positionH relativeFrom="column">
                  <wp:posOffset>744973</wp:posOffset>
                </wp:positionH>
                <wp:positionV relativeFrom="paragraph">
                  <wp:posOffset>449457</wp:posOffset>
                </wp:positionV>
                <wp:extent cx="839880" cy="57600"/>
                <wp:effectExtent l="57150" t="57150" r="55880" b="95250"/>
                <wp:wrapNone/>
                <wp:docPr id="83" name="Ink 83"/>
                <wp:cNvGraphicFramePr/>
                <a:graphic xmlns:a="http://schemas.openxmlformats.org/drawingml/2006/main">
                  <a:graphicData uri="http://schemas.microsoft.com/office/word/2010/wordprocessingInk">
                    <w14:contentPart bwMode="auto" r:id="rId242">
                      <w14:nvContentPartPr>
                        <w14:cNvContentPartPr/>
                      </w14:nvContentPartPr>
                      <w14:xfrm>
                        <a:off x="0" y="0"/>
                        <a:ext cx="839880" cy="57600"/>
                      </w14:xfrm>
                    </w14:contentPart>
                  </a:graphicData>
                </a:graphic>
              </wp:anchor>
            </w:drawing>
          </mc:Choice>
          <mc:Fallback>
            <w:pict>
              <v:shape w14:anchorId="224770AA" id="Ink 83" o:spid="_x0000_s1026" type="#_x0000_t75" style="position:absolute;margin-left:57.25pt;margin-top:32.55pt;width:69pt;height:10.25pt;z-index:2517125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">
                <v:imagedata r:id="rId243" o:title=""/>
              </v:shape>
            </w:pict>
          </mc:Fallback>
        </mc:AlternateContent>
      </w:r>
      <w:r w:rsidR="000822D4">
        <w:rPr>
          <w:noProof/>
        </w:rPr>
        <w:drawing>
          <wp:inline distT="0" distB="0" distL="0" distR="0" wp14:anchorId="388D92D1" wp14:editId="0238D5D5">
            <wp:extent cx="4817110" cy="2857500"/>
            <wp:effectExtent l="0" t="0" r="254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227"/>
                    <pic:cNvPicPr>
                      <a:picLocks noChangeAspect="1" noChangeArrowheads="1"/>
                    </pic:cNvPicPr>
                  </pic:nvPicPr>
                  <pic:blipFill>
                    <a:blip r:embed="rId244" cstate="print">
                      <a:extLst>
                        <a:ext uri="{28A0092B-C50C-407E-A947-70E740481C1C}">
                          <a14:useLocalDpi xmlns:a14="http://schemas.microsoft.com/office/drawing/2010/main" val="0"/>
                        </a:ext>
                      </a:extLst>
                    </a:blip>
                    <a:stretch>
                      <a:fillRect/>
                    </a:stretch>
                  </pic:blipFill>
                  <pic:spPr bwMode="auto">
                    <a:xfrm>
                      <a:off x="0" y="0"/>
                      <a:ext cx="4840618" cy="2871445"/>
                    </a:xfrm>
                    <a:prstGeom prst="rect">
                      <a:avLst/>
                    </a:prstGeom>
                    <a:noFill/>
                    <a:ln>
                      <a:noFill/>
                    </a:ln>
                  </pic:spPr>
                </pic:pic>
              </a:graphicData>
            </a:graphic>
          </wp:inline>
        </w:drawing>
      </w:r>
    </w:p>
    <w:p w14:paraId="7E4467A4" w14:textId="14BE2675" w:rsidR="000822D4" w:rsidRDefault="000822D4" w:rsidP="005D43C3">
      <w:pPr>
        <w:pStyle w:val="Caption"/>
        <w:spacing w:line="360" w:lineRule="auto"/>
        <w:jc w:val="center"/>
      </w:pPr>
      <w:bookmarkStart w:id="149" w:name="_Toc73007904"/>
      <w:r>
        <w:t xml:space="preserve">Figure </w:t>
      </w:r>
      <w:r>
        <w:fldChar w:fldCharType="begin"/>
      </w:r>
      <w:r>
        <w:instrText xml:space="preserve"> SEQ Figure \* ARABIC </w:instrText>
      </w:r>
      <w:r>
        <w:fldChar w:fldCharType="separate"/>
      </w:r>
      <w:r w:rsidR="00100A74">
        <w:rPr>
          <w:noProof/>
        </w:rPr>
        <w:t>66</w:t>
      </w:r>
      <w:r>
        <w:fldChar w:fldCharType="end"/>
      </w:r>
      <w:r>
        <w:t xml:space="preserve"> </w:t>
      </w:r>
      <w:r w:rsidRPr="00063775">
        <w:t>- "Don't Stop" by The Outhere Brothers, from 199</w:t>
      </w:r>
      <w:r w:rsidR="002764D4">
        <w:t>5</w:t>
      </w:r>
      <w:r w:rsidRPr="00063775">
        <w:t>, was the first number one to contain both of the words, “Ass” and “Pussy”</w:t>
      </w:r>
      <w:r>
        <w:t>.</w:t>
      </w:r>
      <w:bookmarkEnd w:id="149"/>
    </w:p>
    <w:p w14:paraId="0DD3498E" w14:textId="558CB3C0" w:rsidR="00404CAC" w:rsidRDefault="006F4B76" w:rsidP="005D43C3">
      <w:pPr>
        <w:rPr>
          <w:rFonts w:cs="Times New Roman"/>
        </w:rPr>
      </w:pPr>
      <w:r>
        <w:lastRenderedPageBreak/>
        <w:t xml:space="preserve">1996 was first brought to attention during the sentiment analysis performance </w:t>
      </w:r>
      <w:r>
        <w:rPr>
          <w:rFonts w:cs="Times New Roman"/>
        </w:rPr>
        <w:t>(</w:t>
      </w:r>
      <w:r w:rsidRPr="00DA65F1">
        <w:rPr>
          <w:rFonts w:cs="Times New Roman"/>
        </w:rPr>
        <w:fldChar w:fldCharType="begin"/>
      </w:r>
      <w:r w:rsidRPr="00DA65F1">
        <w:rPr>
          <w:rFonts w:cs="Times New Roman"/>
        </w:rPr>
        <w:instrText xml:space="preserve"> REF _Ref72976479 \h  \* MERGEFORMAT </w:instrText>
      </w:r>
      <w:r w:rsidRPr="00DA65F1">
        <w:rPr>
          <w:rFonts w:cs="Times New Roman"/>
        </w:rPr>
      </w:r>
      <w:r w:rsidRPr="00DA65F1">
        <w:rPr>
          <w:rFonts w:cs="Times New Roman"/>
        </w:rPr>
        <w:fldChar w:fldCharType="separate"/>
      </w:r>
      <w:r w:rsidR="00100A74" w:rsidRPr="00100A74">
        <w:rPr>
          <w:rStyle w:val="Heading2Char"/>
          <w:szCs w:val="24"/>
        </w:rPr>
        <w:t>5.5</w:t>
      </w:r>
      <w:r w:rsidR="00100A74" w:rsidRPr="00100A74">
        <w:rPr>
          <w:rStyle w:val="Heading2Char"/>
          <w:szCs w:val="24"/>
        </w:rPr>
        <w:tab/>
        <w:t>Sprint 3 – Running UK data and performing sentiment analysis</w:t>
      </w:r>
      <w:r w:rsidRPr="00DA65F1">
        <w:rPr>
          <w:rFonts w:cs="Times New Roman"/>
        </w:rPr>
        <w:fldChar w:fldCharType="end"/>
      </w:r>
      <w:r w:rsidRPr="00550313">
        <w:rPr>
          <w:rFonts w:cs="Times New Roman"/>
        </w:rPr>
        <w:t xml:space="preserve"> -Task 5</w:t>
      </w:r>
      <w:r>
        <w:rPr>
          <w:rFonts w:cs="Times New Roman"/>
        </w:rPr>
        <w:t xml:space="preserve">) as it was noted </w:t>
      </w:r>
      <w:r w:rsidR="00404CAC">
        <w:rPr>
          <w:rFonts w:cs="Times New Roman"/>
        </w:rPr>
        <w:t>for</w:t>
      </w:r>
      <w:r>
        <w:rPr>
          <w:rFonts w:cs="Times New Roman"/>
        </w:rPr>
        <w:t xml:space="preserve"> being ranked as the most negative of all 68 years in the study.  I opined </w:t>
      </w:r>
      <w:r w:rsidR="00404CAC">
        <w:rPr>
          <w:rFonts w:cs="Times New Roman"/>
        </w:rPr>
        <w:t>that this may be a false narrative due to the outliers involved, but that is not the only scenario which makes 1996 such an intriguing year to examen.</w:t>
      </w:r>
    </w:p>
    <w:p w14:paraId="31498B16" w14:textId="7755351E" w:rsidR="006F4B76" w:rsidRPr="00404CAC" w:rsidRDefault="00404CAC" w:rsidP="005D43C3">
      <w:pPr>
        <w:rPr>
          <w:rFonts w:cs="Times New Roman"/>
        </w:rPr>
      </w:pPr>
      <w:r>
        <w:rPr>
          <w:rFonts w:cs="Times New Roman"/>
        </w:rPr>
        <w:t xml:space="preserve">It was a breakthrough year for The Fugees who had </w:t>
      </w:r>
      <w:r w:rsidR="00756E71">
        <w:rPr>
          <w:rFonts w:cs="Times New Roman"/>
        </w:rPr>
        <w:t>two number ones, following up, “Killing Me Softly” with, “Ready or Not”.  The latter of which became the first UK number one to contain the word, “Nigga(s)”.</w:t>
      </w:r>
    </w:p>
    <w:p w14:paraId="775B70F1" w14:textId="64DE511C" w:rsidR="000822D4" w:rsidRDefault="00756E71" w:rsidP="005D43C3">
      <w:pPr>
        <w:keepNext/>
        <w:jc w:val="center"/>
      </w:pPr>
      <w:r>
        <w:rPr>
          <w:noProof/>
        </w:rPr>
        <mc:AlternateContent>
          <mc:Choice Requires="wpi">
            <w:drawing>
              <wp:anchor distT="0" distB="0" distL="114300" distR="114300" simplePos="0" relativeHeight="251720704" behindDoc="0" locked="0" layoutInCell="1" allowOverlap="1" wp14:anchorId="3FDA7CC3" wp14:editId="522F8DD8">
                <wp:simplePos x="0" y="0"/>
                <wp:positionH relativeFrom="column">
                  <wp:posOffset>1183035</wp:posOffset>
                </wp:positionH>
                <wp:positionV relativeFrom="paragraph">
                  <wp:posOffset>1137363</wp:posOffset>
                </wp:positionV>
                <wp:extent cx="306000" cy="65520"/>
                <wp:effectExtent l="57150" t="76200" r="75565" b="86995"/>
                <wp:wrapNone/>
                <wp:docPr id="298" name="Ink 298"/>
                <wp:cNvGraphicFramePr/>
                <a:graphic xmlns:a="http://schemas.openxmlformats.org/drawingml/2006/main">
                  <a:graphicData uri="http://schemas.microsoft.com/office/word/2010/wordprocessingInk">
                    <w14:contentPart bwMode="auto" r:id="rId245">
                      <w14:nvContentPartPr>
                        <w14:cNvContentPartPr/>
                      </w14:nvContentPartPr>
                      <w14:xfrm>
                        <a:off x="0" y="0"/>
                        <a:ext cx="306000" cy="65520"/>
                      </w14:xfrm>
                    </w14:contentPart>
                  </a:graphicData>
                </a:graphic>
              </wp:anchor>
            </w:drawing>
          </mc:Choice>
          <mc:Fallback>
            <w:pict>
              <v:shape w14:anchorId="700BC789" id="Ink 298" o:spid="_x0000_s1026" type="#_x0000_t75" style="position:absolute;margin-left:91.75pt;margin-top:86.75pt;width:26.95pt;height:10.85pt;z-index:2517207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">
                <v:imagedata r:id="rId246" o:title=""/>
              </v:shape>
            </w:pict>
          </mc:Fallback>
        </mc:AlternateContent>
      </w:r>
      <w:r w:rsidR="000822D4">
        <w:rPr>
          <w:noProof/>
        </w:rPr>
        <w:drawing>
          <wp:inline distT="0" distB="0" distL="0" distR="0" wp14:anchorId="2BEA8C81" wp14:editId="1C7257F4">
            <wp:extent cx="5670550" cy="2887980"/>
            <wp:effectExtent l="0" t="0" r="6350" b="762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247">
                      <a:extLst>
                        <a:ext uri="{28A0092B-C50C-407E-A947-70E740481C1C}">
                          <a14:useLocalDpi xmlns:a14="http://schemas.microsoft.com/office/drawing/2010/main" val="0"/>
                        </a:ext>
                      </a:extLst>
                    </a:blip>
                    <a:srcRect/>
                    <a:stretch>
                      <a:fillRect/>
                    </a:stretch>
                  </pic:blipFill>
                  <pic:spPr bwMode="auto">
                    <a:xfrm>
                      <a:off x="0" y="0"/>
                      <a:ext cx="5670823" cy="2888119"/>
                    </a:xfrm>
                    <a:prstGeom prst="rect">
                      <a:avLst/>
                    </a:prstGeom>
                    <a:noFill/>
                    <a:ln>
                      <a:noFill/>
                    </a:ln>
                  </pic:spPr>
                </pic:pic>
              </a:graphicData>
            </a:graphic>
          </wp:inline>
        </w:drawing>
      </w:r>
    </w:p>
    <w:p w14:paraId="3CB50D5B" w14:textId="4DDFD363" w:rsidR="000822D4" w:rsidRDefault="000822D4" w:rsidP="005D43C3">
      <w:pPr>
        <w:pStyle w:val="Caption"/>
        <w:spacing w:line="360" w:lineRule="auto"/>
        <w:jc w:val="center"/>
      </w:pPr>
      <w:bookmarkStart w:id="150" w:name="_Toc73007905"/>
      <w:r>
        <w:t xml:space="preserve">Figure </w:t>
      </w:r>
      <w:r>
        <w:fldChar w:fldCharType="begin"/>
      </w:r>
      <w:r>
        <w:instrText xml:space="preserve"> SEQ Figure \* ARABIC </w:instrText>
      </w:r>
      <w:r>
        <w:fldChar w:fldCharType="separate"/>
      </w:r>
      <w:r w:rsidR="00100A74">
        <w:rPr>
          <w:noProof/>
        </w:rPr>
        <w:t>67</w:t>
      </w:r>
      <w:r>
        <w:fldChar w:fldCharType="end"/>
      </w:r>
      <w:r>
        <w:t xml:space="preserve"> </w:t>
      </w:r>
      <w:r w:rsidRPr="001A17AF">
        <w:t>- 1996 included the first case of the word, “nigga”, appearing in a number one of, surprisingly, high polarity</w:t>
      </w:r>
      <w:r>
        <w:t>.</w:t>
      </w:r>
      <w:bookmarkEnd w:id="150"/>
    </w:p>
    <w:p w14:paraId="2CFA4674" w14:textId="6D341156" w:rsidR="00756E71" w:rsidRPr="00756E71" w:rsidRDefault="00756E71" w:rsidP="005D43C3">
      <w:r>
        <w:t xml:space="preserve">However, the most interesting thing about this, for me, is that the song has a positive sentiment polarity.  In fact, it </w:t>
      </w:r>
      <w:r w:rsidR="00867244">
        <w:t xml:space="preserve">is a median based song, as it shares the 0.14 rating which happens to be the total average for all 1248 number ones. </w:t>
      </w:r>
    </w:p>
    <w:p w14:paraId="2D1D5779" w14:textId="77777777" w:rsidR="00404CAC" w:rsidRDefault="00404CAC" w:rsidP="005D43C3">
      <w:pPr>
        <w:keepNext/>
      </w:pPr>
      <w:r>
        <w:rPr>
          <w:noProof/>
        </w:rPr>
        <w:lastRenderedPageBreak/>
        <w:drawing>
          <wp:inline distT="0" distB="0" distL="0" distR="0" wp14:anchorId="360A235E" wp14:editId="1FBF906C">
            <wp:extent cx="5716905" cy="2346960"/>
            <wp:effectExtent l="0" t="0" r="0" b="0"/>
            <wp:docPr id="297" name="Picture 297"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 name="Picture 296" descr="Map&#10;&#10;Description automatically generated"/>
                    <pic:cNvPicPr>
                      <a:picLocks noChangeAspect="1" noChangeArrowheads="1"/>
                    </pic:cNvPicPr>
                  </pic:nvPicPr>
                  <pic:blipFill>
                    <a:blip r:embed="rId248" cstate="print">
                      <a:extLst>
                        <a:ext uri="{28A0092B-C50C-407E-A947-70E740481C1C}">
                          <a14:useLocalDpi xmlns:a14="http://schemas.microsoft.com/office/drawing/2010/main" val="0"/>
                        </a:ext>
                      </a:extLst>
                    </a:blip>
                    <a:srcRect/>
                    <a:stretch>
                      <a:fillRect/>
                    </a:stretch>
                  </pic:blipFill>
                  <pic:spPr bwMode="auto">
                    <a:xfrm>
                      <a:off x="0" y="0"/>
                      <a:ext cx="5739243" cy="2356130"/>
                    </a:xfrm>
                    <a:prstGeom prst="rect">
                      <a:avLst/>
                    </a:prstGeom>
                    <a:noFill/>
                    <a:ln>
                      <a:noFill/>
                    </a:ln>
                  </pic:spPr>
                </pic:pic>
              </a:graphicData>
            </a:graphic>
          </wp:inline>
        </w:drawing>
      </w:r>
    </w:p>
    <w:p w14:paraId="00CEB11B" w14:textId="61C37A07" w:rsidR="00404CAC" w:rsidRDefault="00404CAC" w:rsidP="005D43C3">
      <w:pPr>
        <w:pStyle w:val="Caption"/>
        <w:spacing w:line="360" w:lineRule="auto"/>
      </w:pPr>
      <w:bookmarkStart w:id="151" w:name="_Toc73007906"/>
      <w:r>
        <w:t xml:space="preserve">Figure </w:t>
      </w:r>
      <w:r>
        <w:fldChar w:fldCharType="begin"/>
      </w:r>
      <w:r>
        <w:instrText xml:space="preserve"> SEQ Figure \* ARABIC </w:instrText>
      </w:r>
      <w:r>
        <w:fldChar w:fldCharType="separate"/>
      </w:r>
      <w:r w:rsidR="00100A74">
        <w:rPr>
          <w:noProof/>
        </w:rPr>
        <w:t>68</w:t>
      </w:r>
      <w:r>
        <w:fldChar w:fldCharType="end"/>
      </w:r>
      <w:r>
        <w:t xml:space="preserve"> - </w:t>
      </w:r>
      <w:r w:rsidRPr="00101DB8">
        <w:t>Sentiment of songs by artist, year, and nationality.  1996 hit, "Ready or Not" receiving a sentiment rating of 0.14.</w:t>
      </w:r>
      <w:bookmarkEnd w:id="151"/>
    </w:p>
    <w:p w14:paraId="285FB760" w14:textId="762E7267" w:rsidR="00867244" w:rsidRDefault="00867244" w:rsidP="005D43C3">
      <w:r>
        <w:t>A decade later, 2006 produced the first number one containing “Nigga” to receive a negative polarity.  The song was, “Nasty Girl”, by Notorious B.I.G., and looking at some of the other lyrics, the score would certainly appear to be justified.</w:t>
      </w:r>
    </w:p>
    <w:p w14:paraId="6EE7C370" w14:textId="3E68F185" w:rsidR="00427883" w:rsidRDefault="00427883" w:rsidP="005D43C3">
      <w:pPr>
        <w:pStyle w:val="ListParagraph"/>
        <w:numPr>
          <w:ilvl w:val="0"/>
          <w:numId w:val="27"/>
        </w:numPr>
        <w:spacing w:line="360" w:lineRule="auto"/>
      </w:pPr>
      <w:r>
        <w:t>“Titties” (mentioned 10 times)</w:t>
      </w:r>
    </w:p>
    <w:p w14:paraId="5B066317" w14:textId="66A46DF8" w:rsidR="00427883" w:rsidRDefault="00427883" w:rsidP="005D43C3">
      <w:pPr>
        <w:pStyle w:val="ListParagraph"/>
        <w:numPr>
          <w:ilvl w:val="0"/>
          <w:numId w:val="27"/>
        </w:numPr>
        <w:spacing w:line="360" w:lineRule="auto"/>
      </w:pPr>
      <w:r>
        <w:t>“Butt”</w:t>
      </w:r>
    </w:p>
    <w:p w14:paraId="4D1BA7DF" w14:textId="5E522AAB" w:rsidR="00427883" w:rsidRDefault="00427883" w:rsidP="005D43C3">
      <w:pPr>
        <w:pStyle w:val="ListParagraph"/>
        <w:numPr>
          <w:ilvl w:val="0"/>
          <w:numId w:val="27"/>
        </w:numPr>
        <w:spacing w:line="360" w:lineRule="auto"/>
      </w:pPr>
      <w:r>
        <w:t>“Bitch”</w:t>
      </w:r>
    </w:p>
    <w:p w14:paraId="113BCC39" w14:textId="6F05FC27" w:rsidR="00427883" w:rsidRDefault="00427883" w:rsidP="005D43C3">
      <w:pPr>
        <w:pStyle w:val="ListParagraph"/>
        <w:numPr>
          <w:ilvl w:val="0"/>
          <w:numId w:val="27"/>
        </w:numPr>
        <w:spacing w:line="360" w:lineRule="auto"/>
      </w:pPr>
      <w:r>
        <w:t>“Bitches”</w:t>
      </w:r>
    </w:p>
    <w:p w14:paraId="53A75502" w14:textId="471AD47D" w:rsidR="00427883" w:rsidRDefault="00427883" w:rsidP="005D43C3">
      <w:pPr>
        <w:pStyle w:val="ListParagraph"/>
        <w:numPr>
          <w:ilvl w:val="0"/>
          <w:numId w:val="27"/>
        </w:numPr>
        <w:spacing w:line="360" w:lineRule="auto"/>
      </w:pPr>
      <w:r>
        <w:t>“Nasty”</w:t>
      </w:r>
    </w:p>
    <w:p w14:paraId="6B568B3C" w14:textId="2CF7D1D8" w:rsidR="00427883" w:rsidRDefault="00427883" w:rsidP="005D43C3">
      <w:pPr>
        <w:pStyle w:val="ListParagraph"/>
        <w:numPr>
          <w:ilvl w:val="0"/>
          <w:numId w:val="27"/>
        </w:numPr>
        <w:spacing w:line="360" w:lineRule="auto"/>
      </w:pPr>
      <w:r>
        <w:t>“Cum”</w:t>
      </w:r>
    </w:p>
    <w:p w14:paraId="7A7D5986" w14:textId="4D2F607E" w:rsidR="002878AA" w:rsidRDefault="00427883" w:rsidP="005D43C3">
      <w:pPr>
        <w:pStyle w:val="ListParagraph"/>
        <w:numPr>
          <w:ilvl w:val="0"/>
          <w:numId w:val="27"/>
        </w:numPr>
        <w:spacing w:line="360" w:lineRule="auto"/>
      </w:pPr>
      <w:r>
        <w:t>“Fuckin”</w:t>
      </w:r>
    </w:p>
    <w:p w14:paraId="2D95AA4D" w14:textId="074BB6F7" w:rsidR="002878AA" w:rsidRDefault="002878AA" w:rsidP="005D43C3">
      <w:pPr>
        <w:pStyle w:val="ListParagraph"/>
        <w:numPr>
          <w:ilvl w:val="0"/>
          <w:numId w:val="27"/>
        </w:numPr>
        <w:spacing w:line="360" w:lineRule="auto"/>
      </w:pPr>
      <w:r>
        <w:t>“Naked”</w:t>
      </w:r>
    </w:p>
    <w:p w14:paraId="40805569" w14:textId="0F1A7AE7" w:rsidR="002878AA" w:rsidRDefault="002878AA" w:rsidP="005D43C3">
      <w:pPr>
        <w:pStyle w:val="ListParagraph"/>
        <w:numPr>
          <w:ilvl w:val="0"/>
          <w:numId w:val="27"/>
        </w:numPr>
        <w:spacing w:line="360" w:lineRule="auto"/>
      </w:pPr>
      <w:r>
        <w:t>“Grind”</w:t>
      </w:r>
    </w:p>
    <w:p w14:paraId="1825EA69" w14:textId="14E168AA" w:rsidR="002878AA" w:rsidRDefault="002878AA" w:rsidP="005D43C3">
      <w:pPr>
        <w:pStyle w:val="ListParagraph"/>
        <w:numPr>
          <w:ilvl w:val="0"/>
          <w:numId w:val="27"/>
        </w:numPr>
        <w:spacing w:line="360" w:lineRule="auto"/>
      </w:pPr>
      <w:r>
        <w:t>“Strip”</w:t>
      </w:r>
    </w:p>
    <w:p w14:paraId="6318A29D" w14:textId="61903006" w:rsidR="002878AA" w:rsidRDefault="002878AA" w:rsidP="005D43C3">
      <w:pPr>
        <w:pStyle w:val="ListParagraph"/>
        <w:numPr>
          <w:ilvl w:val="0"/>
          <w:numId w:val="27"/>
        </w:numPr>
        <w:spacing w:line="360" w:lineRule="auto"/>
      </w:pPr>
      <w:r>
        <w:t>“Swallow”</w:t>
      </w:r>
    </w:p>
    <w:p w14:paraId="6169066B" w14:textId="7FB043D7" w:rsidR="002878AA" w:rsidRDefault="002878AA" w:rsidP="005D43C3">
      <w:pPr>
        <w:pStyle w:val="ListParagraph"/>
        <w:numPr>
          <w:ilvl w:val="0"/>
          <w:numId w:val="27"/>
        </w:numPr>
        <w:spacing w:line="360" w:lineRule="auto"/>
      </w:pPr>
      <w:r>
        <w:t>“Bonin”</w:t>
      </w:r>
    </w:p>
    <w:p w14:paraId="55C06F54" w14:textId="2A3F5823" w:rsidR="002878AA" w:rsidRDefault="002878AA" w:rsidP="005D43C3">
      <w:pPr>
        <w:pStyle w:val="ListParagraph"/>
        <w:numPr>
          <w:ilvl w:val="0"/>
          <w:numId w:val="27"/>
        </w:numPr>
        <w:spacing w:line="360" w:lineRule="auto"/>
      </w:pPr>
      <w:r>
        <w:t>“Sex”</w:t>
      </w:r>
    </w:p>
    <w:p w14:paraId="69BE7E72" w14:textId="5F046A6C" w:rsidR="002878AA" w:rsidRDefault="002878AA" w:rsidP="005D43C3">
      <w:pPr>
        <w:pStyle w:val="ListParagraph"/>
        <w:numPr>
          <w:ilvl w:val="0"/>
          <w:numId w:val="27"/>
        </w:numPr>
        <w:spacing w:line="360" w:lineRule="auto"/>
      </w:pPr>
      <w:r>
        <w:t>“Chick”</w:t>
      </w:r>
    </w:p>
    <w:p w14:paraId="519B233B" w14:textId="2E6A3676" w:rsidR="002878AA" w:rsidRDefault="002878AA" w:rsidP="005D43C3">
      <w:pPr>
        <w:pStyle w:val="ListParagraph"/>
        <w:numPr>
          <w:ilvl w:val="0"/>
          <w:numId w:val="27"/>
        </w:numPr>
        <w:spacing w:line="360" w:lineRule="auto"/>
      </w:pPr>
      <w:r>
        <w:t>“Squirt”</w:t>
      </w:r>
    </w:p>
    <w:p w14:paraId="301A3A0B" w14:textId="6642BCA7" w:rsidR="002878AA" w:rsidRDefault="002878AA" w:rsidP="005D43C3">
      <w:pPr>
        <w:pStyle w:val="ListParagraph"/>
        <w:numPr>
          <w:ilvl w:val="0"/>
          <w:numId w:val="27"/>
        </w:numPr>
        <w:spacing w:line="360" w:lineRule="auto"/>
      </w:pPr>
      <w:r>
        <w:t>“thong”</w:t>
      </w:r>
    </w:p>
    <w:p w14:paraId="294C4A8E" w14:textId="7A3562BF" w:rsidR="002878AA" w:rsidRPr="00867244" w:rsidRDefault="002878AA" w:rsidP="005D43C3">
      <w:r>
        <w:t xml:space="preserve">It should be noted that all of the words from ‘naked’ down would not necessarily be deemed as negative words, but this is where tools such as NLP and lemmatisation demonstrate their </w:t>
      </w:r>
      <w:r>
        <w:lastRenderedPageBreak/>
        <w:t>strengths.  Context is key, and the tools will observe the other words in “Nasty Girl</w:t>
      </w:r>
      <w:r w:rsidR="00345C44">
        <w:t>” and</w:t>
      </w:r>
      <w:r>
        <w:t xml:space="preserve"> judge the context in which the ambiguous words may be taken.</w:t>
      </w:r>
    </w:p>
    <w:p w14:paraId="6997BD84" w14:textId="49BE3805" w:rsidR="000822D4" w:rsidRDefault="00E83C5F" w:rsidP="005D43C3">
      <w:pPr>
        <w:keepNext/>
        <w:jc w:val="center"/>
      </w:pPr>
      <w:r>
        <w:rPr>
          <w:noProof/>
        </w:rPr>
        <mc:AlternateContent>
          <mc:Choice Requires="wpi">
            <w:drawing>
              <wp:anchor distT="0" distB="0" distL="114300" distR="114300" simplePos="0" relativeHeight="251753472" behindDoc="0" locked="0" layoutInCell="1" allowOverlap="1" wp14:anchorId="2177FC73" wp14:editId="38F455FD">
                <wp:simplePos x="0" y="0"/>
                <wp:positionH relativeFrom="column">
                  <wp:posOffset>4411047</wp:posOffset>
                </wp:positionH>
                <wp:positionV relativeFrom="paragraph">
                  <wp:posOffset>1426778</wp:posOffset>
                </wp:positionV>
                <wp:extent cx="133560" cy="23400"/>
                <wp:effectExtent l="38100" t="76200" r="76200" b="91440"/>
                <wp:wrapNone/>
                <wp:docPr id="105" name="Ink 105"/>
                <wp:cNvGraphicFramePr/>
                <a:graphic xmlns:a="http://schemas.openxmlformats.org/drawingml/2006/main">
                  <a:graphicData uri="http://schemas.microsoft.com/office/word/2010/wordprocessingInk">
                    <w14:contentPart bwMode="auto" r:id="rId249">
                      <w14:nvContentPartPr>
                        <w14:cNvContentPartPr/>
                      </w14:nvContentPartPr>
                      <w14:xfrm>
                        <a:off x="0" y="0"/>
                        <a:ext cx="133560" cy="23400"/>
                      </w14:xfrm>
                    </w14:contentPart>
                  </a:graphicData>
                </a:graphic>
              </wp:anchor>
            </w:drawing>
          </mc:Choice>
          <mc:Fallback>
            <w:pict>
              <v:shape w14:anchorId="68604391" id="Ink 105" o:spid="_x0000_s1026" type="#_x0000_t75" style="position:absolute;margin-left:345.95pt;margin-top:109.55pt;width:13.3pt;height:7.55pt;z-index:2517534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">
                <v:imagedata r:id="rId250" o:title=""/>
              </v:shape>
            </w:pict>
          </mc:Fallback>
        </mc:AlternateContent>
      </w:r>
      <w:r>
        <w:rPr>
          <w:noProof/>
        </w:rPr>
        <mc:AlternateContent>
          <mc:Choice Requires="wpi">
            <w:drawing>
              <wp:anchor distT="0" distB="0" distL="114300" distR="114300" simplePos="0" relativeHeight="251752448" behindDoc="0" locked="0" layoutInCell="1" allowOverlap="1" wp14:anchorId="602EB58E" wp14:editId="23791EAA">
                <wp:simplePos x="0" y="0"/>
                <wp:positionH relativeFrom="column">
                  <wp:posOffset>4985967</wp:posOffset>
                </wp:positionH>
                <wp:positionV relativeFrom="paragraph">
                  <wp:posOffset>1304018</wp:posOffset>
                </wp:positionV>
                <wp:extent cx="45360" cy="16560"/>
                <wp:effectExtent l="57150" t="57150" r="69215" b="97790"/>
                <wp:wrapNone/>
                <wp:docPr id="99" name="Ink 99"/>
                <wp:cNvGraphicFramePr/>
                <a:graphic xmlns:a="http://schemas.openxmlformats.org/drawingml/2006/main">
                  <a:graphicData uri="http://schemas.microsoft.com/office/word/2010/wordprocessingInk">
                    <w14:contentPart bwMode="auto" r:id="rId251">
                      <w14:nvContentPartPr>
                        <w14:cNvContentPartPr/>
                      </w14:nvContentPartPr>
                      <w14:xfrm>
                        <a:off x="0" y="0"/>
                        <a:ext cx="45360" cy="16560"/>
                      </w14:xfrm>
                    </w14:contentPart>
                  </a:graphicData>
                </a:graphic>
              </wp:anchor>
            </w:drawing>
          </mc:Choice>
          <mc:Fallback>
            <w:pict>
              <v:shape w14:anchorId="4CF7CAD4" id="Ink 99" o:spid="_x0000_s1026" type="#_x0000_t75" style="position:absolute;margin-left:391.2pt;margin-top:99.85pt;width:6.4pt;height:6.95pt;z-index:25175244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">
                <v:imagedata r:id="rId252" o:title=""/>
              </v:shape>
            </w:pict>
          </mc:Fallback>
        </mc:AlternateContent>
      </w:r>
      <w:r>
        <w:rPr>
          <w:noProof/>
        </w:rPr>
        <mc:AlternateContent>
          <mc:Choice Requires="wpi">
            <w:drawing>
              <wp:anchor distT="0" distB="0" distL="114300" distR="114300" simplePos="0" relativeHeight="251751424" behindDoc="0" locked="0" layoutInCell="1" allowOverlap="1" wp14:anchorId="29E207AB" wp14:editId="0348ECE8">
                <wp:simplePos x="0" y="0"/>
                <wp:positionH relativeFrom="column">
                  <wp:posOffset>4390527</wp:posOffset>
                </wp:positionH>
                <wp:positionV relativeFrom="paragraph">
                  <wp:posOffset>1132298</wp:posOffset>
                </wp:positionV>
                <wp:extent cx="779040" cy="311040"/>
                <wp:effectExtent l="38100" t="76200" r="59690" b="89535"/>
                <wp:wrapNone/>
                <wp:docPr id="351" name="Ink 351"/>
                <wp:cNvGraphicFramePr/>
                <a:graphic xmlns:a="http://schemas.openxmlformats.org/drawingml/2006/main">
                  <a:graphicData uri="http://schemas.microsoft.com/office/word/2010/wordprocessingInk">
                    <w14:contentPart bwMode="auto" r:id="rId253">
                      <w14:nvContentPartPr>
                        <w14:cNvContentPartPr/>
                      </w14:nvContentPartPr>
                      <w14:xfrm>
                        <a:off x="0" y="0"/>
                        <a:ext cx="779040" cy="311040"/>
                      </w14:xfrm>
                    </w14:contentPart>
                  </a:graphicData>
                </a:graphic>
              </wp:anchor>
            </w:drawing>
          </mc:Choice>
          <mc:Fallback>
            <w:pict>
              <v:shape w14:anchorId="6635659A" id="Ink 351" o:spid="_x0000_s1026" type="#_x0000_t75" style="position:absolute;margin-left:344.3pt;margin-top:86.3pt;width:64.2pt;height:30.2pt;z-index:2517514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">
                <v:imagedata r:id="rId254" o:title=""/>
              </v:shape>
            </w:pict>
          </mc:Fallback>
        </mc:AlternateContent>
      </w:r>
      <w:r w:rsidR="00427883">
        <w:rPr>
          <w:noProof/>
        </w:rPr>
        <mc:AlternateContent>
          <mc:Choice Requires="wpi">
            <w:drawing>
              <wp:anchor distT="0" distB="0" distL="114300" distR="114300" simplePos="0" relativeHeight="251741184" behindDoc="0" locked="0" layoutInCell="1" allowOverlap="1" wp14:anchorId="166DD040" wp14:editId="432EFC2A">
                <wp:simplePos x="0" y="0"/>
                <wp:positionH relativeFrom="column">
                  <wp:posOffset>2276159</wp:posOffset>
                </wp:positionH>
                <wp:positionV relativeFrom="paragraph">
                  <wp:posOffset>2230554</wp:posOffset>
                </wp:positionV>
                <wp:extent cx="1172880" cy="425160"/>
                <wp:effectExtent l="57150" t="76200" r="46355" b="89535"/>
                <wp:wrapNone/>
                <wp:docPr id="340" name="Ink 340"/>
                <wp:cNvGraphicFramePr/>
                <a:graphic xmlns:a="http://schemas.openxmlformats.org/drawingml/2006/main">
                  <a:graphicData uri="http://schemas.microsoft.com/office/word/2010/wordprocessingInk">
                    <w14:contentPart bwMode="auto" r:id="rId255">
                      <w14:nvContentPartPr>
                        <w14:cNvContentPartPr/>
                      </w14:nvContentPartPr>
                      <w14:xfrm>
                        <a:off x="0" y="0"/>
                        <a:ext cx="1172880" cy="425160"/>
                      </w14:xfrm>
                    </w14:contentPart>
                  </a:graphicData>
                </a:graphic>
              </wp:anchor>
            </w:drawing>
          </mc:Choice>
          <mc:Fallback>
            <w:pict>
              <v:shape w14:anchorId="774087F1" id="Ink 340" o:spid="_x0000_s1026" type="#_x0000_t75" style="position:absolute;margin-left:177.85pt;margin-top:172.85pt;width:95.15pt;height:39.15pt;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">
                <v:imagedata r:id="rId256" o:title=""/>
              </v:shape>
            </w:pict>
          </mc:Fallback>
        </mc:AlternateContent>
      </w:r>
      <w:r w:rsidR="00427883">
        <w:rPr>
          <w:noProof/>
        </w:rPr>
        <mc:AlternateContent>
          <mc:Choice Requires="wpi">
            <w:drawing>
              <wp:anchor distT="0" distB="0" distL="114300" distR="114300" simplePos="0" relativeHeight="251740160" behindDoc="0" locked="0" layoutInCell="1" allowOverlap="1" wp14:anchorId="70D31D26" wp14:editId="1E094C49">
                <wp:simplePos x="0" y="0"/>
                <wp:positionH relativeFrom="column">
                  <wp:posOffset>3014519</wp:posOffset>
                </wp:positionH>
                <wp:positionV relativeFrom="paragraph">
                  <wp:posOffset>2574354</wp:posOffset>
                </wp:positionV>
                <wp:extent cx="127440" cy="35280"/>
                <wp:effectExtent l="57150" t="76200" r="63500" b="98425"/>
                <wp:wrapNone/>
                <wp:docPr id="339" name="Ink 339"/>
                <wp:cNvGraphicFramePr/>
                <a:graphic xmlns:a="http://schemas.openxmlformats.org/drawingml/2006/main">
                  <a:graphicData uri="http://schemas.microsoft.com/office/word/2010/wordprocessingInk">
                    <w14:contentPart bwMode="auto" r:id="rId257">
                      <w14:nvContentPartPr>
                        <w14:cNvContentPartPr/>
                      </w14:nvContentPartPr>
                      <w14:xfrm>
                        <a:off x="0" y="0"/>
                        <a:ext cx="127440" cy="35280"/>
                      </w14:xfrm>
                    </w14:contentPart>
                  </a:graphicData>
                </a:graphic>
              </wp:anchor>
            </w:drawing>
          </mc:Choice>
          <mc:Fallback>
            <w:pict>
              <v:shape w14:anchorId="4C803E63" id="Ink 339" o:spid="_x0000_s1026" type="#_x0000_t75" style="position:absolute;margin-left:235.95pt;margin-top:199.9pt;width:12.9pt;height:8.45pt;z-index:2517401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">
                <v:imagedata r:id="rId258" o:title=""/>
              </v:shape>
            </w:pict>
          </mc:Fallback>
        </mc:AlternateContent>
      </w:r>
      <w:r w:rsidR="00427883">
        <w:rPr>
          <w:noProof/>
        </w:rPr>
        <mc:AlternateContent>
          <mc:Choice Requires="wpi">
            <w:drawing>
              <wp:anchor distT="0" distB="0" distL="114300" distR="114300" simplePos="0" relativeHeight="251739136" behindDoc="0" locked="0" layoutInCell="1" allowOverlap="1" wp14:anchorId="53AF8CBE" wp14:editId="05E6BA74">
                <wp:simplePos x="0" y="0"/>
                <wp:positionH relativeFrom="column">
                  <wp:posOffset>1346639</wp:posOffset>
                </wp:positionH>
                <wp:positionV relativeFrom="paragraph">
                  <wp:posOffset>2184114</wp:posOffset>
                </wp:positionV>
                <wp:extent cx="350280" cy="62640"/>
                <wp:effectExtent l="57150" t="76200" r="69215" b="90170"/>
                <wp:wrapNone/>
                <wp:docPr id="338" name="Ink 338"/>
                <wp:cNvGraphicFramePr/>
                <a:graphic xmlns:a="http://schemas.openxmlformats.org/drawingml/2006/main">
                  <a:graphicData uri="http://schemas.microsoft.com/office/word/2010/wordprocessingInk">
                    <w14:contentPart bwMode="auto" r:id="rId259">
                      <w14:nvContentPartPr>
                        <w14:cNvContentPartPr/>
                      </w14:nvContentPartPr>
                      <w14:xfrm>
                        <a:off x="0" y="0"/>
                        <a:ext cx="350280" cy="62640"/>
                      </w14:xfrm>
                    </w14:contentPart>
                  </a:graphicData>
                </a:graphic>
              </wp:anchor>
            </w:drawing>
          </mc:Choice>
          <mc:Fallback>
            <w:pict>
              <v:shape w14:anchorId="4D7D06A2" id="Ink 338" o:spid="_x0000_s1026" type="#_x0000_t75" style="position:absolute;margin-left:104.65pt;margin-top:169.2pt;width:30.45pt;height:10.6pt;z-index:2517391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">
                <v:imagedata r:id="rId260" o:title=""/>
              </v:shape>
            </w:pict>
          </mc:Fallback>
        </mc:AlternateContent>
      </w:r>
      <w:r w:rsidR="00427883">
        <w:rPr>
          <w:noProof/>
        </w:rPr>
        <mc:AlternateContent>
          <mc:Choice Requires="wpi">
            <w:drawing>
              <wp:anchor distT="0" distB="0" distL="114300" distR="114300" simplePos="0" relativeHeight="251738112" behindDoc="0" locked="0" layoutInCell="1" allowOverlap="1" wp14:anchorId="6C553C61" wp14:editId="13325B31">
                <wp:simplePos x="0" y="0"/>
                <wp:positionH relativeFrom="column">
                  <wp:posOffset>2582159</wp:posOffset>
                </wp:positionH>
                <wp:positionV relativeFrom="paragraph">
                  <wp:posOffset>3006714</wp:posOffset>
                </wp:positionV>
                <wp:extent cx="53640" cy="360"/>
                <wp:effectExtent l="38100" t="76200" r="60960" b="95250"/>
                <wp:wrapNone/>
                <wp:docPr id="316" name="Ink 316"/>
                <wp:cNvGraphicFramePr/>
                <a:graphic xmlns:a="http://schemas.openxmlformats.org/drawingml/2006/main">
                  <a:graphicData uri="http://schemas.microsoft.com/office/word/2010/wordprocessingInk">
                    <w14:contentPart bwMode="auto" r:id="rId261">
                      <w14:nvContentPartPr>
                        <w14:cNvContentPartPr/>
                      </w14:nvContentPartPr>
                      <w14:xfrm>
                        <a:off x="0" y="0"/>
                        <a:ext cx="53640" cy="360"/>
                      </w14:xfrm>
                    </w14:contentPart>
                  </a:graphicData>
                </a:graphic>
              </wp:anchor>
            </w:drawing>
          </mc:Choice>
          <mc:Fallback>
            <w:pict>
              <v:shape w14:anchorId="2413FBC0" id="Ink 316" o:spid="_x0000_s1026" type="#_x0000_t75" style="position:absolute;margin-left:201.9pt;margin-top:233.9pt;width:7.05pt;height:5.7pt;z-index:2517381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">
                <v:imagedata r:id="rId262" o:title=""/>
              </v:shape>
            </w:pict>
          </mc:Fallback>
        </mc:AlternateContent>
      </w:r>
      <w:r w:rsidR="00427883">
        <w:rPr>
          <w:noProof/>
        </w:rPr>
        <mc:AlternateContent>
          <mc:Choice Requires="wpi">
            <w:drawing>
              <wp:anchor distT="0" distB="0" distL="114300" distR="114300" simplePos="0" relativeHeight="251737088" behindDoc="0" locked="0" layoutInCell="1" allowOverlap="1" wp14:anchorId="08A948EA" wp14:editId="00E23FB9">
                <wp:simplePos x="0" y="0"/>
                <wp:positionH relativeFrom="column">
                  <wp:posOffset>2398559</wp:posOffset>
                </wp:positionH>
                <wp:positionV relativeFrom="paragraph">
                  <wp:posOffset>3010674</wp:posOffset>
                </wp:positionV>
                <wp:extent cx="282600" cy="61920"/>
                <wp:effectExtent l="38100" t="76200" r="22225" b="90805"/>
                <wp:wrapNone/>
                <wp:docPr id="315" name="Ink 315"/>
                <wp:cNvGraphicFramePr/>
                <a:graphic xmlns:a="http://schemas.openxmlformats.org/drawingml/2006/main">
                  <a:graphicData uri="http://schemas.microsoft.com/office/word/2010/wordprocessingInk">
                    <w14:contentPart bwMode="auto" r:id="rId263">
                      <w14:nvContentPartPr>
                        <w14:cNvContentPartPr/>
                      </w14:nvContentPartPr>
                      <w14:xfrm>
                        <a:off x="0" y="0"/>
                        <a:ext cx="282600" cy="61920"/>
                      </w14:xfrm>
                    </w14:contentPart>
                  </a:graphicData>
                </a:graphic>
              </wp:anchor>
            </w:drawing>
          </mc:Choice>
          <mc:Fallback>
            <w:pict>
              <v:shape w14:anchorId="4B2207EE" id="Ink 315" o:spid="_x0000_s1026" type="#_x0000_t75" style="position:absolute;margin-left:187.45pt;margin-top:234.2pt;width:25.05pt;height:10.55pt;z-index:2517370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">
                <v:imagedata r:id="rId264" o:title=""/>
              </v:shape>
            </w:pict>
          </mc:Fallback>
        </mc:AlternateContent>
      </w:r>
      <w:r w:rsidR="00427883">
        <w:rPr>
          <w:noProof/>
        </w:rPr>
        <mc:AlternateContent>
          <mc:Choice Requires="wpi">
            <w:drawing>
              <wp:anchor distT="0" distB="0" distL="114300" distR="114300" simplePos="0" relativeHeight="251736064" behindDoc="0" locked="0" layoutInCell="1" allowOverlap="1" wp14:anchorId="1AEACC14" wp14:editId="1EB21A91">
                <wp:simplePos x="0" y="0"/>
                <wp:positionH relativeFrom="column">
                  <wp:posOffset>3850079</wp:posOffset>
                </wp:positionH>
                <wp:positionV relativeFrom="paragraph">
                  <wp:posOffset>2876754</wp:posOffset>
                </wp:positionV>
                <wp:extent cx="203040" cy="48240"/>
                <wp:effectExtent l="57150" t="57150" r="64135" b="104775"/>
                <wp:wrapNone/>
                <wp:docPr id="314" name="Ink 314"/>
                <wp:cNvGraphicFramePr/>
                <a:graphic xmlns:a="http://schemas.openxmlformats.org/drawingml/2006/main">
                  <a:graphicData uri="http://schemas.microsoft.com/office/word/2010/wordprocessingInk">
                    <w14:contentPart bwMode="auto" r:id="rId265">
                      <w14:nvContentPartPr>
                        <w14:cNvContentPartPr/>
                      </w14:nvContentPartPr>
                      <w14:xfrm>
                        <a:off x="0" y="0"/>
                        <a:ext cx="203040" cy="48240"/>
                      </w14:xfrm>
                    </w14:contentPart>
                  </a:graphicData>
                </a:graphic>
              </wp:anchor>
            </w:drawing>
          </mc:Choice>
          <mc:Fallback>
            <w:pict>
              <v:shape w14:anchorId="45A95D43" id="Ink 314" o:spid="_x0000_s1026" type="#_x0000_t75" style="position:absolute;margin-left:301.75pt;margin-top:223.65pt;width:18.85pt;height:9.5pt;z-index:2517360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">
                <v:imagedata r:id="rId266" o:title=""/>
              </v:shape>
            </w:pict>
          </mc:Fallback>
        </mc:AlternateContent>
      </w:r>
      <w:r w:rsidR="00427883">
        <w:rPr>
          <w:noProof/>
        </w:rPr>
        <mc:AlternateContent>
          <mc:Choice Requires="wpi">
            <w:drawing>
              <wp:anchor distT="0" distB="0" distL="114300" distR="114300" simplePos="0" relativeHeight="251735040" behindDoc="0" locked="0" layoutInCell="1" allowOverlap="1" wp14:anchorId="0642C082" wp14:editId="0253077F">
                <wp:simplePos x="0" y="0"/>
                <wp:positionH relativeFrom="column">
                  <wp:posOffset>4174439</wp:posOffset>
                </wp:positionH>
                <wp:positionV relativeFrom="paragraph">
                  <wp:posOffset>2616114</wp:posOffset>
                </wp:positionV>
                <wp:extent cx="369000" cy="55440"/>
                <wp:effectExtent l="57150" t="57150" r="69215" b="97155"/>
                <wp:wrapNone/>
                <wp:docPr id="313" name="Ink 313"/>
                <wp:cNvGraphicFramePr/>
                <a:graphic xmlns:a="http://schemas.openxmlformats.org/drawingml/2006/main">
                  <a:graphicData uri="http://schemas.microsoft.com/office/word/2010/wordprocessingInk">
                    <w14:contentPart bwMode="auto" r:id="rId267">
                      <w14:nvContentPartPr>
                        <w14:cNvContentPartPr/>
                      </w14:nvContentPartPr>
                      <w14:xfrm>
                        <a:off x="0" y="0"/>
                        <a:ext cx="369000" cy="55440"/>
                      </w14:xfrm>
                    </w14:contentPart>
                  </a:graphicData>
                </a:graphic>
              </wp:anchor>
            </w:drawing>
          </mc:Choice>
          <mc:Fallback>
            <w:pict>
              <v:shape w14:anchorId="1C64FAFC" id="Ink 313" o:spid="_x0000_s1026" type="#_x0000_t75" style="position:absolute;margin-left:327.3pt;margin-top:203.2pt;width:31.85pt;height:10pt;z-index:2517350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">
                <v:imagedata r:id="rId268" o:title=""/>
              </v:shape>
            </w:pict>
          </mc:Fallback>
        </mc:AlternateContent>
      </w:r>
      <w:r w:rsidR="00427883">
        <w:rPr>
          <w:noProof/>
        </w:rPr>
        <mc:AlternateContent>
          <mc:Choice Requires="wpi">
            <w:drawing>
              <wp:anchor distT="0" distB="0" distL="114300" distR="114300" simplePos="0" relativeHeight="251734016" behindDoc="0" locked="0" layoutInCell="1" allowOverlap="1" wp14:anchorId="2BD76F7C" wp14:editId="0A388843">
                <wp:simplePos x="0" y="0"/>
                <wp:positionH relativeFrom="column">
                  <wp:posOffset>4185599</wp:posOffset>
                </wp:positionH>
                <wp:positionV relativeFrom="paragraph">
                  <wp:posOffset>2447634</wp:posOffset>
                </wp:positionV>
                <wp:extent cx="214200" cy="25200"/>
                <wp:effectExtent l="57150" t="76200" r="71755" b="89535"/>
                <wp:wrapNone/>
                <wp:docPr id="312" name="Ink 312"/>
                <wp:cNvGraphicFramePr/>
                <a:graphic xmlns:a="http://schemas.openxmlformats.org/drawingml/2006/main">
                  <a:graphicData uri="http://schemas.microsoft.com/office/word/2010/wordprocessingInk">
                    <w14:contentPart bwMode="auto" r:id="rId269">
                      <w14:nvContentPartPr>
                        <w14:cNvContentPartPr/>
                      </w14:nvContentPartPr>
                      <w14:xfrm>
                        <a:off x="0" y="0"/>
                        <a:ext cx="214200" cy="25200"/>
                      </w14:xfrm>
                    </w14:contentPart>
                  </a:graphicData>
                </a:graphic>
              </wp:anchor>
            </w:drawing>
          </mc:Choice>
          <mc:Fallback>
            <w:pict>
              <v:shape w14:anchorId="6D64F5C6" id="Ink 312" o:spid="_x0000_s1026" type="#_x0000_t75" style="position:absolute;margin-left:328.15pt;margin-top:189.9pt;width:19.65pt;height:7.7pt;z-index:25173401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">
                <v:imagedata r:id="rId270" o:title=""/>
              </v:shape>
            </w:pict>
          </mc:Fallback>
        </mc:AlternateContent>
      </w:r>
      <w:r w:rsidR="00427883">
        <w:rPr>
          <w:noProof/>
        </w:rPr>
        <mc:AlternateContent>
          <mc:Choice Requires="wpi">
            <w:drawing>
              <wp:anchor distT="0" distB="0" distL="114300" distR="114300" simplePos="0" relativeHeight="251732992" behindDoc="0" locked="0" layoutInCell="1" allowOverlap="1" wp14:anchorId="49F93E76" wp14:editId="63D72114">
                <wp:simplePos x="0" y="0"/>
                <wp:positionH relativeFrom="column">
                  <wp:posOffset>4775279</wp:posOffset>
                </wp:positionH>
                <wp:positionV relativeFrom="paragraph">
                  <wp:posOffset>1819074</wp:posOffset>
                </wp:positionV>
                <wp:extent cx="261360" cy="75960"/>
                <wp:effectExtent l="57150" t="76200" r="62865" b="95885"/>
                <wp:wrapNone/>
                <wp:docPr id="311" name="Ink 311"/>
                <wp:cNvGraphicFramePr/>
                <a:graphic xmlns:a="http://schemas.openxmlformats.org/drawingml/2006/main">
                  <a:graphicData uri="http://schemas.microsoft.com/office/word/2010/wordprocessingInk">
                    <w14:contentPart bwMode="auto" r:id="rId271">
                      <w14:nvContentPartPr>
                        <w14:cNvContentPartPr/>
                      </w14:nvContentPartPr>
                      <w14:xfrm>
                        <a:off x="0" y="0"/>
                        <a:ext cx="261360" cy="75960"/>
                      </w14:xfrm>
                    </w14:contentPart>
                  </a:graphicData>
                </a:graphic>
              </wp:anchor>
            </w:drawing>
          </mc:Choice>
          <mc:Fallback>
            <w:pict>
              <v:shape w14:anchorId="082CB1EB" id="Ink 311" o:spid="_x0000_s1026" type="#_x0000_t75" style="position:absolute;margin-left:374.6pt;margin-top:140.4pt;width:23.45pt;height:11.65pt;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">
                <v:imagedata r:id="rId272" o:title=""/>
              </v:shape>
            </w:pict>
          </mc:Fallback>
        </mc:AlternateContent>
      </w:r>
      <w:r w:rsidR="00867244">
        <w:rPr>
          <w:noProof/>
        </w:rPr>
        <mc:AlternateContent>
          <mc:Choice Requires="wpi">
            <w:drawing>
              <wp:anchor distT="0" distB="0" distL="114300" distR="114300" simplePos="0" relativeHeight="251731968" behindDoc="0" locked="0" layoutInCell="1" allowOverlap="1" wp14:anchorId="105A30F0" wp14:editId="40B2D970">
                <wp:simplePos x="0" y="0"/>
                <wp:positionH relativeFrom="column">
                  <wp:posOffset>749759</wp:posOffset>
                </wp:positionH>
                <wp:positionV relativeFrom="paragraph">
                  <wp:posOffset>1965954</wp:posOffset>
                </wp:positionV>
                <wp:extent cx="241920" cy="50760"/>
                <wp:effectExtent l="57150" t="57150" r="63500" b="102235"/>
                <wp:wrapNone/>
                <wp:docPr id="310" name="Ink 310"/>
                <wp:cNvGraphicFramePr/>
                <a:graphic xmlns:a="http://schemas.openxmlformats.org/drawingml/2006/main">
                  <a:graphicData uri="http://schemas.microsoft.com/office/word/2010/wordprocessingInk">
                    <w14:contentPart bwMode="auto" r:id="rId273">
                      <w14:nvContentPartPr>
                        <w14:cNvContentPartPr/>
                      </w14:nvContentPartPr>
                      <w14:xfrm>
                        <a:off x="0" y="0"/>
                        <a:ext cx="241920" cy="50760"/>
                      </w14:xfrm>
                    </w14:contentPart>
                  </a:graphicData>
                </a:graphic>
              </wp:anchor>
            </w:drawing>
          </mc:Choice>
          <mc:Fallback>
            <w:pict>
              <v:shape w14:anchorId="12C1CB51" id="Ink 310" o:spid="_x0000_s1026" type="#_x0000_t75" style="position:absolute;margin-left:57.65pt;margin-top:152pt;width:21.9pt;height:9.7pt;z-index:25173196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">
                <v:imagedata r:id="rId274" o:title=""/>
              </v:shape>
            </w:pict>
          </mc:Fallback>
        </mc:AlternateContent>
      </w:r>
      <w:r w:rsidR="00867244">
        <w:rPr>
          <w:noProof/>
        </w:rPr>
        <mc:AlternateContent>
          <mc:Choice Requires="wpi">
            <w:drawing>
              <wp:anchor distT="0" distB="0" distL="114300" distR="114300" simplePos="0" relativeHeight="251730944" behindDoc="0" locked="0" layoutInCell="1" allowOverlap="1" wp14:anchorId="40437C62" wp14:editId="11D08613">
                <wp:simplePos x="0" y="0"/>
                <wp:positionH relativeFrom="column">
                  <wp:posOffset>4017119</wp:posOffset>
                </wp:positionH>
                <wp:positionV relativeFrom="paragraph">
                  <wp:posOffset>1062813</wp:posOffset>
                </wp:positionV>
                <wp:extent cx="262800" cy="35280"/>
                <wp:effectExtent l="57150" t="76200" r="61595" b="98425"/>
                <wp:wrapNone/>
                <wp:docPr id="309" name="Ink 309"/>
                <wp:cNvGraphicFramePr/>
                <a:graphic xmlns:a="http://schemas.openxmlformats.org/drawingml/2006/main">
                  <a:graphicData uri="http://schemas.microsoft.com/office/word/2010/wordprocessingInk">
                    <w14:contentPart bwMode="auto" r:id="rId275">
                      <w14:nvContentPartPr>
                        <w14:cNvContentPartPr/>
                      </w14:nvContentPartPr>
                      <w14:xfrm>
                        <a:off x="0" y="0"/>
                        <a:ext cx="262800" cy="35280"/>
                      </w14:xfrm>
                    </w14:contentPart>
                  </a:graphicData>
                </a:graphic>
              </wp:anchor>
            </w:drawing>
          </mc:Choice>
          <mc:Fallback>
            <w:pict>
              <v:shape w14:anchorId="35CBA0AE" id="Ink 309" o:spid="_x0000_s1026" type="#_x0000_t75" style="position:absolute;margin-left:314.9pt;margin-top:80.9pt;width:23.55pt;height:8.45pt;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">
                <v:imagedata r:id="rId276" o:title=""/>
              </v:shape>
            </w:pict>
          </mc:Fallback>
        </mc:AlternateContent>
      </w:r>
      <w:r w:rsidR="00867244">
        <w:rPr>
          <w:noProof/>
        </w:rPr>
        <mc:AlternateContent>
          <mc:Choice Requires="wpi">
            <w:drawing>
              <wp:anchor distT="0" distB="0" distL="114300" distR="114300" simplePos="0" relativeHeight="251729920" behindDoc="0" locked="0" layoutInCell="1" allowOverlap="1" wp14:anchorId="64CCDA73" wp14:editId="5AFA0D01">
                <wp:simplePos x="0" y="0"/>
                <wp:positionH relativeFrom="column">
                  <wp:posOffset>3366959</wp:posOffset>
                </wp:positionH>
                <wp:positionV relativeFrom="paragraph">
                  <wp:posOffset>1345413</wp:posOffset>
                </wp:positionV>
                <wp:extent cx="207720" cy="61200"/>
                <wp:effectExtent l="38100" t="57150" r="59055" b="110490"/>
                <wp:wrapNone/>
                <wp:docPr id="308" name="Ink 308"/>
                <wp:cNvGraphicFramePr/>
                <a:graphic xmlns:a="http://schemas.openxmlformats.org/drawingml/2006/main">
                  <a:graphicData uri="http://schemas.microsoft.com/office/word/2010/wordprocessingInk">
                    <w14:contentPart bwMode="auto" r:id="rId277">
                      <w14:nvContentPartPr>
                        <w14:cNvContentPartPr/>
                      </w14:nvContentPartPr>
                      <w14:xfrm>
                        <a:off x="0" y="0"/>
                        <a:ext cx="207720" cy="61200"/>
                      </w14:xfrm>
                    </w14:contentPart>
                  </a:graphicData>
                </a:graphic>
              </wp:anchor>
            </w:drawing>
          </mc:Choice>
          <mc:Fallback>
            <w:pict>
              <v:shape w14:anchorId="71944C8D" id="Ink 308" o:spid="_x0000_s1026" type="#_x0000_t75" style="position:absolute;margin-left:263.7pt;margin-top:103.15pt;width:19.15pt;height:10.45pt;z-index:25172992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">
                <v:imagedata r:id="rId278" o:title=""/>
              </v:shape>
            </w:pict>
          </mc:Fallback>
        </mc:AlternateContent>
      </w:r>
      <w:r w:rsidR="00867244">
        <w:rPr>
          <w:noProof/>
        </w:rPr>
        <mc:AlternateContent>
          <mc:Choice Requires="wpi">
            <w:drawing>
              <wp:anchor distT="0" distB="0" distL="114300" distR="114300" simplePos="0" relativeHeight="251728896" behindDoc="0" locked="0" layoutInCell="1" allowOverlap="1" wp14:anchorId="3461D443" wp14:editId="13FF4C01">
                <wp:simplePos x="0" y="0"/>
                <wp:positionH relativeFrom="column">
                  <wp:posOffset>4541279</wp:posOffset>
                </wp:positionH>
                <wp:positionV relativeFrom="paragraph">
                  <wp:posOffset>611733</wp:posOffset>
                </wp:positionV>
                <wp:extent cx="304920" cy="50400"/>
                <wp:effectExtent l="57150" t="57150" r="76200" b="102235"/>
                <wp:wrapNone/>
                <wp:docPr id="307" name="Ink 307"/>
                <wp:cNvGraphicFramePr/>
                <a:graphic xmlns:a="http://schemas.openxmlformats.org/drawingml/2006/main">
                  <a:graphicData uri="http://schemas.microsoft.com/office/word/2010/wordprocessingInk">
                    <w14:contentPart bwMode="auto" r:id="rId279">
                      <w14:nvContentPartPr>
                        <w14:cNvContentPartPr/>
                      </w14:nvContentPartPr>
                      <w14:xfrm>
                        <a:off x="0" y="0"/>
                        <a:ext cx="304920" cy="50400"/>
                      </w14:xfrm>
                    </w14:contentPart>
                  </a:graphicData>
                </a:graphic>
              </wp:anchor>
            </w:drawing>
          </mc:Choice>
          <mc:Fallback>
            <w:pict>
              <v:shape w14:anchorId="62F74A44" id="Ink 307" o:spid="_x0000_s1026" type="#_x0000_t75" style="position:absolute;margin-left:356.2pt;margin-top:45.3pt;width:26.8pt;height:9.6pt;z-index:25172889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">
                <v:imagedata r:id="rId280" o:title=""/>
              </v:shape>
            </w:pict>
          </mc:Fallback>
        </mc:AlternateContent>
      </w:r>
      <w:r w:rsidR="00867244">
        <w:rPr>
          <w:noProof/>
        </w:rPr>
        <mc:AlternateContent>
          <mc:Choice Requires="wpi">
            <w:drawing>
              <wp:anchor distT="0" distB="0" distL="114300" distR="114300" simplePos="0" relativeHeight="251727872" behindDoc="0" locked="0" layoutInCell="1" allowOverlap="1" wp14:anchorId="233A1B8B" wp14:editId="0179485E">
                <wp:simplePos x="0" y="0"/>
                <wp:positionH relativeFrom="column">
                  <wp:posOffset>3498719</wp:posOffset>
                </wp:positionH>
                <wp:positionV relativeFrom="paragraph">
                  <wp:posOffset>277293</wp:posOffset>
                </wp:positionV>
                <wp:extent cx="27720" cy="5760"/>
                <wp:effectExtent l="57150" t="76200" r="67945" b="89535"/>
                <wp:wrapNone/>
                <wp:docPr id="306" name="Ink 306"/>
                <wp:cNvGraphicFramePr/>
                <a:graphic xmlns:a="http://schemas.openxmlformats.org/drawingml/2006/main">
                  <a:graphicData uri="http://schemas.microsoft.com/office/word/2010/wordprocessingInk">
                    <w14:contentPart bwMode="auto" r:id="rId281">
                      <w14:nvContentPartPr>
                        <w14:cNvContentPartPr/>
                      </w14:nvContentPartPr>
                      <w14:xfrm>
                        <a:off x="0" y="0"/>
                        <a:ext cx="27720" cy="5760"/>
                      </w14:xfrm>
                    </w14:contentPart>
                  </a:graphicData>
                </a:graphic>
              </wp:anchor>
            </w:drawing>
          </mc:Choice>
          <mc:Fallback>
            <w:pict>
              <v:shape w14:anchorId="423B3141" id="Ink 306" o:spid="_x0000_s1026" type="#_x0000_t75" style="position:absolute;margin-left:274.1pt;margin-top:19pt;width:5.05pt;height:6.1pt;z-index:2517278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">
                <v:imagedata r:id="rId282" o:title=""/>
              </v:shape>
            </w:pict>
          </mc:Fallback>
        </mc:AlternateContent>
      </w:r>
      <w:r w:rsidR="00867244">
        <w:rPr>
          <w:noProof/>
        </w:rPr>
        <mc:AlternateContent>
          <mc:Choice Requires="wpi">
            <w:drawing>
              <wp:anchor distT="0" distB="0" distL="114300" distR="114300" simplePos="0" relativeHeight="251726848" behindDoc="0" locked="0" layoutInCell="1" allowOverlap="1" wp14:anchorId="0E554306" wp14:editId="04E2F8E0">
                <wp:simplePos x="0" y="0"/>
                <wp:positionH relativeFrom="column">
                  <wp:posOffset>3477839</wp:posOffset>
                </wp:positionH>
                <wp:positionV relativeFrom="paragraph">
                  <wp:posOffset>213933</wp:posOffset>
                </wp:positionV>
                <wp:extent cx="315000" cy="58320"/>
                <wp:effectExtent l="57150" t="57150" r="66040" b="94615"/>
                <wp:wrapNone/>
                <wp:docPr id="305" name="Ink 305"/>
                <wp:cNvGraphicFramePr/>
                <a:graphic xmlns:a="http://schemas.openxmlformats.org/drawingml/2006/main">
                  <a:graphicData uri="http://schemas.microsoft.com/office/word/2010/wordprocessingInk">
                    <w14:contentPart bwMode="auto" r:id="rId283">
                      <w14:nvContentPartPr>
                        <w14:cNvContentPartPr/>
                      </w14:nvContentPartPr>
                      <w14:xfrm>
                        <a:off x="0" y="0"/>
                        <a:ext cx="315000" cy="58320"/>
                      </w14:xfrm>
                    </w14:contentPart>
                  </a:graphicData>
                </a:graphic>
              </wp:anchor>
            </w:drawing>
          </mc:Choice>
          <mc:Fallback>
            <w:pict>
              <v:shape w14:anchorId="3C5C6810" id="Ink 305" o:spid="_x0000_s1026" type="#_x0000_t75" style="position:absolute;margin-left:272.45pt;margin-top:14pt;width:27.6pt;height:10.3pt;z-index:25172684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">
                <v:imagedata r:id="rId284" o:title=""/>
              </v:shape>
            </w:pict>
          </mc:Fallback>
        </mc:AlternateContent>
      </w:r>
      <w:r w:rsidR="00867244">
        <w:rPr>
          <w:noProof/>
        </w:rPr>
        <mc:AlternateContent>
          <mc:Choice Requires="wpi">
            <w:drawing>
              <wp:anchor distT="0" distB="0" distL="114300" distR="114300" simplePos="0" relativeHeight="251725824" behindDoc="0" locked="0" layoutInCell="1" allowOverlap="1" wp14:anchorId="239FDE52" wp14:editId="1269BBD7">
                <wp:simplePos x="0" y="0"/>
                <wp:positionH relativeFrom="column">
                  <wp:posOffset>2857559</wp:posOffset>
                </wp:positionH>
                <wp:positionV relativeFrom="paragraph">
                  <wp:posOffset>1219773</wp:posOffset>
                </wp:positionV>
                <wp:extent cx="250200" cy="62640"/>
                <wp:effectExtent l="57150" t="76200" r="54610" b="90170"/>
                <wp:wrapNone/>
                <wp:docPr id="304" name="Ink 304"/>
                <wp:cNvGraphicFramePr/>
                <a:graphic xmlns:a="http://schemas.openxmlformats.org/drawingml/2006/main">
                  <a:graphicData uri="http://schemas.microsoft.com/office/word/2010/wordprocessingInk">
                    <w14:contentPart bwMode="auto" r:id="rId285">
                      <w14:nvContentPartPr>
                        <w14:cNvContentPartPr/>
                      </w14:nvContentPartPr>
                      <w14:xfrm>
                        <a:off x="0" y="0"/>
                        <a:ext cx="250200" cy="62640"/>
                      </w14:xfrm>
                    </w14:contentPart>
                  </a:graphicData>
                </a:graphic>
              </wp:anchor>
            </w:drawing>
          </mc:Choice>
          <mc:Fallback>
            <w:pict>
              <v:shape w14:anchorId="75AB7618" id="Ink 304" o:spid="_x0000_s1026" type="#_x0000_t75" style="position:absolute;margin-left:223.6pt;margin-top:93.25pt;width:22.5pt;height:10.6pt;z-index:2517258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">
                <v:imagedata r:id="rId286" o:title=""/>
              </v:shape>
            </w:pict>
          </mc:Fallback>
        </mc:AlternateContent>
      </w:r>
      <w:r w:rsidR="00867244">
        <w:rPr>
          <w:noProof/>
        </w:rPr>
        <mc:AlternateContent>
          <mc:Choice Requires="wpi">
            <w:drawing>
              <wp:anchor distT="0" distB="0" distL="114300" distR="114300" simplePos="0" relativeHeight="251724800" behindDoc="0" locked="0" layoutInCell="1" allowOverlap="1" wp14:anchorId="22512D48" wp14:editId="05B2511E">
                <wp:simplePos x="0" y="0"/>
                <wp:positionH relativeFrom="column">
                  <wp:posOffset>1470119</wp:posOffset>
                </wp:positionH>
                <wp:positionV relativeFrom="paragraph">
                  <wp:posOffset>1613613</wp:posOffset>
                </wp:positionV>
                <wp:extent cx="306360" cy="43920"/>
                <wp:effectExtent l="57150" t="76200" r="74930" b="89535"/>
                <wp:wrapNone/>
                <wp:docPr id="303" name="Ink 303"/>
                <wp:cNvGraphicFramePr/>
                <a:graphic xmlns:a="http://schemas.openxmlformats.org/drawingml/2006/main">
                  <a:graphicData uri="http://schemas.microsoft.com/office/word/2010/wordprocessingInk">
                    <w14:contentPart bwMode="auto" r:id="rId287">
                      <w14:nvContentPartPr>
                        <w14:cNvContentPartPr/>
                      </w14:nvContentPartPr>
                      <w14:xfrm>
                        <a:off x="0" y="0"/>
                        <a:ext cx="306360" cy="43920"/>
                      </w14:xfrm>
                    </w14:contentPart>
                  </a:graphicData>
                </a:graphic>
              </wp:anchor>
            </w:drawing>
          </mc:Choice>
          <mc:Fallback>
            <w:pict>
              <v:shape w14:anchorId="58B80016" id="Ink 303" o:spid="_x0000_s1026" type="#_x0000_t75" style="position:absolute;margin-left:114.35pt;margin-top:124.2pt;width:26.95pt;height:9.1pt;z-index:2517248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">
                <v:imagedata r:id="rId288" o:title=""/>
              </v:shape>
            </w:pict>
          </mc:Fallback>
        </mc:AlternateContent>
      </w:r>
      <w:r w:rsidR="00867244">
        <w:rPr>
          <w:noProof/>
        </w:rPr>
        <mc:AlternateContent>
          <mc:Choice Requires="wpi">
            <w:drawing>
              <wp:anchor distT="0" distB="0" distL="114300" distR="114300" simplePos="0" relativeHeight="251723776" behindDoc="0" locked="0" layoutInCell="1" allowOverlap="1" wp14:anchorId="3D6E83F6" wp14:editId="249391B3">
                <wp:simplePos x="0" y="0"/>
                <wp:positionH relativeFrom="column">
                  <wp:posOffset>1586759</wp:posOffset>
                </wp:positionH>
                <wp:positionV relativeFrom="paragraph">
                  <wp:posOffset>1081893</wp:posOffset>
                </wp:positionV>
                <wp:extent cx="217080" cy="43920"/>
                <wp:effectExtent l="57150" t="76200" r="69215" b="89535"/>
                <wp:wrapNone/>
                <wp:docPr id="302" name="Ink 302"/>
                <wp:cNvGraphicFramePr/>
                <a:graphic xmlns:a="http://schemas.openxmlformats.org/drawingml/2006/main">
                  <a:graphicData uri="http://schemas.microsoft.com/office/word/2010/wordprocessingInk">
                    <w14:contentPart bwMode="auto" r:id="rId289">
                      <w14:nvContentPartPr>
                        <w14:cNvContentPartPr/>
                      </w14:nvContentPartPr>
                      <w14:xfrm>
                        <a:off x="0" y="0"/>
                        <a:ext cx="217080" cy="43920"/>
                      </w14:xfrm>
                    </w14:contentPart>
                  </a:graphicData>
                </a:graphic>
              </wp:anchor>
            </w:drawing>
          </mc:Choice>
          <mc:Fallback>
            <w:pict>
              <v:shape w14:anchorId="197BFB1A" id="Ink 302" o:spid="_x0000_s1026" type="#_x0000_t75" style="position:absolute;margin-left:123.55pt;margin-top:82.35pt;width:19.95pt;height:9.1pt;z-index:2517237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">
                <v:imagedata r:id="rId290" o:title=""/>
              </v:shape>
            </w:pict>
          </mc:Fallback>
        </mc:AlternateContent>
      </w:r>
      <w:r w:rsidR="00867244">
        <w:rPr>
          <w:noProof/>
        </w:rPr>
        <mc:AlternateContent>
          <mc:Choice Requires="wpi">
            <w:drawing>
              <wp:anchor distT="0" distB="0" distL="114300" distR="114300" simplePos="0" relativeHeight="251722752" behindDoc="0" locked="0" layoutInCell="1" allowOverlap="1" wp14:anchorId="209DD388" wp14:editId="12A27E69">
                <wp:simplePos x="0" y="0"/>
                <wp:positionH relativeFrom="column">
                  <wp:posOffset>1912559</wp:posOffset>
                </wp:positionH>
                <wp:positionV relativeFrom="paragraph">
                  <wp:posOffset>625413</wp:posOffset>
                </wp:positionV>
                <wp:extent cx="272160" cy="68040"/>
                <wp:effectExtent l="57150" t="76200" r="13970" b="84455"/>
                <wp:wrapNone/>
                <wp:docPr id="301" name="Ink 301"/>
                <wp:cNvGraphicFramePr/>
                <a:graphic xmlns:a="http://schemas.openxmlformats.org/drawingml/2006/main">
                  <a:graphicData uri="http://schemas.microsoft.com/office/word/2010/wordprocessingInk">
                    <w14:contentPart bwMode="auto" r:id="rId291">
                      <w14:nvContentPartPr>
                        <w14:cNvContentPartPr/>
                      </w14:nvContentPartPr>
                      <w14:xfrm>
                        <a:off x="0" y="0"/>
                        <a:ext cx="272160" cy="68040"/>
                      </w14:xfrm>
                    </w14:contentPart>
                  </a:graphicData>
                </a:graphic>
              </wp:anchor>
            </w:drawing>
          </mc:Choice>
          <mc:Fallback>
            <w:pict>
              <v:shape w14:anchorId="4D98B4B7" id="Ink 301" o:spid="_x0000_s1026" type="#_x0000_t75" style="position:absolute;margin-left:149.2pt;margin-top:46.45pt;width:24.3pt;height:11pt;z-index:2517227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">
                <v:imagedata r:id="rId292" o:title=""/>
              </v:shape>
            </w:pict>
          </mc:Fallback>
        </mc:AlternateContent>
      </w:r>
      <w:r w:rsidR="00867244">
        <w:rPr>
          <w:noProof/>
        </w:rPr>
        <mc:AlternateContent>
          <mc:Choice Requires="wpi">
            <w:drawing>
              <wp:anchor distT="0" distB="0" distL="114300" distR="114300" simplePos="0" relativeHeight="251721728" behindDoc="0" locked="0" layoutInCell="1" allowOverlap="1" wp14:anchorId="3367E66A" wp14:editId="0E71A037">
                <wp:simplePos x="0" y="0"/>
                <wp:positionH relativeFrom="column">
                  <wp:posOffset>1159079</wp:posOffset>
                </wp:positionH>
                <wp:positionV relativeFrom="paragraph">
                  <wp:posOffset>336333</wp:posOffset>
                </wp:positionV>
                <wp:extent cx="648000" cy="176760"/>
                <wp:effectExtent l="76200" t="95250" r="19050" b="128270"/>
                <wp:wrapNone/>
                <wp:docPr id="300" name="Ink 300"/>
                <wp:cNvGraphicFramePr/>
                <a:graphic xmlns:a="http://schemas.openxmlformats.org/drawingml/2006/main">
                  <a:graphicData uri="http://schemas.microsoft.com/office/word/2010/wordprocessingInk">
                    <w14:contentPart bwMode="auto" r:id="rId293">
                      <w14:nvContentPartPr>
                        <w14:cNvContentPartPr/>
                      </w14:nvContentPartPr>
                      <w14:xfrm>
                        <a:off x="0" y="0"/>
                        <a:ext cx="648000" cy="176760"/>
                      </w14:xfrm>
                    </w14:contentPart>
                  </a:graphicData>
                </a:graphic>
              </wp:anchor>
            </w:drawing>
          </mc:Choice>
          <mc:Fallback>
            <w:pict>
              <v:shape w14:anchorId="5C977C0A" id="Ink 300" o:spid="_x0000_s1026" type="#_x0000_t75" style="position:absolute;margin-left:88.4pt;margin-top:20.85pt;width:56.65pt;height:25.25pt;z-index:2517217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">
                <v:imagedata r:id="rId294" o:title=""/>
              </v:shape>
            </w:pict>
          </mc:Fallback>
        </mc:AlternateContent>
      </w:r>
      <w:r w:rsidR="000822D4">
        <w:rPr>
          <w:noProof/>
        </w:rPr>
        <w:drawing>
          <wp:inline distT="0" distB="0" distL="0" distR="0" wp14:anchorId="73298921" wp14:editId="1B7EB3F9">
            <wp:extent cx="5722620" cy="3268980"/>
            <wp:effectExtent l="0" t="0" r="0" b="7620"/>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295">
                      <a:extLst>
                        <a:ext uri="{28A0092B-C50C-407E-A947-70E740481C1C}">
                          <a14:useLocalDpi xmlns:a14="http://schemas.microsoft.com/office/drawing/2010/main" val="0"/>
                        </a:ext>
                      </a:extLst>
                    </a:blip>
                    <a:srcRect/>
                    <a:stretch>
                      <a:fillRect/>
                    </a:stretch>
                  </pic:blipFill>
                  <pic:spPr bwMode="auto">
                    <a:xfrm>
                      <a:off x="0" y="0"/>
                      <a:ext cx="5722620" cy="3268980"/>
                    </a:xfrm>
                    <a:prstGeom prst="rect">
                      <a:avLst/>
                    </a:prstGeom>
                    <a:noFill/>
                    <a:ln>
                      <a:noFill/>
                    </a:ln>
                  </pic:spPr>
                </pic:pic>
              </a:graphicData>
            </a:graphic>
          </wp:inline>
        </w:drawing>
      </w:r>
    </w:p>
    <w:p w14:paraId="4DF9F6EC" w14:textId="68AACC76" w:rsidR="000822D4" w:rsidRDefault="000822D4" w:rsidP="005D43C3">
      <w:pPr>
        <w:pStyle w:val="Caption"/>
        <w:spacing w:line="360" w:lineRule="auto"/>
        <w:jc w:val="center"/>
      </w:pPr>
      <w:bookmarkStart w:id="152" w:name="_Toc73007907"/>
      <w:r>
        <w:t xml:space="preserve">Figure </w:t>
      </w:r>
      <w:r>
        <w:fldChar w:fldCharType="begin"/>
      </w:r>
      <w:r>
        <w:instrText xml:space="preserve"> SEQ Figure \* ARABIC </w:instrText>
      </w:r>
      <w:r>
        <w:fldChar w:fldCharType="separate"/>
      </w:r>
      <w:r w:rsidR="00100A74">
        <w:rPr>
          <w:noProof/>
        </w:rPr>
        <w:t>69</w:t>
      </w:r>
      <w:r>
        <w:fldChar w:fldCharType="end"/>
      </w:r>
      <w:r>
        <w:t xml:space="preserve"> </w:t>
      </w:r>
      <w:r w:rsidRPr="00535C02">
        <w:t>- "Nasty Girl", by Notorious B.I.G., became the first number one to use, “nigga”, which had a negative polarity score</w:t>
      </w:r>
      <w:r>
        <w:t>.</w:t>
      </w:r>
      <w:bookmarkEnd w:id="152"/>
    </w:p>
    <w:p w14:paraId="3050DC36" w14:textId="215130EA" w:rsidR="002878AA" w:rsidRPr="002878AA" w:rsidRDefault="00E83C5F" w:rsidP="005D43C3">
      <w:r>
        <w:t xml:space="preserve">Another hip-hop artist, Eminem, became the first to reach number one with both the words, “Shit” and “Fuck”.  He did this in the year 2000 with not one, but two </w:t>
      </w:r>
      <w:r w:rsidR="00345C44">
        <w:t>songs:</w:t>
      </w:r>
      <w:r>
        <w:t xml:space="preserve"> “Stan” and “The Real Slim Shady”.</w:t>
      </w:r>
    </w:p>
    <w:p w14:paraId="4AE5D9A4" w14:textId="0CD637E6" w:rsidR="00FF40E9" w:rsidRDefault="00E83C5F" w:rsidP="005D43C3">
      <w:pPr>
        <w:keepNext/>
        <w:jc w:val="center"/>
      </w:pPr>
      <w:r>
        <w:rPr>
          <w:noProof/>
        </w:rPr>
        <mc:AlternateContent>
          <mc:Choice Requires="wpi">
            <w:drawing>
              <wp:anchor distT="0" distB="0" distL="114300" distR="114300" simplePos="0" relativeHeight="251754496" behindDoc="0" locked="0" layoutInCell="1" allowOverlap="1" wp14:anchorId="112B1D1E" wp14:editId="71177664">
                <wp:simplePos x="0" y="0"/>
                <wp:positionH relativeFrom="column">
                  <wp:posOffset>555087</wp:posOffset>
                </wp:positionH>
                <wp:positionV relativeFrom="paragraph">
                  <wp:posOffset>1700779</wp:posOffset>
                </wp:positionV>
                <wp:extent cx="161640" cy="37080"/>
                <wp:effectExtent l="57150" t="76200" r="67310" b="96520"/>
                <wp:wrapNone/>
                <wp:docPr id="354" name="Ink 354"/>
                <wp:cNvGraphicFramePr/>
                <a:graphic xmlns:a="http://schemas.openxmlformats.org/drawingml/2006/main">
                  <a:graphicData uri="http://schemas.microsoft.com/office/word/2010/wordprocessingInk">
                    <w14:contentPart bwMode="auto" r:id="rId296">
                      <w14:nvContentPartPr>
                        <w14:cNvContentPartPr/>
                      </w14:nvContentPartPr>
                      <w14:xfrm>
                        <a:off x="0" y="0"/>
                        <a:ext cx="161640" cy="37080"/>
                      </w14:xfrm>
                    </w14:contentPart>
                  </a:graphicData>
                </a:graphic>
              </wp:anchor>
            </w:drawing>
          </mc:Choice>
          <mc:Fallback>
            <w:pict>
              <v:shape w14:anchorId="76EB0A98" id="Ink 354" o:spid="_x0000_s1026" type="#_x0000_t75" style="position:absolute;margin-left:42.3pt;margin-top:131.1pt;width:15.6pt;height:8.6pt;z-index:25175449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">
                <v:imagedata r:id="rId297" o:title=""/>
              </v:shape>
            </w:pict>
          </mc:Fallback>
        </mc:AlternateContent>
      </w:r>
      <w:r>
        <w:rPr>
          <w:noProof/>
        </w:rPr>
        <mc:AlternateContent>
          <mc:Choice Requires="wpi">
            <w:drawing>
              <wp:anchor distT="0" distB="0" distL="114300" distR="114300" simplePos="0" relativeHeight="251750400" behindDoc="0" locked="0" layoutInCell="1" allowOverlap="1" wp14:anchorId="6321E729" wp14:editId="27CAD328">
                <wp:simplePos x="0" y="0"/>
                <wp:positionH relativeFrom="column">
                  <wp:posOffset>3526693</wp:posOffset>
                </wp:positionH>
                <wp:positionV relativeFrom="paragraph">
                  <wp:posOffset>1641978</wp:posOffset>
                </wp:positionV>
                <wp:extent cx="311400" cy="33480"/>
                <wp:effectExtent l="57150" t="76200" r="69850" b="81280"/>
                <wp:wrapNone/>
                <wp:docPr id="350" name="Ink 350"/>
                <wp:cNvGraphicFramePr/>
                <a:graphic xmlns:a="http://schemas.openxmlformats.org/drawingml/2006/main">
                  <a:graphicData uri="http://schemas.microsoft.com/office/word/2010/wordprocessingInk">
                    <w14:contentPart bwMode="auto" r:id="rId298">
                      <w14:nvContentPartPr>
                        <w14:cNvContentPartPr/>
                      </w14:nvContentPartPr>
                      <w14:xfrm>
                        <a:off x="0" y="0"/>
                        <a:ext cx="311400" cy="33480"/>
                      </w14:xfrm>
                    </w14:contentPart>
                  </a:graphicData>
                </a:graphic>
              </wp:anchor>
            </w:drawing>
          </mc:Choice>
          <mc:Fallback>
            <w:pict>
              <v:shape w14:anchorId="585BB936" id="Ink 350" o:spid="_x0000_s1026" type="#_x0000_t75" style="position:absolute;margin-left:276.3pt;margin-top:126.5pt;width:27.3pt;height:8.35pt;z-index:2517504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">
                <v:imagedata r:id="rId299" o:title=""/>
              </v:shape>
            </w:pict>
          </mc:Fallback>
        </mc:AlternateContent>
      </w:r>
      <w:r>
        <w:rPr>
          <w:noProof/>
        </w:rPr>
        <mc:AlternateContent>
          <mc:Choice Requires="wpi">
            <w:drawing>
              <wp:anchor distT="0" distB="0" distL="114300" distR="114300" simplePos="0" relativeHeight="251749376" behindDoc="0" locked="0" layoutInCell="1" allowOverlap="1" wp14:anchorId="7C03369C" wp14:editId="3E89DF7F">
                <wp:simplePos x="0" y="0"/>
                <wp:positionH relativeFrom="column">
                  <wp:posOffset>1838595</wp:posOffset>
                </wp:positionH>
                <wp:positionV relativeFrom="paragraph">
                  <wp:posOffset>1990456</wp:posOffset>
                </wp:positionV>
                <wp:extent cx="188640" cy="61920"/>
                <wp:effectExtent l="57150" t="57150" r="59055" b="109855"/>
                <wp:wrapNone/>
                <wp:docPr id="349" name="Ink 349"/>
                <wp:cNvGraphicFramePr/>
                <a:graphic xmlns:a="http://schemas.openxmlformats.org/drawingml/2006/main">
                  <a:graphicData uri="http://schemas.microsoft.com/office/word/2010/wordprocessingInk">
                    <w14:contentPart bwMode="auto" r:id="rId300">
                      <w14:nvContentPartPr>
                        <w14:cNvContentPartPr/>
                      </w14:nvContentPartPr>
                      <w14:xfrm>
                        <a:off x="0" y="0"/>
                        <a:ext cx="188640" cy="61920"/>
                      </w14:xfrm>
                    </w14:contentPart>
                  </a:graphicData>
                </a:graphic>
              </wp:anchor>
            </w:drawing>
          </mc:Choice>
          <mc:Fallback>
            <w:pict>
              <v:shape w14:anchorId="11749B34" id="Ink 349" o:spid="_x0000_s1026" type="#_x0000_t75" style="position:absolute;margin-left:143.35pt;margin-top:153.9pt;width:17.65pt;height:10.55pt;z-index:2517493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">
                <v:imagedata r:id="rId301" o:title=""/>
              </v:shape>
            </w:pict>
          </mc:Fallback>
        </mc:AlternateContent>
      </w:r>
      <w:r>
        <w:rPr>
          <w:noProof/>
        </w:rPr>
        <mc:AlternateContent>
          <mc:Choice Requires="wpi">
            <w:drawing>
              <wp:anchor distT="0" distB="0" distL="114300" distR="114300" simplePos="0" relativeHeight="251748352" behindDoc="0" locked="0" layoutInCell="1" allowOverlap="1" wp14:anchorId="013C52CA" wp14:editId="638C098A">
                <wp:simplePos x="0" y="0"/>
                <wp:positionH relativeFrom="column">
                  <wp:posOffset>2121555</wp:posOffset>
                </wp:positionH>
                <wp:positionV relativeFrom="paragraph">
                  <wp:posOffset>1653856</wp:posOffset>
                </wp:positionV>
                <wp:extent cx="201960" cy="44640"/>
                <wp:effectExtent l="57150" t="76200" r="64770" b="88900"/>
                <wp:wrapNone/>
                <wp:docPr id="348" name="Ink 348"/>
                <wp:cNvGraphicFramePr/>
                <a:graphic xmlns:a="http://schemas.openxmlformats.org/drawingml/2006/main">
                  <a:graphicData uri="http://schemas.microsoft.com/office/word/2010/wordprocessingInk">
                    <w14:contentPart bwMode="auto" r:id="rId302">
                      <w14:nvContentPartPr>
                        <w14:cNvContentPartPr/>
                      </w14:nvContentPartPr>
                      <w14:xfrm>
                        <a:off x="0" y="0"/>
                        <a:ext cx="201960" cy="44640"/>
                      </w14:xfrm>
                    </w14:contentPart>
                  </a:graphicData>
                </a:graphic>
              </wp:anchor>
            </w:drawing>
          </mc:Choice>
          <mc:Fallback>
            <w:pict>
              <v:shape w14:anchorId="6238FEA8" id="Ink 348" o:spid="_x0000_s1026" type="#_x0000_t75" style="position:absolute;margin-left:165.65pt;margin-top:127.4pt;width:18.7pt;height:9.15pt;z-index:2517483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">
                <v:imagedata r:id="rId303" o:title=""/>
              </v:shape>
            </w:pict>
          </mc:Fallback>
        </mc:AlternateContent>
      </w:r>
      <w:r>
        <w:rPr>
          <w:noProof/>
        </w:rPr>
        <mc:AlternateContent>
          <mc:Choice Requires="wpi">
            <w:drawing>
              <wp:anchor distT="0" distB="0" distL="114300" distR="114300" simplePos="0" relativeHeight="251747328" behindDoc="0" locked="0" layoutInCell="1" allowOverlap="1" wp14:anchorId="1925C565" wp14:editId="5F0360E2">
                <wp:simplePos x="0" y="0"/>
                <wp:positionH relativeFrom="column">
                  <wp:posOffset>3463275</wp:posOffset>
                </wp:positionH>
                <wp:positionV relativeFrom="paragraph">
                  <wp:posOffset>1554496</wp:posOffset>
                </wp:positionV>
                <wp:extent cx="122400" cy="12960"/>
                <wp:effectExtent l="57150" t="57150" r="68580" b="101600"/>
                <wp:wrapNone/>
                <wp:docPr id="347" name="Ink 347"/>
                <wp:cNvGraphicFramePr/>
                <a:graphic xmlns:a="http://schemas.openxmlformats.org/drawingml/2006/main">
                  <a:graphicData uri="http://schemas.microsoft.com/office/word/2010/wordprocessingInk">
                    <w14:contentPart bwMode="auto" r:id="rId304">
                      <w14:nvContentPartPr>
                        <w14:cNvContentPartPr/>
                      </w14:nvContentPartPr>
                      <w14:xfrm>
                        <a:off x="0" y="0"/>
                        <a:ext cx="122400" cy="12960"/>
                      </w14:xfrm>
                    </w14:contentPart>
                  </a:graphicData>
                </a:graphic>
              </wp:anchor>
            </w:drawing>
          </mc:Choice>
          <mc:Fallback>
            <w:pict>
              <v:shape w14:anchorId="1CC31A89" id="Ink 347" o:spid="_x0000_s1026" type="#_x0000_t75" style="position:absolute;margin-left:271.3pt;margin-top:119.6pt;width:12.5pt;height:6.65pt;z-index:2517473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">
                <v:imagedata r:id="rId305" o:title=""/>
              </v:shape>
            </w:pict>
          </mc:Fallback>
        </mc:AlternateContent>
      </w:r>
      <w:r>
        <w:rPr>
          <w:noProof/>
        </w:rPr>
        <mc:AlternateContent>
          <mc:Choice Requires="wpi">
            <w:drawing>
              <wp:anchor distT="0" distB="0" distL="114300" distR="114300" simplePos="0" relativeHeight="251746304" behindDoc="0" locked="0" layoutInCell="1" allowOverlap="1" wp14:anchorId="3363D4F1" wp14:editId="6E0B84CC">
                <wp:simplePos x="0" y="0"/>
                <wp:positionH relativeFrom="column">
                  <wp:posOffset>3419715</wp:posOffset>
                </wp:positionH>
                <wp:positionV relativeFrom="paragraph">
                  <wp:posOffset>1539016</wp:posOffset>
                </wp:positionV>
                <wp:extent cx="173160" cy="26640"/>
                <wp:effectExtent l="38100" t="76200" r="74930" b="88265"/>
                <wp:wrapNone/>
                <wp:docPr id="346" name="Ink 346"/>
                <wp:cNvGraphicFramePr/>
                <a:graphic xmlns:a="http://schemas.openxmlformats.org/drawingml/2006/main">
                  <a:graphicData uri="http://schemas.microsoft.com/office/word/2010/wordprocessingInk">
                    <w14:contentPart bwMode="auto" r:id="rId306">
                      <w14:nvContentPartPr>
                        <w14:cNvContentPartPr/>
                      </w14:nvContentPartPr>
                      <w14:xfrm>
                        <a:off x="0" y="0"/>
                        <a:ext cx="173160" cy="26640"/>
                      </w14:xfrm>
                    </w14:contentPart>
                  </a:graphicData>
                </a:graphic>
              </wp:anchor>
            </w:drawing>
          </mc:Choice>
          <mc:Fallback>
            <w:pict>
              <v:shape w14:anchorId="7E8ADA63" id="Ink 346" o:spid="_x0000_s1026" type="#_x0000_t75" style="position:absolute;margin-left:267.85pt;margin-top:118.35pt;width:16.5pt;height:7.8pt;z-index:2517463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">
                <v:imagedata r:id="rId307" o:title=""/>
              </v:shape>
            </w:pict>
          </mc:Fallback>
        </mc:AlternateContent>
      </w:r>
      <w:r>
        <w:rPr>
          <w:noProof/>
        </w:rPr>
        <mc:AlternateContent>
          <mc:Choice Requires="wpi">
            <w:drawing>
              <wp:anchor distT="0" distB="0" distL="114300" distR="114300" simplePos="0" relativeHeight="251745280" behindDoc="0" locked="0" layoutInCell="1" allowOverlap="1" wp14:anchorId="7D745929" wp14:editId="453E94E8">
                <wp:simplePos x="0" y="0"/>
                <wp:positionH relativeFrom="column">
                  <wp:posOffset>1701075</wp:posOffset>
                </wp:positionH>
                <wp:positionV relativeFrom="paragraph">
                  <wp:posOffset>865456</wp:posOffset>
                </wp:positionV>
                <wp:extent cx="311400" cy="100440"/>
                <wp:effectExtent l="57150" t="76200" r="50800" b="90170"/>
                <wp:wrapNone/>
                <wp:docPr id="345" name="Ink 345"/>
                <wp:cNvGraphicFramePr/>
                <a:graphic xmlns:a="http://schemas.openxmlformats.org/drawingml/2006/main">
                  <a:graphicData uri="http://schemas.microsoft.com/office/word/2010/wordprocessingInk">
                    <w14:contentPart bwMode="auto" r:id="rId308">
                      <w14:nvContentPartPr>
                        <w14:cNvContentPartPr/>
                      </w14:nvContentPartPr>
                      <w14:xfrm>
                        <a:off x="0" y="0"/>
                        <a:ext cx="311400" cy="100440"/>
                      </w14:xfrm>
                    </w14:contentPart>
                  </a:graphicData>
                </a:graphic>
              </wp:anchor>
            </w:drawing>
          </mc:Choice>
          <mc:Fallback>
            <w:pict>
              <v:shape w14:anchorId="1E9053B3" id="Ink 345" o:spid="_x0000_s1026" type="#_x0000_t75" style="position:absolute;margin-left:132.55pt;margin-top:65.3pt;width:27.35pt;height:13.55pt;z-index:2517452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">
                <v:imagedata r:id="rId309" o:title=""/>
              </v:shape>
            </w:pict>
          </mc:Fallback>
        </mc:AlternateContent>
      </w:r>
      <w:r>
        <w:rPr>
          <w:noProof/>
        </w:rPr>
        <mc:AlternateContent>
          <mc:Choice Requires="wpi">
            <w:drawing>
              <wp:anchor distT="0" distB="0" distL="114300" distR="114300" simplePos="0" relativeHeight="251744256" behindDoc="0" locked="0" layoutInCell="1" allowOverlap="1" wp14:anchorId="0EC580E9" wp14:editId="33F6A9C0">
                <wp:simplePos x="0" y="0"/>
                <wp:positionH relativeFrom="column">
                  <wp:posOffset>2961075</wp:posOffset>
                </wp:positionH>
                <wp:positionV relativeFrom="paragraph">
                  <wp:posOffset>854296</wp:posOffset>
                </wp:positionV>
                <wp:extent cx="257040" cy="44640"/>
                <wp:effectExtent l="57150" t="76200" r="67310" b="88900"/>
                <wp:wrapNone/>
                <wp:docPr id="344" name="Ink 344"/>
                <wp:cNvGraphicFramePr/>
                <a:graphic xmlns:a="http://schemas.openxmlformats.org/drawingml/2006/main">
                  <a:graphicData uri="http://schemas.microsoft.com/office/word/2010/wordprocessingInk">
                    <w14:contentPart bwMode="auto" r:id="rId310">
                      <w14:nvContentPartPr>
                        <w14:cNvContentPartPr/>
                      </w14:nvContentPartPr>
                      <w14:xfrm>
                        <a:off x="0" y="0"/>
                        <a:ext cx="257040" cy="44640"/>
                      </w14:xfrm>
                    </w14:contentPart>
                  </a:graphicData>
                </a:graphic>
              </wp:anchor>
            </w:drawing>
          </mc:Choice>
          <mc:Fallback>
            <w:pict>
              <v:shape w14:anchorId="72EA9C63" id="Ink 344" o:spid="_x0000_s1026" type="#_x0000_t75" style="position:absolute;margin-left:231.75pt;margin-top:64.4pt;width:23.1pt;height:9.15pt;z-index:25174425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">
                <v:imagedata r:id="rId311" o:title=""/>
              </v:shape>
            </w:pict>
          </mc:Fallback>
        </mc:AlternateContent>
      </w:r>
      <w:r>
        <w:rPr>
          <w:noProof/>
        </w:rPr>
        <mc:AlternateContent>
          <mc:Choice Requires="wpi">
            <w:drawing>
              <wp:anchor distT="0" distB="0" distL="114300" distR="114300" simplePos="0" relativeHeight="251743232" behindDoc="0" locked="0" layoutInCell="1" allowOverlap="1" wp14:anchorId="6A9AB05D" wp14:editId="18DAEE0A">
                <wp:simplePos x="0" y="0"/>
                <wp:positionH relativeFrom="column">
                  <wp:posOffset>3676755</wp:posOffset>
                </wp:positionH>
                <wp:positionV relativeFrom="paragraph">
                  <wp:posOffset>612736</wp:posOffset>
                </wp:positionV>
                <wp:extent cx="112320" cy="20520"/>
                <wp:effectExtent l="57150" t="57150" r="59690" b="93980"/>
                <wp:wrapNone/>
                <wp:docPr id="343" name="Ink 343"/>
                <wp:cNvGraphicFramePr/>
                <a:graphic xmlns:a="http://schemas.openxmlformats.org/drawingml/2006/main">
                  <a:graphicData uri="http://schemas.microsoft.com/office/word/2010/wordprocessingInk">
                    <w14:contentPart bwMode="auto" r:id="rId312">
                      <w14:nvContentPartPr>
                        <w14:cNvContentPartPr/>
                      </w14:nvContentPartPr>
                      <w14:xfrm>
                        <a:off x="0" y="0"/>
                        <a:ext cx="112320" cy="20520"/>
                      </w14:xfrm>
                    </w14:contentPart>
                  </a:graphicData>
                </a:graphic>
              </wp:anchor>
            </w:drawing>
          </mc:Choice>
          <mc:Fallback>
            <w:pict>
              <v:shape w14:anchorId="7C45DB2F" id="Ink 343" o:spid="_x0000_s1026" type="#_x0000_t75" style="position:absolute;margin-left:288.1pt;margin-top:45.45pt;width:11.7pt;height:7.25pt;z-index:25174323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">
                <v:imagedata r:id="rId313" o:title=""/>
              </v:shape>
            </w:pict>
          </mc:Fallback>
        </mc:AlternateContent>
      </w:r>
      <w:r>
        <w:rPr>
          <w:noProof/>
        </w:rPr>
        <mc:AlternateContent>
          <mc:Choice Requires="wpi">
            <w:drawing>
              <wp:anchor distT="0" distB="0" distL="114300" distR="114300" simplePos="0" relativeHeight="251742208" behindDoc="0" locked="0" layoutInCell="1" allowOverlap="1" wp14:anchorId="0DA7824D" wp14:editId="7CF1B4AB">
                <wp:simplePos x="0" y="0"/>
                <wp:positionH relativeFrom="column">
                  <wp:posOffset>799275</wp:posOffset>
                </wp:positionH>
                <wp:positionV relativeFrom="paragraph">
                  <wp:posOffset>1048336</wp:posOffset>
                </wp:positionV>
                <wp:extent cx="206280" cy="29880"/>
                <wp:effectExtent l="38100" t="76200" r="60960" b="84455"/>
                <wp:wrapNone/>
                <wp:docPr id="342" name="Ink 342"/>
                <wp:cNvGraphicFramePr/>
                <a:graphic xmlns:a="http://schemas.openxmlformats.org/drawingml/2006/main">
                  <a:graphicData uri="http://schemas.microsoft.com/office/word/2010/wordprocessingInk">
                    <w14:contentPart bwMode="auto" r:id="rId314">
                      <w14:nvContentPartPr>
                        <w14:cNvContentPartPr/>
                      </w14:nvContentPartPr>
                      <w14:xfrm>
                        <a:off x="0" y="0"/>
                        <a:ext cx="206280" cy="29880"/>
                      </w14:xfrm>
                    </w14:contentPart>
                  </a:graphicData>
                </a:graphic>
              </wp:anchor>
            </w:drawing>
          </mc:Choice>
          <mc:Fallback>
            <w:pict>
              <v:shape w14:anchorId="4DEE5A88" id="Ink 342" o:spid="_x0000_s1026" type="#_x0000_t75" style="position:absolute;margin-left:61.55pt;margin-top:79.7pt;width:19.1pt;height:8pt;z-index:2517422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">
                <v:imagedata r:id="rId315" o:title=""/>
              </v:shape>
            </w:pict>
          </mc:Fallback>
        </mc:AlternateContent>
      </w:r>
      <w:r w:rsidR="00FF40E9" w:rsidRPr="00E83C5F">
        <w:rPr>
          <w:noProof/>
        </w:rPr>
        <w:drawing>
          <wp:inline distT="0" distB="0" distL="0" distR="0" wp14:anchorId="5124ADB4" wp14:editId="3E5A5C6B">
            <wp:extent cx="5301147" cy="2174581"/>
            <wp:effectExtent l="0" t="0" r="0" b="0"/>
            <wp:docPr id="267" name="Picture 26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 name="Picture 267" descr="Text&#10;&#10;Description automatically generated"/>
                    <pic:cNvPicPr>
                      <a:picLocks noChangeAspect="1" noChangeArrowheads="1"/>
                    </pic:cNvPicPr>
                  </pic:nvPicPr>
                  <pic:blipFill>
                    <a:blip r:embed="rId316" cstate="print">
                      <a:extLst>
                        <a:ext uri="{28A0092B-C50C-407E-A947-70E740481C1C}">
                          <a14:useLocalDpi xmlns:a14="http://schemas.microsoft.com/office/drawing/2010/main" val="0"/>
                        </a:ext>
                      </a:extLst>
                    </a:blip>
                    <a:srcRect/>
                    <a:stretch>
                      <a:fillRect/>
                    </a:stretch>
                  </pic:blipFill>
                  <pic:spPr bwMode="auto">
                    <a:xfrm>
                      <a:off x="0" y="0"/>
                      <a:ext cx="5320087" cy="2182350"/>
                    </a:xfrm>
                    <a:prstGeom prst="rect">
                      <a:avLst/>
                    </a:prstGeom>
                    <a:noFill/>
                    <a:ln>
                      <a:noFill/>
                    </a:ln>
                  </pic:spPr>
                </pic:pic>
              </a:graphicData>
            </a:graphic>
          </wp:inline>
        </w:drawing>
      </w:r>
    </w:p>
    <w:p w14:paraId="265A2ACD" w14:textId="09A6F98E" w:rsidR="00FF40E9" w:rsidRDefault="00FF40E9" w:rsidP="005D43C3">
      <w:pPr>
        <w:pStyle w:val="Caption"/>
        <w:spacing w:line="360" w:lineRule="auto"/>
        <w:jc w:val="center"/>
      </w:pPr>
      <w:bookmarkStart w:id="153" w:name="_Toc73007908"/>
      <w:r>
        <w:t xml:space="preserve">Figure </w:t>
      </w:r>
      <w:r>
        <w:fldChar w:fldCharType="begin"/>
      </w:r>
      <w:r>
        <w:instrText xml:space="preserve"> SEQ Figure \* ARABIC </w:instrText>
      </w:r>
      <w:r>
        <w:fldChar w:fldCharType="separate"/>
      </w:r>
      <w:r w:rsidR="00100A74">
        <w:rPr>
          <w:noProof/>
        </w:rPr>
        <w:t>70</w:t>
      </w:r>
      <w:r>
        <w:fldChar w:fldCharType="end"/>
      </w:r>
      <w:r>
        <w:t xml:space="preserve"> </w:t>
      </w:r>
      <w:r w:rsidRPr="003B2E08">
        <w:t>- Eminem's year 2000 included two number ones containing the words, "Shit" and "Fuck"</w:t>
      </w:r>
      <w:r>
        <w:t>.</w:t>
      </w:r>
      <w:bookmarkStart w:id="154" w:name="_Ref72931414"/>
      <w:bookmarkEnd w:id="153"/>
    </w:p>
    <w:p w14:paraId="41B9568A" w14:textId="28306957" w:rsidR="00E83C5F" w:rsidRDefault="00E83C5F" w:rsidP="005D43C3">
      <w:r>
        <w:lastRenderedPageBreak/>
        <w:t xml:space="preserve">Unsurprisingly, there are many obscenities in the song.  One word which I have also highlighted, and also in “Nasty Girl”, is ‘love’.  It goes to show that there </w:t>
      </w:r>
      <w:r w:rsidRPr="00867BD3">
        <w:rPr>
          <w:i/>
          <w:iCs/>
        </w:rPr>
        <w:t>are</w:t>
      </w:r>
      <w:r>
        <w:t xml:space="preserve"> positive elements to many of these songs too.</w:t>
      </w:r>
    </w:p>
    <w:p w14:paraId="644606F2" w14:textId="611879C0" w:rsidR="00867BD3" w:rsidRPr="00E83C5F" w:rsidRDefault="00867BD3" w:rsidP="005D43C3">
      <w:r>
        <w:t>Speaking of love, only one song in the past decade (with an average sentiment of above 0.2) has included both “Love” and “Happy” in its lyrics; Gotye’s, “Somebody That I Used to Know”, from 2012.</w:t>
      </w:r>
    </w:p>
    <w:p w14:paraId="2785DEC0" w14:textId="47B9AAB1" w:rsidR="00FF40E9" w:rsidRDefault="00867BD3" w:rsidP="005D43C3">
      <w:pPr>
        <w:keepNext/>
        <w:jc w:val="center"/>
      </w:pPr>
      <w:r>
        <w:rPr>
          <w:noProof/>
        </w:rPr>
        <mc:AlternateContent>
          <mc:Choice Requires="wpi">
            <w:drawing>
              <wp:anchor distT="0" distB="0" distL="114300" distR="114300" simplePos="0" relativeHeight="251756544" behindDoc="0" locked="0" layoutInCell="1" allowOverlap="1" wp14:anchorId="38D62390" wp14:editId="28EF52B4">
                <wp:simplePos x="0" y="0"/>
                <wp:positionH relativeFrom="column">
                  <wp:posOffset>1308240</wp:posOffset>
                </wp:positionH>
                <wp:positionV relativeFrom="paragraph">
                  <wp:posOffset>1176840</wp:posOffset>
                </wp:positionV>
                <wp:extent cx="246960" cy="50760"/>
                <wp:effectExtent l="38100" t="57150" r="58420" b="102235"/>
                <wp:wrapNone/>
                <wp:docPr id="356" name="Ink 356"/>
                <wp:cNvGraphicFramePr/>
                <a:graphic xmlns:a="http://schemas.openxmlformats.org/drawingml/2006/main">
                  <a:graphicData uri="http://schemas.microsoft.com/office/word/2010/wordprocessingInk">
                    <w14:contentPart bwMode="auto" r:id="rId317">
                      <w14:nvContentPartPr>
                        <w14:cNvContentPartPr/>
                      </w14:nvContentPartPr>
                      <w14:xfrm>
                        <a:off x="0" y="0"/>
                        <a:ext cx="246960" cy="50760"/>
                      </w14:xfrm>
                    </w14:contentPart>
                  </a:graphicData>
                </a:graphic>
              </wp:anchor>
            </w:drawing>
          </mc:Choice>
          <mc:Fallback>
            <w:pict>
              <v:shape w14:anchorId="677DF2AB" id="Ink 356" o:spid="_x0000_s1026" type="#_x0000_t75" style="position:absolute;margin-left:101.6pt;margin-top:89.8pt;width:22.3pt;height:9.7pt;z-index:25175654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">
                <v:imagedata r:id="rId318" o:title=""/>
              </v:shape>
            </w:pict>
          </mc:Fallback>
        </mc:AlternateContent>
      </w:r>
      <w:r>
        <w:rPr>
          <w:noProof/>
        </w:rPr>
        <mc:AlternateContent>
          <mc:Choice Requires="wpi">
            <w:drawing>
              <wp:anchor distT="0" distB="0" distL="114300" distR="114300" simplePos="0" relativeHeight="251755520" behindDoc="0" locked="0" layoutInCell="1" allowOverlap="1" wp14:anchorId="31B5E15A" wp14:editId="00448CE6">
                <wp:simplePos x="0" y="0"/>
                <wp:positionH relativeFrom="column">
                  <wp:posOffset>1597320</wp:posOffset>
                </wp:positionH>
                <wp:positionV relativeFrom="paragraph">
                  <wp:posOffset>1147320</wp:posOffset>
                </wp:positionV>
                <wp:extent cx="303120" cy="99000"/>
                <wp:effectExtent l="57150" t="57150" r="40005" b="111125"/>
                <wp:wrapNone/>
                <wp:docPr id="355" name="Ink 355"/>
                <wp:cNvGraphicFramePr/>
                <a:graphic xmlns:a="http://schemas.openxmlformats.org/drawingml/2006/main">
                  <a:graphicData uri="http://schemas.microsoft.com/office/word/2010/wordprocessingInk">
                    <w14:contentPart bwMode="auto" r:id="rId319">
                      <w14:nvContentPartPr>
                        <w14:cNvContentPartPr/>
                      </w14:nvContentPartPr>
                      <w14:xfrm>
                        <a:off x="0" y="0"/>
                        <a:ext cx="303120" cy="99000"/>
                      </w14:xfrm>
                    </w14:contentPart>
                  </a:graphicData>
                </a:graphic>
              </wp:anchor>
            </w:drawing>
          </mc:Choice>
          <mc:Fallback>
            <w:pict>
              <v:shape w14:anchorId="339AE1B4" id="Ink 355" o:spid="_x0000_s1026" type="#_x0000_t75" style="position:absolute;margin-left:124.35pt;margin-top:87.5pt;width:26.7pt;height:13.5pt;z-index:25175552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">
                <v:imagedata r:id="rId320" o:title=""/>
              </v:shape>
            </w:pict>
          </mc:Fallback>
        </mc:AlternateContent>
      </w:r>
      <w:r w:rsidR="00FF40E9">
        <w:rPr>
          <w:noProof/>
        </w:rPr>
        <w:drawing>
          <wp:inline distT="0" distB="0" distL="0" distR="0" wp14:anchorId="6FF97B03" wp14:editId="21DDA36F">
            <wp:extent cx="5080635" cy="2064774"/>
            <wp:effectExtent l="0" t="0" r="5715" b="0"/>
            <wp:docPr id="278" name="Picture 27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 name="Picture 278" descr="Text&#10;&#10;Description automatically generated"/>
                    <pic:cNvPicPr>
                      <a:picLocks noChangeAspect="1" noChangeArrowheads="1"/>
                    </pic:cNvPicPr>
                  </pic:nvPicPr>
                  <pic:blipFill>
                    <a:blip r:embed="rId321" cstate="print">
                      <a:extLst>
                        <a:ext uri="{28A0092B-C50C-407E-A947-70E740481C1C}">
                          <a14:useLocalDpi xmlns:a14="http://schemas.microsoft.com/office/drawing/2010/main" val="0"/>
                        </a:ext>
                      </a:extLst>
                    </a:blip>
                    <a:srcRect/>
                    <a:stretch>
                      <a:fillRect/>
                    </a:stretch>
                  </pic:blipFill>
                  <pic:spPr bwMode="auto">
                    <a:xfrm>
                      <a:off x="0" y="0"/>
                      <a:ext cx="5095099" cy="2070652"/>
                    </a:xfrm>
                    <a:prstGeom prst="rect">
                      <a:avLst/>
                    </a:prstGeom>
                    <a:noFill/>
                    <a:ln>
                      <a:noFill/>
                    </a:ln>
                  </pic:spPr>
                </pic:pic>
              </a:graphicData>
            </a:graphic>
          </wp:inline>
        </w:drawing>
      </w:r>
    </w:p>
    <w:p w14:paraId="70866F90" w14:textId="7A650EC4" w:rsidR="00FF40E9" w:rsidRDefault="00FF40E9" w:rsidP="005D43C3">
      <w:pPr>
        <w:pStyle w:val="Caption"/>
        <w:spacing w:line="360" w:lineRule="auto"/>
        <w:jc w:val="center"/>
      </w:pPr>
      <w:bookmarkStart w:id="155" w:name="_Toc73007909"/>
      <w:r>
        <w:t xml:space="preserve">Figure </w:t>
      </w:r>
      <w:r>
        <w:fldChar w:fldCharType="begin"/>
      </w:r>
      <w:r>
        <w:instrText xml:space="preserve"> SEQ Figure \* ARABIC </w:instrText>
      </w:r>
      <w:r>
        <w:fldChar w:fldCharType="separate"/>
      </w:r>
      <w:r w:rsidR="00100A74">
        <w:rPr>
          <w:noProof/>
        </w:rPr>
        <w:t>71</w:t>
      </w:r>
      <w:r>
        <w:fldChar w:fldCharType="end"/>
      </w:r>
      <w:r>
        <w:t xml:space="preserve"> </w:t>
      </w:r>
      <w:r w:rsidRPr="00525D97">
        <w:t>- Gotye is the highest scoring artist with a song containing, "Love" and "Happy" in the past decade.</w:t>
      </w:r>
      <w:bookmarkEnd w:id="155"/>
    </w:p>
    <w:p w14:paraId="3802C7A7" w14:textId="16B39A0C" w:rsidR="00867BD3" w:rsidRPr="00867BD3" w:rsidRDefault="00867BD3" w:rsidP="005D43C3">
      <w:r>
        <w:t xml:space="preserve">This song went some way to helping 2012 becoming one of </w:t>
      </w:r>
      <w:r w:rsidR="007433BA">
        <w:t xml:space="preserve">just two decades in this century, the other being 2008, to score a sentiment average of at least 0.18.  </w:t>
      </w:r>
      <w:r w:rsidR="007433BA">
        <w:fldChar w:fldCharType="begin"/>
      </w:r>
      <w:r w:rsidR="007433BA">
        <w:instrText xml:space="preserve"> REF _Ref72987886 \h </w:instrText>
      </w:r>
      <w:r w:rsidR="007433BA">
        <w:fldChar w:fldCharType="separate"/>
      </w:r>
      <w:r w:rsidR="00100A74">
        <w:t xml:space="preserve">Figure </w:t>
      </w:r>
      <w:r w:rsidR="00100A74">
        <w:rPr>
          <w:noProof/>
        </w:rPr>
        <w:t>72</w:t>
      </w:r>
      <w:r w:rsidR="00100A74">
        <w:t xml:space="preserve"> </w:t>
      </w:r>
      <w:r w:rsidR="00100A74" w:rsidRPr="000F0C2B">
        <w:t>- 2012 is also the only year of the past decade to reach an average sentiment of at least 0.18</w:t>
      </w:r>
      <w:r w:rsidR="00100A74">
        <w:t>.</w:t>
      </w:r>
      <w:r w:rsidR="007433BA">
        <w:fldChar w:fldCharType="end"/>
      </w:r>
      <w:r w:rsidR="007433BA">
        <w:t xml:space="preserve"> illustrates the positivity of the 20</w:t>
      </w:r>
      <w:r w:rsidR="007433BA" w:rsidRPr="007433BA">
        <w:rPr>
          <w:vertAlign w:val="superscript"/>
        </w:rPr>
        <w:t>th</w:t>
      </w:r>
      <w:r w:rsidR="007433BA">
        <w:t xml:space="preserve"> century in comparison.</w:t>
      </w:r>
    </w:p>
    <w:p w14:paraId="19D6B367" w14:textId="77777777" w:rsidR="00FF40E9" w:rsidRDefault="00FF40E9" w:rsidP="005D43C3">
      <w:pPr>
        <w:keepNext/>
        <w:jc w:val="center"/>
      </w:pPr>
      <w:r>
        <w:rPr>
          <w:noProof/>
        </w:rPr>
        <w:drawing>
          <wp:inline distT="0" distB="0" distL="0" distR="0" wp14:anchorId="639F9BCF" wp14:editId="4ED6C8EF">
            <wp:extent cx="4393224" cy="2013155"/>
            <wp:effectExtent l="0" t="0" r="7620" b="6350"/>
            <wp:docPr id="286" name="Picture 286"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 name="Picture 286" descr="Text&#10;&#10;Description automatically generated with medium confidence"/>
                    <pic:cNvPicPr>
                      <a:picLocks noChangeAspect="1" noChangeArrowheads="1"/>
                    </pic:cNvPicPr>
                  </pic:nvPicPr>
                  <pic:blipFill>
                    <a:blip r:embed="rId322" cstate="print">
                      <a:extLst>
                        <a:ext uri="{28A0092B-C50C-407E-A947-70E740481C1C}">
                          <a14:useLocalDpi xmlns:a14="http://schemas.microsoft.com/office/drawing/2010/main" val="0"/>
                        </a:ext>
                      </a:extLst>
                    </a:blip>
                    <a:srcRect/>
                    <a:stretch>
                      <a:fillRect/>
                    </a:stretch>
                  </pic:blipFill>
                  <pic:spPr bwMode="auto">
                    <a:xfrm>
                      <a:off x="0" y="0"/>
                      <a:ext cx="4393224" cy="2013155"/>
                    </a:xfrm>
                    <a:prstGeom prst="rect">
                      <a:avLst/>
                    </a:prstGeom>
                    <a:noFill/>
                    <a:ln>
                      <a:noFill/>
                    </a:ln>
                  </pic:spPr>
                </pic:pic>
              </a:graphicData>
            </a:graphic>
          </wp:inline>
        </w:drawing>
      </w:r>
    </w:p>
    <w:p w14:paraId="6F1A4BDA" w14:textId="720020B7" w:rsidR="00FF40E9" w:rsidRDefault="00FF40E9" w:rsidP="005D43C3">
      <w:pPr>
        <w:pStyle w:val="Caption"/>
        <w:spacing w:line="360" w:lineRule="auto"/>
        <w:jc w:val="center"/>
      </w:pPr>
      <w:bookmarkStart w:id="156" w:name="_Ref72987886"/>
      <w:bookmarkStart w:id="157" w:name="_Toc73007910"/>
      <w:r>
        <w:t xml:space="preserve">Figure </w:t>
      </w:r>
      <w:r>
        <w:fldChar w:fldCharType="begin"/>
      </w:r>
      <w:r>
        <w:instrText xml:space="preserve"> SEQ Figure \* ARABIC </w:instrText>
      </w:r>
      <w:r>
        <w:fldChar w:fldCharType="separate"/>
      </w:r>
      <w:r w:rsidR="00100A74">
        <w:rPr>
          <w:noProof/>
        </w:rPr>
        <w:t>72</w:t>
      </w:r>
      <w:r>
        <w:fldChar w:fldCharType="end"/>
      </w:r>
      <w:r>
        <w:t xml:space="preserve"> </w:t>
      </w:r>
      <w:r w:rsidRPr="000F0C2B">
        <w:t>- 2012 is also the only year of the past decade to reach an average sentiment of at least 0.18</w:t>
      </w:r>
      <w:r>
        <w:t>.</w:t>
      </w:r>
      <w:bookmarkEnd w:id="156"/>
      <w:bookmarkEnd w:id="157"/>
    </w:p>
    <w:p w14:paraId="2B8DC002" w14:textId="6A1E24C7" w:rsidR="007433BA" w:rsidRPr="007433BA" w:rsidRDefault="007433BA" w:rsidP="005D43C3">
      <w:r>
        <w:t xml:space="preserve">Two of the years seen in </w:t>
      </w:r>
      <w:r>
        <w:fldChar w:fldCharType="begin"/>
      </w:r>
      <w:r>
        <w:instrText xml:space="preserve"> REF _Ref72987886 \h </w:instrText>
      </w:r>
      <w:r>
        <w:fldChar w:fldCharType="separate"/>
      </w:r>
      <w:r w:rsidR="00100A74">
        <w:t xml:space="preserve">Figure </w:t>
      </w:r>
      <w:r w:rsidR="00100A74">
        <w:rPr>
          <w:noProof/>
        </w:rPr>
        <w:t>72</w:t>
      </w:r>
      <w:r w:rsidR="00100A74">
        <w:t xml:space="preserve"> </w:t>
      </w:r>
      <w:r w:rsidR="00100A74" w:rsidRPr="000F0C2B">
        <w:t>- 2012 is also the only year of the past decade to reach an average sentiment of at least 0.18</w:t>
      </w:r>
      <w:r w:rsidR="00100A74">
        <w:t>.</w:t>
      </w:r>
      <w:r>
        <w:fldChar w:fldCharType="end"/>
      </w:r>
      <w:r>
        <w:t xml:space="preserve"> are 1963, and 1964.  These years, </w:t>
      </w:r>
      <w:r w:rsidR="001B18F5">
        <w:t xml:space="preserve">akin to 2012, also had </w:t>
      </w:r>
      <w:r w:rsidR="001B18F5">
        <w:lastRenderedPageBreak/>
        <w:t>songs which contained the words, “Love” and “Happy”.  Both were by The Beatles; 1963’s, “I Want to Hold Your Hand”, and “I Feel Fine”, from 1964.</w:t>
      </w:r>
    </w:p>
    <w:p w14:paraId="7F90CDF7" w14:textId="7C57C25D" w:rsidR="00FF40E9" w:rsidRDefault="001B18F5" w:rsidP="005D43C3">
      <w:pPr>
        <w:keepNext/>
        <w:jc w:val="center"/>
      </w:pPr>
      <w:r w:rsidRPr="001B18F5">
        <w:rPr>
          <w:noProof/>
        </w:rPr>
        <mc:AlternateContent>
          <mc:Choice Requires="wpi">
            <w:drawing>
              <wp:anchor distT="0" distB="0" distL="114300" distR="114300" simplePos="0" relativeHeight="251758592" behindDoc="0" locked="0" layoutInCell="1" allowOverlap="1" wp14:anchorId="4DC86ABC" wp14:editId="5E29B67A">
                <wp:simplePos x="0" y="0"/>
                <wp:positionH relativeFrom="column">
                  <wp:posOffset>1746290</wp:posOffset>
                </wp:positionH>
                <wp:positionV relativeFrom="paragraph">
                  <wp:posOffset>435054</wp:posOffset>
                </wp:positionV>
                <wp:extent cx="422280" cy="120240"/>
                <wp:effectExtent l="57150" t="76200" r="53975" b="89535"/>
                <wp:wrapNone/>
                <wp:docPr id="359" name="Ink 359"/>
                <wp:cNvGraphicFramePr/>
                <a:graphic xmlns:a="http://schemas.openxmlformats.org/drawingml/2006/main">
                  <a:graphicData uri="http://schemas.microsoft.com/office/word/2010/wordprocessingInk">
                    <w14:contentPart bwMode="auto" r:id="rId323">
                      <w14:nvContentPartPr>
                        <w14:cNvContentPartPr/>
                      </w14:nvContentPartPr>
                      <w14:xfrm>
                        <a:off x="0" y="0"/>
                        <a:ext cx="422280" cy="120240"/>
                      </w14:xfrm>
                    </w14:contentPart>
                  </a:graphicData>
                </a:graphic>
              </wp:anchor>
            </w:drawing>
          </mc:Choice>
          <mc:Fallback>
            <w:pict>
              <v:shape w14:anchorId="1DF4421A" id="Ink 359" o:spid="_x0000_s1026" type="#_x0000_t75" style="position:absolute;margin-left:136.1pt;margin-top:31.4pt;width:36.05pt;height:15.1pt;z-index:25175859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">
                <v:imagedata r:id="rId324" o:title=""/>
              </v:shape>
            </w:pict>
          </mc:Fallback>
        </mc:AlternateContent>
      </w:r>
      <w:r w:rsidRPr="001B18F5">
        <w:rPr>
          <w:noProof/>
        </w:rPr>
        <mc:AlternateContent>
          <mc:Choice Requires="wpi">
            <w:drawing>
              <wp:anchor distT="0" distB="0" distL="114300" distR="114300" simplePos="0" relativeHeight="251757568" behindDoc="0" locked="0" layoutInCell="1" allowOverlap="1" wp14:anchorId="3CCAA14B" wp14:editId="34AD8176">
                <wp:simplePos x="0" y="0"/>
                <wp:positionH relativeFrom="column">
                  <wp:posOffset>1680770</wp:posOffset>
                </wp:positionH>
                <wp:positionV relativeFrom="paragraph">
                  <wp:posOffset>1697214</wp:posOffset>
                </wp:positionV>
                <wp:extent cx="351360" cy="141120"/>
                <wp:effectExtent l="57150" t="76200" r="67945" b="87630"/>
                <wp:wrapNone/>
                <wp:docPr id="358" name="Ink 358"/>
                <wp:cNvGraphicFramePr/>
                <a:graphic xmlns:a="http://schemas.openxmlformats.org/drawingml/2006/main">
                  <a:graphicData uri="http://schemas.microsoft.com/office/word/2010/wordprocessingInk">
                    <w14:contentPart bwMode="auto" r:id="rId325">
                      <w14:nvContentPartPr>
                        <w14:cNvContentPartPr/>
                      </w14:nvContentPartPr>
                      <w14:xfrm>
                        <a:off x="0" y="0"/>
                        <a:ext cx="351360" cy="141120"/>
                      </w14:xfrm>
                    </w14:contentPart>
                  </a:graphicData>
                </a:graphic>
              </wp:anchor>
            </w:drawing>
          </mc:Choice>
          <mc:Fallback>
            <w:pict>
              <v:shape w14:anchorId="35CCC77C" id="Ink 358" o:spid="_x0000_s1026" type="#_x0000_t75" style="position:absolute;margin-left:130.95pt;margin-top:130.8pt;width:30.45pt;height:16.75pt;z-index:25175756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">
                <v:imagedata r:id="rId326" o:title=""/>
              </v:shape>
            </w:pict>
          </mc:Fallback>
        </mc:AlternateContent>
      </w:r>
      <w:r w:rsidR="00FF40E9" w:rsidRPr="001B18F5">
        <w:rPr>
          <w:noProof/>
        </w:rPr>
        <w:drawing>
          <wp:inline distT="0" distB="0" distL="0" distR="0" wp14:anchorId="5037E719" wp14:editId="49B84DF8">
            <wp:extent cx="5088194" cy="2125980"/>
            <wp:effectExtent l="0" t="0" r="0" b="0"/>
            <wp:docPr id="80" name="Picture 8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Text&#10;&#10;Description automatically generated"/>
                    <pic:cNvPicPr>
                      <a:picLocks noChangeAspect="1" noChangeArrowheads="1"/>
                    </pic:cNvPicPr>
                  </pic:nvPicPr>
                  <pic:blipFill>
                    <a:blip r:embed="rId327" cstate="print">
                      <a:extLst>
                        <a:ext uri="{28A0092B-C50C-407E-A947-70E740481C1C}">
                          <a14:useLocalDpi xmlns:a14="http://schemas.microsoft.com/office/drawing/2010/main" val="0"/>
                        </a:ext>
                      </a:extLst>
                    </a:blip>
                    <a:srcRect/>
                    <a:stretch>
                      <a:fillRect/>
                    </a:stretch>
                  </pic:blipFill>
                  <pic:spPr bwMode="auto">
                    <a:xfrm>
                      <a:off x="0" y="0"/>
                      <a:ext cx="5088194" cy="2125980"/>
                    </a:xfrm>
                    <a:prstGeom prst="rect">
                      <a:avLst/>
                    </a:prstGeom>
                    <a:noFill/>
                    <a:ln>
                      <a:noFill/>
                    </a:ln>
                  </pic:spPr>
                </pic:pic>
              </a:graphicData>
            </a:graphic>
          </wp:inline>
        </w:drawing>
      </w:r>
    </w:p>
    <w:p w14:paraId="48CA5297" w14:textId="76A82BE9" w:rsidR="00FF40E9" w:rsidRDefault="00FF40E9" w:rsidP="005D43C3">
      <w:pPr>
        <w:pStyle w:val="Caption"/>
        <w:spacing w:line="360" w:lineRule="auto"/>
        <w:jc w:val="center"/>
      </w:pPr>
      <w:bookmarkStart w:id="158" w:name="_Toc73007911"/>
      <w:r>
        <w:t xml:space="preserve">Figure </w:t>
      </w:r>
      <w:r>
        <w:fldChar w:fldCharType="begin"/>
      </w:r>
      <w:r>
        <w:instrText xml:space="preserve"> SEQ Figure \* ARABIC </w:instrText>
      </w:r>
      <w:r>
        <w:fldChar w:fldCharType="separate"/>
      </w:r>
      <w:r w:rsidR="00100A74">
        <w:rPr>
          <w:noProof/>
        </w:rPr>
        <w:t>73</w:t>
      </w:r>
      <w:r>
        <w:fldChar w:fldCharType="end"/>
      </w:r>
      <w:r>
        <w:t xml:space="preserve"> </w:t>
      </w:r>
      <w:r w:rsidRPr="007F0336">
        <w:t>- The highest sentiment scoring songs containing the lyrics, 'Love' and 'Happy' both came from The Beatles in 1963, and 1964, respectively</w:t>
      </w:r>
      <w:r>
        <w:t>.</w:t>
      </w:r>
      <w:bookmarkEnd w:id="158"/>
    </w:p>
    <w:p w14:paraId="1B6EF555" w14:textId="50F1F063" w:rsidR="001B18F5" w:rsidRDefault="001B18F5" w:rsidP="005D43C3">
      <w:r>
        <w:t xml:space="preserve">These two songs actually have a sentiment of almost double that of Gotye’s 2012 number one.  </w:t>
      </w:r>
      <w:r w:rsidR="000F1BC5">
        <w:t>This does</w:t>
      </w:r>
      <w:r>
        <w:t xml:space="preserve"> not</w:t>
      </w:r>
      <w:r w:rsidR="000F1BC5">
        <w:t xml:space="preserve"> come as</w:t>
      </w:r>
      <w:r>
        <w:t xml:space="preserve"> a surprise when we take a </w:t>
      </w:r>
      <w:r w:rsidR="000F1BC5">
        <w:t xml:space="preserve">more in-depth </w:t>
      </w:r>
      <w:r>
        <w:t>look at the two years as a whole for The Beatles</w:t>
      </w:r>
      <w:r w:rsidR="00E9034F">
        <w:t xml:space="preserve">.  </w:t>
      </w:r>
      <w:r w:rsidR="000F1BC5">
        <w:t>They scored five very positively rated songs, with just, “A Hard Day’s Night”, being an outlier for the period.</w:t>
      </w:r>
    </w:p>
    <w:p w14:paraId="363B430A" w14:textId="3835D08F" w:rsidR="000F1BC5" w:rsidRPr="001B18F5" w:rsidRDefault="000F1BC5" w:rsidP="005D43C3">
      <w:r>
        <w:t>However, when we look at The Beatles’ following five years, 1965-1969, the contrast is significant</w:t>
      </w:r>
      <w:r w:rsidR="00E9034F">
        <w:t xml:space="preserve">.  </w:t>
      </w:r>
      <w:r w:rsidR="00E9034F">
        <w:t>Only one of the ten releases, “All You Need is Love”, matches the positivity of the songs in the two earlier years</w:t>
      </w:r>
      <w:r w:rsidR="00E9034F">
        <w:t xml:space="preserve"> </w:t>
      </w:r>
      <w:r>
        <w:t>(</w:t>
      </w:r>
      <w:r>
        <w:fldChar w:fldCharType="begin"/>
      </w:r>
      <w:r>
        <w:instrText xml:space="preserve"> REF _Ref72988877 \h </w:instrText>
      </w:r>
      <w:r>
        <w:fldChar w:fldCharType="separate"/>
      </w:r>
      <w:r w:rsidR="00100A74">
        <w:t xml:space="preserve">Figure </w:t>
      </w:r>
      <w:r w:rsidR="00100A74">
        <w:rPr>
          <w:noProof/>
        </w:rPr>
        <w:t>74</w:t>
      </w:r>
      <w:r w:rsidR="00100A74">
        <w:t xml:space="preserve"> </w:t>
      </w:r>
      <w:r w:rsidR="00100A74" w:rsidRPr="00D94970">
        <w:t>- Proof of how a sentiment score can be notably varied over time.  The first two years of Beatles' number ones scored highly (a) which is in stark contrast to their number ones which followed over the next five years (b).  A considerable dip in polarity</w:t>
      </w:r>
      <w:r w:rsidR="00100A74">
        <w:t>.</w:t>
      </w:r>
      <w:r>
        <w:fldChar w:fldCharType="end"/>
      </w:r>
      <w:r w:rsidR="00E9034F">
        <w:t>).</w:t>
      </w:r>
    </w:p>
    <w:p w14:paraId="5CBC68DB" w14:textId="77777777" w:rsidR="002764D4" w:rsidRDefault="002764D4" w:rsidP="005D43C3">
      <w:pPr>
        <w:jc w:val="center"/>
      </w:pPr>
      <w:r>
        <w:rPr>
          <w:noProof/>
        </w:rPr>
        <w:drawing>
          <wp:inline distT="0" distB="0" distL="0" distR="0" wp14:anchorId="45CD3F11" wp14:editId="322CE5EE">
            <wp:extent cx="5728335" cy="1836420"/>
            <wp:effectExtent l="0" t="0" r="5715" b="0"/>
            <wp:docPr id="81" name="Picture 8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Graphical user interface, application&#10;&#10;Description automatically generated"/>
                    <pic:cNvPicPr>
                      <a:picLocks noChangeAspect="1" noChangeArrowheads="1"/>
                    </pic:cNvPicPr>
                  </pic:nvPicPr>
                  <pic:blipFill>
                    <a:blip r:embed="rId328" cstate="print">
                      <a:extLst>
                        <a:ext uri="{28A0092B-C50C-407E-A947-70E740481C1C}">
                          <a14:useLocalDpi xmlns:a14="http://schemas.microsoft.com/office/drawing/2010/main" val="0"/>
                        </a:ext>
                      </a:extLst>
                    </a:blip>
                    <a:srcRect/>
                    <a:stretch>
                      <a:fillRect/>
                    </a:stretch>
                  </pic:blipFill>
                  <pic:spPr bwMode="auto">
                    <a:xfrm>
                      <a:off x="0" y="0"/>
                      <a:ext cx="5728813" cy="1836573"/>
                    </a:xfrm>
                    <a:prstGeom prst="rect">
                      <a:avLst/>
                    </a:prstGeom>
                    <a:noFill/>
                    <a:ln>
                      <a:noFill/>
                    </a:ln>
                  </pic:spPr>
                </pic:pic>
              </a:graphicData>
            </a:graphic>
          </wp:inline>
        </w:drawing>
      </w:r>
    </w:p>
    <w:p w14:paraId="693AF6D8" w14:textId="77777777" w:rsidR="002764D4" w:rsidRDefault="002764D4" w:rsidP="005D43C3">
      <w:pPr>
        <w:keepNext/>
        <w:jc w:val="center"/>
      </w:pPr>
      <w:r>
        <w:rPr>
          <w:noProof/>
        </w:rPr>
        <w:lastRenderedPageBreak/>
        <w:drawing>
          <wp:inline distT="0" distB="0" distL="0" distR="0" wp14:anchorId="109822F0" wp14:editId="5A1751E0">
            <wp:extent cx="5729605" cy="1965960"/>
            <wp:effectExtent l="0" t="0" r="4445" b="0"/>
            <wp:docPr id="82" name="Picture 82"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descr="Graphical user interface, table&#10;&#10;Description automatically generated"/>
                    <pic:cNvPicPr>
                      <a:picLocks noChangeAspect="1" noChangeArrowheads="1"/>
                    </pic:cNvPicPr>
                  </pic:nvPicPr>
                  <pic:blipFill>
                    <a:blip r:embed="rId329" cstate="print">
                      <a:extLst>
                        <a:ext uri="{28A0092B-C50C-407E-A947-70E740481C1C}">
                          <a14:useLocalDpi xmlns:a14="http://schemas.microsoft.com/office/drawing/2010/main" val="0"/>
                        </a:ext>
                      </a:extLst>
                    </a:blip>
                    <a:srcRect/>
                    <a:stretch>
                      <a:fillRect/>
                    </a:stretch>
                  </pic:blipFill>
                  <pic:spPr bwMode="auto">
                    <a:xfrm>
                      <a:off x="0" y="0"/>
                      <a:ext cx="5729605" cy="1965960"/>
                    </a:xfrm>
                    <a:prstGeom prst="rect">
                      <a:avLst/>
                    </a:prstGeom>
                    <a:noFill/>
                    <a:ln>
                      <a:noFill/>
                    </a:ln>
                  </pic:spPr>
                </pic:pic>
              </a:graphicData>
            </a:graphic>
          </wp:inline>
        </w:drawing>
      </w:r>
    </w:p>
    <w:p w14:paraId="34DA0E5F" w14:textId="35D3FF0E" w:rsidR="009A212C" w:rsidRDefault="002764D4" w:rsidP="005D43C3">
      <w:pPr>
        <w:pStyle w:val="Caption"/>
        <w:spacing w:line="360" w:lineRule="auto"/>
        <w:jc w:val="center"/>
      </w:pPr>
      <w:bookmarkStart w:id="159" w:name="_Ref72988877"/>
      <w:bookmarkStart w:id="160" w:name="_Toc73007912"/>
      <w:r>
        <w:t xml:space="preserve">Figure </w:t>
      </w:r>
      <w:r>
        <w:fldChar w:fldCharType="begin"/>
      </w:r>
      <w:r>
        <w:instrText xml:space="preserve"> SEQ Figure \* ARABIC </w:instrText>
      </w:r>
      <w:r>
        <w:fldChar w:fldCharType="separate"/>
      </w:r>
      <w:r w:rsidR="00100A74">
        <w:rPr>
          <w:noProof/>
        </w:rPr>
        <w:t>74</w:t>
      </w:r>
      <w:r>
        <w:fldChar w:fldCharType="end"/>
      </w:r>
      <w:r>
        <w:t xml:space="preserve"> </w:t>
      </w:r>
      <w:r w:rsidRPr="00D94970">
        <w:t>- Proof of how a sentiment score can be notably varied over time.  The first two years of Beatles' number ones scored highly (a) which is in stark contrast to their number ones which followed over the next five years (b).  A considerable dip in polarity</w:t>
      </w:r>
      <w:r>
        <w:t>.</w:t>
      </w:r>
      <w:bookmarkEnd w:id="159"/>
      <w:bookmarkEnd w:id="160"/>
    </w:p>
    <w:p w14:paraId="1F2CC4B7" w14:textId="438B221D" w:rsidR="009A212C" w:rsidRPr="009A212C" w:rsidRDefault="009A212C" w:rsidP="005D43C3">
      <w:r>
        <w:t>At first, I was a tad over-excited by (</w:t>
      </w:r>
      <w:r>
        <w:fldChar w:fldCharType="begin"/>
      </w:r>
      <w:r>
        <w:instrText xml:space="preserve"> REF _Ref72994710 \h </w:instrText>
      </w:r>
      <w:r>
        <w:fldChar w:fldCharType="separate"/>
      </w:r>
      <w:r w:rsidR="00100A74">
        <w:t xml:space="preserve">Figure </w:t>
      </w:r>
      <w:r w:rsidR="00100A74">
        <w:rPr>
          <w:noProof/>
        </w:rPr>
        <w:t>75</w:t>
      </w:r>
      <w:r>
        <w:fldChar w:fldCharType="end"/>
      </w:r>
      <w:r>
        <w:t xml:space="preserve">) because it just seemed too convenient that the average sentiment of UK artists was the only one which matched exactly with the average sentiment of all 50 nations combined.  But when I consider the statistics, it is really not a surprise.  The UK has </w:t>
      </w:r>
      <w:r w:rsidR="00066ADA">
        <w:t xml:space="preserve">438 artists who have had an aggregate of 654 number ones between them.  Considering that there is a total of 1248 number ones in the dataset, it means that 35.1% of UK artists have produced 52.4% of the number ones </w:t>
      </w:r>
      <w:r w:rsidR="00066ADA">
        <w:fldChar w:fldCharType="begin"/>
      </w:r>
      <w:r w:rsidR="00066ADA">
        <w:instrText xml:space="preserve"> ADDIN ZOTERO_ITEM CSL_CITATION {"citationID":"dxnC79a2","properties":{"formattedCitation":"(LLC, 2021b)","plainCitation":"(LLC, 2021b)","noteIndex":0},"citationItems":[{"id":1245,"uris":["http://zotero.org/users/7056409/items/N8PH36RP"],"uri":["http://zotero.org/users/7056409/items/N8PH36RP"],"itemData":{"id":1245,"type":"webpage","abstract":"Percentage calculator to find percentage of a number, calculate x as a percent of y, find a number given percent. How to work out percentage formulas. Add and subtract percentages.","container-title":"CalculatorSoup","language":"en","title":"Percentage Calculator","URL":"https://www.calculatorsoup.com/calculators/math/percentage.php","author":[{"family":"LLC","given":"CalculatorSoup"}],"accessed":{"date-parts":[["2021",5,27]]}}}],"schema":"https://github.com/citation-style-language/schema/raw/master/csl-citation.json"} </w:instrText>
      </w:r>
      <w:r w:rsidR="00066ADA">
        <w:fldChar w:fldCharType="separate"/>
      </w:r>
      <w:r w:rsidR="00066ADA" w:rsidRPr="00066ADA">
        <w:rPr>
          <w:rFonts w:cs="Times New Roman"/>
        </w:rPr>
        <w:t>(LLC, 2021b)</w:t>
      </w:r>
      <w:r w:rsidR="00066ADA">
        <w:fldChar w:fldCharType="end"/>
      </w:r>
      <w:r w:rsidR="00066ADA">
        <w:t xml:space="preserve">.  The UK is also just one position off the median in the </w:t>
      </w:r>
      <w:r w:rsidR="00777CB4">
        <w:t>chart,</w:t>
      </w:r>
      <w:r w:rsidR="00066ADA">
        <w:t xml:space="preserve"> so it makes a lot of sense, although still rather quirky.</w:t>
      </w:r>
    </w:p>
    <w:p w14:paraId="31F9BC71" w14:textId="77777777" w:rsidR="009A212C" w:rsidRDefault="009A212C" w:rsidP="005D43C3">
      <w:pPr>
        <w:keepNext/>
        <w:jc w:val="center"/>
      </w:pPr>
      <w:r>
        <w:rPr>
          <w:noProof/>
        </w:rPr>
        <w:drawing>
          <wp:inline distT="0" distB="0" distL="0" distR="0" wp14:anchorId="33CA7002" wp14:editId="45F733C0">
            <wp:extent cx="5448300" cy="3238500"/>
            <wp:effectExtent l="0" t="0" r="0" b="0"/>
            <wp:docPr id="364" name="Picture 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0">
                      <a:extLst>
                        <a:ext uri="{28A0092B-C50C-407E-A947-70E740481C1C}">
                          <a14:useLocalDpi xmlns:a14="http://schemas.microsoft.com/office/drawing/2010/main" val="0"/>
                        </a:ext>
                      </a:extLst>
                    </a:blip>
                    <a:srcRect/>
                    <a:stretch>
                      <a:fillRect/>
                    </a:stretch>
                  </pic:blipFill>
                  <pic:spPr bwMode="auto">
                    <a:xfrm>
                      <a:off x="0" y="0"/>
                      <a:ext cx="5448300" cy="3238500"/>
                    </a:xfrm>
                    <a:prstGeom prst="rect">
                      <a:avLst/>
                    </a:prstGeom>
                    <a:noFill/>
                    <a:ln>
                      <a:noFill/>
                    </a:ln>
                  </pic:spPr>
                </pic:pic>
              </a:graphicData>
            </a:graphic>
          </wp:inline>
        </w:drawing>
      </w:r>
    </w:p>
    <w:p w14:paraId="67B2C972" w14:textId="49B152B1" w:rsidR="00531E33" w:rsidRDefault="009A212C" w:rsidP="005D43C3">
      <w:pPr>
        <w:pStyle w:val="Caption"/>
        <w:spacing w:line="360" w:lineRule="auto"/>
        <w:jc w:val="center"/>
      </w:pPr>
      <w:bookmarkStart w:id="161" w:name="_Ref72994710"/>
      <w:bookmarkStart w:id="162" w:name="_Toc73007913"/>
      <w:r>
        <w:t xml:space="preserve">Figure </w:t>
      </w:r>
      <w:r>
        <w:fldChar w:fldCharType="begin"/>
      </w:r>
      <w:r>
        <w:instrText xml:space="preserve"> SEQ Figure \* ARABIC </w:instrText>
      </w:r>
      <w:r>
        <w:fldChar w:fldCharType="separate"/>
      </w:r>
      <w:r w:rsidR="00100A74">
        <w:rPr>
          <w:noProof/>
        </w:rPr>
        <w:t>75</w:t>
      </w:r>
      <w:r>
        <w:fldChar w:fldCharType="end"/>
      </w:r>
      <w:bookmarkEnd w:id="161"/>
      <w:r>
        <w:t xml:space="preserve"> - Average sentiment by nationality of artists.</w:t>
      </w:r>
      <w:bookmarkEnd w:id="162"/>
    </w:p>
    <w:p w14:paraId="18BD3D8B" w14:textId="17748785" w:rsidR="00066ADA" w:rsidRPr="00DF7586" w:rsidRDefault="009249C2" w:rsidP="005D43C3">
      <w:r>
        <w:lastRenderedPageBreak/>
        <w:t>(</w:t>
      </w:r>
      <w:r>
        <w:fldChar w:fldCharType="begin"/>
      </w:r>
      <w:r>
        <w:instrText xml:space="preserve"> REF _Ref72996128 \h </w:instrText>
      </w:r>
      <w:r>
        <w:fldChar w:fldCharType="separate"/>
      </w:r>
      <w:r w:rsidR="00100A74">
        <w:t xml:space="preserve">Figure </w:t>
      </w:r>
      <w:r w:rsidR="00100A74">
        <w:rPr>
          <w:noProof/>
        </w:rPr>
        <w:t>76</w:t>
      </w:r>
      <w:r>
        <w:fldChar w:fldCharType="end"/>
      </w:r>
      <w:r>
        <w:t xml:space="preserve">) </w:t>
      </w:r>
      <w:r w:rsidR="00066ADA">
        <w:t>is</w:t>
      </w:r>
      <w:r>
        <w:t xml:space="preserve">, in my opinion, irrefutable proof that the lyrical content of number ones has become increasingly negative over the past seven decades of the UK singles chart.  On average, there is a decrease of 0.67% annually. </w:t>
      </w:r>
    </w:p>
    <w:p w14:paraId="0A79FA30" w14:textId="77777777" w:rsidR="00066ADA" w:rsidRDefault="00066ADA" w:rsidP="005D43C3">
      <w:pPr>
        <w:keepNext/>
        <w:jc w:val="center"/>
      </w:pPr>
      <w:r>
        <w:rPr>
          <w:noProof/>
        </w:rPr>
        <w:drawing>
          <wp:inline distT="0" distB="0" distL="0" distR="0" wp14:anchorId="07C5FCF2" wp14:editId="51857946">
            <wp:extent cx="4932558" cy="3081298"/>
            <wp:effectExtent l="0" t="0" r="1905" b="5080"/>
            <wp:docPr id="365" name="Picture 365"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 name="Picture 288" descr="Timeline&#10;&#10;Description automatically generated"/>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4951646" cy="3093222"/>
                    </a:xfrm>
                    <a:prstGeom prst="rect">
                      <a:avLst/>
                    </a:prstGeom>
                    <a:noFill/>
                    <a:ln>
                      <a:noFill/>
                    </a:ln>
                  </pic:spPr>
                </pic:pic>
              </a:graphicData>
            </a:graphic>
          </wp:inline>
        </w:drawing>
      </w:r>
    </w:p>
    <w:p w14:paraId="2EEEB146" w14:textId="170BB085" w:rsidR="00066ADA" w:rsidRDefault="00066ADA" w:rsidP="005D43C3">
      <w:pPr>
        <w:pStyle w:val="Caption"/>
        <w:spacing w:line="360" w:lineRule="auto"/>
        <w:jc w:val="center"/>
      </w:pPr>
      <w:bookmarkStart w:id="163" w:name="_Ref72996128"/>
      <w:bookmarkStart w:id="164" w:name="_Toc73007914"/>
      <w:r>
        <w:t xml:space="preserve">Figure </w:t>
      </w:r>
      <w:r>
        <w:fldChar w:fldCharType="begin"/>
      </w:r>
      <w:r>
        <w:instrText xml:space="preserve"> SEQ Figure \* ARABIC </w:instrText>
      </w:r>
      <w:r>
        <w:fldChar w:fldCharType="separate"/>
      </w:r>
      <w:r w:rsidR="00100A74">
        <w:rPr>
          <w:noProof/>
        </w:rPr>
        <w:t>76</w:t>
      </w:r>
      <w:r>
        <w:fldChar w:fldCharType="end"/>
      </w:r>
      <w:bookmarkEnd w:id="163"/>
      <w:r>
        <w:t xml:space="preserve"> </w:t>
      </w:r>
      <w:r w:rsidRPr="007526E0">
        <w:t>- The average sentiment for each decade of the UK charts.</w:t>
      </w:r>
      <w:bookmarkEnd w:id="164"/>
    </w:p>
    <w:p w14:paraId="689D4A45" w14:textId="7ABEEB9E" w:rsidR="00CB7D1B" w:rsidRDefault="00CB7D1B" w:rsidP="005D43C3"/>
    <w:p w14:paraId="0962185E" w14:textId="3FAAFA71" w:rsidR="00E9034F" w:rsidRDefault="00E9034F" w:rsidP="005D43C3"/>
    <w:p w14:paraId="1D56A35C" w14:textId="607BC8F7" w:rsidR="00E9034F" w:rsidRDefault="00E9034F" w:rsidP="005D43C3"/>
    <w:p w14:paraId="07D98F8A" w14:textId="4891FD6D" w:rsidR="00E9034F" w:rsidRDefault="00E9034F" w:rsidP="005D43C3"/>
    <w:p w14:paraId="23B423E7" w14:textId="18B524D0" w:rsidR="00E9034F" w:rsidRDefault="00E9034F" w:rsidP="005D43C3"/>
    <w:p w14:paraId="78520997" w14:textId="5FA1F7C6" w:rsidR="00E9034F" w:rsidRDefault="00E9034F" w:rsidP="005D43C3"/>
    <w:p w14:paraId="63AB43C4" w14:textId="356AEF8F" w:rsidR="00E9034F" w:rsidRDefault="00E9034F" w:rsidP="005D43C3"/>
    <w:p w14:paraId="07431983" w14:textId="63232017" w:rsidR="00E9034F" w:rsidRDefault="00E9034F" w:rsidP="005D43C3"/>
    <w:p w14:paraId="5592FA5B" w14:textId="3F201EE7" w:rsidR="00E9034F" w:rsidRDefault="00E9034F" w:rsidP="005D43C3"/>
    <w:p w14:paraId="4E4E5943" w14:textId="2FF7D439" w:rsidR="00E9034F" w:rsidRDefault="00E9034F" w:rsidP="005D43C3"/>
    <w:p w14:paraId="51956DF1" w14:textId="50A03502" w:rsidR="00E9034F" w:rsidRDefault="00E9034F" w:rsidP="005D43C3"/>
    <w:p w14:paraId="430B6057" w14:textId="77777777" w:rsidR="00E9034F" w:rsidRPr="00066ADA" w:rsidRDefault="00E9034F" w:rsidP="005D43C3"/>
    <w:p w14:paraId="39826DF4" w14:textId="7FE24411" w:rsidR="001F78C8" w:rsidRPr="007F38A3" w:rsidRDefault="001253E2" w:rsidP="005D43C3">
      <w:pPr>
        <w:pStyle w:val="Heading1"/>
        <w:spacing w:after="120"/>
        <w:rPr>
          <w:rFonts w:ascii="Times New Roman" w:hAnsi="Times New Roman" w:cs="Times New Roman"/>
          <w:color w:val="000000" w:themeColor="text1"/>
          <w:sz w:val="32"/>
          <w:szCs w:val="32"/>
        </w:rPr>
      </w:pPr>
      <w:bookmarkStart w:id="165" w:name="_Ref73208103"/>
      <w:bookmarkStart w:id="166" w:name="_Toc73208428"/>
      <w:r w:rsidRPr="007F38A3">
        <w:rPr>
          <w:rFonts w:ascii="Times New Roman" w:hAnsi="Times New Roman" w:cs="Times New Roman"/>
          <w:color w:val="000000" w:themeColor="text1"/>
          <w:sz w:val="32"/>
          <w:szCs w:val="32"/>
        </w:rPr>
        <w:lastRenderedPageBreak/>
        <w:t xml:space="preserve">Chapter </w:t>
      </w:r>
      <w:r w:rsidR="000E5D87">
        <w:rPr>
          <w:rFonts w:ascii="Times New Roman" w:hAnsi="Times New Roman" w:cs="Times New Roman"/>
          <w:color w:val="000000" w:themeColor="text1"/>
          <w:sz w:val="32"/>
          <w:szCs w:val="32"/>
        </w:rPr>
        <w:t>7</w:t>
      </w:r>
      <w:r w:rsidRPr="007F38A3">
        <w:rPr>
          <w:rFonts w:ascii="Times New Roman" w:hAnsi="Times New Roman" w:cs="Times New Roman"/>
          <w:color w:val="000000" w:themeColor="text1"/>
          <w:sz w:val="32"/>
          <w:szCs w:val="32"/>
        </w:rPr>
        <w:t xml:space="preserve">: </w:t>
      </w:r>
      <w:r w:rsidR="00FD59F2">
        <w:rPr>
          <w:rFonts w:ascii="Times New Roman" w:hAnsi="Times New Roman" w:cs="Times New Roman"/>
          <w:color w:val="000000" w:themeColor="text1"/>
          <w:sz w:val="32"/>
          <w:szCs w:val="32"/>
        </w:rPr>
        <w:t>Discussion</w:t>
      </w:r>
      <w:r w:rsidR="00792265" w:rsidRPr="007F38A3">
        <w:rPr>
          <w:rFonts w:ascii="Times New Roman" w:hAnsi="Times New Roman" w:cs="Times New Roman"/>
          <w:color w:val="000000" w:themeColor="text1"/>
          <w:sz w:val="32"/>
          <w:szCs w:val="32"/>
        </w:rPr>
        <w:t xml:space="preserve"> &amp; </w:t>
      </w:r>
      <w:r w:rsidR="001F78C8" w:rsidRPr="007F38A3">
        <w:rPr>
          <w:rFonts w:ascii="Times New Roman" w:hAnsi="Times New Roman" w:cs="Times New Roman"/>
          <w:color w:val="000000" w:themeColor="text1"/>
          <w:sz w:val="32"/>
          <w:szCs w:val="32"/>
        </w:rPr>
        <w:t>Conclusions</w:t>
      </w:r>
      <w:bookmarkEnd w:id="154"/>
      <w:bookmarkEnd w:id="165"/>
      <w:bookmarkEnd w:id="166"/>
    </w:p>
    <w:p w14:paraId="63781101" w14:textId="35E17B37" w:rsidR="001253E2" w:rsidRPr="007F38A3" w:rsidRDefault="000E5D87" w:rsidP="005D43C3">
      <w:pPr>
        <w:pStyle w:val="Heading2"/>
        <w:rPr>
          <w:sz w:val="28"/>
          <w:szCs w:val="28"/>
        </w:rPr>
      </w:pPr>
      <w:bookmarkStart w:id="167" w:name="_Toc73208429"/>
      <w:r>
        <w:rPr>
          <w:sz w:val="28"/>
          <w:szCs w:val="28"/>
        </w:rPr>
        <w:t>7</w:t>
      </w:r>
      <w:r w:rsidR="001253E2" w:rsidRPr="007F38A3">
        <w:rPr>
          <w:sz w:val="28"/>
          <w:szCs w:val="28"/>
        </w:rPr>
        <w:t>.1</w:t>
      </w:r>
      <w:r w:rsidR="001253E2" w:rsidRPr="007F38A3">
        <w:rPr>
          <w:sz w:val="28"/>
          <w:szCs w:val="28"/>
        </w:rPr>
        <w:tab/>
        <w:t>Introduction</w:t>
      </w:r>
      <w:bookmarkEnd w:id="167"/>
    </w:p>
    <w:p w14:paraId="070AFBE6" w14:textId="5A1F002A" w:rsidR="007C1076" w:rsidRDefault="00A0606E" w:rsidP="005D43C3">
      <w:pPr>
        <w:rPr>
          <w:rFonts w:cs="Times New Roman"/>
        </w:rPr>
      </w:pPr>
      <w:r>
        <w:rPr>
          <w:rFonts w:cs="Times New Roman"/>
        </w:rPr>
        <w:t xml:space="preserve">At the beginning of this project, I was, in all honesty, terrified that I would not possess the required skills and ability to even attempt it.  There have been issues with code, barriers to finding data, and the everlasting battle with time which has cursed me through the past four years of my degree.  But it has become a labour of love for me.  </w:t>
      </w:r>
      <w:r w:rsidR="00777CB4">
        <w:rPr>
          <w:rFonts w:cs="Times New Roman"/>
        </w:rPr>
        <w:t>In fact,</w:t>
      </w:r>
      <w:r>
        <w:rPr>
          <w:rFonts w:cs="Times New Roman"/>
        </w:rPr>
        <w:t xml:space="preserve"> it is now conceivable that I will carry on exploring this data until I finally obtain the answers to </w:t>
      </w:r>
      <w:r w:rsidR="00777CB4">
        <w:rPr>
          <w:rFonts w:cs="Times New Roman"/>
        </w:rPr>
        <w:t>the many questions I now have in my head.  I am so glad I took on the challenge.</w:t>
      </w:r>
      <w:r>
        <w:rPr>
          <w:rFonts w:cs="Times New Roman"/>
        </w:rPr>
        <w:t xml:space="preserve"> </w:t>
      </w:r>
    </w:p>
    <w:p w14:paraId="7256271E" w14:textId="4DF25F98" w:rsidR="00777CB4" w:rsidRDefault="00777CB4" w:rsidP="005D43C3">
      <w:pPr>
        <w:pStyle w:val="Heading2"/>
        <w:rPr>
          <w:sz w:val="28"/>
          <w:szCs w:val="28"/>
        </w:rPr>
      </w:pPr>
      <w:bookmarkStart w:id="168" w:name="_Toc73208430"/>
      <w:r w:rsidRPr="00777CB4">
        <w:rPr>
          <w:sz w:val="28"/>
          <w:szCs w:val="28"/>
        </w:rPr>
        <w:t>7.</w:t>
      </w:r>
      <w:r>
        <w:rPr>
          <w:sz w:val="28"/>
          <w:szCs w:val="28"/>
        </w:rPr>
        <w:t>2</w:t>
      </w:r>
      <w:r w:rsidRPr="00777CB4">
        <w:rPr>
          <w:sz w:val="28"/>
          <w:szCs w:val="28"/>
        </w:rPr>
        <w:tab/>
      </w:r>
      <w:r>
        <w:rPr>
          <w:sz w:val="28"/>
          <w:szCs w:val="28"/>
        </w:rPr>
        <w:t>Discussion</w:t>
      </w:r>
      <w:bookmarkEnd w:id="168"/>
    </w:p>
    <w:p w14:paraId="664A2421" w14:textId="13232589" w:rsidR="00777CB4" w:rsidRDefault="00777CB4" w:rsidP="005D43C3">
      <w:r>
        <w:t>There are many areas of interest to discuss, and there are probably more questions than answers is what I will take away from this</w:t>
      </w:r>
      <w:r w:rsidR="00FD4721">
        <w:t xml:space="preserve"> process</w:t>
      </w:r>
      <w:r>
        <w:t>.</w:t>
      </w:r>
    </w:p>
    <w:p w14:paraId="58122A0C" w14:textId="7774DB16" w:rsidR="00777CB4" w:rsidRDefault="00FD4721" w:rsidP="005D43C3">
      <w:r>
        <w:t xml:space="preserve">To begin with, the ‘N’ word (It has been seen in full too many times for my liking).  </w:t>
      </w:r>
      <w:r w:rsidR="00CB5792">
        <w:t xml:space="preserve">There could be an argument to suggest that the majority of the artists who use the ‘N’ word do not intend </w:t>
      </w:r>
      <w:r w:rsidR="00846AD4">
        <w:t>it as a racial slur.  But I do feel that it is certainly implied</w:t>
      </w:r>
      <w:r w:rsidR="0063017E">
        <w:t xml:space="preserve"> in a</w:t>
      </w:r>
      <w:r w:rsidR="00846AD4">
        <w:t xml:space="preserve"> derogatory sense</w:t>
      </w:r>
      <w:r w:rsidR="0063017E">
        <w:t>.</w:t>
      </w:r>
      <w:r w:rsidR="00846AD4">
        <w:t xml:space="preserve"> </w:t>
      </w:r>
      <w:r>
        <w:t xml:space="preserve">I am still a little baffled as to how The Fugees ended up with a polarity of 0.14 when containing that word.  I </w:t>
      </w:r>
      <w:r w:rsidRPr="00FD4721">
        <w:rPr>
          <w:i/>
          <w:iCs/>
        </w:rPr>
        <w:t>do</w:t>
      </w:r>
      <w:r>
        <w:t xml:space="preserve"> understand that it is only used once in the entire song, and so, the impact is not going to make a huge difference to the average sentiment, but it still does</w:t>
      </w:r>
      <w:r w:rsidR="00A947F3">
        <w:t xml:space="preserve"> </w:t>
      </w:r>
      <w:r>
        <w:t>n</w:t>
      </w:r>
      <w:r w:rsidR="00A947F3">
        <w:t>o</w:t>
      </w:r>
      <w:r>
        <w:t>t quite sit right with me.  It has also brought to my attention that I need to develop a better understanding of polarity by going away and doing far more research into how it is calculated, and which words score what?</w:t>
      </w:r>
    </w:p>
    <w:p w14:paraId="57847224" w14:textId="14585AD4" w:rsidR="00FD4721" w:rsidRDefault="00FD4721" w:rsidP="005D43C3">
      <w:r>
        <w:t xml:space="preserve">On the topic of The Fugees, I would also take this opportunity to disclose that </w:t>
      </w:r>
      <w:r w:rsidR="00A947F3">
        <w:t>I believe that a number of the songs in this dataset have alternative lyrics for radio airplay.  I began my deejaying career in 1996, the same year as “Ready or Not” was released, and I certainly do not remember hearing the ‘N’ word on Capital FM.  I would go as far to say that I was such a radio addict back then, that I would guarantee there was a radio edit played instead.  This also applies to “Don’t Stop” by The Outhere Brothers, and many others in the dataset too.  This would suggest that the data could be skewed towards negative sentiment polarity, and I feel it is important to point it out.</w:t>
      </w:r>
    </w:p>
    <w:p w14:paraId="6D589BA9" w14:textId="634E4072" w:rsidR="00A947F3" w:rsidRDefault="00A947F3" w:rsidP="005D43C3">
      <w:r>
        <w:t>Another issue which arose was the amount of erroneous lyrical data pulled in from Genius.com.  I would have liked to have had more time to go through the data with a fine</w:t>
      </w:r>
      <w:r w:rsidR="00321B74">
        <w:t>-</w:t>
      </w:r>
      <w:r>
        <w:lastRenderedPageBreak/>
        <w:t xml:space="preserve">tooth comb in order to </w:t>
      </w:r>
      <w:r w:rsidR="00321B74">
        <w:t>either fix or erase these concerns.  It is definitely something to be wary of if attempting a project such as this again.</w:t>
      </w:r>
    </w:p>
    <w:p w14:paraId="4C0B4282" w14:textId="6744C89A" w:rsidR="00321B74" w:rsidRPr="00777CB4" w:rsidRDefault="00321B74" w:rsidP="005D43C3">
      <w:r>
        <w:t xml:space="preserve">There is a tendency to, sometimes, present the negatives over the positives.  It happens in all walks of life, but it is important to note that, although on the decrease, the overall average sentiment of UK number ones has remained at a consistently neutral level.  The current polarity rating of 0.14 is very neutral in the grand scheme of things.  Another </w:t>
      </w:r>
      <w:r w:rsidR="003222E6">
        <w:t xml:space="preserve">point I would make is that, while the data does not lie, it can be witnessed through different perspectives.  For example, yes, the average sentiment has evidently decreased between 1952-2020; but it also displayed a major decrease for The Beatles in the much smaller timeframe of 1964-1970. </w:t>
      </w:r>
    </w:p>
    <w:p w14:paraId="1D8033F4" w14:textId="77777777" w:rsidR="00840856" w:rsidRDefault="00050DF9" w:rsidP="005D43C3">
      <w:pPr>
        <w:pStyle w:val="Heading2"/>
      </w:pPr>
      <w:bookmarkStart w:id="169" w:name="_Toc72702569"/>
      <w:bookmarkStart w:id="170" w:name="_Toc73208431"/>
      <w:r>
        <w:rPr>
          <w:sz w:val="28"/>
          <w:szCs w:val="28"/>
        </w:rPr>
        <w:t>7</w:t>
      </w:r>
      <w:r w:rsidRPr="007F38A3">
        <w:rPr>
          <w:sz w:val="28"/>
          <w:szCs w:val="28"/>
        </w:rPr>
        <w:t>.</w:t>
      </w:r>
      <w:r>
        <w:rPr>
          <w:sz w:val="28"/>
          <w:szCs w:val="28"/>
        </w:rPr>
        <w:t>3</w:t>
      </w:r>
      <w:r w:rsidRPr="007F38A3">
        <w:rPr>
          <w:sz w:val="28"/>
          <w:szCs w:val="28"/>
        </w:rPr>
        <w:tab/>
      </w:r>
      <w:r>
        <w:rPr>
          <w:sz w:val="28"/>
          <w:szCs w:val="28"/>
        </w:rPr>
        <w:t xml:space="preserve">Answering the </w:t>
      </w:r>
      <w:r w:rsidRPr="007F38A3">
        <w:rPr>
          <w:rStyle w:val="Heading2Char"/>
          <w:b/>
          <w:bCs/>
          <w:sz w:val="28"/>
          <w:szCs w:val="28"/>
        </w:rPr>
        <w:t>Research Question</w:t>
      </w:r>
      <w:bookmarkEnd w:id="169"/>
      <w:bookmarkEnd w:id="170"/>
      <w:r w:rsidRPr="007F38A3">
        <w:t xml:space="preserve"> </w:t>
      </w:r>
    </w:p>
    <w:p w14:paraId="2F7E9762" w14:textId="77777777" w:rsidR="00840856" w:rsidRDefault="00840856" w:rsidP="005D43C3">
      <w:pPr>
        <w:rPr>
          <w:rFonts w:cs="Times New Roman"/>
        </w:rPr>
      </w:pPr>
      <w:r w:rsidRPr="00840856">
        <w:t>Can sentiment analysis of UK number ones (1952-2020) detect correlation between lyrics and society?</w:t>
      </w:r>
      <w:r w:rsidRPr="00840856">
        <w:rPr>
          <w:rFonts w:cs="Times New Roman"/>
        </w:rPr>
        <w:t xml:space="preserve"> </w:t>
      </w:r>
    </w:p>
    <w:p w14:paraId="16786EAC" w14:textId="071C4FE0" w:rsidR="00CB5792" w:rsidRDefault="00CB5792" w:rsidP="005D43C3">
      <w:r>
        <w:t>Although I detected some similarities between the first two decades of the charts and the corresponding GDP data, and also some vague parallels with divorce rates, I cannot honestly</w:t>
      </w:r>
      <w:r w:rsidR="00EE0A77">
        <w:t>, and conclusively,</w:t>
      </w:r>
      <w:r>
        <w:t xml:space="preserve"> determine that there is significant correlation between lyrical sentiment and societal trends.</w:t>
      </w:r>
    </w:p>
    <w:p w14:paraId="65AE35B5" w14:textId="53D14D09" w:rsidR="00846AD4" w:rsidRDefault="00846AD4" w:rsidP="005D43C3">
      <w:r>
        <w:t xml:space="preserve">As I stated in my introduction to this paper, music lyrics are powerful, and I </w:t>
      </w:r>
      <w:r w:rsidR="00EE0A77">
        <w:t>truly believe that they have an amazing ability to make us feel happy, sad, peaceful, and angry.  Not everybody likes football, or drinking.  Some people like to read, some do not.  But I honestly have never met one person who does not have a favourite song.  I remember living in London during the World Cup in 1990, and Euro 1996.  The atmosphere around the town was electric as people partied and celebrated.  But the whole experience of both were immeasurably enhanced by New Order’s, “World in Motion”, and Skinner, Baddiel, &amp; The Lightning Seeds singing, “Three Lions”.  So, I may not have the statistics to back</w:t>
      </w:r>
      <w:r w:rsidR="00DC0930">
        <w:t xml:space="preserve"> up my hypothesis, but I lived through over half of the UK chart history and witnessed the correlation myself.</w:t>
      </w:r>
    </w:p>
    <w:p w14:paraId="5BC10161" w14:textId="431CBD98" w:rsidR="006E3F28" w:rsidRPr="00840856" w:rsidRDefault="00CB5792" w:rsidP="005D43C3">
      <w:pPr>
        <w:rPr>
          <w:sz w:val="28"/>
          <w:szCs w:val="28"/>
        </w:rPr>
      </w:pPr>
      <w:r>
        <w:t>Without any doubt though, I will maintain that sentiment polarity of number one songs has decreased during the same period in which the level of offensive language such as profanities, misogyny, homophobia, and racism has increased.</w:t>
      </w:r>
      <w:r w:rsidR="006E3F28" w:rsidRPr="00840856">
        <w:br w:type="page"/>
      </w:r>
    </w:p>
    <w:p w14:paraId="165EDAFB" w14:textId="107C795F" w:rsidR="009710D3" w:rsidRPr="00F12DD9" w:rsidRDefault="001F78C8" w:rsidP="005D43C3">
      <w:pPr>
        <w:pStyle w:val="Heading1"/>
        <w:spacing w:after="120"/>
        <w:rPr>
          <w:rFonts w:ascii="Times New Roman" w:hAnsi="Times New Roman" w:cs="Times New Roman"/>
          <w:color w:val="auto"/>
          <w:sz w:val="32"/>
          <w:szCs w:val="32"/>
        </w:rPr>
      </w:pPr>
      <w:bookmarkStart w:id="171" w:name="_Toc73208432"/>
      <w:r w:rsidRPr="00F12DD9">
        <w:rPr>
          <w:rFonts w:ascii="Times New Roman" w:hAnsi="Times New Roman" w:cs="Times New Roman"/>
          <w:color w:val="auto"/>
          <w:sz w:val="32"/>
          <w:szCs w:val="32"/>
        </w:rPr>
        <w:lastRenderedPageBreak/>
        <w:t>References</w:t>
      </w:r>
      <w:bookmarkEnd w:id="171"/>
    </w:p>
    <w:p w14:paraId="265AD529" w14:textId="77777777" w:rsidR="00DC0930" w:rsidRPr="00DC0930" w:rsidRDefault="00DC0930" w:rsidP="005D43C3">
      <w:pPr>
        <w:pStyle w:val="Bibliography"/>
        <w:rPr>
          <w:rFonts w:cs="Times New Roman"/>
        </w:rPr>
      </w:pPr>
      <w:r>
        <w:rPr>
          <w:b/>
          <w:bCs/>
        </w:rPr>
        <w:fldChar w:fldCharType="begin"/>
      </w:r>
      <w:r>
        <w:rPr>
          <w:b/>
          <w:bCs/>
        </w:rPr>
        <w:instrText xml:space="preserve"> ADDIN ZOTERO_BIBL {"uncited":[],"omitted":[],"custom":[]} CSL_BIBLIOGRAPHY </w:instrText>
      </w:r>
      <w:r>
        <w:rPr>
          <w:b/>
          <w:bCs/>
        </w:rPr>
        <w:fldChar w:fldCharType="separate"/>
      </w:r>
      <w:r w:rsidRPr="00DC0930">
        <w:rPr>
          <w:rFonts w:cs="Times New Roman"/>
        </w:rPr>
        <w:t xml:space="preserve">Anon 2008. Stereotyping musical genres. </w:t>
      </w:r>
      <w:r w:rsidRPr="00DC0930">
        <w:rPr>
          <w:rFonts w:cs="Times New Roman"/>
          <w:i/>
          <w:iCs/>
        </w:rPr>
        <w:t>PopMatters</w:t>
      </w:r>
      <w:r w:rsidRPr="00DC0930">
        <w:rPr>
          <w:rFonts w:cs="Times New Roman"/>
        </w:rPr>
        <w:t>. Available at: &lt;https://www.popmatters.com/stereotyping-musical-genres-2496131174.html&gt; [Accessed 10 Mar. 2021].</w:t>
      </w:r>
    </w:p>
    <w:p w14:paraId="05B03F85" w14:textId="77777777" w:rsidR="00DC0930" w:rsidRPr="00DC0930" w:rsidRDefault="00DC0930" w:rsidP="005D43C3">
      <w:pPr>
        <w:pStyle w:val="Bibliography"/>
        <w:rPr>
          <w:rFonts w:cs="Times New Roman"/>
        </w:rPr>
      </w:pPr>
      <w:r w:rsidRPr="00DC0930">
        <w:rPr>
          <w:rFonts w:cs="Times New Roman"/>
        </w:rPr>
        <w:t xml:space="preserve">Anon 2015. </w:t>
      </w:r>
      <w:r w:rsidRPr="00DC0930">
        <w:rPr>
          <w:rFonts w:cs="Times New Roman"/>
          <w:i/>
          <w:iCs/>
        </w:rPr>
        <w:t>How Hip-Hop Holds Blacks Back</w:t>
      </w:r>
      <w:r w:rsidRPr="00DC0930">
        <w:rPr>
          <w:rFonts w:cs="Times New Roman"/>
        </w:rPr>
        <w:t>. [online] City Journal. Available at: &lt;https://www.city-journal.org/html/how-hip-hop-holds-blacks-back-12442.html&gt; [Accessed 10 Mar. 2021].</w:t>
      </w:r>
    </w:p>
    <w:p w14:paraId="55817894" w14:textId="77777777" w:rsidR="00DC0930" w:rsidRPr="00DC0930" w:rsidRDefault="00DC0930" w:rsidP="005D43C3">
      <w:pPr>
        <w:pStyle w:val="Bibliography"/>
        <w:rPr>
          <w:rFonts w:cs="Times New Roman"/>
        </w:rPr>
      </w:pPr>
      <w:r w:rsidRPr="00DC0930">
        <w:rPr>
          <w:rFonts w:cs="Times New Roman"/>
        </w:rPr>
        <w:t xml:space="preserve">Anon 2017. </w:t>
      </w:r>
      <w:r w:rsidRPr="00DC0930">
        <w:rPr>
          <w:rFonts w:cs="Times New Roman"/>
          <w:i/>
          <w:iCs/>
        </w:rPr>
        <w:t>Charting the Rise of Song Collaborations with Scrapy and Pandas</w:t>
      </w:r>
      <w:r w:rsidRPr="00DC0930">
        <w:rPr>
          <w:rFonts w:cs="Times New Roman"/>
        </w:rPr>
        <w:t>. [online] dashee87.github.io. Available at: &lt;https://dashee87.github.io/data%20science/python/charting-the-rise-of-song-collaborations-with-scrapy-and-pandas/&gt; [Accessed 15 May 2021].</w:t>
      </w:r>
    </w:p>
    <w:p w14:paraId="62FBA67F" w14:textId="77777777" w:rsidR="00DC0930" w:rsidRPr="00DC0930" w:rsidRDefault="00DC0930" w:rsidP="005D43C3">
      <w:pPr>
        <w:pStyle w:val="Bibliography"/>
        <w:rPr>
          <w:rFonts w:cs="Times New Roman"/>
        </w:rPr>
      </w:pPr>
      <w:r w:rsidRPr="00DC0930">
        <w:rPr>
          <w:rFonts w:cs="Times New Roman"/>
        </w:rPr>
        <w:t xml:space="preserve">Anon 2017. Divorce Rates Continue To Decline As Couples Look To Cohabitation. </w:t>
      </w:r>
      <w:r w:rsidRPr="00DC0930">
        <w:rPr>
          <w:rFonts w:cs="Times New Roman"/>
          <w:i/>
          <w:iCs/>
        </w:rPr>
        <w:t>Sinclair Law</w:t>
      </w:r>
      <w:r w:rsidRPr="00DC0930">
        <w:rPr>
          <w:rFonts w:cs="Times New Roman"/>
        </w:rPr>
        <w:t>. Available at: &lt;https://www.sinclairlaw.co.uk/blog/divorce-rates-continue-to-decline-as-couples-look-to-cohabitation/&gt; [Accessed 27 May 2021].</w:t>
      </w:r>
    </w:p>
    <w:p w14:paraId="6B2F4315" w14:textId="77777777" w:rsidR="00DC0930" w:rsidRPr="00DC0930" w:rsidRDefault="00DC0930" w:rsidP="005D43C3">
      <w:pPr>
        <w:pStyle w:val="Bibliography"/>
        <w:rPr>
          <w:rFonts w:cs="Times New Roman"/>
        </w:rPr>
      </w:pPr>
      <w:r w:rsidRPr="00DC0930">
        <w:rPr>
          <w:rFonts w:cs="Times New Roman"/>
        </w:rPr>
        <w:t xml:space="preserve">Anon 2017. Removing stop words with NLTK in Python. </w:t>
      </w:r>
      <w:r w:rsidRPr="00DC0930">
        <w:rPr>
          <w:rFonts w:cs="Times New Roman"/>
          <w:i/>
          <w:iCs/>
        </w:rPr>
        <w:t>GeeksforGeeks</w:t>
      </w:r>
      <w:r w:rsidRPr="00DC0930">
        <w:rPr>
          <w:rFonts w:cs="Times New Roman"/>
        </w:rPr>
        <w:t>. Available at: &lt;https://www.geeksforgeeks.org/removing-stop-words-nltk-python/&gt; [Accessed 11 May 2021].</w:t>
      </w:r>
    </w:p>
    <w:p w14:paraId="0F2D5A84" w14:textId="77777777" w:rsidR="00DC0930" w:rsidRPr="00DC0930" w:rsidRDefault="00DC0930" w:rsidP="005D43C3">
      <w:pPr>
        <w:pStyle w:val="Bibliography"/>
        <w:rPr>
          <w:rFonts w:cs="Times New Roman"/>
        </w:rPr>
      </w:pPr>
      <w:r w:rsidRPr="00DC0930">
        <w:rPr>
          <w:rFonts w:cs="Times New Roman"/>
        </w:rPr>
        <w:t xml:space="preserve">Anon 2020. </w:t>
      </w:r>
      <w:r w:rsidRPr="00DC0930">
        <w:rPr>
          <w:rFonts w:cs="Times New Roman"/>
          <w:i/>
          <w:iCs/>
        </w:rPr>
        <w:t>Country music reckons with racial stereotypes and its future</w:t>
      </w:r>
      <w:r w:rsidRPr="00DC0930">
        <w:rPr>
          <w:rFonts w:cs="Times New Roman"/>
        </w:rPr>
        <w:t>. [online] PBS NewsHour. Available at: &lt;https://www.pbs.org/newshour/arts/country-music-reckons-with-racial-stereotypes-and-its-future&gt; [Accessed 10 Mar. 2021].</w:t>
      </w:r>
    </w:p>
    <w:p w14:paraId="59F6445B" w14:textId="77777777" w:rsidR="00DC0930" w:rsidRPr="00DC0930" w:rsidRDefault="00DC0930" w:rsidP="005D43C3">
      <w:pPr>
        <w:pStyle w:val="Bibliography"/>
        <w:rPr>
          <w:rFonts w:cs="Times New Roman"/>
        </w:rPr>
      </w:pPr>
      <w:r w:rsidRPr="00DC0930">
        <w:rPr>
          <w:rFonts w:cs="Times New Roman"/>
        </w:rPr>
        <w:t xml:space="preserve">Anon 2020. </w:t>
      </w:r>
      <w:r w:rsidRPr="00DC0930">
        <w:rPr>
          <w:rFonts w:cs="Times New Roman"/>
          <w:i/>
          <w:iCs/>
        </w:rPr>
        <w:t>Everything There Is to Know about Sentiment Analysis</w:t>
      </w:r>
      <w:r w:rsidRPr="00DC0930">
        <w:rPr>
          <w:rFonts w:cs="Times New Roman"/>
        </w:rPr>
        <w:t>. [online] MonkeyLearn. Available at: &lt;https://monkeylearn.com/sentiment-analysis/&gt; [Accessed 15 Dec. 2020].</w:t>
      </w:r>
    </w:p>
    <w:p w14:paraId="57A93F0F" w14:textId="77777777" w:rsidR="00DC0930" w:rsidRPr="00DC0930" w:rsidRDefault="00DC0930" w:rsidP="005D43C3">
      <w:pPr>
        <w:pStyle w:val="Bibliography"/>
        <w:rPr>
          <w:rFonts w:cs="Times New Roman"/>
        </w:rPr>
      </w:pPr>
      <w:r w:rsidRPr="00DC0930">
        <w:rPr>
          <w:rFonts w:cs="Times New Roman"/>
        </w:rPr>
        <w:t xml:space="preserve">Anon 2020. Python - Lemmatization Approaches with Examples. </w:t>
      </w:r>
      <w:r w:rsidRPr="00DC0930">
        <w:rPr>
          <w:rFonts w:cs="Times New Roman"/>
          <w:i/>
          <w:iCs/>
        </w:rPr>
        <w:t>GeeksforGeeks</w:t>
      </w:r>
      <w:r w:rsidRPr="00DC0930">
        <w:rPr>
          <w:rFonts w:cs="Times New Roman"/>
        </w:rPr>
        <w:t>. Available at: &lt;https://www.geeksforgeeks.org/python-lemmatization-approaches-with-examples/&gt; [Accessed 14 May 2021].</w:t>
      </w:r>
    </w:p>
    <w:p w14:paraId="12E500C9" w14:textId="77777777" w:rsidR="00DC0930" w:rsidRPr="00DC0930" w:rsidRDefault="00DC0930" w:rsidP="005D43C3">
      <w:pPr>
        <w:pStyle w:val="Bibliography"/>
        <w:rPr>
          <w:rFonts w:cs="Times New Roman"/>
        </w:rPr>
      </w:pPr>
      <w:r w:rsidRPr="00DC0930">
        <w:rPr>
          <w:rFonts w:cs="Times New Roman"/>
        </w:rPr>
        <w:t xml:space="preserve">Anon 2020. </w:t>
      </w:r>
      <w:r w:rsidRPr="00DC0930">
        <w:rPr>
          <w:rFonts w:cs="Times New Roman"/>
          <w:i/>
          <w:iCs/>
        </w:rPr>
        <w:t>Singer and the Song | Learning English | BBC World Service</w:t>
      </w:r>
      <w:r w:rsidRPr="00DC0930">
        <w:rPr>
          <w:rFonts w:cs="Times New Roman"/>
        </w:rPr>
        <w:t xml:space="preserve">. [online] Available at: </w:t>
      </w:r>
      <w:r w:rsidRPr="00DC0930">
        <w:rPr>
          <w:rFonts w:cs="Times New Roman"/>
        </w:rPr>
        <w:lastRenderedPageBreak/>
        <w:t>&lt;https://www.bbc.co.uk/worldservice/learningenglish/music/singersong/noddyholder.shtml&gt; [Accessed 2 Dec. 2020].</w:t>
      </w:r>
    </w:p>
    <w:p w14:paraId="765BECCB" w14:textId="77777777" w:rsidR="00DC0930" w:rsidRPr="00DC0930" w:rsidRDefault="00DC0930" w:rsidP="005D43C3">
      <w:pPr>
        <w:pStyle w:val="Bibliography"/>
        <w:rPr>
          <w:rFonts w:cs="Times New Roman"/>
        </w:rPr>
      </w:pPr>
      <w:r w:rsidRPr="00DC0930">
        <w:rPr>
          <w:rFonts w:cs="Times New Roman"/>
        </w:rPr>
        <w:t xml:space="preserve">Anon 2020. </w:t>
      </w:r>
      <w:r w:rsidRPr="00DC0930">
        <w:rPr>
          <w:rFonts w:cs="Times New Roman"/>
          <w:i/>
          <w:iCs/>
        </w:rPr>
        <w:t>Who We Are - History of the Official Charts - the Sixties</w:t>
      </w:r>
      <w:r w:rsidRPr="00DC0930">
        <w:rPr>
          <w:rFonts w:cs="Times New Roman"/>
        </w:rPr>
        <w:t>. [online] Available at: &lt;https://www.officialcharts.com/who-we-are/sixties-history/&gt; [Accessed 2 Dec. 2020].</w:t>
      </w:r>
    </w:p>
    <w:p w14:paraId="3F98166A" w14:textId="77777777" w:rsidR="00DC0930" w:rsidRPr="00DC0930" w:rsidRDefault="00DC0930" w:rsidP="005D43C3">
      <w:pPr>
        <w:pStyle w:val="Bibliography"/>
        <w:rPr>
          <w:rFonts w:cs="Times New Roman"/>
        </w:rPr>
      </w:pPr>
      <w:r w:rsidRPr="00DC0930">
        <w:rPr>
          <w:rFonts w:cs="Times New Roman"/>
        </w:rPr>
        <w:t xml:space="preserve">Anon 2021. </w:t>
      </w:r>
      <w:r w:rsidRPr="00DC0930">
        <w:rPr>
          <w:rFonts w:cs="Times New Roman"/>
          <w:i/>
          <w:iCs/>
        </w:rPr>
        <w:t>All The Official Singles Chart Number 1s</w:t>
      </w:r>
      <w:r w:rsidRPr="00DC0930">
        <w:rPr>
          <w:rFonts w:cs="Times New Roman"/>
        </w:rPr>
        <w:t>. [online] Available at: &lt;https://www.officialcharts.com/chart-news/all-the-number-1-singles__7931/&gt; [Accessed 22 May 2021].</w:t>
      </w:r>
    </w:p>
    <w:p w14:paraId="48A0C549" w14:textId="77777777" w:rsidR="00DC0930" w:rsidRPr="00DC0930" w:rsidRDefault="00DC0930" w:rsidP="005D43C3">
      <w:pPr>
        <w:pStyle w:val="Bibliography"/>
        <w:rPr>
          <w:rFonts w:cs="Times New Roman"/>
        </w:rPr>
      </w:pPr>
      <w:r w:rsidRPr="00DC0930">
        <w:rPr>
          <w:rFonts w:cs="Times New Roman"/>
        </w:rPr>
        <w:t xml:space="preserve">Anon 2021. </w:t>
      </w:r>
      <w:r w:rsidRPr="00DC0930">
        <w:rPr>
          <w:rFonts w:cs="Times New Roman"/>
          <w:i/>
          <w:iCs/>
        </w:rPr>
        <w:t>AllMusic | Record Reviews, Streaming Songs, Genres &amp; Bands</w:t>
      </w:r>
      <w:r w:rsidRPr="00DC0930">
        <w:rPr>
          <w:rFonts w:cs="Times New Roman"/>
        </w:rPr>
        <w:t>. [online] AllMusic. Available at: &lt;https://www.allmusic.com/&gt; [Accessed 23 May 2021].</w:t>
      </w:r>
    </w:p>
    <w:p w14:paraId="5ABD671F" w14:textId="77777777" w:rsidR="00DC0930" w:rsidRPr="00DC0930" w:rsidRDefault="00DC0930" w:rsidP="005D43C3">
      <w:pPr>
        <w:pStyle w:val="Bibliography"/>
        <w:rPr>
          <w:rFonts w:cs="Times New Roman"/>
        </w:rPr>
      </w:pPr>
      <w:r w:rsidRPr="00DC0930">
        <w:rPr>
          <w:rFonts w:cs="Times New Roman"/>
        </w:rPr>
        <w:t xml:space="preserve">Anon 2021. </w:t>
      </w:r>
      <w:r w:rsidRPr="00DC0930">
        <w:rPr>
          <w:rFonts w:cs="Times New Roman"/>
          <w:i/>
          <w:iCs/>
        </w:rPr>
        <w:t>Alt shortcuts list</w:t>
      </w:r>
      <w:r w:rsidRPr="00DC0930">
        <w:rPr>
          <w:rFonts w:cs="Times New Roman"/>
        </w:rPr>
        <w:t>. [online] Available at: &lt;https://fsymbols.com/keyboard/windows/alt-codes/list/shortcuts/&gt; [Accessed 23 May 2021].</w:t>
      </w:r>
    </w:p>
    <w:p w14:paraId="2F29F5CA" w14:textId="77777777" w:rsidR="00DC0930" w:rsidRPr="00DC0930" w:rsidRDefault="00DC0930" w:rsidP="005D43C3">
      <w:pPr>
        <w:pStyle w:val="Bibliography"/>
        <w:rPr>
          <w:rFonts w:cs="Times New Roman"/>
        </w:rPr>
      </w:pPr>
      <w:r w:rsidRPr="00DC0930">
        <w:rPr>
          <w:rFonts w:cs="Times New Roman"/>
        </w:rPr>
        <w:t xml:space="preserve">Anon 2021. </w:t>
      </w:r>
      <w:r w:rsidRPr="00DC0930">
        <w:rPr>
          <w:rFonts w:cs="Times New Roman"/>
          <w:i/>
          <w:iCs/>
        </w:rPr>
        <w:t>Chart Archive | Haven</w:t>
      </w:r>
      <w:r w:rsidRPr="00DC0930">
        <w:rPr>
          <w:rFonts w:cs="Times New Roman"/>
        </w:rPr>
        <w:t>. [online] Available at: &lt;https://fatherandy2.proboards.com/board/14/chart-archive&gt; [Accessed 15 May 2021].</w:t>
      </w:r>
    </w:p>
    <w:p w14:paraId="77C724F0" w14:textId="77777777" w:rsidR="00DC0930" w:rsidRPr="00DC0930" w:rsidRDefault="00DC0930" w:rsidP="005D43C3">
      <w:pPr>
        <w:pStyle w:val="Bibliography"/>
        <w:rPr>
          <w:rFonts w:cs="Times New Roman"/>
        </w:rPr>
      </w:pPr>
      <w:r w:rsidRPr="00DC0930">
        <w:rPr>
          <w:rFonts w:cs="Times New Roman"/>
        </w:rPr>
        <w:t xml:space="preserve">Anon 2021. </w:t>
      </w:r>
      <w:r w:rsidRPr="00DC0930">
        <w:rPr>
          <w:rFonts w:cs="Times New Roman"/>
          <w:i/>
          <w:iCs/>
        </w:rPr>
        <w:t>Chart Histories</w:t>
      </w:r>
      <w:r w:rsidRPr="00DC0930">
        <w:rPr>
          <w:rFonts w:cs="Times New Roman"/>
        </w:rPr>
        <w:t>. [online] UKMIX Forums. Available at: &lt;https://www.ukmix.org/forum/chart-discussion/chart-analysis/12769-chart-histories&gt; [Accessed 15 May 2021].</w:t>
      </w:r>
    </w:p>
    <w:p w14:paraId="2DE1143C" w14:textId="77777777" w:rsidR="00DC0930" w:rsidRPr="00DC0930" w:rsidRDefault="00DC0930" w:rsidP="005D43C3">
      <w:pPr>
        <w:pStyle w:val="Bibliography"/>
        <w:rPr>
          <w:rFonts w:cs="Times New Roman"/>
        </w:rPr>
      </w:pPr>
      <w:r w:rsidRPr="00DC0930">
        <w:rPr>
          <w:rFonts w:cs="Times New Roman"/>
        </w:rPr>
        <w:t xml:space="preserve">Anon 2021. </w:t>
      </w:r>
      <w:r w:rsidRPr="00DC0930">
        <w:rPr>
          <w:rFonts w:cs="Times New Roman"/>
          <w:i/>
          <w:iCs/>
        </w:rPr>
        <w:t>Crimes of the century</w:t>
      </w:r>
      <w:r w:rsidRPr="00DC0930">
        <w:rPr>
          <w:rFonts w:cs="Times New Roman"/>
        </w:rPr>
        <w:t>. [online] Available at: &lt;https://www.parliament.uk/business/publications/research/olympic-britain/crime-and-defence/crimes-of-the-century/&gt; [Accessed 26 May 2021].</w:t>
      </w:r>
    </w:p>
    <w:p w14:paraId="2ED1FDD1" w14:textId="77777777" w:rsidR="00DC0930" w:rsidRPr="00DC0930" w:rsidRDefault="00DC0930" w:rsidP="005D43C3">
      <w:pPr>
        <w:pStyle w:val="Bibliography"/>
        <w:rPr>
          <w:rFonts w:cs="Times New Roman"/>
        </w:rPr>
      </w:pPr>
      <w:r w:rsidRPr="00DC0930">
        <w:rPr>
          <w:rFonts w:cs="Times New Roman"/>
        </w:rPr>
        <w:t xml:space="preserve">Anon 2021. </w:t>
      </w:r>
      <w:r w:rsidRPr="00DC0930">
        <w:rPr>
          <w:rFonts w:cs="Times New Roman"/>
          <w:i/>
          <w:iCs/>
        </w:rPr>
        <w:t>everyHit.com - UK Top 40 Chart Archive, British Singles &amp; Album Charts</w:t>
      </w:r>
      <w:r w:rsidRPr="00DC0930">
        <w:rPr>
          <w:rFonts w:cs="Times New Roman"/>
        </w:rPr>
        <w:t>. [online] Available at: &lt;http://www.everyhit.com/&gt; [Accessed 15 May 2021].</w:t>
      </w:r>
    </w:p>
    <w:p w14:paraId="4903015C" w14:textId="77777777" w:rsidR="00DC0930" w:rsidRPr="00DC0930" w:rsidRDefault="00DC0930" w:rsidP="005D43C3">
      <w:pPr>
        <w:pStyle w:val="Bibliography"/>
        <w:rPr>
          <w:rFonts w:cs="Times New Roman"/>
        </w:rPr>
      </w:pPr>
      <w:r w:rsidRPr="00DC0930">
        <w:rPr>
          <w:rFonts w:cs="Times New Roman"/>
        </w:rPr>
        <w:t xml:space="preserve">Anon 2021. </w:t>
      </w:r>
      <w:r w:rsidRPr="00DC0930">
        <w:rPr>
          <w:rFonts w:cs="Times New Roman"/>
          <w:i/>
          <w:iCs/>
        </w:rPr>
        <w:t>Examples of Ambiguity</w:t>
      </w:r>
      <w:r w:rsidRPr="00DC0930">
        <w:rPr>
          <w:rFonts w:cs="Times New Roman"/>
        </w:rPr>
        <w:t>. [online] Available at: &lt;https://examples.yourdictionary.com/reference/examples/examples-of-ambiguity.html&gt; [Accessed 3 Feb. 2021].</w:t>
      </w:r>
    </w:p>
    <w:p w14:paraId="1357F660" w14:textId="77777777" w:rsidR="00DC0930" w:rsidRPr="00DC0930" w:rsidRDefault="00DC0930" w:rsidP="005D43C3">
      <w:pPr>
        <w:pStyle w:val="Bibliography"/>
        <w:rPr>
          <w:rFonts w:cs="Times New Roman"/>
        </w:rPr>
      </w:pPr>
      <w:r w:rsidRPr="00DC0930">
        <w:rPr>
          <w:rFonts w:cs="Times New Roman"/>
        </w:rPr>
        <w:t xml:space="preserve">Anon 2021. </w:t>
      </w:r>
      <w:r w:rsidRPr="00DC0930">
        <w:rPr>
          <w:rFonts w:cs="Times New Roman"/>
          <w:i/>
          <w:iCs/>
        </w:rPr>
        <w:t>Frank Sinatra – My Way</w:t>
      </w:r>
      <w:r w:rsidRPr="00DC0930">
        <w:rPr>
          <w:rFonts w:cs="Times New Roman"/>
        </w:rPr>
        <w:t>. Available at: &lt;https://genius.com/Frank-sinatra-my-way-lyrics&gt; [Accessed 26 May 2021].</w:t>
      </w:r>
    </w:p>
    <w:p w14:paraId="30936D15" w14:textId="77777777" w:rsidR="00DC0930" w:rsidRPr="00DC0930" w:rsidRDefault="00DC0930" w:rsidP="005D43C3">
      <w:pPr>
        <w:pStyle w:val="Bibliography"/>
        <w:rPr>
          <w:rFonts w:cs="Times New Roman"/>
        </w:rPr>
      </w:pPr>
      <w:r w:rsidRPr="00DC0930">
        <w:rPr>
          <w:rFonts w:cs="Times New Roman"/>
        </w:rPr>
        <w:lastRenderedPageBreak/>
        <w:t xml:space="preserve">Anon 2021. </w:t>
      </w:r>
      <w:r w:rsidRPr="00DC0930">
        <w:rPr>
          <w:rFonts w:cs="Times New Roman"/>
          <w:i/>
          <w:iCs/>
        </w:rPr>
        <w:t>Genius – How Genius Works</w:t>
      </w:r>
      <w:r w:rsidRPr="00DC0930">
        <w:rPr>
          <w:rFonts w:cs="Times New Roman"/>
        </w:rPr>
        <w:t>. [online] Genius. Available at: &lt;https://genius.com/Genius-how-genius-works-annotated&gt; [Accessed 11 May 2021].</w:t>
      </w:r>
    </w:p>
    <w:p w14:paraId="22CC9EEA" w14:textId="77777777" w:rsidR="00DC0930" w:rsidRPr="00DC0930" w:rsidRDefault="00DC0930" w:rsidP="005D43C3">
      <w:pPr>
        <w:pStyle w:val="Bibliography"/>
        <w:rPr>
          <w:rFonts w:cs="Times New Roman"/>
        </w:rPr>
      </w:pPr>
      <w:r w:rsidRPr="00DC0930">
        <w:rPr>
          <w:rFonts w:cs="Times New Roman"/>
        </w:rPr>
        <w:t xml:space="preserve">Anon 2021. </w:t>
      </w:r>
      <w:r w:rsidRPr="00DC0930">
        <w:rPr>
          <w:rFonts w:cs="Times New Roman"/>
          <w:i/>
          <w:iCs/>
        </w:rPr>
        <w:t>Gensim: topic modelling for humans</w:t>
      </w:r>
      <w:r w:rsidRPr="00DC0930">
        <w:rPr>
          <w:rFonts w:cs="Times New Roman"/>
        </w:rPr>
        <w:t>. [online] Available at: &lt;https://radimrehurek.com/gensim/intro.html#gensim-generate-similar&gt; [Accessed 11 May 2021].</w:t>
      </w:r>
    </w:p>
    <w:p w14:paraId="1EF93A25" w14:textId="77777777" w:rsidR="00DC0930" w:rsidRPr="00DC0930" w:rsidRDefault="00DC0930" w:rsidP="005D43C3">
      <w:pPr>
        <w:pStyle w:val="Bibliography"/>
        <w:rPr>
          <w:rFonts w:cs="Times New Roman"/>
        </w:rPr>
      </w:pPr>
      <w:r w:rsidRPr="00DC0930">
        <w:rPr>
          <w:rFonts w:cs="Times New Roman"/>
        </w:rPr>
        <w:t xml:space="preserve">Anon 2021. </w:t>
      </w:r>
      <w:r w:rsidRPr="00DC0930">
        <w:rPr>
          <w:rFonts w:cs="Times New Roman"/>
          <w:i/>
          <w:iCs/>
        </w:rPr>
        <w:t>Gross Domestic Product: Year on Year growth: CVM SA % - Office for National Statistics</w:t>
      </w:r>
      <w:r w:rsidRPr="00DC0930">
        <w:rPr>
          <w:rFonts w:cs="Times New Roman"/>
        </w:rPr>
        <w:t>. [online] Available at: &lt;https://www.ons.gov.uk/economy/grossdomesticproductgdp/timeseries/ihyp/pn2&gt; [Accessed 26 May 2021].</w:t>
      </w:r>
    </w:p>
    <w:p w14:paraId="5A386DB0" w14:textId="77777777" w:rsidR="00DC0930" w:rsidRPr="00DC0930" w:rsidRDefault="00DC0930" w:rsidP="005D43C3">
      <w:pPr>
        <w:pStyle w:val="Bibliography"/>
        <w:rPr>
          <w:rFonts w:cs="Times New Roman"/>
        </w:rPr>
      </w:pPr>
      <w:r w:rsidRPr="00DC0930">
        <w:rPr>
          <w:rFonts w:cs="Times New Roman"/>
        </w:rPr>
        <w:t xml:space="preserve">Anon 2021. </w:t>
      </w:r>
      <w:r w:rsidRPr="00DC0930">
        <w:rPr>
          <w:rFonts w:cs="Times New Roman"/>
          <w:i/>
          <w:iCs/>
        </w:rPr>
        <w:t>How It Works — lyricsgenius documentation</w:t>
      </w:r>
      <w:r w:rsidRPr="00DC0930">
        <w:rPr>
          <w:rFonts w:cs="Times New Roman"/>
        </w:rPr>
        <w:t>. [online] Available at: &lt;https://lyricsgenius.readthedocs.io/en/master/how_it_works.html&gt; [Accessed 11 May 2021].</w:t>
      </w:r>
    </w:p>
    <w:p w14:paraId="41D4E762" w14:textId="77777777" w:rsidR="00DC0930" w:rsidRPr="00DC0930" w:rsidRDefault="00DC0930" w:rsidP="005D43C3">
      <w:pPr>
        <w:pStyle w:val="Bibliography"/>
        <w:rPr>
          <w:rFonts w:cs="Times New Roman"/>
        </w:rPr>
      </w:pPr>
      <w:r w:rsidRPr="00DC0930">
        <w:rPr>
          <w:rFonts w:cs="Times New Roman"/>
        </w:rPr>
        <w:t xml:space="preserve">Anon 2021. </w:t>
      </w:r>
      <w:r w:rsidRPr="00DC0930">
        <w:rPr>
          <w:rFonts w:cs="Times New Roman"/>
          <w:i/>
          <w:iCs/>
        </w:rPr>
        <w:t>Installing Packages — Python Packaging User Guide</w:t>
      </w:r>
      <w:r w:rsidRPr="00DC0930">
        <w:rPr>
          <w:rFonts w:cs="Times New Roman"/>
        </w:rPr>
        <w:t>. [online] Available at: &lt;https://packaging.python.org/tutorials/installing-packages/&gt; [Accessed 11 May 2021].</w:t>
      </w:r>
    </w:p>
    <w:p w14:paraId="1FBD6A67" w14:textId="77777777" w:rsidR="00DC0930" w:rsidRPr="00DC0930" w:rsidRDefault="00DC0930" w:rsidP="005D43C3">
      <w:pPr>
        <w:pStyle w:val="Bibliography"/>
        <w:rPr>
          <w:rFonts w:cs="Times New Roman"/>
        </w:rPr>
      </w:pPr>
      <w:r w:rsidRPr="00DC0930">
        <w:rPr>
          <w:rFonts w:cs="Times New Roman"/>
        </w:rPr>
        <w:t xml:space="preserve">Anon 2021. </w:t>
      </w:r>
      <w:r w:rsidRPr="00DC0930">
        <w:rPr>
          <w:rFonts w:cs="Times New Roman"/>
          <w:i/>
          <w:iCs/>
        </w:rPr>
        <w:t>Investor Brief - Death And Taxes</w:t>
      </w:r>
      <w:r w:rsidRPr="00DC0930">
        <w:rPr>
          <w:rFonts w:cs="Times New Roman"/>
        </w:rPr>
        <w:t>. [online] Available at: &lt;http://www.habershamcapital.com/brief-no5-death-taxes&gt; [Accessed 27 May 2021].</w:t>
      </w:r>
    </w:p>
    <w:p w14:paraId="40A7B60D" w14:textId="77777777" w:rsidR="00DC0930" w:rsidRPr="00DC0930" w:rsidRDefault="00DC0930" w:rsidP="005D43C3">
      <w:pPr>
        <w:pStyle w:val="Bibliography"/>
        <w:rPr>
          <w:rFonts w:cs="Times New Roman"/>
        </w:rPr>
      </w:pPr>
      <w:r w:rsidRPr="00DC0930">
        <w:rPr>
          <w:rFonts w:cs="Times New Roman"/>
        </w:rPr>
        <w:t xml:space="preserve">Anon 2021. </w:t>
      </w:r>
      <w:r w:rsidRPr="00DC0930">
        <w:rPr>
          <w:rFonts w:cs="Times New Roman"/>
          <w:i/>
          <w:iCs/>
        </w:rPr>
        <w:t>Language Processing Pipelines · spaCy Usage Documentation</w:t>
      </w:r>
      <w:r w:rsidRPr="00DC0930">
        <w:rPr>
          <w:rFonts w:cs="Times New Roman"/>
        </w:rPr>
        <w:t>. [online] Available at: &lt;https://spacy.io/usage/processing-pipelines&gt; [Accessed 14 May 2021].</w:t>
      </w:r>
    </w:p>
    <w:p w14:paraId="7CFFF93F" w14:textId="77777777" w:rsidR="00DC0930" w:rsidRPr="00DC0930" w:rsidRDefault="00DC0930" w:rsidP="005D43C3">
      <w:pPr>
        <w:pStyle w:val="Bibliography"/>
        <w:rPr>
          <w:rFonts w:cs="Times New Roman"/>
        </w:rPr>
      </w:pPr>
      <w:r w:rsidRPr="00DC0930">
        <w:rPr>
          <w:rFonts w:cs="Times New Roman"/>
        </w:rPr>
        <w:t xml:space="preserve">Anon 2021. </w:t>
      </w:r>
      <w:r w:rsidRPr="00DC0930">
        <w:rPr>
          <w:rFonts w:cs="Times New Roman"/>
          <w:i/>
          <w:iCs/>
        </w:rPr>
        <w:t>lyric</w:t>
      </w:r>
      <w:r w:rsidRPr="00DC0930">
        <w:rPr>
          <w:rFonts w:cs="Times New Roman"/>
        </w:rPr>
        <w:t>. [online] Available at: &lt;https://dictionary.cambridge.org/dictionary/english/lyric&gt; [Accessed 26 May 2021].</w:t>
      </w:r>
    </w:p>
    <w:p w14:paraId="0309CEA4" w14:textId="77777777" w:rsidR="00DC0930" w:rsidRPr="00DC0930" w:rsidRDefault="00DC0930" w:rsidP="005D43C3">
      <w:pPr>
        <w:pStyle w:val="Bibliography"/>
        <w:rPr>
          <w:rFonts w:cs="Times New Roman"/>
        </w:rPr>
      </w:pPr>
      <w:r w:rsidRPr="00DC0930">
        <w:rPr>
          <w:rFonts w:cs="Times New Roman"/>
        </w:rPr>
        <w:t xml:space="preserve">Anon 2021. </w:t>
      </w:r>
      <w:r w:rsidRPr="00DC0930">
        <w:rPr>
          <w:rFonts w:cs="Times New Roman"/>
          <w:i/>
          <w:iCs/>
        </w:rPr>
        <w:t>Lyrics containing the term: best — Page #9</w:t>
      </w:r>
      <w:r w:rsidRPr="00DC0930">
        <w:rPr>
          <w:rFonts w:cs="Times New Roman"/>
        </w:rPr>
        <w:t>. [online] Available at: &lt;https://www.lyrics.com/serp.php?st=best&amp;p=9&amp;genre=Pop&gt; [Accessed 15 May 2021].</w:t>
      </w:r>
    </w:p>
    <w:p w14:paraId="2A491AA8" w14:textId="77777777" w:rsidR="00DC0930" w:rsidRPr="00DC0930" w:rsidRDefault="00DC0930" w:rsidP="005D43C3">
      <w:pPr>
        <w:pStyle w:val="Bibliography"/>
        <w:rPr>
          <w:rFonts w:cs="Times New Roman"/>
        </w:rPr>
      </w:pPr>
      <w:r w:rsidRPr="00DC0930">
        <w:rPr>
          <w:rFonts w:cs="Times New Roman"/>
        </w:rPr>
        <w:t xml:space="preserve">Anon 2021. </w:t>
      </w:r>
      <w:r w:rsidRPr="00DC0930">
        <w:rPr>
          <w:rFonts w:cs="Times New Roman"/>
          <w:i/>
          <w:iCs/>
        </w:rPr>
        <w:t>Marriages in England and Wales - Office for National Statistics</w:t>
      </w:r>
      <w:r w:rsidRPr="00DC0930">
        <w:rPr>
          <w:rFonts w:cs="Times New Roman"/>
        </w:rPr>
        <w:t>. [online] Available at: &lt;https://www.ons.gov.uk/peoplepopulationandcommunity/birthsdeathsandmarriages/marriagecohabitationandcivilpartnerships/bulletins/marriagesinenglandandwalesprovisional/2012-02-29&gt; [Accessed 27 May 2021].</w:t>
      </w:r>
    </w:p>
    <w:p w14:paraId="519077E6" w14:textId="77777777" w:rsidR="00DC0930" w:rsidRPr="00DC0930" w:rsidRDefault="00DC0930" w:rsidP="005D43C3">
      <w:pPr>
        <w:pStyle w:val="Bibliography"/>
        <w:rPr>
          <w:rFonts w:cs="Times New Roman"/>
        </w:rPr>
      </w:pPr>
      <w:r w:rsidRPr="00DC0930">
        <w:rPr>
          <w:rFonts w:cs="Times New Roman"/>
        </w:rPr>
        <w:lastRenderedPageBreak/>
        <w:t xml:space="preserve">Anon 2021. </w:t>
      </w:r>
      <w:r w:rsidRPr="00DC0930">
        <w:rPr>
          <w:rFonts w:cs="Times New Roman"/>
          <w:i/>
          <w:iCs/>
        </w:rPr>
        <w:t>Official Charts - Home of the Official UK Top 40 Charts</w:t>
      </w:r>
      <w:r w:rsidRPr="00DC0930">
        <w:rPr>
          <w:rFonts w:cs="Times New Roman"/>
        </w:rPr>
        <w:t>. [online] Available at: &lt;https://www.officialcharts.com/&gt; [Accessed 15 May 2021].</w:t>
      </w:r>
    </w:p>
    <w:p w14:paraId="2E548D5F" w14:textId="77777777" w:rsidR="00DC0930" w:rsidRPr="00DC0930" w:rsidRDefault="00DC0930" w:rsidP="005D43C3">
      <w:pPr>
        <w:pStyle w:val="Bibliography"/>
        <w:rPr>
          <w:rFonts w:cs="Times New Roman"/>
        </w:rPr>
      </w:pPr>
      <w:r w:rsidRPr="00DC0930">
        <w:rPr>
          <w:rFonts w:cs="Times New Roman"/>
        </w:rPr>
        <w:t xml:space="preserve">Anon 2021. </w:t>
      </w:r>
      <w:r w:rsidRPr="00DC0930">
        <w:rPr>
          <w:rFonts w:cs="Times New Roman"/>
          <w:i/>
          <w:iCs/>
        </w:rPr>
        <w:t>Pandas vs NumPy - javatpoint</w:t>
      </w:r>
      <w:r w:rsidRPr="00DC0930">
        <w:rPr>
          <w:rFonts w:cs="Times New Roman"/>
        </w:rPr>
        <w:t>. [online] www.javatpoint.com. Available at: &lt;https://www.javatpoint.com/pandas-vs-numpy&gt; [Accessed 11 May 2021].</w:t>
      </w:r>
    </w:p>
    <w:p w14:paraId="7CC02EAE" w14:textId="77777777" w:rsidR="00DC0930" w:rsidRPr="00DC0930" w:rsidRDefault="00DC0930" w:rsidP="005D43C3">
      <w:pPr>
        <w:pStyle w:val="Bibliography"/>
        <w:rPr>
          <w:rFonts w:cs="Times New Roman"/>
        </w:rPr>
      </w:pPr>
      <w:r w:rsidRPr="00DC0930">
        <w:rPr>
          <w:rFonts w:cs="Times New Roman"/>
        </w:rPr>
        <w:t xml:space="preserve">Anon 2021. </w:t>
      </w:r>
      <w:r w:rsidRPr="00DC0930">
        <w:rPr>
          <w:rFonts w:cs="Times New Roman"/>
          <w:i/>
          <w:iCs/>
        </w:rPr>
        <w:t>polyhex | UK singles chartruns</w:t>
      </w:r>
      <w:r w:rsidRPr="00DC0930">
        <w:rPr>
          <w:rFonts w:cs="Times New Roman"/>
        </w:rPr>
        <w:t>. [online] Available at: &lt;https://polyhex.me.uk/uksingles/chartruns-uksingles.cfm&gt; [Accessed 15 May 2021].</w:t>
      </w:r>
    </w:p>
    <w:p w14:paraId="73CBB9C0" w14:textId="77777777" w:rsidR="00DC0930" w:rsidRPr="00DC0930" w:rsidRDefault="00DC0930" w:rsidP="005D43C3">
      <w:pPr>
        <w:pStyle w:val="Bibliography"/>
        <w:rPr>
          <w:rFonts w:cs="Times New Roman"/>
        </w:rPr>
      </w:pPr>
      <w:r w:rsidRPr="00DC0930">
        <w:rPr>
          <w:rFonts w:cs="Times New Roman"/>
        </w:rPr>
        <w:t xml:space="preserve">Anon 2021. </w:t>
      </w:r>
      <w:r w:rsidRPr="00DC0930">
        <w:rPr>
          <w:rFonts w:cs="Times New Roman"/>
          <w:i/>
          <w:iCs/>
        </w:rPr>
        <w:t>Positive and Negative Connotations: Example Sentences</w:t>
      </w:r>
      <w:r w:rsidRPr="00DC0930">
        <w:rPr>
          <w:rFonts w:cs="Times New Roman"/>
        </w:rPr>
        <w:t>. [online] Available at: &lt;https://examples.yourdictionary.com/positive-and-negative-connotations-example-sentences.html&gt; [Accessed 3 Feb. 2021].</w:t>
      </w:r>
    </w:p>
    <w:p w14:paraId="69A1F45B" w14:textId="77777777" w:rsidR="00DC0930" w:rsidRPr="00DC0930" w:rsidRDefault="00DC0930" w:rsidP="005D43C3">
      <w:pPr>
        <w:pStyle w:val="Bibliography"/>
        <w:rPr>
          <w:rFonts w:cs="Times New Roman"/>
        </w:rPr>
      </w:pPr>
      <w:r w:rsidRPr="00DC0930">
        <w:rPr>
          <w:rFonts w:cs="Times New Roman"/>
        </w:rPr>
        <w:t xml:space="preserve">Anon 2021. </w:t>
      </w:r>
      <w:r w:rsidRPr="00DC0930">
        <w:rPr>
          <w:rFonts w:cs="Times New Roman"/>
          <w:i/>
          <w:iCs/>
        </w:rPr>
        <w:t>Public Spending Chart for United Kingdom 1950-2019 - Central Government Local Authorities</w:t>
      </w:r>
      <w:r w:rsidRPr="00DC0930">
        <w:rPr>
          <w:rFonts w:cs="Times New Roman"/>
        </w:rPr>
        <w:t>. [online] Available at: &lt;https://www.ukpublicspending.co.uk/spending_chart_1950_2019UKp_17c1li0181536_722cs_F0t10t20t40t60t&gt; [Accessed 26 May 2021].</w:t>
      </w:r>
    </w:p>
    <w:p w14:paraId="05283FC6" w14:textId="77777777" w:rsidR="00DC0930" w:rsidRPr="00DC0930" w:rsidRDefault="00DC0930" w:rsidP="005D43C3">
      <w:pPr>
        <w:pStyle w:val="Bibliography"/>
        <w:rPr>
          <w:rFonts w:cs="Times New Roman"/>
        </w:rPr>
      </w:pPr>
      <w:r w:rsidRPr="00DC0930">
        <w:rPr>
          <w:rFonts w:cs="Times New Roman"/>
        </w:rPr>
        <w:t xml:space="preserve">Anon 2021. </w:t>
      </w:r>
      <w:r w:rsidRPr="00DC0930">
        <w:rPr>
          <w:rFonts w:cs="Times New Roman"/>
          <w:i/>
          <w:iCs/>
        </w:rPr>
        <w:t>QuickGraph #4: UK Official Singles Chart 2019 · Mark Needham</w:t>
      </w:r>
      <w:r w:rsidRPr="00DC0930">
        <w:rPr>
          <w:rFonts w:cs="Times New Roman"/>
        </w:rPr>
        <w:t>. [online] Mark Needham. Available at: &lt;https://www.markhneedham.com/blog/2020/01/04/quick-graph-uk-official-charts/&gt; [Accessed 15 May 2021].</w:t>
      </w:r>
    </w:p>
    <w:p w14:paraId="742333F1" w14:textId="77777777" w:rsidR="00DC0930" w:rsidRPr="00DC0930" w:rsidRDefault="00DC0930" w:rsidP="005D43C3">
      <w:pPr>
        <w:pStyle w:val="Bibliography"/>
        <w:rPr>
          <w:rFonts w:cs="Times New Roman"/>
        </w:rPr>
      </w:pPr>
      <w:r w:rsidRPr="00DC0930">
        <w:rPr>
          <w:rFonts w:cs="Times New Roman"/>
        </w:rPr>
        <w:t xml:space="preserve">Anon 2021. </w:t>
      </w:r>
      <w:r w:rsidRPr="00DC0930">
        <w:rPr>
          <w:rFonts w:cs="Times New Roman"/>
          <w:i/>
          <w:iCs/>
        </w:rPr>
        <w:t>Scrap UK top 40 singles chart from BBC - DZone</w:t>
      </w:r>
      <w:r w:rsidRPr="00DC0930">
        <w:rPr>
          <w:rFonts w:cs="Times New Roman"/>
        </w:rPr>
        <w:t>. [online] dzone.com. Available at: &lt;https://dzone.com/articles/scrap-uk-top-40-singles-chart&gt; [Accessed 15 May 2021].</w:t>
      </w:r>
    </w:p>
    <w:p w14:paraId="058C9A6B" w14:textId="77777777" w:rsidR="00DC0930" w:rsidRPr="00DC0930" w:rsidRDefault="00DC0930" w:rsidP="005D43C3">
      <w:pPr>
        <w:pStyle w:val="Bibliography"/>
        <w:rPr>
          <w:rFonts w:cs="Times New Roman"/>
        </w:rPr>
      </w:pPr>
      <w:r w:rsidRPr="00DC0930">
        <w:rPr>
          <w:rFonts w:cs="Times New Roman"/>
        </w:rPr>
        <w:t xml:space="preserve">Anon 2021. </w:t>
      </w:r>
      <w:r w:rsidRPr="00DC0930">
        <w:rPr>
          <w:rFonts w:cs="Times New Roman"/>
          <w:i/>
          <w:iCs/>
        </w:rPr>
        <w:t>Sentiment Analysis in Python With TextBlob</w:t>
      </w:r>
      <w:r w:rsidRPr="00DC0930">
        <w:rPr>
          <w:rFonts w:cs="Times New Roman"/>
        </w:rPr>
        <w:t>. [online] Stack Abuse. Available at: &lt;https://stackabuse.com/sentiment-analysis-in-python-with-textblob/&gt; [Accessed 11 May 2021].</w:t>
      </w:r>
    </w:p>
    <w:p w14:paraId="7E0CA3B4" w14:textId="77777777" w:rsidR="00DC0930" w:rsidRPr="00DC0930" w:rsidRDefault="00DC0930" w:rsidP="005D43C3">
      <w:pPr>
        <w:pStyle w:val="Bibliography"/>
        <w:rPr>
          <w:rFonts w:cs="Times New Roman"/>
        </w:rPr>
      </w:pPr>
      <w:r w:rsidRPr="00DC0930">
        <w:rPr>
          <w:rFonts w:cs="Times New Roman"/>
        </w:rPr>
        <w:t xml:space="preserve">Anon 2021. </w:t>
      </w:r>
      <w:r w:rsidRPr="00DC0930">
        <w:rPr>
          <w:rFonts w:cs="Times New Roman"/>
          <w:i/>
          <w:iCs/>
        </w:rPr>
        <w:t>spaCy 101: Everything you need to know · spaCy Usage Documentation</w:t>
      </w:r>
      <w:r w:rsidRPr="00DC0930">
        <w:rPr>
          <w:rFonts w:cs="Times New Roman"/>
        </w:rPr>
        <w:t>. [online] spaCy 101: Everything you need to know. Available at: &lt;https://spacy.io/usage/spacy-101&gt; [Accessed 11 May 2021].</w:t>
      </w:r>
    </w:p>
    <w:p w14:paraId="45F1305E" w14:textId="77777777" w:rsidR="00DC0930" w:rsidRPr="00DC0930" w:rsidRDefault="00DC0930" w:rsidP="005D43C3">
      <w:pPr>
        <w:pStyle w:val="Bibliography"/>
        <w:rPr>
          <w:rFonts w:cs="Times New Roman"/>
        </w:rPr>
      </w:pPr>
      <w:r w:rsidRPr="00DC0930">
        <w:rPr>
          <w:rFonts w:cs="Times New Roman"/>
        </w:rPr>
        <w:t xml:space="preserve">Anon 2021. </w:t>
      </w:r>
      <w:r w:rsidRPr="00DC0930">
        <w:rPr>
          <w:rFonts w:cs="Times New Roman"/>
          <w:i/>
          <w:iCs/>
        </w:rPr>
        <w:t>spaCy Word Lemmatize - API &amp; Demo | Text Analysis Online | TextAnalysis</w:t>
      </w:r>
      <w:r w:rsidRPr="00DC0930">
        <w:rPr>
          <w:rFonts w:cs="Times New Roman"/>
        </w:rPr>
        <w:t>. [online] Available at: &lt;http://textanalysisonline.com/spacy-word-lemmatize&gt; [Accessed 15 May 2021].</w:t>
      </w:r>
    </w:p>
    <w:p w14:paraId="50D96947" w14:textId="77777777" w:rsidR="00DC0930" w:rsidRPr="00DC0930" w:rsidRDefault="00DC0930" w:rsidP="005D43C3">
      <w:pPr>
        <w:pStyle w:val="Bibliography"/>
        <w:rPr>
          <w:rFonts w:cs="Times New Roman"/>
        </w:rPr>
      </w:pPr>
      <w:r w:rsidRPr="00DC0930">
        <w:rPr>
          <w:rFonts w:cs="Times New Roman"/>
        </w:rPr>
        <w:lastRenderedPageBreak/>
        <w:t xml:space="preserve">Anon 2021. </w:t>
      </w:r>
      <w:r w:rsidRPr="00DC0930">
        <w:rPr>
          <w:rFonts w:cs="Times New Roman"/>
          <w:i/>
          <w:iCs/>
        </w:rPr>
        <w:t>Text Analysis - API &amp; Demo | Text Analysis Online | TextAnalysis</w:t>
      </w:r>
      <w:r w:rsidRPr="00DC0930">
        <w:rPr>
          <w:rFonts w:cs="Times New Roman"/>
        </w:rPr>
        <w:t>. [online] Available at: &lt;http://textanalysisonline.com/&gt; [Accessed 14 May 2021].</w:t>
      </w:r>
    </w:p>
    <w:p w14:paraId="3FA8AE8C" w14:textId="77777777" w:rsidR="00DC0930" w:rsidRPr="00DC0930" w:rsidRDefault="00DC0930" w:rsidP="005D43C3">
      <w:pPr>
        <w:pStyle w:val="Bibliography"/>
        <w:rPr>
          <w:rFonts w:cs="Times New Roman"/>
        </w:rPr>
      </w:pPr>
      <w:r w:rsidRPr="00DC0930">
        <w:rPr>
          <w:rFonts w:cs="Times New Roman"/>
        </w:rPr>
        <w:t xml:space="preserve">Anon 2021. </w:t>
      </w:r>
      <w:r w:rsidRPr="00DC0930">
        <w:rPr>
          <w:rFonts w:cs="Times New Roman"/>
          <w:i/>
          <w:iCs/>
        </w:rPr>
        <w:t>TextBlob Sentiment Analysis - API &amp; Demo | Text Analysis Online | TextAnalysis</w:t>
      </w:r>
      <w:r w:rsidRPr="00DC0930">
        <w:rPr>
          <w:rFonts w:cs="Times New Roman"/>
        </w:rPr>
        <w:t>. [online] Available at: &lt;http://textanalysisonline.com/textblob-sentiment-analysis&gt; [Accessed 14 May 2021].</w:t>
      </w:r>
    </w:p>
    <w:p w14:paraId="453CFDF6" w14:textId="77777777" w:rsidR="00DC0930" w:rsidRPr="00DC0930" w:rsidRDefault="00DC0930" w:rsidP="005D43C3">
      <w:pPr>
        <w:pStyle w:val="Bibliography"/>
        <w:rPr>
          <w:rFonts w:cs="Times New Roman"/>
        </w:rPr>
      </w:pPr>
      <w:r w:rsidRPr="00DC0930">
        <w:rPr>
          <w:rFonts w:cs="Times New Roman"/>
        </w:rPr>
        <w:t xml:space="preserve">Anon 2021. </w:t>
      </w:r>
      <w:r w:rsidRPr="00DC0930">
        <w:rPr>
          <w:rFonts w:cs="Times New Roman"/>
          <w:i/>
          <w:iCs/>
        </w:rPr>
        <w:t>UK Healthcare Spending Since World War II for United Kingdom 1952-2020 - Central Government Local Authorities</w:t>
      </w:r>
      <w:r w:rsidRPr="00DC0930">
        <w:rPr>
          <w:rFonts w:cs="Times New Roman"/>
        </w:rPr>
        <w:t>. [online] Available at: &lt;https://www.ukpublicspending.co.uk/spending_chart_1952_2020UKp_17c1li111lcn_10t_UK_Healthcare_Spending_Since_World_War_II&gt; [Accessed 26 May 2021].</w:t>
      </w:r>
    </w:p>
    <w:p w14:paraId="4FE79CAF" w14:textId="77777777" w:rsidR="00DC0930" w:rsidRPr="00DC0930" w:rsidRDefault="00DC0930" w:rsidP="005D43C3">
      <w:pPr>
        <w:pStyle w:val="Bibliography"/>
        <w:rPr>
          <w:rFonts w:cs="Times New Roman"/>
        </w:rPr>
      </w:pPr>
      <w:r w:rsidRPr="00DC0930">
        <w:rPr>
          <w:rFonts w:cs="Times New Roman"/>
        </w:rPr>
        <w:t xml:space="preserve">Anon 2021. </w:t>
      </w:r>
      <w:r w:rsidRPr="00DC0930">
        <w:rPr>
          <w:rFonts w:cs="Times New Roman"/>
          <w:i/>
          <w:iCs/>
        </w:rPr>
        <w:t>United Kingdom Long Term Unemployment Rate | 1992-2020 Data | 2021-2023 Forecast</w:t>
      </w:r>
      <w:r w:rsidRPr="00DC0930">
        <w:rPr>
          <w:rFonts w:cs="Times New Roman"/>
        </w:rPr>
        <w:t>. [online] Available at: &lt;https://tradingeconomics.com/united-kingdom/long-term-unemployment-rate&gt; [Accessed 26 May 2021].</w:t>
      </w:r>
    </w:p>
    <w:p w14:paraId="0372C902" w14:textId="77777777" w:rsidR="00DC0930" w:rsidRPr="00DC0930" w:rsidRDefault="00DC0930" w:rsidP="005D43C3">
      <w:pPr>
        <w:pStyle w:val="Bibliography"/>
        <w:rPr>
          <w:rFonts w:cs="Times New Roman"/>
        </w:rPr>
      </w:pPr>
      <w:r w:rsidRPr="00DC0930">
        <w:rPr>
          <w:rFonts w:cs="Times New Roman"/>
        </w:rPr>
        <w:t xml:space="preserve">Anon 2021. </w:t>
      </w:r>
      <w:r w:rsidRPr="00DC0930">
        <w:rPr>
          <w:rFonts w:cs="Times New Roman"/>
          <w:i/>
          <w:iCs/>
        </w:rPr>
        <w:t>Urban Dictionary: metalhead</w:t>
      </w:r>
      <w:r w:rsidRPr="00DC0930">
        <w:rPr>
          <w:rFonts w:cs="Times New Roman"/>
        </w:rPr>
        <w:t>. [online] Urban Dictionary. Available at: &lt;https://www.urbandictionary.com/define.php?term=metalhead&amp;page=21&gt; [Accessed 10 Mar. 2021].</w:t>
      </w:r>
    </w:p>
    <w:p w14:paraId="659606A0" w14:textId="77777777" w:rsidR="00DC0930" w:rsidRPr="00DC0930" w:rsidRDefault="00DC0930" w:rsidP="005D43C3">
      <w:pPr>
        <w:pStyle w:val="Bibliography"/>
        <w:rPr>
          <w:rFonts w:cs="Times New Roman"/>
        </w:rPr>
      </w:pPr>
      <w:r w:rsidRPr="00DC0930">
        <w:rPr>
          <w:rFonts w:cs="Times New Roman"/>
        </w:rPr>
        <w:t xml:space="preserve">Anon 2021. </w:t>
      </w:r>
      <w:r w:rsidRPr="00DC0930">
        <w:rPr>
          <w:rFonts w:cs="Times New Roman"/>
          <w:i/>
          <w:iCs/>
        </w:rPr>
        <w:t>What is Beautiful Soup?</w:t>
      </w:r>
      <w:r w:rsidRPr="00DC0930">
        <w:rPr>
          <w:rFonts w:cs="Times New Roman"/>
        </w:rPr>
        <w:t xml:space="preserve"> [online] Educative: Interactive Courses for Software Developers. Available at: &lt;https://www.educative.io/edpresso/what-is-beautiful-soup&gt; [Accessed 15 May 2021].</w:t>
      </w:r>
    </w:p>
    <w:p w14:paraId="47890B1B" w14:textId="77777777" w:rsidR="00DC0930" w:rsidRPr="00DC0930" w:rsidRDefault="00DC0930" w:rsidP="005D43C3">
      <w:pPr>
        <w:pStyle w:val="Bibliography"/>
        <w:rPr>
          <w:rFonts w:cs="Times New Roman"/>
        </w:rPr>
      </w:pPr>
      <w:r w:rsidRPr="00DC0930">
        <w:rPr>
          <w:rFonts w:cs="Times New Roman"/>
        </w:rPr>
        <w:t xml:space="preserve">Anon 2021. </w:t>
      </w:r>
      <w:r w:rsidRPr="00DC0930">
        <w:rPr>
          <w:rFonts w:cs="Times New Roman"/>
          <w:i/>
          <w:iCs/>
        </w:rPr>
        <w:t>What is the MoSCoW Method?</w:t>
      </w:r>
      <w:r w:rsidRPr="00DC0930">
        <w:rPr>
          <w:rFonts w:cs="Times New Roman"/>
        </w:rPr>
        <w:t xml:space="preserve"> [online] SearchSoftwareQuality. Available at: &lt;https://searchsoftwarequality.techtarget.com/definition/MoSCoW-method&gt; [Accessed 13 Apr. 2021].</w:t>
      </w:r>
    </w:p>
    <w:p w14:paraId="6F7BE29F" w14:textId="77777777" w:rsidR="00DC0930" w:rsidRPr="00DC0930" w:rsidRDefault="00DC0930" w:rsidP="005D43C3">
      <w:pPr>
        <w:pStyle w:val="Bibliography"/>
        <w:rPr>
          <w:rFonts w:cs="Times New Roman"/>
        </w:rPr>
      </w:pPr>
      <w:r w:rsidRPr="00DC0930">
        <w:rPr>
          <w:rFonts w:cs="Times New Roman"/>
        </w:rPr>
        <w:t xml:space="preserve">Anon 2021. </w:t>
      </w:r>
      <w:r w:rsidRPr="00DC0930">
        <w:rPr>
          <w:rFonts w:cs="Times New Roman"/>
          <w:i/>
          <w:iCs/>
        </w:rPr>
        <w:t>What’s with Gay Men and Musical Theater? | by James Finn | Th-Ink Queerly | Medium</w:t>
      </w:r>
      <w:r w:rsidRPr="00DC0930">
        <w:rPr>
          <w:rFonts w:cs="Times New Roman"/>
        </w:rPr>
        <w:t>. [online] Available at: &lt;https://medium.com/th-ink/whats-with-gay-men-and-musical-theater-a8bc6f71a739&gt; [Accessed 10 Mar. 2021].</w:t>
      </w:r>
    </w:p>
    <w:p w14:paraId="7EB1E977" w14:textId="77777777" w:rsidR="00DC0930" w:rsidRPr="00DC0930" w:rsidRDefault="00DC0930" w:rsidP="005D43C3">
      <w:pPr>
        <w:pStyle w:val="Bibliography"/>
        <w:rPr>
          <w:rFonts w:cs="Times New Roman"/>
        </w:rPr>
      </w:pPr>
      <w:r w:rsidRPr="00DC0930">
        <w:rPr>
          <w:rFonts w:cs="Times New Roman"/>
        </w:rPr>
        <w:t xml:space="preserve">Anon 2021. </w:t>
      </w:r>
      <w:r w:rsidRPr="00DC0930">
        <w:rPr>
          <w:rFonts w:cs="Times New Roman"/>
          <w:i/>
          <w:iCs/>
        </w:rPr>
        <w:t>Who We Are - Our charts &amp; data</w:t>
      </w:r>
      <w:r w:rsidRPr="00DC0930">
        <w:rPr>
          <w:rFonts w:cs="Times New Roman"/>
        </w:rPr>
        <w:t>. [online] Available at: &lt;https://www.officialcharts.com/who-we-are/our-charts-and-data/&gt; [Accessed 15 May 2021].</w:t>
      </w:r>
    </w:p>
    <w:p w14:paraId="0A56763E" w14:textId="77777777" w:rsidR="00DC0930" w:rsidRPr="00DC0930" w:rsidRDefault="00DC0930" w:rsidP="005D43C3">
      <w:pPr>
        <w:pStyle w:val="Bibliography"/>
        <w:rPr>
          <w:rFonts w:cs="Times New Roman"/>
        </w:rPr>
      </w:pPr>
      <w:r w:rsidRPr="00DC0930">
        <w:rPr>
          <w:rFonts w:cs="Times New Roman"/>
        </w:rPr>
        <w:lastRenderedPageBreak/>
        <w:t xml:space="preserve">Anon 2021. </w:t>
      </w:r>
      <w:r w:rsidRPr="00DC0930">
        <w:rPr>
          <w:rFonts w:cs="Times New Roman"/>
          <w:i/>
          <w:iCs/>
        </w:rPr>
        <w:t>Why do girls like listening to love songs? - Quora</w:t>
      </w:r>
      <w:r w:rsidRPr="00DC0930">
        <w:rPr>
          <w:rFonts w:cs="Times New Roman"/>
        </w:rPr>
        <w:t>. [online] Available at: &lt;https://www.quora.com/Why-do-girls-like-listening-to-love-songs&gt; [Accessed 10 Mar. 2021].</w:t>
      </w:r>
    </w:p>
    <w:p w14:paraId="3202CD50" w14:textId="77777777" w:rsidR="00DC0930" w:rsidRPr="00DC0930" w:rsidRDefault="00DC0930" w:rsidP="005D43C3">
      <w:pPr>
        <w:pStyle w:val="Bibliography"/>
        <w:rPr>
          <w:rFonts w:cs="Times New Roman"/>
        </w:rPr>
      </w:pPr>
      <w:r w:rsidRPr="00DC0930">
        <w:rPr>
          <w:rFonts w:cs="Times New Roman"/>
        </w:rPr>
        <w:t xml:space="preserve">Anon 2021. </w:t>
      </w:r>
      <w:r w:rsidRPr="00DC0930">
        <w:rPr>
          <w:rFonts w:cs="Times New Roman"/>
          <w:i/>
          <w:iCs/>
        </w:rPr>
        <w:t>word</w:t>
      </w:r>
      <w:r w:rsidRPr="00DC0930">
        <w:rPr>
          <w:rFonts w:cs="Times New Roman"/>
        </w:rPr>
        <w:t>. [online] Available at: &lt;https://dictionary.cambridge.org/dictionary/english/word&gt; [Accessed 26 May 2021].</w:t>
      </w:r>
    </w:p>
    <w:p w14:paraId="308B5705" w14:textId="77777777" w:rsidR="00DC0930" w:rsidRPr="00DC0930" w:rsidRDefault="00DC0930" w:rsidP="005D43C3">
      <w:pPr>
        <w:pStyle w:val="Bibliography"/>
        <w:rPr>
          <w:rFonts w:cs="Times New Roman"/>
        </w:rPr>
      </w:pPr>
      <w:r w:rsidRPr="00DC0930">
        <w:rPr>
          <w:rFonts w:cs="Times New Roman"/>
        </w:rPr>
        <w:t xml:space="preserve">Anon n.d. Diagnosing Teenager’s Problems: Listen to Their Music. </w:t>
      </w:r>
      <w:r w:rsidRPr="00DC0930">
        <w:rPr>
          <w:rFonts w:cs="Times New Roman"/>
          <w:i/>
          <w:iCs/>
        </w:rPr>
        <w:t>Understanding Teenagers</w:t>
      </w:r>
      <w:r w:rsidRPr="00DC0930">
        <w:rPr>
          <w:rFonts w:cs="Times New Roman"/>
        </w:rPr>
        <w:t>. Available at: &lt;https://understandingteenagers.com.au/diagnosing-teenagers-problems-listen-to-their-music/&gt; [Accessed 10 Mar. 2021].</w:t>
      </w:r>
    </w:p>
    <w:p w14:paraId="6C96364D" w14:textId="77777777" w:rsidR="00DC0930" w:rsidRPr="00DC0930" w:rsidRDefault="00DC0930" w:rsidP="005D43C3">
      <w:pPr>
        <w:pStyle w:val="Bibliography"/>
        <w:rPr>
          <w:rFonts w:cs="Times New Roman"/>
        </w:rPr>
      </w:pPr>
      <w:r w:rsidRPr="00DC0930">
        <w:rPr>
          <w:rFonts w:cs="Times New Roman"/>
        </w:rPr>
        <w:t xml:space="preserve">Anon n.d. </w:t>
      </w:r>
      <w:r w:rsidRPr="00DC0930">
        <w:rPr>
          <w:rFonts w:cs="Times New Roman"/>
          <w:i/>
          <w:iCs/>
        </w:rPr>
        <w:t>salimzubair/lyric-sentiment: Sentiment analysis of all songs that entered the Billboard Hot 100 charts from 1958-2019</w:t>
      </w:r>
      <w:r w:rsidRPr="00DC0930">
        <w:rPr>
          <w:rFonts w:cs="Times New Roman"/>
        </w:rPr>
        <w:t>. Available at: &lt;https://github.com/salimzubair/lyric-sentiment&gt;.</w:t>
      </w:r>
    </w:p>
    <w:p w14:paraId="59AE1FDB" w14:textId="77777777" w:rsidR="00DC0930" w:rsidRPr="00DC0930" w:rsidRDefault="00DC0930" w:rsidP="005D43C3">
      <w:pPr>
        <w:pStyle w:val="Bibliography"/>
        <w:rPr>
          <w:rFonts w:cs="Times New Roman"/>
        </w:rPr>
      </w:pPr>
      <w:r w:rsidRPr="00DC0930">
        <w:rPr>
          <w:rFonts w:cs="Times New Roman"/>
        </w:rPr>
        <w:t xml:space="preserve">Anon n.d. Sentiment Analysis: Types, Tools, and Use Cases. </w:t>
      </w:r>
      <w:r w:rsidRPr="00DC0930">
        <w:rPr>
          <w:rFonts w:cs="Times New Roman"/>
          <w:i/>
          <w:iCs/>
        </w:rPr>
        <w:t>AltexSoft</w:t>
      </w:r>
      <w:r w:rsidRPr="00DC0930">
        <w:rPr>
          <w:rFonts w:cs="Times New Roman"/>
        </w:rPr>
        <w:t>. Available at: &lt;https://www.altexsoft.com/blog/business/sentiment-analysis-types-tools-and-use-cases/&gt; [Accessed 16 Dec. 2020].</w:t>
      </w:r>
    </w:p>
    <w:p w14:paraId="08090661" w14:textId="77777777" w:rsidR="00DC0930" w:rsidRPr="00DC0930" w:rsidRDefault="00DC0930" w:rsidP="005D43C3">
      <w:pPr>
        <w:pStyle w:val="Bibliography"/>
        <w:rPr>
          <w:rFonts w:cs="Times New Roman"/>
        </w:rPr>
      </w:pPr>
      <w:r w:rsidRPr="00DC0930">
        <w:rPr>
          <w:rFonts w:cs="Times New Roman"/>
        </w:rPr>
        <w:t xml:space="preserve">Baker, F. and Bor, W., 2008. Can Music Preference Indicate Mental Health Status in Young People? </w:t>
      </w:r>
      <w:r w:rsidRPr="00DC0930">
        <w:rPr>
          <w:rFonts w:cs="Times New Roman"/>
          <w:i/>
          <w:iCs/>
        </w:rPr>
        <w:t>Australasian Psychiatry</w:t>
      </w:r>
      <w:r w:rsidRPr="00DC0930">
        <w:rPr>
          <w:rFonts w:cs="Times New Roman"/>
        </w:rPr>
        <w:t>, 16(4), pp.284–288. https://doi.org/10.1080/10398560701879589.</w:t>
      </w:r>
    </w:p>
    <w:p w14:paraId="5D466757" w14:textId="77777777" w:rsidR="00DC0930" w:rsidRPr="00DC0930" w:rsidRDefault="00DC0930" w:rsidP="005D43C3">
      <w:pPr>
        <w:pStyle w:val="Bibliography"/>
        <w:rPr>
          <w:rFonts w:cs="Times New Roman"/>
        </w:rPr>
      </w:pPr>
      <w:r w:rsidRPr="00DC0930">
        <w:rPr>
          <w:rFonts w:cs="Times New Roman"/>
        </w:rPr>
        <w:t xml:space="preserve">Bannister, Kristian, 2020. </w:t>
      </w:r>
      <w:r w:rsidRPr="00DC0930">
        <w:rPr>
          <w:rFonts w:cs="Times New Roman"/>
          <w:i/>
          <w:iCs/>
        </w:rPr>
        <w:t>Sentiment Analysis: How Does It Work? Why Should We Use It?</w:t>
      </w:r>
      <w:r w:rsidRPr="00DC0930">
        <w:rPr>
          <w:rFonts w:cs="Times New Roman"/>
        </w:rPr>
        <w:t xml:space="preserve"> [online] Brandwatch. Available at: &lt;https://www.brandwatch.com/blog/understanding-sentiment-analysis/&gt; [Accessed 16 Dec. 2020].</w:t>
      </w:r>
    </w:p>
    <w:p w14:paraId="70F765F8" w14:textId="1BDA287E" w:rsidR="00DC0930" w:rsidRPr="00DC0930" w:rsidRDefault="00DC0930" w:rsidP="005D43C3">
      <w:pPr>
        <w:pStyle w:val="Bibliography"/>
        <w:rPr>
          <w:rFonts w:cs="Times New Roman"/>
        </w:rPr>
      </w:pPr>
      <w:r w:rsidRPr="00DC0930">
        <w:rPr>
          <w:rFonts w:cs="Times New Roman"/>
        </w:rPr>
        <w:t xml:space="preserve">Bates, V.C., Talbot, B.C. and Tobias, E.S., 2014. </w:t>
      </w:r>
      <w:r w:rsidRPr="00DC0930">
        <w:rPr>
          <w:rFonts w:cs="Times New Roman"/>
          <w:i/>
          <w:iCs/>
        </w:rPr>
        <w:t>A refereed journal of the Action for Change in Music Education Flipping the Misogynist Script: Gender, Agency,Hip Hop and Music Education</w:t>
      </w:r>
      <w:r w:rsidRPr="00DC0930">
        <w:rPr>
          <w:rFonts w:cs="Times New Roman"/>
        </w:rPr>
        <w:t xml:space="preserve">. </w:t>
      </w:r>
      <w:r w:rsidRPr="00DC0930">
        <w:rPr>
          <w:rFonts w:cs="Times New Roman"/>
          <w:i/>
          <w:iCs/>
        </w:rPr>
        <w:t>Criticism &amp; Theory for Music Education I S N 1</w:t>
      </w:r>
      <w:r w:rsidRPr="00DC0930">
        <w:rPr>
          <w:rFonts w:cs="Times New Roman"/>
        </w:rPr>
        <w:t>, pp.4–5.</w:t>
      </w:r>
    </w:p>
    <w:p w14:paraId="5E0FD47A" w14:textId="77777777" w:rsidR="00DC0930" w:rsidRPr="00DC0930" w:rsidRDefault="00DC0930" w:rsidP="005D43C3">
      <w:pPr>
        <w:pStyle w:val="Bibliography"/>
        <w:rPr>
          <w:rFonts w:cs="Times New Roman"/>
        </w:rPr>
      </w:pPr>
      <w:r w:rsidRPr="00DC0930">
        <w:rPr>
          <w:rFonts w:cs="Times New Roman"/>
        </w:rPr>
        <w:t xml:space="preserve">Chakraborty, A., Durgesh, K., Upadhyay, M., Gandhi, K., Vidyapith, V. and Agrawal, M., 2018. </w:t>
      </w:r>
      <w:r w:rsidRPr="00DC0930">
        <w:rPr>
          <w:rFonts w:cs="Times New Roman"/>
          <w:i/>
          <w:iCs/>
        </w:rPr>
        <w:t>Young Adults’ Music Preferences and its Relation to their Attitude towards Women and Sexuality Convener of 3rd International Conference on Human Behaviour and Development Issues with theme "Growth and Sustainability View project A Critical Analysis of Psy</w:t>
      </w:r>
      <w:r w:rsidRPr="00DC0930">
        <w:rPr>
          <w:rFonts w:cs="Times New Roman"/>
        </w:rPr>
        <w:t>. [online] Available at: &lt;www.printspublications.com&gt;.</w:t>
      </w:r>
    </w:p>
    <w:p w14:paraId="2057300D" w14:textId="77777777" w:rsidR="00DC0930" w:rsidRPr="00DC0930" w:rsidRDefault="00DC0930" w:rsidP="005D43C3">
      <w:pPr>
        <w:pStyle w:val="Bibliography"/>
        <w:rPr>
          <w:rFonts w:cs="Times New Roman"/>
        </w:rPr>
      </w:pPr>
      <w:r w:rsidRPr="00DC0930">
        <w:rPr>
          <w:rFonts w:cs="Times New Roman"/>
        </w:rPr>
        <w:lastRenderedPageBreak/>
        <w:t xml:space="preserve">Christenson, P.G., de Haan-Rietdijk, S., Roberts, D.F. and ter Bogt, T.F.M., 2019. What has America been singing about? Trends in themes in the U.S. top-40 songs: 1960–2010. </w:t>
      </w:r>
      <w:r w:rsidRPr="00DC0930">
        <w:rPr>
          <w:rFonts w:cs="Times New Roman"/>
          <w:i/>
          <w:iCs/>
        </w:rPr>
        <w:t>Psychology of Music</w:t>
      </w:r>
      <w:r w:rsidRPr="00DC0930">
        <w:rPr>
          <w:rFonts w:cs="Times New Roman"/>
        </w:rPr>
        <w:t>, 47(2), pp.194–212. https://doi.org/10.1177/0305735617748205.</w:t>
      </w:r>
    </w:p>
    <w:p w14:paraId="4BDB337F" w14:textId="77777777" w:rsidR="00DC0930" w:rsidRPr="00DC0930" w:rsidRDefault="00DC0930" w:rsidP="005D43C3">
      <w:pPr>
        <w:pStyle w:val="Bibliography"/>
        <w:rPr>
          <w:rFonts w:cs="Times New Roman"/>
        </w:rPr>
      </w:pPr>
      <w:r w:rsidRPr="00DC0930">
        <w:rPr>
          <w:rFonts w:cs="Times New Roman"/>
        </w:rPr>
        <w:t xml:space="preserve">Fernández-Caballero, A., Martínez-Rodrigo, A., Pastor, J.M., Castillo, J.C., Lozano-Monasor, E., López, M.T., Zangróniz, R., Latorre, J.M. and Fernández-Sotos, A., 2016. Smart environment architecture for emotion detection and regulation. </w:t>
      </w:r>
      <w:r w:rsidRPr="00DC0930">
        <w:rPr>
          <w:rFonts w:cs="Times New Roman"/>
          <w:i/>
          <w:iCs/>
        </w:rPr>
        <w:t>Journal of Biomedical Informatics</w:t>
      </w:r>
      <w:r w:rsidRPr="00DC0930">
        <w:rPr>
          <w:rFonts w:cs="Times New Roman"/>
        </w:rPr>
        <w:t>, 64, pp.55–73. https://doi.org/10.1016/j.jbi.2016.09.015.</w:t>
      </w:r>
    </w:p>
    <w:p w14:paraId="335361A2" w14:textId="77777777" w:rsidR="00DC0930" w:rsidRPr="00DC0930" w:rsidRDefault="00DC0930" w:rsidP="005D43C3">
      <w:pPr>
        <w:pStyle w:val="Bibliography"/>
        <w:rPr>
          <w:rFonts w:cs="Times New Roman"/>
        </w:rPr>
      </w:pPr>
      <w:r w:rsidRPr="00DC0930">
        <w:rPr>
          <w:rFonts w:cs="Times New Roman"/>
        </w:rPr>
        <w:t xml:space="preserve">Forums, B.E., 2021. </w:t>
      </w:r>
      <w:r w:rsidRPr="00DC0930">
        <w:rPr>
          <w:rFonts w:cs="Times New Roman"/>
          <w:i/>
          <w:iCs/>
        </w:rPr>
        <w:t>Music forums focusing on chart music with chart and entertainment discussion.</w:t>
      </w:r>
      <w:r w:rsidRPr="00DC0930">
        <w:rPr>
          <w:rFonts w:cs="Times New Roman"/>
        </w:rPr>
        <w:t xml:space="preserve"> [music,charts,lyrics,chart music,midweeks,albums,singles,bands,downloads,music charts,entertainment discussion,music forums,music talk] Available at: &lt;http://www.buzzjack.com/forums/UK-Charts-f2.html&gt; [Accessed 15 May 2021].</w:t>
      </w:r>
    </w:p>
    <w:p w14:paraId="20D55D2B" w14:textId="77777777" w:rsidR="00DC0930" w:rsidRPr="00DC0930" w:rsidRDefault="00DC0930" w:rsidP="005D43C3">
      <w:pPr>
        <w:pStyle w:val="Bibliography"/>
        <w:rPr>
          <w:rFonts w:cs="Times New Roman"/>
        </w:rPr>
      </w:pPr>
      <w:r w:rsidRPr="00DC0930">
        <w:rPr>
          <w:rFonts w:cs="Times New Roman"/>
        </w:rPr>
        <w:t xml:space="preserve">Fried, C.B., 2003. </w:t>
      </w:r>
      <w:r w:rsidRPr="00DC0930">
        <w:rPr>
          <w:rFonts w:cs="Times New Roman"/>
          <w:i/>
          <w:iCs/>
        </w:rPr>
        <w:t>Stereotypes of Music 1 Running head: STEREOTYPES OF MUSIC FANS Stereotypes of Music Fans: Are Rap and Heavy Metal Fans a Danger to Themselves or Others?</w:t>
      </w:r>
      <w:r w:rsidRPr="00DC0930">
        <w:rPr>
          <w:rFonts w:cs="Times New Roman"/>
        </w:rPr>
        <w:t xml:space="preserve"> </w:t>
      </w:r>
      <w:r w:rsidRPr="00DC0930">
        <w:rPr>
          <w:rFonts w:cs="Times New Roman"/>
          <w:i/>
          <w:iCs/>
        </w:rPr>
        <w:t>Journal of Media Psychology</w:t>
      </w:r>
      <w:r w:rsidRPr="00DC0930">
        <w:rPr>
          <w:rFonts w:cs="Times New Roman"/>
        </w:rPr>
        <w:t>, .</w:t>
      </w:r>
    </w:p>
    <w:p w14:paraId="346401E1" w14:textId="77777777" w:rsidR="00DC0930" w:rsidRPr="00DC0930" w:rsidRDefault="00DC0930" w:rsidP="005D43C3">
      <w:pPr>
        <w:pStyle w:val="Bibliography"/>
        <w:rPr>
          <w:rFonts w:cs="Times New Roman"/>
        </w:rPr>
      </w:pPr>
      <w:r w:rsidRPr="00DC0930">
        <w:rPr>
          <w:rFonts w:cs="Times New Roman"/>
        </w:rPr>
        <w:t xml:space="preserve">GayBoiBlue, 2019. Stereotypical “Gay Music”. [Reddit Post] </w:t>
      </w:r>
      <w:r w:rsidRPr="00DC0930">
        <w:rPr>
          <w:rFonts w:cs="Times New Roman"/>
          <w:i/>
          <w:iCs/>
        </w:rPr>
        <w:t>r/gaybros</w:t>
      </w:r>
      <w:r w:rsidRPr="00DC0930">
        <w:rPr>
          <w:rFonts w:cs="Times New Roman"/>
        </w:rPr>
        <w:t>. Available at: &lt;www.reddit.com/r/gaybros/comments/b8ayzi/stereotypical_gay_music/&gt; [Accessed 10 Mar. 2021].</w:t>
      </w:r>
    </w:p>
    <w:p w14:paraId="7BA8E49C" w14:textId="77777777" w:rsidR="00DC0930" w:rsidRPr="00DC0930" w:rsidRDefault="00DC0930" w:rsidP="005D43C3">
      <w:pPr>
        <w:pStyle w:val="Bibliography"/>
        <w:rPr>
          <w:rFonts w:cs="Times New Roman"/>
        </w:rPr>
      </w:pPr>
      <w:r w:rsidRPr="00DC0930">
        <w:rPr>
          <w:rFonts w:cs="Times New Roman"/>
        </w:rPr>
        <w:t xml:space="preserve">Goyal, Kechit, 2020. Top 4 Types of Sentiment Analysis &amp; Where to Use. </w:t>
      </w:r>
      <w:r w:rsidRPr="00DC0930">
        <w:rPr>
          <w:rFonts w:cs="Times New Roman"/>
          <w:i/>
          <w:iCs/>
        </w:rPr>
        <w:t>upGrad blog</w:t>
      </w:r>
      <w:r w:rsidRPr="00DC0930">
        <w:rPr>
          <w:rFonts w:cs="Times New Roman"/>
        </w:rPr>
        <w:t>. Available at: &lt;https://www.upgrad.com/blog/types-of-sentiment-analysis/&gt; [Accessed 16 Dec. 2020].</w:t>
      </w:r>
    </w:p>
    <w:p w14:paraId="195726A4" w14:textId="77777777" w:rsidR="00DC0930" w:rsidRPr="00DC0930" w:rsidRDefault="00DC0930" w:rsidP="005D43C3">
      <w:pPr>
        <w:pStyle w:val="Bibliography"/>
        <w:rPr>
          <w:rFonts w:cs="Times New Roman"/>
        </w:rPr>
      </w:pPr>
      <w:r w:rsidRPr="00DC0930">
        <w:rPr>
          <w:rFonts w:cs="Times New Roman"/>
        </w:rPr>
        <w:t xml:space="preserve">H, S. and el, 2011. Classification of Emotions. </w:t>
      </w:r>
      <w:r w:rsidRPr="00DC0930">
        <w:rPr>
          <w:rFonts w:cs="Times New Roman"/>
          <w:i/>
          <w:iCs/>
        </w:rPr>
        <w:t>The Emotion Machine</w:t>
      </w:r>
      <w:r w:rsidRPr="00DC0930">
        <w:rPr>
          <w:rFonts w:cs="Times New Roman"/>
        </w:rPr>
        <w:t>. Available at: &lt;https://www.theemotionmachine.com/classification-of-emotions/&gt; [Accessed 18 Mar. 2021].</w:t>
      </w:r>
    </w:p>
    <w:p w14:paraId="3F721FB2" w14:textId="77777777" w:rsidR="00DC0930" w:rsidRPr="00DC0930" w:rsidRDefault="00DC0930" w:rsidP="005D43C3">
      <w:pPr>
        <w:pStyle w:val="Bibliography"/>
        <w:rPr>
          <w:rFonts w:cs="Times New Roman"/>
        </w:rPr>
      </w:pPr>
      <w:r w:rsidRPr="00DC0930">
        <w:rPr>
          <w:rFonts w:cs="Times New Roman"/>
        </w:rPr>
        <w:t xml:space="preserve">Hayes, J., 2021. </w:t>
      </w:r>
      <w:r w:rsidRPr="00DC0930">
        <w:rPr>
          <w:rFonts w:cs="Times New Roman"/>
          <w:i/>
          <w:iCs/>
        </w:rPr>
        <w:t>The top 10 this week in 1973: Battle of the giants in a classic Christmas chart</w:t>
      </w:r>
      <w:r w:rsidRPr="00DC0930">
        <w:rPr>
          <w:rFonts w:cs="Times New Roman"/>
        </w:rPr>
        <w:t>. [online] independent. Available at: &lt;https://www.independent.ie/regionals/corkman/lifestyle/the-top-10-this-week-in-1973-battle-of-the-giants-in-a-classic-christmas-chart-39875113.html&gt; [Accessed 16 May 2021].</w:t>
      </w:r>
    </w:p>
    <w:p w14:paraId="1836B965" w14:textId="77777777" w:rsidR="00DC0930" w:rsidRPr="00DC0930" w:rsidRDefault="00DC0930" w:rsidP="005D43C3">
      <w:pPr>
        <w:pStyle w:val="Bibliography"/>
        <w:rPr>
          <w:rFonts w:cs="Times New Roman"/>
        </w:rPr>
      </w:pPr>
      <w:r w:rsidRPr="00DC0930">
        <w:rPr>
          <w:rFonts w:cs="Times New Roman"/>
        </w:rPr>
        <w:lastRenderedPageBreak/>
        <w:t xml:space="preserve">Kuckartz, U., 2019. Qualitative Inhaltsanalyse: von Kracauers Anfängen zu heutigen Herausforderungen. </w:t>
      </w:r>
      <w:r w:rsidRPr="00DC0930">
        <w:rPr>
          <w:rFonts w:cs="Times New Roman"/>
          <w:i/>
          <w:iCs/>
        </w:rPr>
        <w:t>Forum Qualitative Sozialforschung / Forum: Qualitative Social Research</w:t>
      </w:r>
      <w:r w:rsidRPr="00DC0930">
        <w:rPr>
          <w:rFonts w:cs="Times New Roman"/>
        </w:rPr>
        <w:t>, Vol 20, p.No 3 (2019): Qualitative Content Analysis I. https://doi.org/10.17169/FQS-20.3.3370.</w:t>
      </w:r>
    </w:p>
    <w:p w14:paraId="06732758" w14:textId="77777777" w:rsidR="00DC0930" w:rsidRPr="00DC0930" w:rsidRDefault="00DC0930" w:rsidP="005D43C3">
      <w:pPr>
        <w:pStyle w:val="Bibliography"/>
        <w:rPr>
          <w:rFonts w:cs="Times New Roman"/>
        </w:rPr>
      </w:pPr>
      <w:r w:rsidRPr="00DC0930">
        <w:rPr>
          <w:rFonts w:cs="Times New Roman"/>
        </w:rPr>
        <w:t xml:space="preserve">LLC, C., 2021a. </w:t>
      </w:r>
      <w:r w:rsidRPr="00DC0930">
        <w:rPr>
          <w:rFonts w:cs="Times New Roman"/>
          <w:i/>
          <w:iCs/>
        </w:rPr>
        <w:t>Mean, Median, Mode Calculator</w:t>
      </w:r>
      <w:r w:rsidRPr="00DC0930">
        <w:rPr>
          <w:rFonts w:cs="Times New Roman"/>
        </w:rPr>
        <w:t>. [online] CalculatorSoup. Available at: &lt;https://www.calculatorsoup.com/calculators/statistics/mean-median-mode.php&gt; [Accessed 25 May 2021].</w:t>
      </w:r>
    </w:p>
    <w:p w14:paraId="0AB911AC" w14:textId="77777777" w:rsidR="00DC0930" w:rsidRPr="00DC0930" w:rsidRDefault="00DC0930" w:rsidP="005D43C3">
      <w:pPr>
        <w:pStyle w:val="Bibliography"/>
        <w:rPr>
          <w:rFonts w:cs="Times New Roman"/>
        </w:rPr>
      </w:pPr>
      <w:r w:rsidRPr="00DC0930">
        <w:rPr>
          <w:rFonts w:cs="Times New Roman"/>
        </w:rPr>
        <w:t xml:space="preserve">LLC, C., 2021b. </w:t>
      </w:r>
      <w:r w:rsidRPr="00DC0930">
        <w:rPr>
          <w:rFonts w:cs="Times New Roman"/>
          <w:i/>
          <w:iCs/>
        </w:rPr>
        <w:t>Percentage Calculator</w:t>
      </w:r>
      <w:r w:rsidRPr="00DC0930">
        <w:rPr>
          <w:rFonts w:cs="Times New Roman"/>
        </w:rPr>
        <w:t>. [online] CalculatorSoup. Available at: &lt;https://www.calculatorsoup.com/calculators/math/percentage.php&gt; [Accessed 27 May 2021].</w:t>
      </w:r>
    </w:p>
    <w:p w14:paraId="78E79786" w14:textId="77777777" w:rsidR="00DC0930" w:rsidRPr="00DC0930" w:rsidRDefault="00DC0930" w:rsidP="005D43C3">
      <w:pPr>
        <w:pStyle w:val="Bibliography"/>
        <w:rPr>
          <w:rFonts w:cs="Times New Roman"/>
        </w:rPr>
      </w:pPr>
      <w:r w:rsidRPr="00DC0930">
        <w:rPr>
          <w:rFonts w:cs="Times New Roman"/>
        </w:rPr>
        <w:t xml:space="preserve">Mäntylä, M.V., Graziotin, D. and Kuutila, M., 2018. The evolution of sentiment analysis—A review of research topics, venues, and top cited papers. </w:t>
      </w:r>
      <w:r w:rsidRPr="00DC0930">
        <w:rPr>
          <w:rFonts w:cs="Times New Roman"/>
          <w:i/>
          <w:iCs/>
        </w:rPr>
        <w:t>Computer Science Review</w:t>
      </w:r>
      <w:r w:rsidRPr="00DC0930">
        <w:rPr>
          <w:rFonts w:cs="Times New Roman"/>
        </w:rPr>
        <w:t>, 27, pp.16–32. https://doi.org/10.1016/j.cosrev.2017.10.002.</w:t>
      </w:r>
    </w:p>
    <w:p w14:paraId="67ACD7AE" w14:textId="77777777" w:rsidR="00DC0930" w:rsidRPr="00DC0930" w:rsidRDefault="00DC0930" w:rsidP="005D43C3">
      <w:pPr>
        <w:pStyle w:val="Bibliography"/>
        <w:rPr>
          <w:rFonts w:cs="Times New Roman"/>
        </w:rPr>
      </w:pPr>
      <w:r w:rsidRPr="00DC0930">
        <w:rPr>
          <w:rFonts w:cs="Times New Roman"/>
        </w:rPr>
        <w:t xml:space="preserve">mihart, 2021a. </w:t>
      </w:r>
      <w:r w:rsidRPr="00DC0930">
        <w:rPr>
          <w:rFonts w:cs="Times New Roman"/>
          <w:i/>
          <w:iCs/>
        </w:rPr>
        <w:t>Export data from a Power BI visualization - Power BI</w:t>
      </w:r>
      <w:r w:rsidRPr="00DC0930">
        <w:rPr>
          <w:rFonts w:cs="Times New Roman"/>
        </w:rPr>
        <w:t>. [online] Available at: &lt;https://docs.microsoft.com/en-us/power-bi/visuals/power-bi-visualization-export-data&gt; [Accessed 22 May 2021].</w:t>
      </w:r>
    </w:p>
    <w:p w14:paraId="6CDB0C8B" w14:textId="77777777" w:rsidR="00DC0930" w:rsidRPr="00DC0930" w:rsidRDefault="00DC0930" w:rsidP="005D43C3">
      <w:pPr>
        <w:pStyle w:val="Bibliography"/>
        <w:rPr>
          <w:rFonts w:cs="Times New Roman"/>
        </w:rPr>
      </w:pPr>
      <w:r w:rsidRPr="00DC0930">
        <w:rPr>
          <w:rFonts w:cs="Times New Roman"/>
        </w:rPr>
        <w:t xml:space="preserve">mihart, 2021b. </w:t>
      </w:r>
      <w:r w:rsidRPr="00DC0930">
        <w:rPr>
          <w:rFonts w:cs="Times New Roman"/>
          <w:i/>
          <w:iCs/>
        </w:rPr>
        <w:t>What is Power BI? - Power BI</w:t>
      </w:r>
      <w:r w:rsidRPr="00DC0930">
        <w:rPr>
          <w:rFonts w:cs="Times New Roman"/>
        </w:rPr>
        <w:t>. [online] Available at: &lt;https://docs.microsoft.com/en-us/power-bi/fundamentals/power-bi-overview&gt; [Accessed 17 May 2021].</w:t>
      </w:r>
    </w:p>
    <w:p w14:paraId="2A7D24A3" w14:textId="77777777" w:rsidR="00DC0930" w:rsidRPr="00DC0930" w:rsidRDefault="00DC0930" w:rsidP="005D43C3">
      <w:pPr>
        <w:pStyle w:val="Bibliography"/>
        <w:rPr>
          <w:rFonts w:cs="Times New Roman"/>
        </w:rPr>
      </w:pPr>
      <w:r w:rsidRPr="00DC0930">
        <w:rPr>
          <w:rFonts w:cs="Times New Roman"/>
        </w:rPr>
        <w:t>Morgan, N., Shaw, O., Mailley, J., Channing, R., Sweiry, A., Kruithof, K., Bloom, J., Kent, A., Smith, K. and Romaniuk, A., n.d. Trends and drivers of homicide: Main findings. p.80.</w:t>
      </w:r>
    </w:p>
    <w:p w14:paraId="1DF349AC" w14:textId="77777777" w:rsidR="00DC0930" w:rsidRPr="00DC0930" w:rsidRDefault="00DC0930" w:rsidP="005D43C3">
      <w:pPr>
        <w:pStyle w:val="Bibliography"/>
        <w:rPr>
          <w:rFonts w:cs="Times New Roman"/>
        </w:rPr>
      </w:pPr>
      <w:r w:rsidRPr="00DC0930">
        <w:rPr>
          <w:rFonts w:cs="Times New Roman"/>
        </w:rPr>
        <w:t xml:space="preserve">Osborne, C., 2017. </w:t>
      </w:r>
      <w:r w:rsidRPr="00DC0930">
        <w:rPr>
          <w:rFonts w:cs="Times New Roman"/>
          <w:i/>
          <w:iCs/>
        </w:rPr>
        <w:t>Analysing UK Chart history — 1956 to 2017</w:t>
      </w:r>
      <w:r w:rsidRPr="00DC0930">
        <w:rPr>
          <w:rFonts w:cs="Times New Roman"/>
        </w:rPr>
        <w:t>. [online] Medium. Available at: &lt;https://medium.com/@caineosborne/analysing-uk-chart-history-1956-to-2017-6fec0ecc991b&gt; [Accessed 15 May 2021].</w:t>
      </w:r>
    </w:p>
    <w:p w14:paraId="195E17C4" w14:textId="77777777" w:rsidR="00DC0930" w:rsidRPr="00DC0930" w:rsidRDefault="00DC0930" w:rsidP="005D43C3">
      <w:pPr>
        <w:pStyle w:val="Bibliography"/>
        <w:rPr>
          <w:rFonts w:cs="Times New Roman"/>
        </w:rPr>
      </w:pPr>
      <w:r w:rsidRPr="00DC0930">
        <w:rPr>
          <w:rFonts w:cs="Times New Roman"/>
        </w:rPr>
        <w:t xml:space="preserve">Pandey, A., Rajpoot, D. and Saraswat, M., 2017. Twitter sentiment analysis using hybrid cuckoo search method. </w:t>
      </w:r>
      <w:r w:rsidRPr="00DC0930">
        <w:rPr>
          <w:rFonts w:cs="Times New Roman"/>
          <w:i/>
          <w:iCs/>
        </w:rPr>
        <w:t>Information Processing &amp; Management</w:t>
      </w:r>
      <w:r w:rsidRPr="00DC0930">
        <w:rPr>
          <w:rFonts w:cs="Times New Roman"/>
        </w:rPr>
        <w:t>, 53, pp.764–779. https://doi.org/10.1016/j.ipm.2017.02.004.</w:t>
      </w:r>
    </w:p>
    <w:p w14:paraId="49C26A3B" w14:textId="77777777" w:rsidR="00DC0930" w:rsidRPr="00DC0930" w:rsidRDefault="00DC0930" w:rsidP="005D43C3">
      <w:pPr>
        <w:pStyle w:val="Bibliography"/>
        <w:rPr>
          <w:rFonts w:cs="Times New Roman"/>
        </w:rPr>
      </w:pPr>
      <w:r w:rsidRPr="00DC0930">
        <w:rPr>
          <w:rFonts w:cs="Times New Roman"/>
        </w:rPr>
        <w:lastRenderedPageBreak/>
        <w:t xml:space="preserve">Parkinson, Justin, 2016. The significance of Sarah Baartman. </w:t>
      </w:r>
      <w:r w:rsidRPr="00DC0930">
        <w:rPr>
          <w:rFonts w:cs="Times New Roman"/>
          <w:i/>
          <w:iCs/>
        </w:rPr>
        <w:t>BBC News</w:t>
      </w:r>
      <w:r w:rsidRPr="00DC0930">
        <w:rPr>
          <w:rFonts w:cs="Times New Roman"/>
        </w:rPr>
        <w:t>. [online] 7 Jan. Available at: &lt;https://www.bbc.com/news/magazine-35240987&gt; [Accessed 1 Dec. 2020].</w:t>
      </w:r>
    </w:p>
    <w:p w14:paraId="427243D5" w14:textId="77777777" w:rsidR="00DC0930" w:rsidRPr="00DC0930" w:rsidRDefault="00DC0930" w:rsidP="005D43C3">
      <w:pPr>
        <w:pStyle w:val="Bibliography"/>
        <w:rPr>
          <w:rFonts w:cs="Times New Roman"/>
        </w:rPr>
      </w:pPr>
      <w:r w:rsidRPr="00DC0930">
        <w:rPr>
          <w:rFonts w:cs="Times New Roman"/>
        </w:rPr>
        <w:t xml:space="preserve">Pettijohn, T.F. and Sacco, D.F., 2009. The language of lyrics: An analysis of popular Billboard songs across conditions of social and economic threat. </w:t>
      </w:r>
      <w:r w:rsidRPr="00DC0930">
        <w:rPr>
          <w:rFonts w:cs="Times New Roman"/>
          <w:i/>
          <w:iCs/>
        </w:rPr>
        <w:t>Journal of Language and Social Psychology</w:t>
      </w:r>
      <w:r w:rsidRPr="00DC0930">
        <w:rPr>
          <w:rFonts w:cs="Times New Roman"/>
        </w:rPr>
        <w:t>, 28(3), pp.297–311. https://doi.org/10.1177/0261927X09335259.</w:t>
      </w:r>
    </w:p>
    <w:p w14:paraId="34A11986" w14:textId="77777777" w:rsidR="00DC0930" w:rsidRPr="00DC0930" w:rsidRDefault="00DC0930" w:rsidP="005D43C3">
      <w:pPr>
        <w:pStyle w:val="Bibliography"/>
        <w:rPr>
          <w:rFonts w:cs="Times New Roman"/>
        </w:rPr>
      </w:pPr>
      <w:r w:rsidRPr="00DC0930">
        <w:rPr>
          <w:rFonts w:cs="Times New Roman"/>
        </w:rPr>
        <w:t xml:space="preserve">Prabhakaran, S., 2018. Lemmatization Approaches with Examples in Python. </w:t>
      </w:r>
      <w:r w:rsidRPr="00DC0930">
        <w:rPr>
          <w:rFonts w:cs="Times New Roman"/>
          <w:i/>
          <w:iCs/>
        </w:rPr>
        <w:t>ML+</w:t>
      </w:r>
      <w:r w:rsidRPr="00DC0930">
        <w:rPr>
          <w:rFonts w:cs="Times New Roman"/>
        </w:rPr>
        <w:t>. Available at: &lt;https://www.machinelearningplus.com/nlp/lemmatization-examples-python/&gt; [Accessed 14 May 2021].</w:t>
      </w:r>
    </w:p>
    <w:p w14:paraId="235CE6AC" w14:textId="77777777" w:rsidR="00DC0930" w:rsidRPr="00DC0930" w:rsidRDefault="00DC0930" w:rsidP="005D43C3">
      <w:pPr>
        <w:pStyle w:val="Bibliography"/>
        <w:rPr>
          <w:rFonts w:cs="Times New Roman"/>
        </w:rPr>
      </w:pPr>
      <w:r w:rsidRPr="00DC0930">
        <w:rPr>
          <w:rFonts w:cs="Times New Roman"/>
        </w:rPr>
        <w:t xml:space="preserve">Prasad, B.D., 2008. </w:t>
      </w:r>
      <w:r w:rsidRPr="00DC0930">
        <w:rPr>
          <w:rFonts w:cs="Times New Roman"/>
          <w:i/>
          <w:iCs/>
        </w:rPr>
        <w:t>Content Analysis A method in Social Science Research</w:t>
      </w:r>
      <w:r w:rsidRPr="00DC0930">
        <w:rPr>
          <w:rFonts w:cs="Times New Roman"/>
        </w:rPr>
        <w:t>.</w:t>
      </w:r>
    </w:p>
    <w:p w14:paraId="3E0A28C7" w14:textId="77777777" w:rsidR="00DC0930" w:rsidRPr="00DC0930" w:rsidRDefault="00DC0930" w:rsidP="005D43C3">
      <w:pPr>
        <w:pStyle w:val="Bibliography"/>
        <w:rPr>
          <w:rFonts w:cs="Times New Roman"/>
        </w:rPr>
      </w:pPr>
      <w:r w:rsidRPr="00DC0930">
        <w:rPr>
          <w:rFonts w:cs="Times New Roman"/>
        </w:rPr>
        <w:t xml:space="preserve">Rentfrow, P., McDonald, J. and Oldmeadow, J., 2009. You Are What You Listen To: Young People’s Stereotypes about Music Fans. </w:t>
      </w:r>
      <w:r w:rsidRPr="00DC0930">
        <w:rPr>
          <w:rFonts w:cs="Times New Roman"/>
          <w:i/>
          <w:iCs/>
        </w:rPr>
        <w:t>Group Processes &amp; Intergroup Relations - GROUP PROCESS INTERGROUP RELA</w:t>
      </w:r>
      <w:r w:rsidRPr="00DC0930">
        <w:rPr>
          <w:rFonts w:cs="Times New Roman"/>
        </w:rPr>
        <w:t>, 12, pp.329–344. https://doi.org/10.1177/1368430209102845.</w:t>
      </w:r>
    </w:p>
    <w:p w14:paraId="26CB4165" w14:textId="77777777" w:rsidR="00DC0930" w:rsidRPr="00DC0930" w:rsidRDefault="00DC0930" w:rsidP="005D43C3">
      <w:pPr>
        <w:pStyle w:val="Bibliography"/>
        <w:rPr>
          <w:rFonts w:cs="Times New Roman"/>
        </w:rPr>
      </w:pPr>
      <w:r w:rsidRPr="00DC0930">
        <w:rPr>
          <w:rFonts w:cs="Times New Roman"/>
        </w:rPr>
        <w:t xml:space="preserve">Schoell, E.D., 2017. </w:t>
      </w:r>
      <w:r w:rsidRPr="00DC0930">
        <w:rPr>
          <w:rFonts w:cs="Times New Roman"/>
          <w:i/>
          <w:iCs/>
        </w:rPr>
        <w:t>How do I use the slice notation in Python?</w:t>
      </w:r>
      <w:r w:rsidRPr="00DC0930">
        <w:rPr>
          <w:rFonts w:cs="Times New Roman"/>
        </w:rPr>
        <w:t xml:space="preserve"> [online] O’Reilly Media. Available at: &lt;https://www.oreilly.com/content/how-do-i-use-the-slice-notation-in-python/&gt; [Accessed 15 May 2021].</w:t>
      </w:r>
    </w:p>
    <w:p w14:paraId="5E989722" w14:textId="77777777" w:rsidR="00DC0930" w:rsidRPr="00DC0930" w:rsidRDefault="00DC0930" w:rsidP="005D43C3">
      <w:pPr>
        <w:pStyle w:val="Bibliography"/>
        <w:rPr>
          <w:rFonts w:cs="Times New Roman"/>
        </w:rPr>
      </w:pPr>
      <w:r w:rsidRPr="00DC0930">
        <w:rPr>
          <w:rFonts w:cs="Times New Roman"/>
        </w:rPr>
        <w:t xml:space="preserve">Sharma, V.B., n.d. </w:t>
      </w:r>
      <w:r w:rsidRPr="00DC0930">
        <w:rPr>
          <w:rFonts w:cs="Times New Roman"/>
          <w:i/>
          <w:iCs/>
        </w:rPr>
        <w:t>rake-nltk: Python implementation of the Rapid Automatic Keyword Extraction algorithm using NLTK</w:t>
      </w:r>
      <w:r w:rsidRPr="00DC0930">
        <w:rPr>
          <w:rFonts w:cs="Times New Roman"/>
        </w:rPr>
        <w:t>. [Python] Available at: &lt;https://github.com/csurfer/rake-nltk&gt; [Accessed 11 May 2021].</w:t>
      </w:r>
    </w:p>
    <w:p w14:paraId="1EEACC38" w14:textId="77777777" w:rsidR="00DC0930" w:rsidRPr="00DC0930" w:rsidRDefault="00DC0930" w:rsidP="005D43C3">
      <w:pPr>
        <w:pStyle w:val="Bibliography"/>
        <w:rPr>
          <w:rFonts w:cs="Times New Roman"/>
        </w:rPr>
      </w:pPr>
      <w:r w:rsidRPr="00DC0930">
        <w:rPr>
          <w:rFonts w:cs="Times New Roman"/>
        </w:rPr>
        <w:t xml:space="preserve">Shelley, M. and Krippendorff, K., 1984. Content Analysis: An Introduction to its Methodology. </w:t>
      </w:r>
      <w:r w:rsidRPr="00DC0930">
        <w:rPr>
          <w:rFonts w:cs="Times New Roman"/>
          <w:i/>
          <w:iCs/>
        </w:rPr>
        <w:t>Journal of the American Statistical Association</w:t>
      </w:r>
      <w:r w:rsidRPr="00DC0930">
        <w:rPr>
          <w:rFonts w:cs="Times New Roman"/>
        </w:rPr>
        <w:t>, 79(385), p.240. https://doi.org/10.2307/2288384.</w:t>
      </w:r>
    </w:p>
    <w:p w14:paraId="30A94428" w14:textId="77777777" w:rsidR="00DC0930" w:rsidRPr="00DC0930" w:rsidRDefault="00DC0930" w:rsidP="005D43C3">
      <w:pPr>
        <w:pStyle w:val="Bibliography"/>
        <w:rPr>
          <w:rFonts w:cs="Times New Roman"/>
        </w:rPr>
      </w:pPr>
      <w:r w:rsidRPr="00DC0930">
        <w:rPr>
          <w:rFonts w:cs="Times New Roman"/>
        </w:rPr>
        <w:t xml:space="preserve">Songfacts, 2021. </w:t>
      </w:r>
      <w:r w:rsidRPr="00DC0930">
        <w:rPr>
          <w:rFonts w:cs="Times New Roman"/>
          <w:i/>
          <w:iCs/>
        </w:rPr>
        <w:t>Lyrics for What A Wonderful World by Louis Armstrong - Songfacts</w:t>
      </w:r>
      <w:r w:rsidRPr="00DC0930">
        <w:rPr>
          <w:rFonts w:cs="Times New Roman"/>
        </w:rPr>
        <w:t>. [online] Available at: &lt;https://www.songfacts.com/lyrics/louis-armstrong/what-a-wonderful-world&gt; [Accessed 14 May 2021].</w:t>
      </w:r>
    </w:p>
    <w:p w14:paraId="68A874C4" w14:textId="77777777" w:rsidR="00DC0930" w:rsidRPr="00DC0930" w:rsidRDefault="00DC0930" w:rsidP="005D43C3">
      <w:pPr>
        <w:pStyle w:val="Bibliography"/>
        <w:rPr>
          <w:rFonts w:cs="Times New Roman"/>
        </w:rPr>
      </w:pPr>
      <w:r w:rsidRPr="00DC0930">
        <w:rPr>
          <w:rFonts w:cs="Times New Roman"/>
        </w:rPr>
        <w:t xml:space="preserve">Williams, M., 2002. </w:t>
      </w:r>
      <w:r w:rsidRPr="00DC0930">
        <w:rPr>
          <w:rFonts w:cs="Times New Roman"/>
          <w:i/>
          <w:iCs/>
        </w:rPr>
        <w:t>Obituary: Percy Dickins</w:t>
      </w:r>
      <w:r w:rsidRPr="00DC0930">
        <w:rPr>
          <w:rFonts w:cs="Times New Roman"/>
        </w:rPr>
        <w:t>. [online] the Guardian. Available at: &lt;http://www.theguardian.com/news/2002/feb/19/guardianobituaries1&gt; [Accessed 2 Dec. 2020].</w:t>
      </w:r>
    </w:p>
    <w:p w14:paraId="0E31B476" w14:textId="7A39596C" w:rsidR="00A05E61" w:rsidRPr="007F38A3" w:rsidRDefault="00DC0930" w:rsidP="005D43C3">
      <w:pPr>
        <w:rPr>
          <w:rFonts w:cs="Times New Roman"/>
        </w:rPr>
      </w:pPr>
      <w:r>
        <w:rPr>
          <w:rFonts w:cs="Times New Roman"/>
          <w:b/>
          <w:bCs/>
        </w:rPr>
        <w:lastRenderedPageBreak/>
        <w:fldChar w:fldCharType="end"/>
      </w:r>
      <w:r w:rsidR="00A05E61" w:rsidRPr="007F38A3">
        <w:rPr>
          <w:rFonts w:cs="Times New Roman"/>
          <w:b/>
          <w:bCs/>
        </w:rPr>
        <w:t>Works Cited</w:t>
      </w:r>
    </w:p>
    <w:p w14:paraId="40BD653E" w14:textId="1DCBB546" w:rsidR="009710D3" w:rsidRDefault="009710D3" w:rsidP="005D43C3">
      <w:pPr>
        <w:pStyle w:val="Heading1"/>
        <w:spacing w:after="120"/>
        <w:rPr>
          <w:rFonts w:ascii="Times New Roman" w:hAnsi="Times New Roman" w:cs="Times New Roman"/>
          <w:color w:val="auto"/>
          <w:sz w:val="32"/>
          <w:szCs w:val="32"/>
        </w:rPr>
      </w:pPr>
      <w:bookmarkStart w:id="172" w:name="_Toc73208433"/>
      <w:r w:rsidRPr="00F12DD9">
        <w:rPr>
          <w:rFonts w:ascii="Times New Roman" w:hAnsi="Times New Roman" w:cs="Times New Roman"/>
          <w:color w:val="auto"/>
          <w:sz w:val="32"/>
          <w:szCs w:val="32"/>
        </w:rPr>
        <w:t>Bibliography</w:t>
      </w:r>
      <w:bookmarkEnd w:id="172"/>
    </w:p>
    <w:p w14:paraId="1394C865"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driaanse, L. and Rensleigh, C., 2011. Comparing Web of Science, Scopus and Google Scholar from an Environmental Sciences perspective. </w:t>
      </w:r>
      <w:r w:rsidRPr="00380F30">
        <w:rPr>
          <w:rFonts w:cs="Times New Roman"/>
          <w:i/>
          <w:iCs/>
        </w:rPr>
        <w:t>South African Journal of Library &amp; Information Science</w:t>
      </w:r>
      <w:r w:rsidRPr="00380F30">
        <w:rPr>
          <w:rFonts w:cs="Times New Roman"/>
        </w:rPr>
        <w:t>, 77, pp.169–178. https://doi.org/10.7553/77-2-58.</w:t>
      </w:r>
    </w:p>
    <w:p w14:paraId="4DD8995E"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gbo-Quaye, S. and Robertson, T., 2010. The motorway to adulthood: Music preference as the sex and relationships roadmap. </w:t>
      </w:r>
      <w:r w:rsidRPr="00380F30">
        <w:rPr>
          <w:rFonts w:cs="Times New Roman"/>
          <w:i/>
          <w:iCs/>
        </w:rPr>
        <w:t>Sex Education</w:t>
      </w:r>
      <w:r w:rsidRPr="00380F30">
        <w:rPr>
          <w:rFonts w:cs="Times New Roman"/>
        </w:rPr>
        <w:t>, 10(4), pp.359–371. https://doi.org/10.1080/14681811.2010.515094.</w:t>
      </w:r>
    </w:p>
    <w:p w14:paraId="09807A5A"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lfaro, C., Cano-Montero, J., Gómez, J., Moguerza, J. and Ortega, F., 2016. A multi-stage method for content classification and opinion mining on weblog comments. </w:t>
      </w:r>
      <w:r w:rsidRPr="00380F30">
        <w:rPr>
          <w:rFonts w:cs="Times New Roman"/>
          <w:i/>
          <w:iCs/>
        </w:rPr>
        <w:t>Annals of Operations Research</w:t>
      </w:r>
      <w:r w:rsidRPr="00380F30">
        <w:rPr>
          <w:rFonts w:cs="Times New Roman"/>
        </w:rPr>
        <w:t>, 236(1), pp.197–213. https://doi.org/10.1007/s10479-013-1449-6.</w:t>
      </w:r>
    </w:p>
    <w:p w14:paraId="20E281F3"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ljanaki, A., Yang, Y.-H. and Soleymani, M., 2017. Developing a benchmark for emotional analysis of music. </w:t>
      </w:r>
      <w:r w:rsidRPr="00380F30">
        <w:rPr>
          <w:rFonts w:cs="Times New Roman"/>
          <w:i/>
          <w:iCs/>
        </w:rPr>
        <w:t>PLOS ONE</w:t>
      </w:r>
      <w:r w:rsidRPr="00380F30">
        <w:rPr>
          <w:rFonts w:cs="Times New Roman"/>
        </w:rPr>
        <w:t>, 12(3), pp.e0173392–e0173392. https://doi.org/10.1371/journal.pone.0173392.</w:t>
      </w:r>
    </w:p>
    <w:p w14:paraId="2CA0040C"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lmatarneh, S. and Gamallo, P., 2018. A lexicon based method to search for extreme opinions. </w:t>
      </w:r>
      <w:r w:rsidRPr="00380F30">
        <w:rPr>
          <w:rFonts w:cs="Times New Roman"/>
          <w:i/>
          <w:iCs/>
        </w:rPr>
        <w:t>PLoS ONE</w:t>
      </w:r>
      <w:r w:rsidRPr="00380F30">
        <w:rPr>
          <w:rFonts w:cs="Times New Roman"/>
        </w:rPr>
        <w:t>, 13(5), pp.1–19. https://doi.org/10.1371/journal.pone.0197816.</w:t>
      </w:r>
    </w:p>
    <w:p w14:paraId="11C7FFC0"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glada-Tort, M., Krause, A.E. and North, A.C., 2019. Popular music lyrics and musicians’ gender over time: A computational approach. </w:t>
      </w:r>
      <w:r w:rsidRPr="00380F30">
        <w:rPr>
          <w:rFonts w:cs="Times New Roman"/>
          <w:i/>
          <w:iCs/>
        </w:rPr>
        <w:t>Psychology of Music</w:t>
      </w:r>
      <w:r w:rsidRPr="00380F30">
        <w:rPr>
          <w:rFonts w:cs="Times New Roman"/>
        </w:rPr>
        <w:t>. https://doi.org/10.1177/0305735619871602.</w:t>
      </w:r>
    </w:p>
    <w:p w14:paraId="40AB35DA"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1937. Foreword. </w:t>
      </w:r>
      <w:r w:rsidRPr="00380F30">
        <w:rPr>
          <w:rFonts w:cs="Times New Roman"/>
          <w:i/>
          <w:iCs/>
        </w:rPr>
        <w:t>The Public Opinion Quarterly</w:t>
      </w:r>
      <w:r w:rsidRPr="00380F30">
        <w:rPr>
          <w:rFonts w:cs="Times New Roman"/>
        </w:rPr>
        <w:t>, 1(1), pp.3–5.</w:t>
      </w:r>
    </w:p>
    <w:p w14:paraId="033DC284"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2008. Stereotyping musical genres. </w:t>
      </w:r>
      <w:r w:rsidRPr="00380F30">
        <w:rPr>
          <w:rFonts w:cs="Times New Roman"/>
          <w:i/>
          <w:iCs/>
        </w:rPr>
        <w:t>PopMatters</w:t>
      </w:r>
      <w:r w:rsidRPr="00380F30">
        <w:rPr>
          <w:rFonts w:cs="Times New Roman"/>
        </w:rPr>
        <w:t>. Available at: &lt;https://www.popmatters.com/stereotyping-musical-genres-2496131174.html&gt; [Accessed 10 Mar. 2021].</w:t>
      </w:r>
    </w:p>
    <w:p w14:paraId="735BFF04"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2015. </w:t>
      </w:r>
      <w:r w:rsidRPr="00380F30">
        <w:rPr>
          <w:rFonts w:cs="Times New Roman"/>
          <w:i/>
          <w:iCs/>
        </w:rPr>
        <w:t>How Hip-Hop Holds Blacks Back</w:t>
      </w:r>
      <w:r w:rsidRPr="00380F30">
        <w:rPr>
          <w:rFonts w:cs="Times New Roman"/>
        </w:rPr>
        <w:t>. [online] City Journal. Available at: &lt;https://www.city-journal.org/html/how-hip-hop-holds-blacks-back-12442.html&gt; [Accessed 10 Mar. 2021].</w:t>
      </w:r>
    </w:p>
    <w:p w14:paraId="2B533E15"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lastRenderedPageBreak/>
        <w:t xml:space="preserve">Anon 2017. </w:t>
      </w:r>
      <w:r w:rsidRPr="00380F30">
        <w:rPr>
          <w:rFonts w:cs="Times New Roman"/>
          <w:i/>
          <w:iCs/>
        </w:rPr>
        <w:t>Charting the Rise of Song Collaborations with Scrapy and Pandas</w:t>
      </w:r>
      <w:r w:rsidRPr="00380F30">
        <w:rPr>
          <w:rFonts w:cs="Times New Roman"/>
        </w:rPr>
        <w:t>. [online] dashee87.github.io. Available at: &lt;https://dashee87.github.io/data%20science/python/charting-the-rise-of-song-collaborations-with-scrapy-and-pandas/&gt; [Accessed 15 May 2021].</w:t>
      </w:r>
    </w:p>
    <w:p w14:paraId="33817F53"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2017. Divorce numbers for opposite-sex couples highest since 2009. </w:t>
      </w:r>
      <w:r w:rsidRPr="00380F30">
        <w:rPr>
          <w:rFonts w:cs="Times New Roman"/>
          <w:i/>
          <w:iCs/>
        </w:rPr>
        <w:t>BBC News</w:t>
      </w:r>
      <w:r w:rsidRPr="00380F30">
        <w:rPr>
          <w:rFonts w:cs="Times New Roman"/>
        </w:rPr>
        <w:t>. [online] 18 Oct. Available at: &lt;https://www.bbc.com/news/uk-41669400&gt; [Accessed 26 May 2021].</w:t>
      </w:r>
    </w:p>
    <w:p w14:paraId="09FE68E0"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2017. Divorce Rates Continue To Decline As Couples Look To Cohabitation. </w:t>
      </w:r>
      <w:r w:rsidRPr="00380F30">
        <w:rPr>
          <w:rFonts w:cs="Times New Roman"/>
          <w:i/>
          <w:iCs/>
        </w:rPr>
        <w:t>Sinclair Law</w:t>
      </w:r>
      <w:r w:rsidRPr="00380F30">
        <w:rPr>
          <w:rFonts w:cs="Times New Roman"/>
        </w:rPr>
        <w:t>. Available at: &lt;https://www.sinclairlaw.co.uk/blog/divorce-rates-continue-to-decline-as-couples-look-to-cohabitation/&gt; [Accessed 27 May 2021].</w:t>
      </w:r>
    </w:p>
    <w:p w14:paraId="000A0510"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2017. Removing stop words with NLTK in Python. </w:t>
      </w:r>
      <w:r w:rsidRPr="00380F30">
        <w:rPr>
          <w:rFonts w:cs="Times New Roman"/>
          <w:i/>
          <w:iCs/>
        </w:rPr>
        <w:t>GeeksforGeeks</w:t>
      </w:r>
      <w:r w:rsidRPr="00380F30">
        <w:rPr>
          <w:rFonts w:cs="Times New Roman"/>
        </w:rPr>
        <w:t>. Available at: &lt;https://www.geeksforgeeks.org/removing-stop-words-nltk-python/&gt; [Accessed 11 May 2021].</w:t>
      </w:r>
    </w:p>
    <w:p w14:paraId="1B70E652"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2018. Introduction to sentiment analysis: What is sentiment analysis? </w:t>
      </w:r>
      <w:r w:rsidRPr="00380F30">
        <w:rPr>
          <w:rFonts w:cs="Times New Roman"/>
          <w:i/>
          <w:iCs/>
        </w:rPr>
        <w:t>Algorithmia Blog</w:t>
      </w:r>
      <w:r w:rsidRPr="00380F30">
        <w:rPr>
          <w:rFonts w:cs="Times New Roman"/>
        </w:rPr>
        <w:t>. Available at: &lt;https://algorithmia.com/blog/introduction-sentiment-analysis&gt; [Accessed 15 Dec. 2020].</w:t>
      </w:r>
    </w:p>
    <w:p w14:paraId="55409169"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2018. Lasswell’s Communication Model. </w:t>
      </w:r>
      <w:r w:rsidRPr="00380F30">
        <w:rPr>
          <w:rFonts w:cs="Times New Roman"/>
          <w:i/>
          <w:iCs/>
        </w:rPr>
        <w:t>Businesstopia</w:t>
      </w:r>
      <w:r w:rsidRPr="00380F30">
        <w:rPr>
          <w:rFonts w:cs="Times New Roman"/>
        </w:rPr>
        <w:t>. Available at: &lt;https://www.businesstopia.net/communication/lasswell-communication-model&gt; [Accessed 6 Apr. 2021].</w:t>
      </w:r>
    </w:p>
    <w:p w14:paraId="29174469"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2019. Sentiment Analysis Using Python: A Hands-on Guide. </w:t>
      </w:r>
      <w:r w:rsidRPr="00380F30">
        <w:rPr>
          <w:rFonts w:cs="Times New Roman"/>
          <w:i/>
          <w:iCs/>
        </w:rPr>
        <w:t>upGrad blog</w:t>
      </w:r>
      <w:r w:rsidRPr="00380F30">
        <w:rPr>
          <w:rFonts w:cs="Times New Roman"/>
        </w:rPr>
        <w:t>. Available at: &lt;https://www.upgrad.com/blog/sentiment-analysis-using-python/&gt; [Accessed 16 Dec. 2020].</w:t>
      </w:r>
    </w:p>
    <w:p w14:paraId="7CA82CC2"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2020. </w:t>
      </w:r>
      <w:r w:rsidRPr="00380F30">
        <w:rPr>
          <w:rFonts w:cs="Times New Roman"/>
          <w:i/>
          <w:iCs/>
        </w:rPr>
        <w:t>All you need is love: Metaphors of love in 1946–2016 Billboard year-end number-one songs in: Text &amp; Talk - Ahead of print</w:t>
      </w:r>
      <w:r w:rsidRPr="00380F30">
        <w:rPr>
          <w:rFonts w:cs="Times New Roman"/>
        </w:rPr>
        <w:t>. [online] Available at: &lt;https://www.degruyter.com/view/journals/text/ahead-of-print/article-10.1515-text-2019-0209/article-10.1515-text-2019-0209.xml&gt; [Accessed 25 Nov. 2020].</w:t>
      </w:r>
    </w:p>
    <w:p w14:paraId="5ACA0CA8"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2020. </w:t>
      </w:r>
      <w:r w:rsidRPr="00380F30">
        <w:rPr>
          <w:rFonts w:cs="Times New Roman"/>
          <w:i/>
          <w:iCs/>
        </w:rPr>
        <w:t>Beautiful Soup Documentation — Beautiful Soup 4.9.0 documentation</w:t>
      </w:r>
      <w:r w:rsidRPr="00380F30">
        <w:rPr>
          <w:rFonts w:cs="Times New Roman"/>
        </w:rPr>
        <w:t xml:space="preserve">. [online] Available at: &lt;https://www.crummy.com/software/BeautifulSoup/bs4/doc/&gt; [Accessed 25 </w:t>
      </w:r>
      <w:r w:rsidRPr="00380F30">
        <w:rPr>
          <w:rFonts w:cs="Times New Roman"/>
        </w:rPr>
        <w:lastRenderedPageBreak/>
        <w:t>Nov. 2020].</w:t>
      </w:r>
    </w:p>
    <w:p w14:paraId="14545E61"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2020. </w:t>
      </w:r>
      <w:r w:rsidRPr="00380F30">
        <w:rPr>
          <w:rFonts w:cs="Times New Roman"/>
          <w:i/>
          <w:iCs/>
        </w:rPr>
        <w:t>Country music reckons with racial stereotypes and its future</w:t>
      </w:r>
      <w:r w:rsidRPr="00380F30">
        <w:rPr>
          <w:rFonts w:cs="Times New Roman"/>
        </w:rPr>
        <w:t>. [online] PBS NewsHour. Available at: &lt;https://www.pbs.org/newshour/arts/country-music-reckons-with-racial-stereotypes-and-its-future&gt; [Accessed 10 Mar. 2021].</w:t>
      </w:r>
    </w:p>
    <w:p w14:paraId="03B55E72"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2020. </w:t>
      </w:r>
      <w:r w:rsidRPr="00380F30">
        <w:rPr>
          <w:rFonts w:cs="Times New Roman"/>
          <w:i/>
          <w:iCs/>
        </w:rPr>
        <w:t>Digging Your Scene Lyrics</w:t>
      </w:r>
      <w:r w:rsidRPr="00380F30">
        <w:rPr>
          <w:rFonts w:cs="Times New Roman"/>
        </w:rPr>
        <w:t>. [online] Available at: &lt;https://www.lyrics.com/lyric/14866167/The+Blow+Monkeys/Digging+Your+Scene&gt; [Accessed 2 Dec. 2020].</w:t>
      </w:r>
    </w:p>
    <w:p w14:paraId="5FF4FF86"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2020. </w:t>
      </w:r>
      <w:r w:rsidRPr="00380F30">
        <w:rPr>
          <w:rFonts w:cs="Times New Roman"/>
          <w:i/>
          <w:iCs/>
        </w:rPr>
        <w:t>Everything There Is to Know about Sentiment Analysis</w:t>
      </w:r>
      <w:r w:rsidRPr="00380F30">
        <w:rPr>
          <w:rFonts w:cs="Times New Roman"/>
        </w:rPr>
        <w:t>. [online] MonkeyLearn. Available at: &lt;https://monkeylearn.com/sentiment-analysis/&gt; [Accessed 15 Dec. 2020].</w:t>
      </w:r>
    </w:p>
    <w:p w14:paraId="54FB95CA"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2020. </w:t>
      </w:r>
      <w:r w:rsidRPr="00380F30">
        <w:rPr>
          <w:rFonts w:cs="Times New Roman"/>
          <w:i/>
          <w:iCs/>
        </w:rPr>
        <w:t>Examining Billboard Hot 100 Lyrics from 1987 – 2016 | Data Science Blog</w:t>
      </w:r>
      <w:r w:rsidRPr="00380F30">
        <w:rPr>
          <w:rFonts w:cs="Times New Roman"/>
        </w:rPr>
        <w:t>. [online] Available at: &lt;https://nycdatascience.com/blog/student-works/billboard-hot-100-lyrics-1987-2017/&gt; [Accessed 25 Nov. 2020].</w:t>
      </w:r>
    </w:p>
    <w:p w14:paraId="52AE459E"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2020. </w:t>
      </w:r>
      <w:r w:rsidRPr="00380F30">
        <w:rPr>
          <w:rFonts w:cs="Times New Roman"/>
          <w:i/>
          <w:iCs/>
        </w:rPr>
        <w:t>How @Chartdata Became One of Music’s Most Important Twitter Accounts</w:t>
      </w:r>
      <w:r w:rsidRPr="00380F30">
        <w:rPr>
          <w:rFonts w:cs="Times New Roman"/>
        </w:rPr>
        <w:t>. [online] Complex. Available at: &lt;https://www.complex.com/music/2020/07/chartdata-interview&gt; [Accessed 11 Nov. 2020].</w:t>
      </w:r>
    </w:p>
    <w:p w14:paraId="02B19312"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2020. Python - Lemmatization Approaches with Examples. </w:t>
      </w:r>
      <w:r w:rsidRPr="00380F30">
        <w:rPr>
          <w:rFonts w:cs="Times New Roman"/>
          <w:i/>
          <w:iCs/>
        </w:rPr>
        <w:t>GeeksforGeeks</w:t>
      </w:r>
      <w:r w:rsidRPr="00380F30">
        <w:rPr>
          <w:rFonts w:cs="Times New Roman"/>
        </w:rPr>
        <w:t>. Available at: &lt;https://www.geeksforgeeks.org/python-lemmatization-approaches-with-examples/&gt; [Accessed 14 May 2021].</w:t>
      </w:r>
    </w:p>
    <w:p w14:paraId="7163D6C1"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2020. </w:t>
      </w:r>
      <w:r w:rsidRPr="00380F30">
        <w:rPr>
          <w:rFonts w:cs="Times New Roman"/>
          <w:i/>
          <w:iCs/>
        </w:rPr>
        <w:t>Sentiment Analysis | Lexalytics</w:t>
      </w:r>
      <w:r w:rsidRPr="00380F30">
        <w:rPr>
          <w:rFonts w:cs="Times New Roman"/>
        </w:rPr>
        <w:t>. [online] Available at: &lt;https://www.lexalytics.com/technology/sentiment-analysis#machine-learning&gt; [Accessed 16 Dec. 2020].</w:t>
      </w:r>
    </w:p>
    <w:p w14:paraId="1E329351"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2020. </w:t>
      </w:r>
      <w:r w:rsidRPr="00380F30">
        <w:rPr>
          <w:rFonts w:cs="Times New Roman"/>
          <w:i/>
          <w:iCs/>
        </w:rPr>
        <w:t>Sentiment Analysis with Python | End Point</w:t>
      </w:r>
      <w:r w:rsidRPr="00380F30">
        <w:rPr>
          <w:rFonts w:cs="Times New Roman"/>
        </w:rPr>
        <w:t>. [online] Available at: &lt;https://www.endpoint.com/blog/2018/05/18/sentiment-analysis-with-python&gt; [Accessed 15 Dec. 2020].</w:t>
      </w:r>
    </w:p>
    <w:p w14:paraId="154A55E2"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2020a. </w:t>
      </w:r>
      <w:r w:rsidRPr="00380F30">
        <w:rPr>
          <w:rFonts w:cs="Times New Roman"/>
          <w:i/>
          <w:iCs/>
        </w:rPr>
        <w:t>Singer and the Song | Learning English | BBC World Service</w:t>
      </w:r>
      <w:r w:rsidRPr="00380F30">
        <w:rPr>
          <w:rFonts w:cs="Times New Roman"/>
        </w:rPr>
        <w:t>. [online] Available at: &lt;https://www.bbc.co.uk/worldservice/learningenglish/music/singersong/noddyholder.shtml&gt; [Accessed 2 Dec. 2020].</w:t>
      </w:r>
    </w:p>
    <w:p w14:paraId="5FCD6F34"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lastRenderedPageBreak/>
        <w:t xml:space="preserve">Anon 2020b. </w:t>
      </w:r>
      <w:r w:rsidRPr="00380F30">
        <w:rPr>
          <w:rFonts w:cs="Times New Roman"/>
          <w:i/>
          <w:iCs/>
        </w:rPr>
        <w:t>Singer and the Song | Learning English | BBC World Service</w:t>
      </w:r>
      <w:r w:rsidRPr="00380F30">
        <w:rPr>
          <w:rFonts w:cs="Times New Roman"/>
        </w:rPr>
        <w:t>. [online] Available at: &lt;https://www.bbc.co.uk/worldservice/learningenglish/music/singersong/jimmysomerville.shtml&gt; [Accessed 2 Dec. 2020].</w:t>
      </w:r>
    </w:p>
    <w:p w14:paraId="67300F41"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2020c. </w:t>
      </w:r>
      <w:r w:rsidRPr="00380F30">
        <w:rPr>
          <w:rFonts w:cs="Times New Roman"/>
          <w:i/>
          <w:iCs/>
        </w:rPr>
        <w:t>Singer and the Song | Learning English | BBC World Service</w:t>
      </w:r>
      <w:r w:rsidRPr="00380F30">
        <w:rPr>
          <w:rFonts w:cs="Times New Roman"/>
        </w:rPr>
        <w:t>. [online] Available at: &lt;https://www.bbc.co.uk/worldservice/learningenglish/music/singersong/drrobert.shtml&gt; [Accessed 2 Dec. 2020].</w:t>
      </w:r>
    </w:p>
    <w:p w14:paraId="39C629FF"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2020d. </w:t>
      </w:r>
      <w:r w:rsidRPr="00380F30">
        <w:rPr>
          <w:rFonts w:cs="Times New Roman"/>
          <w:i/>
          <w:iCs/>
        </w:rPr>
        <w:t>Singer and the Song | Learning English | BBC World Service</w:t>
      </w:r>
      <w:r w:rsidRPr="00380F30">
        <w:rPr>
          <w:rFonts w:cs="Times New Roman"/>
        </w:rPr>
        <w:t>. [online] Available at: &lt;https://www.bbc.co.uk/worldservice/learningenglish/music/singersong/karlhyde.shtml&gt; [Accessed 2 Dec. 2020].</w:t>
      </w:r>
    </w:p>
    <w:p w14:paraId="0245FF5F"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2020. </w:t>
      </w:r>
      <w:r w:rsidRPr="00380F30">
        <w:rPr>
          <w:rFonts w:cs="Times New Roman"/>
          <w:i/>
          <w:iCs/>
        </w:rPr>
        <w:t>Tweets Dataset for Detection of Cyber-Trolls</w:t>
      </w:r>
      <w:r w:rsidRPr="00380F30">
        <w:rPr>
          <w:rFonts w:cs="Times New Roman"/>
        </w:rPr>
        <w:t>. [online] Available at: &lt;https://kaggle.com/dataturks/dataset-for-detection-of-cybertrolls&gt; [Accessed 25 Nov. 2020].</w:t>
      </w:r>
    </w:p>
    <w:p w14:paraId="526289EC"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2020. </w:t>
      </w:r>
      <w:r w:rsidRPr="00380F30">
        <w:rPr>
          <w:rFonts w:cs="Times New Roman"/>
          <w:i/>
          <w:iCs/>
        </w:rPr>
        <w:t>Who We Are - History of the Official Charts</w:t>
      </w:r>
      <w:r w:rsidRPr="00380F30">
        <w:rPr>
          <w:rFonts w:cs="Times New Roman"/>
        </w:rPr>
        <w:t>. [online] Available at: &lt;https://www.officialcharts.com/who-we-are/history-of-the-official-charts/&gt; [Accessed 2 Dec. 2020].</w:t>
      </w:r>
    </w:p>
    <w:p w14:paraId="2951F53C"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2020. </w:t>
      </w:r>
      <w:r w:rsidRPr="00380F30">
        <w:rPr>
          <w:rFonts w:cs="Times New Roman"/>
          <w:i/>
          <w:iCs/>
        </w:rPr>
        <w:t>Who We Are - History of the Official Charts - The Eighties</w:t>
      </w:r>
      <w:r w:rsidRPr="00380F30">
        <w:rPr>
          <w:rFonts w:cs="Times New Roman"/>
        </w:rPr>
        <w:t>. [online] Available at: &lt;https://www.officialcharts.com/who-we-are/eighties/&gt; [Accessed 2 Dec. 2020].</w:t>
      </w:r>
    </w:p>
    <w:p w14:paraId="4839C8C0"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2020. </w:t>
      </w:r>
      <w:r w:rsidRPr="00380F30">
        <w:rPr>
          <w:rFonts w:cs="Times New Roman"/>
          <w:i/>
          <w:iCs/>
        </w:rPr>
        <w:t>Who We Are - History of the Official Charts - the Fifties</w:t>
      </w:r>
      <w:r w:rsidRPr="00380F30">
        <w:rPr>
          <w:rFonts w:cs="Times New Roman"/>
        </w:rPr>
        <w:t>. [online] Available at: &lt;https://www.officialcharts.com/who-we-are/fifties-history/&gt; [Accessed 2 Dec. 2020].</w:t>
      </w:r>
    </w:p>
    <w:p w14:paraId="6BD7524D"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2020. </w:t>
      </w:r>
      <w:r w:rsidRPr="00380F30">
        <w:rPr>
          <w:rFonts w:cs="Times New Roman"/>
          <w:i/>
          <w:iCs/>
        </w:rPr>
        <w:t>Who We Are - History of the Official Charts - The Nineties</w:t>
      </w:r>
      <w:r w:rsidRPr="00380F30">
        <w:rPr>
          <w:rFonts w:cs="Times New Roman"/>
        </w:rPr>
        <w:t>. [online] Available at: &lt;https://www.officialcharts.com/who-we-are/nineties/&gt; [Accessed 2 Dec. 2020].</w:t>
      </w:r>
    </w:p>
    <w:p w14:paraId="3E7D4B09"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2020. </w:t>
      </w:r>
      <w:r w:rsidRPr="00380F30">
        <w:rPr>
          <w:rFonts w:cs="Times New Roman"/>
          <w:i/>
          <w:iCs/>
        </w:rPr>
        <w:t>Who We Are - History of the Official Charts - The Noughties</w:t>
      </w:r>
      <w:r w:rsidRPr="00380F30">
        <w:rPr>
          <w:rFonts w:cs="Times New Roman"/>
        </w:rPr>
        <w:t>. [online] Available at: &lt;https://www.officialcharts.com/who-we-are/noughties/&gt; [Accessed 2 Dec. 2020].</w:t>
      </w:r>
    </w:p>
    <w:p w14:paraId="67B463DF"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2020. </w:t>
      </w:r>
      <w:r w:rsidRPr="00380F30">
        <w:rPr>
          <w:rFonts w:cs="Times New Roman"/>
          <w:i/>
          <w:iCs/>
        </w:rPr>
        <w:t>Who We Are - History of the Official Charts - the Seventies</w:t>
      </w:r>
      <w:r w:rsidRPr="00380F30">
        <w:rPr>
          <w:rFonts w:cs="Times New Roman"/>
        </w:rPr>
        <w:t>. [online] Available at: &lt;https://www.officialcharts.com/who-we-are/seventies-history/&gt; [Accessed 2 Dec. 2020].</w:t>
      </w:r>
    </w:p>
    <w:p w14:paraId="0E68466B"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lastRenderedPageBreak/>
        <w:t xml:space="preserve">Anon 2020. </w:t>
      </w:r>
      <w:r w:rsidRPr="00380F30">
        <w:rPr>
          <w:rFonts w:cs="Times New Roman"/>
          <w:i/>
          <w:iCs/>
        </w:rPr>
        <w:t>Who We Are - History of the Official Charts - the Sixties</w:t>
      </w:r>
      <w:r w:rsidRPr="00380F30">
        <w:rPr>
          <w:rFonts w:cs="Times New Roman"/>
        </w:rPr>
        <w:t>. [online] Available at: &lt;https://www.officialcharts.com/who-we-are/sixties-history/&gt; [Accessed 2 Dec. 2020].</w:t>
      </w:r>
    </w:p>
    <w:p w14:paraId="516239A2"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2020. </w:t>
      </w:r>
      <w:r w:rsidRPr="00380F30">
        <w:rPr>
          <w:rFonts w:cs="Times New Roman"/>
          <w:i/>
          <w:iCs/>
        </w:rPr>
        <w:t>Who We Are - History of the Official Charts - The Teens</w:t>
      </w:r>
      <w:r w:rsidRPr="00380F30">
        <w:rPr>
          <w:rFonts w:cs="Times New Roman"/>
        </w:rPr>
        <w:t>. [online] Available at: &lt;https://www.officialcharts.com/who-we-are/teens/&gt; [Accessed 2 Dec. 2020].</w:t>
      </w:r>
    </w:p>
    <w:p w14:paraId="4049CF9F"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2020. </w:t>
      </w:r>
      <w:r w:rsidRPr="00380F30">
        <w:rPr>
          <w:rFonts w:cs="Times New Roman"/>
          <w:i/>
          <w:iCs/>
        </w:rPr>
        <w:t>Who We Are - How the Official Charts are compiled</w:t>
      </w:r>
      <w:r w:rsidRPr="00380F30">
        <w:rPr>
          <w:rFonts w:cs="Times New Roman"/>
        </w:rPr>
        <w:t>. [online] Available at: &lt;https://www.officialcharts.com/getting-into-the-charts/how-the-charts-are-compiled/&gt; [Accessed 2 Dec. 2020].</w:t>
      </w:r>
    </w:p>
    <w:p w14:paraId="6AAEE372"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2021. </w:t>
      </w:r>
      <w:r w:rsidRPr="00380F30">
        <w:rPr>
          <w:rFonts w:cs="Times New Roman"/>
          <w:i/>
          <w:iCs/>
        </w:rPr>
        <w:t>(4) What is difference between stemming and lemmatization? - Quora</w:t>
      </w:r>
      <w:r w:rsidRPr="00380F30">
        <w:rPr>
          <w:rFonts w:cs="Times New Roman"/>
        </w:rPr>
        <w:t>. [online] Available at: &lt;https://www.quora.com/What-is-difference-between-stemming-and-lemmatization&gt; [Accessed 14 May 2021].</w:t>
      </w:r>
    </w:p>
    <w:p w14:paraId="525880B4"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2021. </w:t>
      </w:r>
      <w:r w:rsidRPr="00380F30">
        <w:rPr>
          <w:rFonts w:cs="Times New Roman"/>
          <w:i/>
          <w:iCs/>
        </w:rPr>
        <w:t>About</w:t>
      </w:r>
      <w:r w:rsidRPr="00380F30">
        <w:rPr>
          <w:rFonts w:cs="Times New Roman"/>
        </w:rPr>
        <w:t>. [online] Oxford Academic. Available at: &lt;https://academic.oup.com/poq/pages/About&gt; [Accessed 6 Apr. 2021].</w:t>
      </w:r>
    </w:p>
    <w:p w14:paraId="284E4FA3"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2021. </w:t>
      </w:r>
      <w:r w:rsidRPr="00380F30">
        <w:rPr>
          <w:rFonts w:cs="Times New Roman"/>
          <w:i/>
          <w:iCs/>
        </w:rPr>
        <w:t>All The Official Singles Chart Number 1s</w:t>
      </w:r>
      <w:r w:rsidRPr="00380F30">
        <w:rPr>
          <w:rFonts w:cs="Times New Roman"/>
        </w:rPr>
        <w:t>. [online] Available at: &lt;https://www.officialcharts.com/chart-news/all-the-number-1-singles__7931/&gt; [Accessed 22 May 2021].</w:t>
      </w:r>
    </w:p>
    <w:p w14:paraId="5F51D650"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2021. </w:t>
      </w:r>
      <w:r w:rsidRPr="00380F30">
        <w:rPr>
          <w:rFonts w:cs="Times New Roman"/>
          <w:i/>
          <w:iCs/>
        </w:rPr>
        <w:t>AllMusic | Record Reviews, Streaming Songs, Genres &amp; Bands</w:t>
      </w:r>
      <w:r w:rsidRPr="00380F30">
        <w:rPr>
          <w:rFonts w:cs="Times New Roman"/>
        </w:rPr>
        <w:t>. [online] AllMusic. Available at: &lt;https://www.allmusic.com/&gt; [Accessed 23 May 2021].</w:t>
      </w:r>
    </w:p>
    <w:p w14:paraId="61979A72"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2021. </w:t>
      </w:r>
      <w:r w:rsidRPr="00380F30">
        <w:rPr>
          <w:rFonts w:cs="Times New Roman"/>
          <w:i/>
          <w:iCs/>
        </w:rPr>
        <w:t>Alt shortcuts list</w:t>
      </w:r>
      <w:r w:rsidRPr="00380F30">
        <w:rPr>
          <w:rFonts w:cs="Times New Roman"/>
        </w:rPr>
        <w:t>. [online] Available at: &lt;https://fsymbols.com/keyboard/windows/alt-codes/list/shortcuts/&gt; [Accessed 23 May 2021].</w:t>
      </w:r>
    </w:p>
    <w:p w14:paraId="100CEA06"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2021. </w:t>
      </w:r>
      <w:r w:rsidRPr="00380F30">
        <w:rPr>
          <w:rFonts w:cs="Times New Roman"/>
          <w:i/>
          <w:iCs/>
        </w:rPr>
        <w:t>Chart Archive | Haven</w:t>
      </w:r>
      <w:r w:rsidRPr="00380F30">
        <w:rPr>
          <w:rFonts w:cs="Times New Roman"/>
        </w:rPr>
        <w:t>. [online] Available at: &lt;https://fatherandy2.proboards.com/board/14/chart-archive&gt; [Accessed 15 May 2021].</w:t>
      </w:r>
    </w:p>
    <w:p w14:paraId="5A7A9D27"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2021. </w:t>
      </w:r>
      <w:r w:rsidRPr="00380F30">
        <w:rPr>
          <w:rFonts w:cs="Times New Roman"/>
          <w:i/>
          <w:iCs/>
        </w:rPr>
        <w:t>Chart Histories</w:t>
      </w:r>
      <w:r w:rsidRPr="00380F30">
        <w:rPr>
          <w:rFonts w:cs="Times New Roman"/>
        </w:rPr>
        <w:t>. [online] UKMIX Forums. Available at: &lt;https://www.ukmix.org/forum/chart-discussion/chart-analysis/12769-chart-histories&gt; [Accessed 15 May 2021].</w:t>
      </w:r>
    </w:p>
    <w:p w14:paraId="2CEBCB1E"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2021. </w:t>
      </w:r>
      <w:r w:rsidRPr="00380F30">
        <w:rPr>
          <w:rFonts w:cs="Times New Roman"/>
          <w:i/>
          <w:iCs/>
        </w:rPr>
        <w:t>Crimes of the century</w:t>
      </w:r>
      <w:r w:rsidRPr="00380F30">
        <w:rPr>
          <w:rFonts w:cs="Times New Roman"/>
        </w:rPr>
        <w:t>. [online] Available at: &lt;https://www.parliament.uk/business/publications/research/olympic-britain/crime-and-defence/crimes-of-the-century/&gt; [Accessed 26 May 2021].</w:t>
      </w:r>
    </w:p>
    <w:p w14:paraId="6CDC1197"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lastRenderedPageBreak/>
        <w:t xml:space="preserve">Anon 2021. </w:t>
      </w:r>
      <w:r w:rsidRPr="00380F30">
        <w:rPr>
          <w:rFonts w:cs="Times New Roman"/>
          <w:i/>
          <w:iCs/>
        </w:rPr>
        <w:t>Daniel Droba: Methods Used for Measuring Public Opinion</w:t>
      </w:r>
      <w:r w:rsidRPr="00380F30">
        <w:rPr>
          <w:rFonts w:cs="Times New Roman"/>
        </w:rPr>
        <w:t>. [online] Available at: &lt;https://brocku.ca/MeadProject/Droba/Droba_1931.html&gt; [Accessed 25 Mar. 2021].</w:t>
      </w:r>
    </w:p>
    <w:p w14:paraId="519BC9F0"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2021. </w:t>
      </w:r>
      <w:r w:rsidRPr="00380F30">
        <w:rPr>
          <w:rFonts w:cs="Times New Roman"/>
          <w:i/>
          <w:iCs/>
        </w:rPr>
        <w:t>Demo - Snowball</w:t>
      </w:r>
      <w:r w:rsidRPr="00380F30">
        <w:rPr>
          <w:rFonts w:cs="Times New Roman"/>
        </w:rPr>
        <w:t>. [online] Available at: &lt;https://snowballstem.org/demo.html&gt; [Accessed 14 May 2021].</w:t>
      </w:r>
    </w:p>
    <w:p w14:paraId="609ECE3B"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2021. </w:t>
      </w:r>
      <w:r w:rsidRPr="00380F30">
        <w:rPr>
          <w:rFonts w:cs="Times New Roman"/>
          <w:i/>
          <w:iCs/>
        </w:rPr>
        <w:t>everyHit.com - UK Top 40 Chart Archive, British Singles &amp; Album Charts</w:t>
      </w:r>
      <w:r w:rsidRPr="00380F30">
        <w:rPr>
          <w:rFonts w:cs="Times New Roman"/>
        </w:rPr>
        <w:t>. [online] Available at: &lt;http://www.everyhit.com/&gt; [Accessed 15 May 2021].</w:t>
      </w:r>
    </w:p>
    <w:p w14:paraId="475AA9AA"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2021. </w:t>
      </w:r>
      <w:r w:rsidRPr="00380F30">
        <w:rPr>
          <w:rFonts w:cs="Times New Roman"/>
          <w:i/>
          <w:iCs/>
        </w:rPr>
        <w:t>Examples of Ambiguity</w:t>
      </w:r>
      <w:r w:rsidRPr="00380F30">
        <w:rPr>
          <w:rFonts w:cs="Times New Roman"/>
        </w:rPr>
        <w:t>. [online] Available at: &lt;https://examples.yourdictionary.com/reference/examples/examples-of-ambiguity.html&gt; [Accessed 3 Feb. 2021].</w:t>
      </w:r>
    </w:p>
    <w:p w14:paraId="7C2BBEBD"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2021. </w:t>
      </w:r>
      <w:r w:rsidRPr="00380F30">
        <w:rPr>
          <w:rFonts w:cs="Times New Roman"/>
          <w:i/>
          <w:iCs/>
        </w:rPr>
        <w:t>Frank Sinatra – My Way</w:t>
      </w:r>
      <w:r w:rsidRPr="00380F30">
        <w:rPr>
          <w:rFonts w:cs="Times New Roman"/>
        </w:rPr>
        <w:t>. Available at: &lt;https://genius.com/Frank-sinatra-my-way-lyrics&gt; [Accessed 26 May 2021].</w:t>
      </w:r>
    </w:p>
    <w:p w14:paraId="35414CA6"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2021. </w:t>
      </w:r>
      <w:r w:rsidRPr="00380F30">
        <w:rPr>
          <w:rFonts w:cs="Times New Roman"/>
          <w:i/>
          <w:iCs/>
        </w:rPr>
        <w:t>Genius – How Genius Works</w:t>
      </w:r>
      <w:r w:rsidRPr="00380F30">
        <w:rPr>
          <w:rFonts w:cs="Times New Roman"/>
        </w:rPr>
        <w:t>. [online] Genius. Available at: &lt;https://genius.com/Genius-how-genius-works-annotated&gt; [Accessed 11 May 2021].</w:t>
      </w:r>
    </w:p>
    <w:p w14:paraId="25265D0A"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2021. </w:t>
      </w:r>
      <w:r w:rsidRPr="00380F30">
        <w:rPr>
          <w:rFonts w:cs="Times New Roman"/>
          <w:i/>
          <w:iCs/>
        </w:rPr>
        <w:t>Gensim: topic modelling for humans</w:t>
      </w:r>
      <w:r w:rsidRPr="00380F30">
        <w:rPr>
          <w:rFonts w:cs="Times New Roman"/>
        </w:rPr>
        <w:t>. [online] Available at: &lt;https://radimrehurek.com/gensim/intro.html#gensim-generate-similar&gt; [Accessed 11 May 2021].</w:t>
      </w:r>
    </w:p>
    <w:p w14:paraId="4BCC0F37"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2021. </w:t>
      </w:r>
      <w:r w:rsidRPr="00380F30">
        <w:rPr>
          <w:rFonts w:cs="Times New Roman"/>
          <w:i/>
          <w:iCs/>
        </w:rPr>
        <w:t>Google Trends</w:t>
      </w:r>
      <w:r w:rsidRPr="00380F30">
        <w:rPr>
          <w:rFonts w:cs="Times New Roman"/>
        </w:rPr>
        <w:t>. [online] Google Trends. Available at: &lt;https://trends.google.com/trends/explore?cat=14&amp;date=all&amp;q=%2Fm%2F0g57xn&gt; [Accessed 20 Mar. 2021].</w:t>
      </w:r>
    </w:p>
    <w:p w14:paraId="6E708EDD"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2021. </w:t>
      </w:r>
      <w:r w:rsidRPr="00380F30">
        <w:rPr>
          <w:rFonts w:cs="Times New Roman"/>
          <w:i/>
          <w:iCs/>
        </w:rPr>
        <w:t>Gross Domestic Product: Year on Year growth: CVM SA % - Office for National Statistics</w:t>
      </w:r>
      <w:r w:rsidRPr="00380F30">
        <w:rPr>
          <w:rFonts w:cs="Times New Roman"/>
        </w:rPr>
        <w:t>. [online] Available at: &lt;https://www.ons.gov.uk/economy/grossdomesticproductgdp/timeseries/ihyp/pn2&gt; [Accessed 26 May 2021].</w:t>
      </w:r>
    </w:p>
    <w:p w14:paraId="6F25A4FA"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2021. </w:t>
      </w:r>
      <w:r w:rsidRPr="00380F30">
        <w:rPr>
          <w:rFonts w:cs="Times New Roman"/>
          <w:i/>
          <w:iCs/>
        </w:rPr>
        <w:t>How does sentiment analysis work, generally? - Quora</w:t>
      </w:r>
      <w:r w:rsidRPr="00380F30">
        <w:rPr>
          <w:rFonts w:cs="Times New Roman"/>
        </w:rPr>
        <w:t>. [online] Available at: &lt;https://www.quora.com/How-does-sentiment-analysis-work-generally&gt; [Accessed 20 Mar. 2021].</w:t>
      </w:r>
    </w:p>
    <w:p w14:paraId="1236EBDB"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2021. </w:t>
      </w:r>
      <w:r w:rsidRPr="00380F30">
        <w:rPr>
          <w:rFonts w:cs="Times New Roman"/>
          <w:i/>
          <w:iCs/>
        </w:rPr>
        <w:t>How It Works — lyricsgenius documentation</w:t>
      </w:r>
      <w:r w:rsidRPr="00380F30">
        <w:rPr>
          <w:rFonts w:cs="Times New Roman"/>
        </w:rPr>
        <w:t xml:space="preserve">. [online] Available at: </w:t>
      </w:r>
      <w:r w:rsidRPr="00380F30">
        <w:rPr>
          <w:rFonts w:cs="Times New Roman"/>
        </w:rPr>
        <w:lastRenderedPageBreak/>
        <w:t>&lt;https://lyricsgenius.readthedocs.io/en/master/how_it_works.html&gt; [Accessed 11 May 2021].</w:t>
      </w:r>
    </w:p>
    <w:p w14:paraId="6002ECB9"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2021. </w:t>
      </w:r>
      <w:r w:rsidRPr="00380F30">
        <w:rPr>
          <w:rFonts w:cs="Times New Roman"/>
          <w:i/>
          <w:iCs/>
        </w:rPr>
        <w:t>I am a beginner in this field and want to do sentiment analysis on a given data set. Where is a step-by-step tutorial for the same? - Quora</w:t>
      </w:r>
      <w:r w:rsidRPr="00380F30">
        <w:rPr>
          <w:rFonts w:cs="Times New Roman"/>
        </w:rPr>
        <w:t>. [online] Available at: &lt;https://www.quora.com/I-am-a-beginner-in-this-field-and-want-to-do-sentiment-analysis-on-a-given-data-set-Where-is-a-step-by-step-tutorial-for-the-same&gt; [Accessed 20 Mar. 2021].</w:t>
      </w:r>
    </w:p>
    <w:p w14:paraId="6B406FF0"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2021. </w:t>
      </w:r>
      <w:r w:rsidRPr="00380F30">
        <w:rPr>
          <w:rFonts w:cs="Times New Roman"/>
          <w:i/>
          <w:iCs/>
        </w:rPr>
        <w:t>Infographic: Population growth in the UK</w:t>
      </w:r>
      <w:r w:rsidRPr="00380F30">
        <w:rPr>
          <w:rFonts w:cs="Times New Roman"/>
        </w:rPr>
        <w:t>. [online] Statista Infographics. Available at: &lt;https://www.statista.com/chart/18515/population-growth-in-the-uk/&gt; [Accessed 27 May 2021].</w:t>
      </w:r>
    </w:p>
    <w:p w14:paraId="22133842"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2021. </w:t>
      </w:r>
      <w:r w:rsidRPr="00380F30">
        <w:rPr>
          <w:rFonts w:cs="Times New Roman"/>
          <w:i/>
          <w:iCs/>
        </w:rPr>
        <w:t>Installing Packages — Python Packaging User Guide</w:t>
      </w:r>
      <w:r w:rsidRPr="00380F30">
        <w:rPr>
          <w:rFonts w:cs="Times New Roman"/>
        </w:rPr>
        <w:t>. [online] Available at: &lt;https://packaging.python.org/tutorials/installing-packages/&gt; [Accessed 11 May 2021].</w:t>
      </w:r>
    </w:p>
    <w:p w14:paraId="56620F5F"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2021. </w:t>
      </w:r>
      <w:r w:rsidRPr="00380F30">
        <w:rPr>
          <w:rFonts w:cs="Times New Roman"/>
          <w:i/>
          <w:iCs/>
        </w:rPr>
        <w:t>Investor Brief - Death And Taxes</w:t>
      </w:r>
      <w:r w:rsidRPr="00380F30">
        <w:rPr>
          <w:rFonts w:cs="Times New Roman"/>
        </w:rPr>
        <w:t>. [online] Available at: &lt;http://www.habershamcapital.com/brief-no5-death-taxes&gt; [Accessed 27 May 2021].</w:t>
      </w:r>
    </w:p>
    <w:p w14:paraId="0AF48FB9"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2021a. </w:t>
      </w:r>
      <w:r w:rsidRPr="00380F30">
        <w:rPr>
          <w:rFonts w:cs="Times New Roman"/>
          <w:i/>
          <w:iCs/>
        </w:rPr>
        <w:t>Language Processing Pipelines · spaCy Usage Documentation</w:t>
      </w:r>
      <w:r w:rsidRPr="00380F30">
        <w:rPr>
          <w:rFonts w:cs="Times New Roman"/>
        </w:rPr>
        <w:t>. [online] Language Processing Pipelines. Available at: &lt;https://spacy.io/usage/processing-pipelines&gt; [Accessed 14 May 2021].</w:t>
      </w:r>
    </w:p>
    <w:p w14:paraId="633A685F"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2021b. </w:t>
      </w:r>
      <w:r w:rsidRPr="00380F30">
        <w:rPr>
          <w:rFonts w:cs="Times New Roman"/>
          <w:i/>
          <w:iCs/>
        </w:rPr>
        <w:t>Language Processing Pipelines · spaCy Usage Documentation</w:t>
      </w:r>
      <w:r w:rsidRPr="00380F30">
        <w:rPr>
          <w:rFonts w:cs="Times New Roman"/>
        </w:rPr>
        <w:t>. [online] Available at: &lt;https://spacy.io/usage/processing-pipelines&gt; [Accessed 14 May 2021].</w:t>
      </w:r>
    </w:p>
    <w:p w14:paraId="52C2FF3E"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2021c. </w:t>
      </w:r>
      <w:r w:rsidRPr="00380F30">
        <w:rPr>
          <w:rFonts w:cs="Times New Roman"/>
          <w:i/>
          <w:iCs/>
        </w:rPr>
        <w:t>Language Processing Pipelines · spaCy Usage Documentation</w:t>
      </w:r>
      <w:r w:rsidRPr="00380F30">
        <w:rPr>
          <w:rFonts w:cs="Times New Roman"/>
        </w:rPr>
        <w:t>. [online] Available at: &lt;https://spacy.io/usage/processing-pipelines&gt; [Accessed 14 May 2021].</w:t>
      </w:r>
    </w:p>
    <w:p w14:paraId="1DC6DB98"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2021. </w:t>
      </w:r>
      <w:r w:rsidRPr="00380F30">
        <w:rPr>
          <w:rFonts w:cs="Times New Roman"/>
          <w:i/>
          <w:iCs/>
        </w:rPr>
        <w:t>lyric</w:t>
      </w:r>
      <w:r w:rsidRPr="00380F30">
        <w:rPr>
          <w:rFonts w:cs="Times New Roman"/>
        </w:rPr>
        <w:t>. [online] Available at: &lt;https://dictionary.cambridge.org/dictionary/english/lyric&gt; [Accessed 26 May 2021].</w:t>
      </w:r>
    </w:p>
    <w:p w14:paraId="70E32989"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2021. </w:t>
      </w:r>
      <w:r w:rsidRPr="00380F30">
        <w:rPr>
          <w:rFonts w:cs="Times New Roman"/>
          <w:i/>
          <w:iCs/>
        </w:rPr>
        <w:t>Lyrics containing the term: best — Page #9</w:t>
      </w:r>
      <w:r w:rsidRPr="00380F30">
        <w:rPr>
          <w:rFonts w:cs="Times New Roman"/>
        </w:rPr>
        <w:t>. [online] Available at: &lt;https://www.lyrics.com/serp.php?st=best&amp;p=9&amp;genre=Pop&gt; [Accessed 15 May 2021].</w:t>
      </w:r>
    </w:p>
    <w:p w14:paraId="55BD6C5F"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2021. </w:t>
      </w:r>
      <w:r w:rsidRPr="00380F30">
        <w:rPr>
          <w:rFonts w:cs="Times New Roman"/>
          <w:i/>
          <w:iCs/>
        </w:rPr>
        <w:t>LyricsGenius: a Python client for the Genius.com API — lyricsgenius documentation</w:t>
      </w:r>
      <w:r w:rsidRPr="00380F30">
        <w:rPr>
          <w:rFonts w:cs="Times New Roman"/>
        </w:rPr>
        <w:t>. [online] Available at: &lt;https://lyricsgenius.readthedocs.io/en/master/&gt; [Accessed 11 May 2021].</w:t>
      </w:r>
    </w:p>
    <w:p w14:paraId="5EF35F3D"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lastRenderedPageBreak/>
        <w:t xml:space="preserve">Anon 2021. </w:t>
      </w:r>
      <w:r w:rsidRPr="00380F30">
        <w:rPr>
          <w:rFonts w:cs="Times New Roman"/>
          <w:i/>
          <w:iCs/>
        </w:rPr>
        <w:t>Marriages in England and Wales - Office for National Statistics</w:t>
      </w:r>
      <w:r w:rsidRPr="00380F30">
        <w:rPr>
          <w:rFonts w:cs="Times New Roman"/>
        </w:rPr>
        <w:t>. [online] Available at: &lt;https://www.ons.gov.uk/peoplepopulationandcommunity/birthsdeathsandmarriages/marriagecohabitationandcivilpartnerships/bulletins/marriagesinenglandandwalesprovisional/2012-02-29&gt; [Accessed 27 May 2021].</w:t>
      </w:r>
    </w:p>
    <w:p w14:paraId="39998220"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2021. </w:t>
      </w:r>
      <w:r w:rsidRPr="00380F30">
        <w:rPr>
          <w:rFonts w:cs="Times New Roman"/>
          <w:i/>
          <w:iCs/>
        </w:rPr>
        <w:t>NLTK Lancaster Stemmer - API &amp; Demo | Text Analysis Online | TextAnalysis</w:t>
      </w:r>
      <w:r w:rsidRPr="00380F30">
        <w:rPr>
          <w:rFonts w:cs="Times New Roman"/>
        </w:rPr>
        <w:t>. [online] Available at: &lt;http://textanalysisonline.com/nltk-lancaster-stemmer&gt; [Accessed 14 May 2021].</w:t>
      </w:r>
    </w:p>
    <w:p w14:paraId="5121CCBB"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2021. </w:t>
      </w:r>
      <w:r w:rsidRPr="00380F30">
        <w:rPr>
          <w:rFonts w:cs="Times New Roman"/>
          <w:i/>
          <w:iCs/>
        </w:rPr>
        <w:t>Official Charts - Home of the Official UK Top 40 Charts</w:t>
      </w:r>
      <w:r w:rsidRPr="00380F30">
        <w:rPr>
          <w:rFonts w:cs="Times New Roman"/>
        </w:rPr>
        <w:t>. [online] Available at: &lt;https://www.officialcharts.com/&gt; [Accessed 15 May 2021].</w:t>
      </w:r>
    </w:p>
    <w:p w14:paraId="18B80A3D"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2021. </w:t>
      </w:r>
      <w:r w:rsidRPr="00380F30">
        <w:rPr>
          <w:rFonts w:cs="Times New Roman"/>
          <w:i/>
          <w:iCs/>
        </w:rPr>
        <w:t>Pandas vs NumPy - javatpoint</w:t>
      </w:r>
      <w:r w:rsidRPr="00380F30">
        <w:rPr>
          <w:rFonts w:cs="Times New Roman"/>
        </w:rPr>
        <w:t>. [online] www.javatpoint.com. Available at: &lt;https://www.javatpoint.com/pandas-vs-numpy&gt; [Accessed 11 May 2021].</w:t>
      </w:r>
    </w:p>
    <w:p w14:paraId="676D73A4"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2021. </w:t>
      </w:r>
      <w:r w:rsidRPr="00380F30">
        <w:rPr>
          <w:rFonts w:cs="Times New Roman"/>
          <w:i/>
          <w:iCs/>
        </w:rPr>
        <w:t>polyhex | UK singles chartruns</w:t>
      </w:r>
      <w:r w:rsidRPr="00380F30">
        <w:rPr>
          <w:rFonts w:cs="Times New Roman"/>
        </w:rPr>
        <w:t>. [online] Available at: &lt;https://polyhex.me.uk/uksingles/chartruns-uksingles.cfm&gt; [Accessed 15 May 2021].</w:t>
      </w:r>
    </w:p>
    <w:p w14:paraId="6CFA3E3B"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2021. </w:t>
      </w:r>
      <w:r w:rsidRPr="00380F30">
        <w:rPr>
          <w:rFonts w:cs="Times New Roman"/>
          <w:i/>
          <w:iCs/>
        </w:rPr>
        <w:t>Porter Stemmer Online</w:t>
      </w:r>
      <w:r w:rsidRPr="00380F30">
        <w:rPr>
          <w:rFonts w:cs="Times New Roman"/>
        </w:rPr>
        <w:t>. [online] Available at: &lt;https://9ol.es/porter_js_demo.html&gt; [Accessed 14 May 2021].</w:t>
      </w:r>
    </w:p>
    <w:p w14:paraId="57324D9A"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2021. </w:t>
      </w:r>
      <w:r w:rsidRPr="00380F30">
        <w:rPr>
          <w:rFonts w:cs="Times New Roman"/>
          <w:i/>
          <w:iCs/>
        </w:rPr>
        <w:t>Positive and Negative Connotations: Example Sentences</w:t>
      </w:r>
      <w:r w:rsidRPr="00380F30">
        <w:rPr>
          <w:rFonts w:cs="Times New Roman"/>
        </w:rPr>
        <w:t>. [online] Available at: &lt;https://examples.yourdictionary.com/positive-and-negative-connotations-example-sentences.html&gt; [Accessed 3 Feb. 2021].</w:t>
      </w:r>
    </w:p>
    <w:p w14:paraId="3FD7E3A3"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2021. </w:t>
      </w:r>
      <w:r w:rsidRPr="00380F30">
        <w:rPr>
          <w:rFonts w:cs="Times New Roman"/>
          <w:i/>
          <w:iCs/>
        </w:rPr>
        <w:t>Public Revenue Chart for United Kingdom 1950-2020 - Central Government Local Authorities</w:t>
      </w:r>
      <w:r w:rsidRPr="00380F30">
        <w:rPr>
          <w:rFonts w:cs="Times New Roman"/>
        </w:rPr>
        <w:t>. [online] Available at: &lt;https://www.ukpublicrevenue.co.uk/revenue_chart_1950_2020UKb_17c1li0181536_722cs_10t30t&gt; [Accessed 26 May 2021].</w:t>
      </w:r>
    </w:p>
    <w:p w14:paraId="5844C41F"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2021. </w:t>
      </w:r>
      <w:r w:rsidRPr="00380F30">
        <w:rPr>
          <w:rFonts w:cs="Times New Roman"/>
          <w:i/>
          <w:iCs/>
        </w:rPr>
        <w:t>Public Spending Chart for United Kingdom 1950-2019 - Central Government Local Authorities</w:t>
      </w:r>
      <w:r w:rsidRPr="00380F30">
        <w:rPr>
          <w:rFonts w:cs="Times New Roman"/>
        </w:rPr>
        <w:t>. [online] Available at: &lt;https://www.ukpublicspending.co.uk/spending_chart_1950_2019UKp_17c1li0181536_722cs_F0t10t20t40t60t&gt; [Accessed 26 May 2021].</w:t>
      </w:r>
    </w:p>
    <w:p w14:paraId="6124C648"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2021. </w:t>
      </w:r>
      <w:r w:rsidRPr="00380F30">
        <w:rPr>
          <w:rFonts w:cs="Times New Roman"/>
          <w:i/>
          <w:iCs/>
        </w:rPr>
        <w:t xml:space="preserve">Public Spending Chart for United Kingdom 1952-2020 - Central Government </w:t>
      </w:r>
      <w:r w:rsidRPr="00380F30">
        <w:rPr>
          <w:rFonts w:cs="Times New Roman"/>
          <w:i/>
          <w:iCs/>
        </w:rPr>
        <w:lastRenderedPageBreak/>
        <w:t>Local Authorities</w:t>
      </w:r>
      <w:r w:rsidRPr="00380F30">
        <w:rPr>
          <w:rFonts w:cs="Times New Roman"/>
        </w:rPr>
        <w:t>. [online] Available at: &lt;https://www.ukpublicspending.co.uk/spending_chart_1952_2020UKp_17c1li011lcn_60t&gt; [Accessed 26 May 2021].</w:t>
      </w:r>
    </w:p>
    <w:p w14:paraId="5AD79D02"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2021. </w:t>
      </w:r>
      <w:r w:rsidRPr="00380F30">
        <w:rPr>
          <w:rFonts w:cs="Times New Roman"/>
          <w:i/>
          <w:iCs/>
        </w:rPr>
        <w:t>python - Convert floats to ints in Pandas?</w:t>
      </w:r>
      <w:r w:rsidRPr="00380F30">
        <w:rPr>
          <w:rFonts w:cs="Times New Roman"/>
        </w:rPr>
        <w:t xml:space="preserve"> [online] Stack Overflow. Available at: &lt;https://stackoverflow.com/questions/21291259/convert-floats-to-ints-in-pandas&gt; [Accessed 18 May 2021].</w:t>
      </w:r>
    </w:p>
    <w:p w14:paraId="1CAF424D"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2021. </w:t>
      </w:r>
      <w:r w:rsidRPr="00380F30">
        <w:rPr>
          <w:rFonts w:cs="Times New Roman"/>
          <w:i/>
          <w:iCs/>
        </w:rPr>
        <w:t>python - Exporting Data from google colab to local machine</w:t>
      </w:r>
      <w:r w:rsidRPr="00380F30">
        <w:rPr>
          <w:rFonts w:cs="Times New Roman"/>
        </w:rPr>
        <w:t>. [online] Stack Overflow. Available at: &lt;https://stackoverflow.com/questions/49394737/exporting-data-from-google-colab-to-local-machine&gt; [Accessed 18 May 2021].</w:t>
      </w:r>
    </w:p>
    <w:p w14:paraId="0A8F3F05"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2021. </w:t>
      </w:r>
      <w:r w:rsidRPr="00380F30">
        <w:rPr>
          <w:rFonts w:cs="Times New Roman"/>
          <w:i/>
          <w:iCs/>
        </w:rPr>
        <w:t>Python Array of Numeric Values</w:t>
      </w:r>
      <w:r w:rsidRPr="00380F30">
        <w:rPr>
          <w:rFonts w:cs="Times New Roman"/>
        </w:rPr>
        <w:t>. [online] Available at: &lt;https://www.programiz.com/python-programming/array&gt; [Accessed 15 May 2021].</w:t>
      </w:r>
    </w:p>
    <w:p w14:paraId="34715B63"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2021. </w:t>
      </w:r>
      <w:r w:rsidRPr="00380F30">
        <w:rPr>
          <w:rFonts w:cs="Times New Roman"/>
          <w:i/>
          <w:iCs/>
        </w:rPr>
        <w:t>QuickGraph #4: UK Official Singles Chart 2019 · Mark Needham</w:t>
      </w:r>
      <w:r w:rsidRPr="00380F30">
        <w:rPr>
          <w:rFonts w:cs="Times New Roman"/>
        </w:rPr>
        <w:t>. [online] Mark Needham. Available at: &lt;https://www.markhneedham.com/blog/2020/01/04/quick-graph-uk-official-charts/&gt; [Accessed 15 May 2021].</w:t>
      </w:r>
    </w:p>
    <w:p w14:paraId="7BCBC41F"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2021. </w:t>
      </w:r>
      <w:r w:rsidRPr="00380F30">
        <w:rPr>
          <w:rFonts w:cs="Times New Roman"/>
          <w:i/>
          <w:iCs/>
        </w:rPr>
        <w:t>Scrap UK top 40 singles chart from BBC - DZone</w:t>
      </w:r>
      <w:r w:rsidRPr="00380F30">
        <w:rPr>
          <w:rFonts w:cs="Times New Roman"/>
        </w:rPr>
        <w:t>. [online] dzone.com. Available at: &lt;https://dzone.com/articles/scrap-uk-top-40-singles-chart&gt; [Accessed 15 May 2021].</w:t>
      </w:r>
    </w:p>
    <w:p w14:paraId="532FCD53"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2021. </w:t>
      </w:r>
      <w:r w:rsidRPr="00380F30">
        <w:rPr>
          <w:rFonts w:cs="Times New Roman"/>
          <w:i/>
          <w:iCs/>
        </w:rPr>
        <w:t>Sentiment Analysis in Python With TextBlob</w:t>
      </w:r>
      <w:r w:rsidRPr="00380F30">
        <w:rPr>
          <w:rFonts w:cs="Times New Roman"/>
        </w:rPr>
        <w:t>. [online] Stack Abuse. Available at: &lt;https://stackabuse.com/sentiment-analysis-in-python-with-textblob/&gt; [Accessed 11 May 2021].</w:t>
      </w:r>
    </w:p>
    <w:p w14:paraId="6BE4D0ED"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2021. </w:t>
      </w:r>
      <w:r w:rsidRPr="00380F30">
        <w:rPr>
          <w:rFonts w:cs="Times New Roman"/>
          <w:i/>
          <w:iCs/>
        </w:rPr>
        <w:t>spaCy 101: Everything you need to know · spaCy Usage Documentation</w:t>
      </w:r>
      <w:r w:rsidRPr="00380F30">
        <w:rPr>
          <w:rFonts w:cs="Times New Roman"/>
        </w:rPr>
        <w:t>. [online] spaCy 101: Everything you need to know. Available at: &lt;https://spacy.io/usage/spacy-101&gt; [Accessed 11 May 2021].</w:t>
      </w:r>
    </w:p>
    <w:p w14:paraId="443003E4"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2021. </w:t>
      </w:r>
      <w:r w:rsidRPr="00380F30">
        <w:rPr>
          <w:rFonts w:cs="Times New Roman"/>
          <w:i/>
          <w:iCs/>
        </w:rPr>
        <w:t>spaCy Word Lemmatize - API &amp; Demo | Text Analysis Online | TextAnalysis</w:t>
      </w:r>
      <w:r w:rsidRPr="00380F30">
        <w:rPr>
          <w:rFonts w:cs="Times New Roman"/>
        </w:rPr>
        <w:t>. [online] Available at: &lt;http://textanalysisonline.com/spacy-word-lemmatize&gt; [Accessed 15 May 2021].</w:t>
      </w:r>
    </w:p>
    <w:p w14:paraId="01121BF9"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2021. </w:t>
      </w:r>
      <w:r w:rsidRPr="00380F30">
        <w:rPr>
          <w:rFonts w:cs="Times New Roman"/>
          <w:i/>
          <w:iCs/>
        </w:rPr>
        <w:t>Text Analysis - API &amp; Demo | Text Analysis Online | TextAnalysis</w:t>
      </w:r>
      <w:r w:rsidRPr="00380F30">
        <w:rPr>
          <w:rFonts w:cs="Times New Roman"/>
        </w:rPr>
        <w:t>. [online] Available at: &lt;http://textanalysisonline.com/&gt; [Accessed 14 May 2021].</w:t>
      </w:r>
    </w:p>
    <w:p w14:paraId="2EC7C047"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lastRenderedPageBreak/>
        <w:t xml:space="preserve">Anon 2021. </w:t>
      </w:r>
      <w:r w:rsidRPr="00380F30">
        <w:rPr>
          <w:rFonts w:cs="Times New Roman"/>
          <w:i/>
          <w:iCs/>
        </w:rPr>
        <w:t>TextBlob Sentiment Analysis - API &amp; Demo | Text Analysis Online | TextAnalysis</w:t>
      </w:r>
      <w:r w:rsidRPr="00380F30">
        <w:rPr>
          <w:rFonts w:cs="Times New Roman"/>
        </w:rPr>
        <w:t>. [online] Available at: &lt;http://textanalysisonline.com/textblob-sentiment-analysis&gt; [Accessed 14 May 2021].</w:t>
      </w:r>
    </w:p>
    <w:p w14:paraId="40282CB3"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2021. </w:t>
      </w:r>
      <w:r w:rsidRPr="00380F30">
        <w:rPr>
          <w:rFonts w:cs="Times New Roman"/>
          <w:i/>
          <w:iCs/>
        </w:rPr>
        <w:t>The top 10 this week in 1973: Battle of the giants in a classic Christmas chart</w:t>
      </w:r>
      <w:r w:rsidRPr="00380F30">
        <w:rPr>
          <w:rFonts w:cs="Times New Roman"/>
        </w:rPr>
        <w:t>. [online] independent. Available at: &lt;https://www.independent.ie/regionals/corkman/lifestyle/the-top-10-this-week-in-1973-battle-of-the-giants-in-a-classic-christmas-chart-39875113.html&gt; [Accessed 11 Mar. 2021].</w:t>
      </w:r>
    </w:p>
    <w:p w14:paraId="6047AA40"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2021. </w:t>
      </w:r>
      <w:r w:rsidRPr="00380F30">
        <w:rPr>
          <w:rFonts w:cs="Times New Roman"/>
          <w:i/>
          <w:iCs/>
        </w:rPr>
        <w:t>U.K. Crime Rate &amp; Statistics 1990-2021</w:t>
      </w:r>
      <w:r w:rsidRPr="00380F30">
        <w:rPr>
          <w:rFonts w:cs="Times New Roman"/>
        </w:rPr>
        <w:t>. [online] Available at: &lt;https://www.macrotrends.net/countries/GBR/united-kingdom/crime-rate-statistics&gt; [Accessed 26 May 2021].</w:t>
      </w:r>
    </w:p>
    <w:p w14:paraId="385B4BE4"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2021. </w:t>
      </w:r>
      <w:r w:rsidRPr="00380F30">
        <w:rPr>
          <w:rFonts w:cs="Times New Roman"/>
          <w:i/>
          <w:iCs/>
        </w:rPr>
        <w:t>UK Healthcare Spending Since World War II for United Kingdom 1952-2020 - Central Government Local Authorities</w:t>
      </w:r>
      <w:r w:rsidRPr="00380F30">
        <w:rPr>
          <w:rFonts w:cs="Times New Roman"/>
        </w:rPr>
        <w:t>. [online] Available at: &lt;https://www.ukpublicspending.co.uk/spending_chart_1952_2020UKp_17c1li111lcn_10t_UK_Healthcare_Spending_Since_World_War_II&gt; [Accessed 26 May 2021].</w:t>
      </w:r>
    </w:p>
    <w:p w14:paraId="217B4039"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2021. </w:t>
      </w:r>
      <w:r w:rsidRPr="00380F30">
        <w:rPr>
          <w:rFonts w:cs="Times New Roman"/>
          <w:i/>
          <w:iCs/>
        </w:rPr>
        <w:t>United Kingdom Long Term Unemployment Rate | 1992-2020 Data | 2021-2023 Forecast</w:t>
      </w:r>
      <w:r w:rsidRPr="00380F30">
        <w:rPr>
          <w:rFonts w:cs="Times New Roman"/>
        </w:rPr>
        <w:t>. [online] Available at: &lt;https://tradingeconomics.com/united-kingdom/long-term-unemployment-rate&gt; [Accessed 26 May 2021].</w:t>
      </w:r>
    </w:p>
    <w:p w14:paraId="105B8EBF"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2021. </w:t>
      </w:r>
      <w:r w:rsidRPr="00380F30">
        <w:rPr>
          <w:rFonts w:cs="Times New Roman"/>
          <w:i/>
          <w:iCs/>
        </w:rPr>
        <w:t>United Kingdom Youth Unemployment Rate | 1992-2021 Data | 2022-2023 Forecast</w:t>
      </w:r>
      <w:r w:rsidRPr="00380F30">
        <w:rPr>
          <w:rFonts w:cs="Times New Roman"/>
        </w:rPr>
        <w:t>. [online] Available at: &lt;https://tradingeconomics.com/united-kingdom/youth-unemployment-rate&gt; [Accessed 26 May 2021].</w:t>
      </w:r>
    </w:p>
    <w:p w14:paraId="237FE62B"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2021. </w:t>
      </w:r>
      <w:r w:rsidRPr="00380F30">
        <w:rPr>
          <w:rFonts w:cs="Times New Roman"/>
          <w:i/>
          <w:iCs/>
        </w:rPr>
        <w:t>Urban Dictionary: metalhead</w:t>
      </w:r>
      <w:r w:rsidRPr="00380F30">
        <w:rPr>
          <w:rFonts w:cs="Times New Roman"/>
        </w:rPr>
        <w:t>. [online] Urban Dictionary. Available at: &lt;https://www.urbandictionary.com/define.php?term=metalhead&amp;page=21&gt; [Accessed 10 Mar. 2021].</w:t>
      </w:r>
    </w:p>
    <w:p w14:paraId="7CADBC9C"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2021. </w:t>
      </w:r>
      <w:r w:rsidRPr="00380F30">
        <w:rPr>
          <w:rFonts w:cs="Times New Roman"/>
          <w:i/>
          <w:iCs/>
        </w:rPr>
        <w:t>What is Beautiful Soup?</w:t>
      </w:r>
      <w:r w:rsidRPr="00380F30">
        <w:rPr>
          <w:rFonts w:cs="Times New Roman"/>
        </w:rPr>
        <w:t xml:space="preserve"> [online] Educative: Interactive Courses for Software Developers. Available at: &lt;https://www.educative.io/edpresso/what-is-beautiful-soup&gt; [Accessed 15 May 2021].</w:t>
      </w:r>
    </w:p>
    <w:p w14:paraId="3029A755"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2021. </w:t>
      </w:r>
      <w:r w:rsidRPr="00380F30">
        <w:rPr>
          <w:rFonts w:cs="Times New Roman"/>
          <w:i/>
          <w:iCs/>
        </w:rPr>
        <w:t>What is the ACL and what is Computational Linguistics? | ACL Member Portal</w:t>
      </w:r>
      <w:r w:rsidRPr="00380F30">
        <w:rPr>
          <w:rFonts w:cs="Times New Roman"/>
        </w:rPr>
        <w:t>. [online] Available at: &lt;https://www.aclweb.org/portal/what-is-cl&gt; [Accessed 25 Mar. 2021].</w:t>
      </w:r>
    </w:p>
    <w:p w14:paraId="490528B1"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lastRenderedPageBreak/>
        <w:t xml:space="preserve">Anon 2021. </w:t>
      </w:r>
      <w:r w:rsidRPr="00380F30">
        <w:rPr>
          <w:rFonts w:cs="Times New Roman"/>
          <w:i/>
          <w:iCs/>
        </w:rPr>
        <w:t>What is the MoSCoW Method?</w:t>
      </w:r>
      <w:r w:rsidRPr="00380F30">
        <w:rPr>
          <w:rFonts w:cs="Times New Roman"/>
        </w:rPr>
        <w:t xml:space="preserve"> [online] SearchSoftwareQuality. Available at: &lt;https://searchsoftwarequality.techtarget.com/definition/MoSCoW-method&gt; [Accessed 13 Apr. 2021].</w:t>
      </w:r>
    </w:p>
    <w:p w14:paraId="65F6ECB5"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2021. </w:t>
      </w:r>
      <w:r w:rsidRPr="00380F30">
        <w:rPr>
          <w:rFonts w:cs="Times New Roman"/>
          <w:i/>
          <w:iCs/>
        </w:rPr>
        <w:t>What’s with Gay Men and Musical Theater? | by James Finn | Th-Ink Queerly | Medium</w:t>
      </w:r>
      <w:r w:rsidRPr="00380F30">
        <w:rPr>
          <w:rFonts w:cs="Times New Roman"/>
        </w:rPr>
        <w:t>. [online] Available at: &lt;https://medium.com/th-ink/whats-with-gay-men-and-musical-theater-a8bc6f71a739&gt; [Accessed 10 Mar. 2021].</w:t>
      </w:r>
    </w:p>
    <w:p w14:paraId="4CE3D6DC"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2021. </w:t>
      </w:r>
      <w:r w:rsidRPr="00380F30">
        <w:rPr>
          <w:rFonts w:cs="Times New Roman"/>
          <w:i/>
          <w:iCs/>
        </w:rPr>
        <w:t>Who We Are - Our charts &amp; data</w:t>
      </w:r>
      <w:r w:rsidRPr="00380F30">
        <w:rPr>
          <w:rFonts w:cs="Times New Roman"/>
        </w:rPr>
        <w:t>. [online] Available at: &lt;https://www.officialcharts.com/who-we-are/our-charts-and-data/&gt; [Accessed 15 May 2021].</w:t>
      </w:r>
    </w:p>
    <w:p w14:paraId="5BB6A078"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2021. </w:t>
      </w:r>
      <w:r w:rsidRPr="00380F30">
        <w:rPr>
          <w:rFonts w:cs="Times New Roman"/>
          <w:i/>
          <w:iCs/>
        </w:rPr>
        <w:t>Why do girls like listening to love songs? - Quora</w:t>
      </w:r>
      <w:r w:rsidRPr="00380F30">
        <w:rPr>
          <w:rFonts w:cs="Times New Roman"/>
        </w:rPr>
        <w:t>. [online] Available at: &lt;https://www.quora.com/Why-do-girls-like-listening-to-love-songs&gt; [Accessed 10 Mar. 2021].</w:t>
      </w:r>
    </w:p>
    <w:p w14:paraId="083700AD"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2021. </w:t>
      </w:r>
      <w:r w:rsidRPr="00380F30">
        <w:rPr>
          <w:rFonts w:cs="Times New Roman"/>
          <w:i/>
          <w:iCs/>
        </w:rPr>
        <w:t>word</w:t>
      </w:r>
      <w:r w:rsidRPr="00380F30">
        <w:rPr>
          <w:rFonts w:cs="Times New Roman"/>
        </w:rPr>
        <w:t>. [online] Available at: &lt;https://dictionary.cambridge.org/dictionary/english/word&gt; [Accessed 26 May 2021].</w:t>
      </w:r>
    </w:p>
    <w:p w14:paraId="4121A199"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n.d. </w:t>
      </w:r>
      <w:r w:rsidRPr="00380F30">
        <w:rPr>
          <w:rFonts w:cs="Times New Roman"/>
          <w:i/>
          <w:iCs/>
        </w:rPr>
        <w:t>2015.6337.Lunguage-Of-Politics.pdf</w:t>
      </w:r>
      <w:r w:rsidRPr="00380F30">
        <w:rPr>
          <w:rFonts w:cs="Times New Roman"/>
        </w:rPr>
        <w:t>. Available at: &lt;https://ia801609.us.archive.org/30/items/in.ernet.dli.2015.6337/2015.6337.Lunguage-Of-Politics.pdf&gt; [Accessed 6 Apr. 2021].</w:t>
      </w:r>
    </w:p>
    <w:p w14:paraId="42413FA0"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n.d. </w:t>
      </w:r>
      <w:r w:rsidRPr="00380F30">
        <w:rPr>
          <w:rFonts w:cs="Times New Roman"/>
          <w:i/>
          <w:iCs/>
        </w:rPr>
        <w:t>AES E-Library » The Beat Goes Static: A Tempo Analysis of U.S. Billboard Hot 100 #1 Songs from 1955—2015</w:t>
      </w:r>
      <w:r w:rsidRPr="00380F30">
        <w:rPr>
          <w:rFonts w:cs="Times New Roman"/>
        </w:rPr>
        <w:t>. Available at: &lt;https://www.aes.org/e-lib/browse.cfm?elib=19246&gt;.</w:t>
      </w:r>
    </w:p>
    <w:p w14:paraId="5C32BD2F"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n.d. </w:t>
      </w:r>
      <w:r w:rsidRPr="00380F30">
        <w:rPr>
          <w:rFonts w:cs="Times New Roman"/>
          <w:i/>
          <w:iCs/>
        </w:rPr>
        <w:t>All Rock and Roll Is Homosocial: The Representation of Women in the British Rock Music Press on JSTOR</w:t>
      </w:r>
      <w:r w:rsidRPr="00380F30">
        <w:rPr>
          <w:rFonts w:cs="Times New Roman"/>
        </w:rPr>
        <w:t>. Available at: &lt;https://www.jstor.org/stable/853623?seq=1&gt;.</w:t>
      </w:r>
    </w:p>
    <w:p w14:paraId="219088AC"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n.d. </w:t>
      </w:r>
      <w:r w:rsidRPr="00380F30">
        <w:rPr>
          <w:rFonts w:cs="Times New Roman"/>
          <w:i/>
          <w:iCs/>
        </w:rPr>
        <w:t>Are Love Songs Lyrically Gendered? A Content Analysis of Gender-Specific Speech Features in Song Lyrics | Semantic Scholar</w:t>
      </w:r>
      <w:r w:rsidRPr="00380F30">
        <w:rPr>
          <w:rFonts w:cs="Times New Roman"/>
        </w:rPr>
        <w:t>. Available at: &lt;https://www.semanticscholar.org/paper/Are-Love-Songs-Lyrically-Gendered-A-Content-of-in-Gallée/6c4fff62ea6c141b22d4c7b3276ea4e6e86efa98?sort=relevance&amp;citedPapersSort=relevance&amp;citedPapersLimit=10&amp;citedPapersOffset=50&gt;.</w:t>
      </w:r>
    </w:p>
    <w:p w14:paraId="40D7E4BC"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n.d. </w:t>
      </w:r>
      <w:r w:rsidRPr="00380F30">
        <w:rPr>
          <w:rFonts w:cs="Times New Roman"/>
          <w:i/>
          <w:iCs/>
        </w:rPr>
        <w:t>Billboard Hot weekly charts - dataset by kcmillersean | data.world</w:t>
      </w:r>
      <w:r w:rsidRPr="00380F30">
        <w:rPr>
          <w:rFonts w:cs="Times New Roman"/>
        </w:rPr>
        <w:t xml:space="preserve">. Available at: </w:t>
      </w:r>
      <w:r w:rsidRPr="00380F30">
        <w:rPr>
          <w:rFonts w:cs="Times New Roman"/>
        </w:rPr>
        <w:lastRenderedPageBreak/>
        <w:t>&lt;https://data.world/kcmillersean/billboard-hot-100-1958-2017&gt;.</w:t>
      </w:r>
    </w:p>
    <w:p w14:paraId="356EC741"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n.d. </w:t>
      </w:r>
      <w:r w:rsidRPr="00380F30">
        <w:rPr>
          <w:rFonts w:cs="Times New Roman"/>
          <w:i/>
          <w:iCs/>
        </w:rPr>
        <w:t>Bye, Bye, Miss American Pie? The Supply of New Recorded Music Since Napster</w:t>
      </w:r>
      <w:r w:rsidRPr="00380F30">
        <w:rPr>
          <w:rFonts w:cs="Times New Roman"/>
        </w:rPr>
        <w:t>. Available at: &lt;https://www.nber.org/papers/w16882&gt;.</w:t>
      </w:r>
    </w:p>
    <w:p w14:paraId="75DEE2F9"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n.d. </w:t>
      </w:r>
      <w:r w:rsidRPr="00380F30">
        <w:rPr>
          <w:rFonts w:cs="Times New Roman"/>
          <w:i/>
          <w:iCs/>
        </w:rPr>
        <w:t>Climbing the Charts: What Radio Airplay Tells Us about the Diffusion of ... - Gabriel Rossman - Google Books</w:t>
      </w:r>
      <w:r w:rsidRPr="00380F30">
        <w:rPr>
          <w:rFonts w:cs="Times New Roman"/>
        </w:rPr>
        <w:t>. Available at: &lt;https://books.google.co.uk/books?hl=en&amp;lr=&amp;id=RX3BCHwxDlgC&amp;oi=fnd&amp;pg=PR7&amp;dq=top+peer+reviewed+papers+music+chart&amp;ots=wFmqwLyBQl&amp;sig=Y3PVSDnb4cGao0IurzZ_SzKdE60&amp;redir_esc=y#v=onepage&amp;q=top peer reviewed papers music chart&amp;f=false&gt;.</w:t>
      </w:r>
    </w:p>
    <w:p w14:paraId="02B66CE9"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n.d. </w:t>
      </w:r>
      <w:r w:rsidRPr="00380F30">
        <w:rPr>
          <w:rFonts w:cs="Times New Roman"/>
          <w:i/>
          <w:iCs/>
        </w:rPr>
        <w:t>CONTEMPORARY URRAN MUSIC: Controversial Messages in Hip-Hop and Rap Lyrics on JSTOR</w:t>
      </w:r>
      <w:r w:rsidRPr="00380F30">
        <w:rPr>
          <w:rFonts w:cs="Times New Roman"/>
        </w:rPr>
        <w:t>. Available at: &lt;https://www.jstor.org/stable/42577630?seq=1&gt;.</w:t>
      </w:r>
    </w:p>
    <w:p w14:paraId="2B7CE343"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n.d. Diagnosing Teenager’s Problems: Listen to Their Music. </w:t>
      </w:r>
      <w:r w:rsidRPr="00380F30">
        <w:rPr>
          <w:rFonts w:cs="Times New Roman"/>
          <w:i/>
          <w:iCs/>
        </w:rPr>
        <w:t>Understanding Teenagers</w:t>
      </w:r>
      <w:r w:rsidRPr="00380F30">
        <w:rPr>
          <w:rFonts w:cs="Times New Roman"/>
        </w:rPr>
        <w:t>. Available at: &lt;https://understandingteenagers.com.au/diagnosing-teenagers-problems-listen-to-their-music/&gt; [Accessed 10 Mar. 2021].</w:t>
      </w:r>
    </w:p>
    <w:p w14:paraId="71275928"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n.d. </w:t>
      </w:r>
      <w:r w:rsidRPr="00380F30">
        <w:rPr>
          <w:rFonts w:cs="Times New Roman"/>
          <w:i/>
          <w:iCs/>
        </w:rPr>
        <w:t>Diffusion Of Innovations (4th edition), Rogers, 1995</w:t>
      </w:r>
      <w:r w:rsidRPr="00380F30">
        <w:rPr>
          <w:rFonts w:cs="Times New Roman"/>
        </w:rPr>
        <w:t>. Available at: &lt;http://www.lamolina.edu.pe/postgrado/pmdas/cursos/innovacion/lecturas/Obligatoria/17%20-%20Rogers%201995%20cap%206.pdf&gt; [Accessed 5 Apr. 2021].</w:t>
      </w:r>
    </w:p>
    <w:p w14:paraId="0D943FE2"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n.d. </w:t>
      </w:r>
      <w:dir w:val="ltr">
        <w:r w:rsidRPr="00380F30">
          <w:rPr>
            <w:rFonts w:cs="Times New Roman"/>
            <w:i/>
            <w:iCs/>
          </w:rPr>
          <w:t>Fredrik Stiernstedt</w:t>
        </w:r>
        <w:r w:rsidRPr="00380F30">
          <w:rPr>
            <w:rFonts w:cs="Times New Roman"/>
            <w:i/>
            <w:iCs/>
          </w:rPr>
          <w:t xml:space="preserve">‬ - </w:t>
        </w:r>
        <w:dir w:val="ltr">
          <w:r w:rsidRPr="00380F30">
            <w:rPr>
              <w:rFonts w:cs="Times New Roman"/>
              <w:i/>
              <w:iCs/>
            </w:rPr>
            <w:t>Google Scholar</w:t>
          </w:r>
          <w:r w:rsidRPr="00380F30">
            <w:rPr>
              <w:rFonts w:cs="Times New Roman"/>
              <w:i/>
              <w:iCs/>
            </w:rPr>
            <w:t>‬</w:t>
          </w:r>
          <w:r w:rsidRPr="00380F30">
            <w:rPr>
              <w:rFonts w:cs="Times New Roman"/>
            </w:rPr>
            <w:t>. Available at: &lt;https://scholar.google.com/citations?user=moB5RFkAAAAJ&amp;hl=sv#d=gs_md_cita-d&amp;u=%2Fcitations%3Fview_op%3Dview_citation%26hl%3Dsv%26user%3DmoB5RFkAAAAJ%26citation_for_view%3DmoB5RFkAAAAJ%3AdhFuZR0502QC%26tzom%3D-60&gt;.</w:t>
          </w:r>
          <w:r w:rsidR="008803DA">
            <w:t>‬</w:t>
          </w:r>
          <w:r w:rsidR="008803DA">
            <w:t>‬</w:t>
          </w:r>
          <w:r w:rsidR="008D122E">
            <w:t>‬</w:t>
          </w:r>
          <w:r w:rsidR="008D122E">
            <w:t>‬</w:t>
          </w:r>
        </w:dir>
      </w:dir>
    </w:p>
    <w:p w14:paraId="0B636765"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n.d. </w:t>
      </w:r>
      <w:r w:rsidRPr="00380F30">
        <w:rPr>
          <w:rFonts w:cs="Times New Roman"/>
          <w:i/>
          <w:iCs/>
        </w:rPr>
        <w:t>IDEALS @ Illinois: Improving music mood classification using lyrics, audio and social tags</w:t>
      </w:r>
      <w:r w:rsidRPr="00380F30">
        <w:rPr>
          <w:rFonts w:cs="Times New Roman"/>
        </w:rPr>
        <w:t>. Available at: &lt;https://www.ideals.illinois.edu/handle/2142/18435&gt;.</w:t>
      </w:r>
    </w:p>
    <w:p w14:paraId="7F823A32"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n.d. </w:t>
      </w:r>
      <w:r w:rsidRPr="00380F30">
        <w:rPr>
          <w:rFonts w:cs="Times New Roman"/>
          <w:i/>
          <w:iCs/>
        </w:rPr>
        <w:t>Introduction To Sentiment Analysis</w:t>
      </w:r>
      <w:r w:rsidRPr="00380F30">
        <w:rPr>
          <w:rFonts w:cs="Times New Roman"/>
        </w:rPr>
        <w:t>. Available at: &lt;https://lct-master.org/files/MullenSentimentCourseSlides.pdf&gt;.</w:t>
      </w:r>
    </w:p>
    <w:p w14:paraId="41FF8C52"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n.d. </w:t>
      </w:r>
      <w:r w:rsidRPr="00380F30">
        <w:rPr>
          <w:rFonts w:cs="Times New Roman"/>
          <w:i/>
          <w:iCs/>
        </w:rPr>
        <w:t>MullenSentimentCourseSlides.pdf</w:t>
      </w:r>
      <w:r w:rsidRPr="00380F30">
        <w:rPr>
          <w:rFonts w:cs="Times New Roman"/>
        </w:rPr>
        <w:t>. Available at: &lt;https://lct-master.org/files/MullenSentimentCourseSlides.pdf&gt; [Accessed 5 Apr. 2021].</w:t>
      </w:r>
    </w:p>
    <w:p w14:paraId="03B6FEE2"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n.d. </w:t>
      </w:r>
      <w:r w:rsidRPr="00380F30">
        <w:rPr>
          <w:rFonts w:cs="Times New Roman"/>
          <w:i/>
          <w:iCs/>
        </w:rPr>
        <w:t>(No Title)</w:t>
      </w:r>
      <w:r w:rsidRPr="00380F30">
        <w:rPr>
          <w:rFonts w:cs="Times New Roman"/>
        </w:rPr>
        <w:t xml:space="preserve">. Available at: </w:t>
      </w:r>
      <w:r w:rsidRPr="00380F30">
        <w:rPr>
          <w:rFonts w:cs="Times New Roman"/>
        </w:rPr>
        <w:lastRenderedPageBreak/>
        <w:t>&lt;https://journals.sagepub.com/doi/pdf/10.1177/0305735617748205&gt;.</w:t>
      </w:r>
    </w:p>
    <w:p w14:paraId="1E5CD675"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n.d. </w:t>
      </w:r>
      <w:r w:rsidRPr="00380F30">
        <w:rPr>
          <w:rFonts w:cs="Times New Roman"/>
          <w:i/>
          <w:iCs/>
        </w:rPr>
        <w:t>olympicbritain.pdf</w:t>
      </w:r>
      <w:r w:rsidRPr="00380F30">
        <w:rPr>
          <w:rFonts w:cs="Times New Roman"/>
        </w:rPr>
        <w:t>. Available at: &lt;https://www.parliament.uk/contentassets/90b7f09a39a74dbcaa34acdfe7a210cb/olympicbritain.pdf#page=159&gt; [Accessed 26 May 2021].</w:t>
      </w:r>
    </w:p>
    <w:p w14:paraId="6A9BFC60"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n.d. </w:t>
      </w:r>
      <w:r w:rsidRPr="00380F30">
        <w:rPr>
          <w:rFonts w:cs="Times New Roman"/>
          <w:i/>
          <w:iCs/>
        </w:rPr>
        <w:t>[PDF] Expressions of love, sex, and hurt in popular songs: a content analysis of all-time greatest hits | Semantic Scholar</w:t>
      </w:r>
      <w:r w:rsidRPr="00380F30">
        <w:rPr>
          <w:rFonts w:cs="Times New Roman"/>
        </w:rPr>
        <w:t>. Available at: &lt;https://www.semanticscholar.org/paper/Expressions-of-love%2C-sex%2C-and-hurt-in-popular-a-of-Dukes-Bisel/11b0f8fee09abcdab039165c60ade44676dcad09&gt;.</w:t>
      </w:r>
    </w:p>
    <w:p w14:paraId="7D2DDFB7"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n.d. </w:t>
      </w:r>
      <w:r w:rsidRPr="00380F30">
        <w:rPr>
          <w:rFonts w:cs="Times New Roman"/>
          <w:i/>
          <w:iCs/>
        </w:rPr>
        <w:t>[PDF] Male and female roles in the lyrics of three genres of contemporary music | Semantic Scholar</w:t>
      </w:r>
      <w:r w:rsidRPr="00380F30">
        <w:rPr>
          <w:rFonts w:cs="Times New Roman"/>
        </w:rPr>
        <w:t>. Available at: &lt;https://www.semanticscholar.org/paper/Male-and-female-roles-in-the-lyrics-of-three-genres-Freudiger-Almquist/86829ab8a3840c9e8cb22ffb863165556986ddf4&gt;.</w:t>
      </w:r>
    </w:p>
    <w:p w14:paraId="63EC5E73"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n.d. </w:t>
      </w:r>
      <w:r w:rsidRPr="00380F30">
        <w:rPr>
          <w:rFonts w:cs="Times New Roman"/>
          <w:i/>
          <w:iCs/>
        </w:rPr>
        <w:t>[PDF] Music and Aggression: The Impact of Sexual-Aggressive Song Lyrics on Aggression-Related Thoughts, Emotions, and Behavior Toward the Same and the Opposite Sex | Semantic Scholar</w:t>
      </w:r>
      <w:r w:rsidRPr="00380F30">
        <w:rPr>
          <w:rFonts w:cs="Times New Roman"/>
        </w:rPr>
        <w:t>. Available at: &lt;https://www.semanticscholar.org/paper/Music-and-Aggression%3A-The-Impact-of-Song-Lyrics-on-Fischer-Greitemeyer/f1ae2011530f41e3f273709b21fe231e76eaea2c&gt;.</w:t>
      </w:r>
    </w:p>
    <w:p w14:paraId="7DF03C10"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n.d. </w:t>
      </w:r>
      <w:r w:rsidRPr="00380F30">
        <w:rPr>
          <w:rFonts w:cs="Times New Roman"/>
          <w:i/>
          <w:iCs/>
        </w:rPr>
        <w:t>[PDF] Popular music and society | Semantic Scholar</w:t>
      </w:r>
      <w:r w:rsidRPr="00380F30">
        <w:rPr>
          <w:rFonts w:cs="Times New Roman"/>
        </w:rPr>
        <w:t>. Available at: &lt;https://www.semanticscholar.org/paper/Popular-music-and-society-Nowak/8566c15514edb3a26e1e08a43485ce9ce129941c&gt;.</w:t>
      </w:r>
    </w:p>
    <w:p w14:paraId="043D2D4C"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n.d. </w:t>
      </w:r>
      <w:r w:rsidRPr="00380F30">
        <w:rPr>
          <w:rFonts w:cs="Times New Roman"/>
          <w:i/>
          <w:iCs/>
        </w:rPr>
        <w:t>Popular Music and Society - Brian Longhurst - Google Books</w:t>
      </w:r>
      <w:r w:rsidRPr="00380F30">
        <w:rPr>
          <w:rFonts w:cs="Times New Roman"/>
        </w:rPr>
        <w:t>. Available at: &lt;https://books.google.co.uk/books?hl=en&amp;lr=&amp;id=PxnOFDDMZOUC&amp;oi=fnd&amp;pg=PR4&amp;dq=top+peer+reviewed+papers+MUSIC&amp;ots=MYPSVU0wrw&amp;sig=dAYKb5ZImjiE491hqRtBcyuZpUs&amp;redir_esc=y#v=onepage&amp;q&amp;f=false&gt;.</w:t>
      </w:r>
    </w:p>
    <w:p w14:paraId="39FF7D46"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n.d. </w:t>
      </w:r>
      <w:r w:rsidRPr="00380F30">
        <w:rPr>
          <w:rFonts w:cs="Times New Roman"/>
          <w:i/>
          <w:iCs/>
        </w:rPr>
        <w:t>Psychological Effects of Music with Lyrics: A Methodological Study - ProQuest</w:t>
      </w:r>
      <w:r w:rsidRPr="00380F30">
        <w:rPr>
          <w:rFonts w:cs="Times New Roman"/>
        </w:rPr>
        <w:t>. Available at: &lt;https://search.proquest.com/openview/838f38d39ae7ee2876ad99e1d40d4cd3/1?pq-origsite=gscholar&amp;cbl=18750&amp;diss=y&gt;.</w:t>
      </w:r>
    </w:p>
    <w:p w14:paraId="1975B6E8"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lastRenderedPageBreak/>
        <w:t xml:space="preserve">Anon n.d. </w:t>
      </w:r>
      <w:r w:rsidRPr="00380F30">
        <w:rPr>
          <w:rFonts w:cs="Times New Roman"/>
          <w:i/>
          <w:iCs/>
        </w:rPr>
        <w:t>Radio Automation</w:t>
      </w:r>
      <w:r w:rsidRPr="00380F30">
        <w:rPr>
          <w:rFonts w:cs="Times New Roman"/>
        </w:rPr>
        <w:t>. Available at: &lt;https://repository.najah.edu/handle/20.500.11888/12075&gt;.</w:t>
      </w:r>
    </w:p>
    <w:p w14:paraId="53F698E7"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n.d. </w:t>
      </w:r>
      <w:r w:rsidRPr="00380F30">
        <w:rPr>
          <w:rFonts w:cs="Times New Roman"/>
          <w:i/>
          <w:iCs/>
        </w:rPr>
        <w:t>Rebellion in the top music charts: Defiant messages in rap/hip-hop and rock music 1993 and 2003. - PsycNET</w:t>
      </w:r>
      <w:r w:rsidRPr="00380F30">
        <w:rPr>
          <w:rFonts w:cs="Times New Roman"/>
        </w:rPr>
        <w:t>. Available at: &lt;https://psycnet.apa.org/search/display?id=e7ffad39-3f10-af8a-f7e5-b62eff198bb3&amp;recordId=6&amp;tab=PA&amp;page=1&amp;display=25&amp;sort=PublicationYearMSSort desc,AuthorSort asc&amp;sr=1&gt;.</w:t>
      </w:r>
    </w:p>
    <w:p w14:paraId="3654BFB8"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n.d. </w:t>
      </w:r>
      <w:r w:rsidRPr="00380F30">
        <w:rPr>
          <w:rFonts w:cs="Times New Roman"/>
          <w:i/>
          <w:iCs/>
        </w:rPr>
        <w:t>Salim Zubair – Medium</w:t>
      </w:r>
      <w:r w:rsidRPr="00380F30">
        <w:rPr>
          <w:rFonts w:cs="Times New Roman"/>
        </w:rPr>
        <w:t>. Available at: &lt;https://medium.com/@salim.zubair100&gt;.</w:t>
      </w:r>
    </w:p>
    <w:p w14:paraId="6C4BBB9A"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n.d. </w:t>
      </w:r>
      <w:r w:rsidRPr="00380F30">
        <w:rPr>
          <w:rFonts w:cs="Times New Roman"/>
          <w:i/>
          <w:iCs/>
        </w:rPr>
        <w:t>salimzubair/lyric-sentiment: Sentiment analysis of all songs that entered the Billboard Hot 100 charts from 1958-2019</w:t>
      </w:r>
      <w:r w:rsidRPr="00380F30">
        <w:rPr>
          <w:rFonts w:cs="Times New Roman"/>
        </w:rPr>
        <w:t>. Available at: &lt;https://github.com/salimzubair/lyric-sentiment&gt;.</w:t>
      </w:r>
    </w:p>
    <w:p w14:paraId="3068E0E8"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n.d. Sentiment Analysis: Types, Tools, and Use Cases. </w:t>
      </w:r>
      <w:r w:rsidRPr="00380F30">
        <w:rPr>
          <w:rFonts w:cs="Times New Roman"/>
          <w:i/>
          <w:iCs/>
        </w:rPr>
        <w:t>AltexSoft</w:t>
      </w:r>
      <w:r w:rsidRPr="00380F30">
        <w:rPr>
          <w:rFonts w:cs="Times New Roman"/>
        </w:rPr>
        <w:t>. Available at: &lt;https://www.altexsoft.com/blog/business/sentiment-analysis-types-tools-and-use-cases/&gt; [Accessed 16 Dec. 2020].</w:t>
      </w:r>
    </w:p>
    <w:p w14:paraId="4288F5BA"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n.d. </w:t>
      </w:r>
      <w:r w:rsidRPr="00380F30">
        <w:rPr>
          <w:rFonts w:cs="Times New Roman"/>
          <w:i/>
          <w:iCs/>
        </w:rPr>
        <w:t>Sexualization in Lyrics of Popular Music from 1959 to 2009: Implications for Sexuality Educators | Semantic Scholar</w:t>
      </w:r>
      <w:r w:rsidRPr="00380F30">
        <w:rPr>
          <w:rFonts w:cs="Times New Roman"/>
        </w:rPr>
        <w:t>. Available at: &lt;https://www.semanticscholar.org/paper/Sexualization-in-Lyrics-of-Popular-Music-from-1959-Hall-West/82bffb437619c61acaa4a27118250693b4fee36a&gt;.</w:t>
      </w:r>
    </w:p>
    <w:p w14:paraId="1B47CB6C"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n.d. </w:t>
      </w:r>
      <w:r w:rsidRPr="00380F30">
        <w:rPr>
          <w:rFonts w:cs="Times New Roman"/>
          <w:i/>
          <w:iCs/>
        </w:rPr>
        <w:t>Sexually Degrading Music Videos and Lyrics | Journal of Media Psychology | Vol 24, No 1</w:t>
      </w:r>
      <w:r w:rsidRPr="00380F30">
        <w:rPr>
          <w:rFonts w:cs="Times New Roman"/>
        </w:rPr>
        <w:t>. Available at: &lt;https://econtent.hogrefe.com/doi/abs/10.1027/1864-1105/a000060?journalCode=zmp&gt;.</w:t>
      </w:r>
    </w:p>
    <w:p w14:paraId="2C53A276"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n.d. </w:t>
      </w:r>
      <w:r w:rsidRPr="00380F30">
        <w:rPr>
          <w:rFonts w:cs="Times New Roman"/>
          <w:i/>
          <w:iCs/>
        </w:rPr>
        <w:t>The Effect of Music and Lyrics on Personality | Semantic Scholar</w:t>
      </w:r>
      <w:r w:rsidRPr="00380F30">
        <w:rPr>
          <w:rFonts w:cs="Times New Roman"/>
        </w:rPr>
        <w:t>. Available at: &lt;https://www.semanticscholar.org/paper/The-Effect-of-Music-and-Lyrics-on-Personality-Djikic/c35d6362fd7cca1ccaeee8a360527919391a8088&gt;.</w:t>
      </w:r>
    </w:p>
    <w:p w14:paraId="1F8C5380"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n.d. </w:t>
      </w:r>
      <w:r w:rsidRPr="00380F30">
        <w:rPr>
          <w:rFonts w:cs="Times New Roman"/>
          <w:i/>
          <w:iCs/>
        </w:rPr>
        <w:t>The effect of music and lyrics on personality. - PsycNET</w:t>
      </w:r>
      <w:r w:rsidRPr="00380F30">
        <w:rPr>
          <w:rFonts w:cs="Times New Roman"/>
        </w:rPr>
        <w:t>. Available at: &lt;https://psycnet.apa.org/record/2011-05678-001&gt;.</w:t>
      </w:r>
    </w:p>
    <w:p w14:paraId="656C05AD"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n.d. </w:t>
      </w:r>
      <w:r w:rsidRPr="00380F30">
        <w:rPr>
          <w:rFonts w:cs="Times New Roman"/>
          <w:i/>
          <w:iCs/>
        </w:rPr>
        <w:t>THE EFFECT OF SONGS WITH VIOLENT LYRICS ON INTERPERSONAL AGGRESSION</w:t>
      </w:r>
      <w:r w:rsidRPr="00380F30">
        <w:rPr>
          <w:rFonts w:cs="Times New Roman"/>
        </w:rPr>
        <w:t>. Available at: &lt;https://minds.wisconsin.edu/handle/1793/46734&gt;.</w:t>
      </w:r>
    </w:p>
    <w:p w14:paraId="7C22B62E"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lastRenderedPageBreak/>
        <w:t xml:space="preserve">Anon n.d. </w:t>
      </w:r>
      <w:r w:rsidRPr="00380F30">
        <w:rPr>
          <w:rFonts w:cs="Times New Roman"/>
          <w:i/>
          <w:iCs/>
        </w:rPr>
        <w:t>The Effects of Sexism on American Women: The Role of Norms vs. Discrimination</w:t>
      </w:r>
      <w:r w:rsidRPr="00380F30">
        <w:rPr>
          <w:rFonts w:cs="Times New Roman"/>
        </w:rPr>
        <w:t>. Available at: &lt;https://www.nber.org/papers/w24904&gt;.</w:t>
      </w:r>
    </w:p>
    <w:p w14:paraId="5AB3F7F9"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n.d. </w:t>
      </w:r>
      <w:r w:rsidRPr="00380F30">
        <w:rPr>
          <w:rFonts w:cs="Times New Roman"/>
          <w:i/>
          <w:iCs/>
        </w:rPr>
        <w:t>The Language of Lyrics | Semantic Scholar</w:t>
      </w:r>
      <w:r w:rsidRPr="00380F30">
        <w:rPr>
          <w:rFonts w:cs="Times New Roman"/>
        </w:rPr>
        <w:t>. Available at: &lt;https://www.semanticscholar.org/paper/The-Language-of-Lyrics-Pettijohn-Sacco/98f93799f7ea4e85d4605ceeb29dadbfdc03b090&gt;.</w:t>
      </w:r>
    </w:p>
    <w:p w14:paraId="453CEFA3"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n.d. </w:t>
      </w:r>
      <w:r w:rsidRPr="00380F30">
        <w:rPr>
          <w:rFonts w:cs="Times New Roman"/>
          <w:i/>
          <w:iCs/>
        </w:rPr>
        <w:t>The Psychology of Music in Multimedia - Google Books</w:t>
      </w:r>
      <w:r w:rsidRPr="00380F30">
        <w:rPr>
          <w:rFonts w:cs="Times New Roman"/>
        </w:rPr>
        <w:t>. Available at: &lt;https://books.google.co.uk/books?hl=en&amp;lr=&amp;id=89m5EyX59ugC&amp;oi=fnd&amp;pg=PP1&amp;dq=top+peer+reviewed+papers+MUSIC&amp;ots=b3R4xMWU8y&amp;sig=0F-D9D8sRsWxZaFQfaJW3x1oHLY&amp;redir_esc=y#v=onepage&amp;q&amp;f=false&gt;.</w:t>
      </w:r>
    </w:p>
    <w:p w14:paraId="4DC2146F"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n.d. </w:t>
      </w:r>
      <w:r w:rsidRPr="00380F30">
        <w:rPr>
          <w:rFonts w:cs="Times New Roman"/>
          <w:i/>
          <w:iCs/>
        </w:rPr>
        <w:t>The sociology of popular music: A selected and annotated bibliography: Popular Music and Society: Vol 7, No 1</w:t>
      </w:r>
      <w:r w:rsidRPr="00380F30">
        <w:rPr>
          <w:rFonts w:cs="Times New Roman"/>
        </w:rPr>
        <w:t>. Available at: &lt;https://www.tandfonline.com/doi/abs/10.1080/03007767908591148?journalCode=rpms20&gt;.</w:t>
      </w:r>
    </w:p>
    <w:p w14:paraId="2996C675"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n.d. </w:t>
      </w:r>
      <w:r w:rsidRPr="00380F30">
        <w:rPr>
          <w:rFonts w:cs="Times New Roman"/>
          <w:i/>
          <w:iCs/>
        </w:rPr>
        <w:t>“The Whole Feminist Taking-Your-Clothes-off Thing”: Negotiating the Critique of Gender Inequality in UK Music Industries | Bennett | IASPM Journal</w:t>
      </w:r>
      <w:r w:rsidRPr="00380F30">
        <w:rPr>
          <w:rFonts w:cs="Times New Roman"/>
        </w:rPr>
        <w:t>. Available at: &lt;https://iaspmjournal.net/index.php/IASPM_Journal/article/view/882&gt;.</w:t>
      </w:r>
    </w:p>
    <w:p w14:paraId="18485212"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n.d. </w:t>
      </w:r>
      <w:r w:rsidRPr="00380F30">
        <w:rPr>
          <w:rFonts w:cs="Times New Roman"/>
          <w:i/>
          <w:iCs/>
        </w:rPr>
        <w:t>Undressing the Words: Prevalence of Profanity, Misogyny, Violence, and Gender Role References in Popular Music from 2006–2016-Indian Journals</w:t>
      </w:r>
      <w:r w:rsidRPr="00380F30">
        <w:rPr>
          <w:rFonts w:cs="Times New Roman"/>
        </w:rPr>
        <w:t>. Available at: &lt;http://www.indianjournals.com/ijor.aspx?target=ijor:mw&amp;volume=10&amp;issue=1&amp;article=001&gt;.</w:t>
      </w:r>
    </w:p>
    <w:p w14:paraId="29812EAB"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n.d. </w:t>
      </w:r>
      <w:r w:rsidRPr="00380F30">
        <w:rPr>
          <w:rFonts w:cs="Times New Roman"/>
          <w:i/>
          <w:iCs/>
        </w:rPr>
        <w:t>What has America been singing about? Trends in themes in the U.S. top-40 songs: 1960–2010 - Peter G. Christenson, Silvia de Haan-Rietdijk, Donald F. Roberts, Tom F.M. ter Bogt, 2019</w:t>
      </w:r>
      <w:r w:rsidRPr="00380F30">
        <w:rPr>
          <w:rFonts w:cs="Times New Roman"/>
        </w:rPr>
        <w:t>. Available at: &lt;https://journals.sagepub.com/doi/full/10.1177/0305735617748205&gt;.</w:t>
      </w:r>
    </w:p>
    <w:p w14:paraId="5BE81D74"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non n.d. </w:t>
      </w:r>
      <w:r w:rsidRPr="00380F30">
        <w:rPr>
          <w:rFonts w:cs="Times New Roman"/>
          <w:i/>
          <w:iCs/>
        </w:rPr>
        <w:t>Women and Rock Music | Atlantis: Critical Studies in Gender, Culture &amp; Social Justice</w:t>
      </w:r>
      <w:r w:rsidRPr="00380F30">
        <w:rPr>
          <w:rFonts w:cs="Times New Roman"/>
        </w:rPr>
        <w:t>. Available at: &lt;https://journals.msvu.ca/index.php/atlantis/article/view/4451&gt;.</w:t>
      </w:r>
    </w:p>
    <w:p w14:paraId="72BEC1FB"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Apte, A., 2019. </w:t>
      </w:r>
      <w:r w:rsidRPr="00380F30">
        <w:rPr>
          <w:rFonts w:cs="Times New Roman"/>
          <w:i/>
          <w:iCs/>
        </w:rPr>
        <w:t>3 Ways to Load CSV files into Colab</w:t>
      </w:r>
      <w:r w:rsidRPr="00380F30">
        <w:rPr>
          <w:rFonts w:cs="Times New Roman"/>
        </w:rPr>
        <w:t>. [online] Medium. Available at: &lt;https://towardsdatascience.com/3-ways-to-load-csv-files-into-colab-7c14fcbdcb92&gt; [Accessed 12 May 2021].</w:t>
      </w:r>
    </w:p>
    <w:p w14:paraId="1B24A808"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lastRenderedPageBreak/>
        <w:t xml:space="preserve">Arnot, Chris, 1994. </w:t>
      </w:r>
      <w:r w:rsidRPr="00380F30">
        <w:rPr>
          <w:rFonts w:cs="Times New Roman"/>
          <w:i/>
          <w:iCs/>
        </w:rPr>
        <w:t>Hit machine on the road</w:t>
      </w:r>
      <w:r w:rsidRPr="00380F30">
        <w:rPr>
          <w:rFonts w:cs="Times New Roman"/>
        </w:rPr>
        <w:t>. [online] The Independent. Available at: &lt;http://www.independent.co.uk/news/business/hit-machine-on-the-road-1395301.html&gt; [Accessed 2 Dec. 2020].</w:t>
      </w:r>
    </w:p>
    <w:p w14:paraId="684EF978"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Baker, F. and Bor, W., 2008. Can Music Preference Indicate Mental Health Status in Young People? </w:t>
      </w:r>
      <w:r w:rsidRPr="00380F30">
        <w:rPr>
          <w:rFonts w:cs="Times New Roman"/>
          <w:i/>
          <w:iCs/>
        </w:rPr>
        <w:t>Australasian Psychiatry</w:t>
      </w:r>
      <w:r w:rsidRPr="00380F30">
        <w:rPr>
          <w:rFonts w:cs="Times New Roman"/>
        </w:rPr>
        <w:t>, 16(4), pp.284–288. https://doi.org/10.1080/10398560701879589.</w:t>
      </w:r>
    </w:p>
    <w:p w14:paraId="38C56422"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Balahur, A., Hermida, J.M. and Montoyo, A., 2012. Detecting implicit expressions of emotion in text: A comparative analysis. </w:t>
      </w:r>
      <w:r w:rsidRPr="00380F30">
        <w:rPr>
          <w:rFonts w:cs="Times New Roman"/>
          <w:i/>
          <w:iCs/>
        </w:rPr>
        <w:t>Decision Support Systems</w:t>
      </w:r>
      <w:r w:rsidRPr="00380F30">
        <w:rPr>
          <w:rFonts w:cs="Times New Roman"/>
        </w:rPr>
        <w:t>, 53(4), pp.742–753. https://doi.org/10.1016/j.dss.2012.05.024.</w:t>
      </w:r>
    </w:p>
    <w:p w14:paraId="079F49A4"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Bannister, Kristian, 2020. </w:t>
      </w:r>
      <w:r w:rsidRPr="00380F30">
        <w:rPr>
          <w:rFonts w:cs="Times New Roman"/>
          <w:i/>
          <w:iCs/>
        </w:rPr>
        <w:t>Sentiment Analysis: How Does It Work? Why Should We Use It?</w:t>
      </w:r>
      <w:r w:rsidRPr="00380F30">
        <w:rPr>
          <w:rFonts w:cs="Times New Roman"/>
        </w:rPr>
        <w:t xml:space="preserve"> [online] Brandwatch. Available at: &lt;https://www.brandwatch.com/blog/understanding-sentiment-analysis/&gt; [Accessed 16 Dec. 2020].</w:t>
      </w:r>
    </w:p>
    <w:p w14:paraId="04D8D187" w14:textId="1B502711"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Bates, V.C., Talbot, B.C. and Tobias, E.S., 2014. </w:t>
      </w:r>
      <w:r w:rsidRPr="00380F30">
        <w:rPr>
          <w:rFonts w:cs="Times New Roman"/>
          <w:i/>
          <w:iCs/>
        </w:rPr>
        <w:t>A refereed journal of the Action for Change in Music Education Flipping the Misogynist Script: Gender, Agency,Hip Hop and Music Education</w:t>
      </w:r>
      <w:r w:rsidRPr="00380F30">
        <w:rPr>
          <w:rFonts w:cs="Times New Roman"/>
        </w:rPr>
        <w:t xml:space="preserve">. </w:t>
      </w:r>
      <w:r w:rsidRPr="00380F30">
        <w:rPr>
          <w:rFonts w:cs="Times New Roman"/>
          <w:i/>
          <w:iCs/>
        </w:rPr>
        <w:t>Criticism &amp; Theory for Music Education I S N 1</w:t>
      </w:r>
      <w:r w:rsidRPr="00380F30">
        <w:rPr>
          <w:rFonts w:cs="Times New Roman"/>
        </w:rPr>
        <w:t>, pp.4–5.</w:t>
      </w:r>
    </w:p>
    <w:p w14:paraId="0CEADD52"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Benson, K., 2008. </w:t>
      </w:r>
      <w:r w:rsidRPr="00380F30">
        <w:rPr>
          <w:rFonts w:cs="Times New Roman"/>
          <w:i/>
          <w:iCs/>
        </w:rPr>
        <w:t>Musical key to unlocking teenage wasteland</w:t>
      </w:r>
      <w:r w:rsidRPr="00380F30">
        <w:rPr>
          <w:rFonts w:cs="Times New Roman"/>
        </w:rPr>
        <w:t>. [online] The Age. Available at: &lt;https://www.theage.com.au/national/musical-key-to-unlocking-teenage-wasteland-20080804-3pxy.html&gt; [Accessed 10 Mar. 2021].</w:t>
      </w:r>
    </w:p>
    <w:p w14:paraId="29394BE3"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de Boise, S., 2019. Tackling gender inequalities in music: a comparative study of policy responses in the UK and Sweden. </w:t>
      </w:r>
      <w:r w:rsidRPr="00380F30">
        <w:rPr>
          <w:rFonts w:cs="Times New Roman"/>
          <w:i/>
          <w:iCs/>
        </w:rPr>
        <w:t>International Journal of Cultural Policy</w:t>
      </w:r>
      <w:r w:rsidRPr="00380F30">
        <w:rPr>
          <w:rFonts w:cs="Times New Roman"/>
        </w:rPr>
        <w:t>, 25(4), pp.486–499. https://doi.org/10.1080/10286632.2017.1341497.</w:t>
      </w:r>
    </w:p>
    <w:p w14:paraId="162106AE"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Boso, M., Emanuele, E., Minazzi, V., Abbamonte, M. and Politi, P., 2007. Effect of Long-Term Interactive Music Therapy on Behavior Profile and Musical Skills in Young Adults with Severe Autism. </w:t>
      </w:r>
      <w:r w:rsidRPr="00380F30">
        <w:rPr>
          <w:rFonts w:cs="Times New Roman"/>
          <w:i/>
          <w:iCs/>
        </w:rPr>
        <w:t>The Journal of Alternative and Complementary Medicine</w:t>
      </w:r>
      <w:r w:rsidRPr="00380F30">
        <w:rPr>
          <w:rFonts w:cs="Times New Roman"/>
        </w:rPr>
        <w:t>, 13(7), pp.709–712. https://doi.org/10.1089/acm.2006.6334.</w:t>
      </w:r>
    </w:p>
    <w:p w14:paraId="0C09F211"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Breuer, J., Kowert, R., Festl, R. and Quandt, T., 2015. Sexist Games=Sexist Gamers? A Longitudinal Study on the Relationship Between Video Game Use and Sexist Attitudes. </w:t>
      </w:r>
      <w:r w:rsidRPr="00380F30">
        <w:rPr>
          <w:rFonts w:cs="Times New Roman"/>
          <w:i/>
          <w:iCs/>
        </w:rPr>
        <w:t>Cyberpsychology, Behavior, and Social Networking</w:t>
      </w:r>
      <w:r w:rsidRPr="00380F30">
        <w:rPr>
          <w:rFonts w:cs="Times New Roman"/>
        </w:rPr>
        <w:t xml:space="preserve">, 18(4), pp.197–202. </w:t>
      </w:r>
      <w:r w:rsidRPr="00380F30">
        <w:rPr>
          <w:rFonts w:cs="Times New Roman"/>
        </w:rPr>
        <w:lastRenderedPageBreak/>
        <w:t>https://doi.org/10.1089/cyber.2014.0492.</w:t>
      </w:r>
    </w:p>
    <w:p w14:paraId="74983A22"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Cambria, E., Das, D., Bandyopadhyay, S. and Feraco, A. eds., 2017. </w:t>
      </w:r>
      <w:r w:rsidRPr="00380F30">
        <w:rPr>
          <w:rFonts w:cs="Times New Roman"/>
          <w:i/>
          <w:iCs/>
        </w:rPr>
        <w:t>A Practical Guide to Sentiment Analysis</w:t>
      </w:r>
      <w:r w:rsidRPr="00380F30">
        <w:rPr>
          <w:rFonts w:cs="Times New Roman"/>
        </w:rPr>
        <w:t>. Socio-Affective Computing. [online] Cham: Springer International Publishing. https://doi.org/10.1007/978-3-319-55394-8.</w:t>
      </w:r>
    </w:p>
    <w:p w14:paraId="0EFB20E4"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Chakraborty, A., Durgesh, K., Upadhyay, M., Gandhi, K., Vidyapith, V. and Agrawal, M., 2018. </w:t>
      </w:r>
      <w:r w:rsidRPr="00380F30">
        <w:rPr>
          <w:rFonts w:cs="Times New Roman"/>
          <w:i/>
          <w:iCs/>
        </w:rPr>
        <w:t>Young Adults’ Music Preferences and its Relation to their Attitude towards Women and Sexuality Convener of 3rd International Conference on Human Behaviour and Development Issues with theme "Growth and Sustainability View project A Critical Analysis of Psy</w:t>
      </w:r>
      <w:r w:rsidRPr="00380F30">
        <w:rPr>
          <w:rFonts w:cs="Times New Roman"/>
        </w:rPr>
        <w:t>. [online] Available at: &lt;www.printspublications.com&gt;.</w:t>
      </w:r>
    </w:p>
    <w:p w14:paraId="53298C17"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Chakraborty, Koyel, 2020. </w:t>
      </w:r>
      <w:r w:rsidRPr="00380F30">
        <w:rPr>
          <w:rFonts w:cs="Times New Roman"/>
          <w:i/>
          <w:iCs/>
        </w:rPr>
        <w:t>Sentiment Analysis - an overview | ScienceDirect Topics</w:t>
      </w:r>
      <w:r w:rsidRPr="00380F30">
        <w:rPr>
          <w:rFonts w:cs="Times New Roman"/>
        </w:rPr>
        <w:t>. [online] Available at: &lt;https://www.sciencedirect.com/topics/computer-science/sentiment-analysis&gt; [Accessed 16 Dec. 2020].</w:t>
      </w:r>
    </w:p>
    <w:p w14:paraId="7BF03035"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Charles, K.K., Guryan, J. and Pan, J., 2018. </w:t>
      </w:r>
      <w:r w:rsidRPr="00380F30">
        <w:rPr>
          <w:rFonts w:cs="Times New Roman"/>
          <w:i/>
          <w:iCs/>
        </w:rPr>
        <w:t>The Effects of Sexism on American Women: The Role of Norms vs. Discrimination</w:t>
      </w:r>
      <w:r w:rsidRPr="00380F30">
        <w:rPr>
          <w:rFonts w:cs="Times New Roman"/>
        </w:rPr>
        <w:t>. [online] Cambridge, MA. https://doi.org/10.3386/w24904.</w:t>
      </w:r>
    </w:p>
    <w:p w14:paraId="487669FF"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Christenson, P.G., de Haan-Rietdijk, S., Roberts, D.F. and ter Bogt, T.F.M., 2019. What has America been singing about? Trends in themes in the U.S. top-40 songs: 1960–2010. </w:t>
      </w:r>
      <w:r w:rsidRPr="00380F30">
        <w:rPr>
          <w:rFonts w:cs="Times New Roman"/>
          <w:i/>
          <w:iCs/>
        </w:rPr>
        <w:t>Psychology of Music</w:t>
      </w:r>
      <w:r w:rsidRPr="00380F30">
        <w:rPr>
          <w:rFonts w:cs="Times New Roman"/>
        </w:rPr>
        <w:t>, 47(2), pp.194–212. https://doi.org/10.1177/0305735617748205.</w:t>
      </w:r>
    </w:p>
    <w:p w14:paraId="01CD4883"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Cole, R.R., 1971. Top Songs in the Sixties: A Content Analysis of Popular Lyrics. </w:t>
      </w:r>
      <w:r w:rsidRPr="00380F30">
        <w:rPr>
          <w:rFonts w:cs="Times New Roman"/>
          <w:i/>
          <w:iCs/>
        </w:rPr>
        <w:t>American Behavioral Scientist</w:t>
      </w:r>
      <w:r w:rsidRPr="00380F30">
        <w:rPr>
          <w:rFonts w:cs="Times New Roman"/>
        </w:rPr>
        <w:t>, 14(3), pp.389–400. https://doi.org/10.1177/000276427101400311.</w:t>
      </w:r>
    </w:p>
    <w:p w14:paraId="3B637A25"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Cougar Hall, P., West, J.H. and Hill, S., 2012. Sexualization in Lyrics of Popular Music from 1959 to 2009: Implications for Sexuality Educators. </w:t>
      </w:r>
      <w:r w:rsidRPr="00380F30">
        <w:rPr>
          <w:rFonts w:cs="Times New Roman"/>
          <w:i/>
          <w:iCs/>
        </w:rPr>
        <w:t>Sexuality and Culture</w:t>
      </w:r>
      <w:r w:rsidRPr="00380F30">
        <w:rPr>
          <w:rFonts w:cs="Times New Roman"/>
        </w:rPr>
        <w:t>, 16(2), pp.103–117. https://doi.org/10.1007/s12119-011-9103-4.</w:t>
      </w:r>
    </w:p>
    <w:p w14:paraId="7251ABE4"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Devi Prasad, B., 2019. Qualitative Content Analysis: Why is it Still a Path Less Taken? </w:t>
      </w:r>
      <w:r w:rsidRPr="00380F30">
        <w:rPr>
          <w:rFonts w:cs="Times New Roman"/>
          <w:i/>
          <w:iCs/>
        </w:rPr>
        <w:t>Forum Qualitative Sozialforschung / Forum: Qualitative Social Research</w:t>
      </w:r>
      <w:r w:rsidRPr="00380F30">
        <w:rPr>
          <w:rFonts w:cs="Times New Roman"/>
        </w:rPr>
        <w:t>, Vol 20, p.No 3 (2019): Qualitative Content Analysis I. https://doi.org/10.17169/FQS-20.3.3392.</w:t>
      </w:r>
    </w:p>
    <w:p w14:paraId="423C417D"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Dill, K.E. and Thill, K.P., 2007. Video game characters and the socialization of gender roles: Young people’s perceptions mirror sexist media depictions. </w:t>
      </w:r>
      <w:r w:rsidRPr="00380F30">
        <w:rPr>
          <w:rFonts w:cs="Times New Roman"/>
          <w:i/>
          <w:iCs/>
        </w:rPr>
        <w:t>Sex Roles</w:t>
      </w:r>
      <w:r w:rsidRPr="00380F30">
        <w:rPr>
          <w:rFonts w:cs="Times New Roman"/>
        </w:rPr>
        <w:t>, 57(11–12), pp.851–864. https://doi.org/10.1007/s11199-007-9278-1.</w:t>
      </w:r>
    </w:p>
    <w:p w14:paraId="1CA93566"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lastRenderedPageBreak/>
        <w:t xml:space="preserve">Dissertation, X.H., 2010. </w:t>
      </w:r>
      <w:r w:rsidRPr="00380F30">
        <w:rPr>
          <w:rFonts w:cs="Times New Roman"/>
          <w:i/>
          <w:iCs/>
        </w:rPr>
        <w:t>\376\377\000X\000i\000a\000o\000H\000u\000-\000d\000r\000a\000f\000t\000-\0002\0000\0001\0000\0001\0001\0002\0002</w:t>
      </w:r>
      <w:r w:rsidRPr="00380F30">
        <w:rPr>
          <w:rFonts w:cs="Times New Roman"/>
        </w:rPr>
        <w:t>. [online] Available at: &lt;http://moodydb.com.&gt;.</w:t>
      </w:r>
    </w:p>
    <w:p w14:paraId="22724D7E"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Djamba, Y.K. and Neuman, W.L., 2002. Social Research Methods: Qualitative and Quantitative Approaches. </w:t>
      </w:r>
      <w:r w:rsidRPr="00380F30">
        <w:rPr>
          <w:rFonts w:cs="Times New Roman"/>
          <w:i/>
          <w:iCs/>
        </w:rPr>
        <w:t>Teaching Sociology</w:t>
      </w:r>
      <w:r w:rsidRPr="00380F30">
        <w:rPr>
          <w:rFonts w:cs="Times New Roman"/>
        </w:rPr>
        <w:t>, 30(3), p.380. https://doi.org/10.2307/3211488.</w:t>
      </w:r>
    </w:p>
    <w:p w14:paraId="1613A089"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Djikic, M., 2011. The effect of music and lyrics on personality. </w:t>
      </w:r>
      <w:r w:rsidRPr="00380F30">
        <w:rPr>
          <w:rFonts w:cs="Times New Roman"/>
          <w:i/>
          <w:iCs/>
        </w:rPr>
        <w:t>Psychology of Aesthetics, Creativity, and the Arts</w:t>
      </w:r>
      <w:r w:rsidRPr="00380F30">
        <w:rPr>
          <w:rFonts w:cs="Times New Roman"/>
        </w:rPr>
        <w:t>, 5(3), pp.237–240. https://doi.org/10.1037/a0022313.</w:t>
      </w:r>
    </w:p>
    <w:p w14:paraId="0A025F5F"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Dukes, R.L., Bisel, T.M., Borega, K.N., Lobato, E.A. and Owens, M.D., 2003. Expression of love, sex, and hurt in popular songs: A content analysis of all-time greatest hits. </w:t>
      </w:r>
      <w:r w:rsidRPr="00380F30">
        <w:rPr>
          <w:rFonts w:cs="Times New Roman"/>
          <w:i/>
          <w:iCs/>
        </w:rPr>
        <w:t>Social Science Journal</w:t>
      </w:r>
      <w:r w:rsidRPr="00380F30">
        <w:rPr>
          <w:rFonts w:cs="Times New Roman"/>
        </w:rPr>
        <w:t>, 40(4), pp.643–650. https://doi.org/10.1016/S0362-3319(03)00075-2.</w:t>
      </w:r>
    </w:p>
    <w:p w14:paraId="18116A73"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Duric, A. and Song, F., 2012. Feature selection for sentiment analysis based on content and syntax models. </w:t>
      </w:r>
      <w:r w:rsidRPr="00380F30">
        <w:rPr>
          <w:rFonts w:cs="Times New Roman"/>
          <w:i/>
          <w:iCs/>
        </w:rPr>
        <w:t>Decision Support Systems</w:t>
      </w:r>
      <w:r w:rsidRPr="00380F30">
        <w:rPr>
          <w:rFonts w:cs="Times New Roman"/>
        </w:rPr>
        <w:t>, 53(4), pp.704–711. https://doi.org/10.1016/j.dss.2012.05.023.</w:t>
      </w:r>
    </w:p>
    <w:p w14:paraId="6F2D7453"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Dwaikat, I. and Abu-Higleh, M., 2008. </w:t>
      </w:r>
      <w:r w:rsidRPr="00380F30">
        <w:rPr>
          <w:rFonts w:cs="Times New Roman"/>
          <w:i/>
          <w:iCs/>
        </w:rPr>
        <w:t>Radio Automation</w:t>
      </w:r>
      <w:r w:rsidRPr="00380F30">
        <w:rPr>
          <w:rFonts w:cs="Times New Roman"/>
        </w:rPr>
        <w:t>. [online] Available at: &lt;https://repository.najah.edu/handle/20.500.11888/12075&gt;.</w:t>
      </w:r>
    </w:p>
    <w:p w14:paraId="3DD476FC"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Esuli, A., 2021. </w:t>
      </w:r>
      <w:r w:rsidRPr="00380F30">
        <w:rPr>
          <w:rFonts w:cs="Times New Roman"/>
          <w:i/>
          <w:iCs/>
        </w:rPr>
        <w:t>aesuli/SentiWordNet</w:t>
      </w:r>
      <w:r w:rsidRPr="00380F30">
        <w:rPr>
          <w:rFonts w:cs="Times New Roman"/>
        </w:rPr>
        <w:t>. [online] Available at: &lt;https://github.com/aesuli/SentiWordNet&gt; [Accessed 6 Apr. 2021].</w:t>
      </w:r>
    </w:p>
    <w:p w14:paraId="1AE56B81"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Fischer, P. and Greitemeyer, T., 2006. Music and aggression: The impact of sexual-aggressive song lyrics on aggression-related thoughts, emotions, and behavior toward the same and the opposite sex. </w:t>
      </w:r>
      <w:r w:rsidRPr="00380F30">
        <w:rPr>
          <w:rFonts w:cs="Times New Roman"/>
          <w:i/>
          <w:iCs/>
        </w:rPr>
        <w:t>Personality and Social Psychology Bulletin</w:t>
      </w:r>
      <w:r w:rsidRPr="00380F30">
        <w:rPr>
          <w:rFonts w:cs="Times New Roman"/>
        </w:rPr>
        <w:t>, 32(9), pp.1165–1176. https://doi.org/10.1177/0146167206288670.</w:t>
      </w:r>
    </w:p>
    <w:p w14:paraId="6E59F20D"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Flynn, M.A., Craig, C.M., Anderson, C.N. and Holody, K.J., 2016. Objectification in Popular Music Lyrics: An Examination of Gender and Genre Differences. </w:t>
      </w:r>
      <w:r w:rsidRPr="00380F30">
        <w:rPr>
          <w:rFonts w:cs="Times New Roman"/>
          <w:i/>
          <w:iCs/>
        </w:rPr>
        <w:t>Sex Roles</w:t>
      </w:r>
      <w:r w:rsidRPr="00380F30">
        <w:rPr>
          <w:rFonts w:cs="Times New Roman"/>
        </w:rPr>
        <w:t>, 75(3–4), pp.164–176. https://doi.org/10.1007/s11199-016-0592-3.</w:t>
      </w:r>
    </w:p>
    <w:p w14:paraId="0BA7D3CA"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Forums, B.E., 2021. </w:t>
      </w:r>
      <w:r w:rsidRPr="00380F30">
        <w:rPr>
          <w:rFonts w:cs="Times New Roman"/>
          <w:i/>
          <w:iCs/>
        </w:rPr>
        <w:t>Music forums focusing on chart music with chart and entertainment discussion.</w:t>
      </w:r>
      <w:r w:rsidRPr="00380F30">
        <w:rPr>
          <w:rFonts w:cs="Times New Roman"/>
        </w:rPr>
        <w:t xml:space="preserve"> [music,charts,lyrics,chart music,midweeks,albums,singles,bands,downloads,music charts,entertainment discussion,music forums,music talk] Available at: &lt;http://www.buzzjack.com/forums/UK-</w:t>
      </w:r>
      <w:r w:rsidRPr="00380F30">
        <w:rPr>
          <w:rFonts w:cs="Times New Roman"/>
        </w:rPr>
        <w:lastRenderedPageBreak/>
        <w:t>Charts-f2.html&gt; [Accessed 15 May 2021].</w:t>
      </w:r>
    </w:p>
    <w:p w14:paraId="4074919F"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Freudiger, P. and Almquist, E.M., 1978. Male and female roles in the lyrics of three genres of contemporary music. </w:t>
      </w:r>
      <w:r w:rsidRPr="00380F30">
        <w:rPr>
          <w:rFonts w:cs="Times New Roman"/>
          <w:i/>
          <w:iCs/>
        </w:rPr>
        <w:t>Sex Roles</w:t>
      </w:r>
      <w:r w:rsidRPr="00380F30">
        <w:rPr>
          <w:rFonts w:cs="Times New Roman"/>
        </w:rPr>
        <w:t>, 4(1), pp.51–65. https://doi.org/10.1007/BF00288376.</w:t>
      </w:r>
    </w:p>
    <w:p w14:paraId="5303652A"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Fried, C.B., 2003. </w:t>
      </w:r>
      <w:r w:rsidRPr="00380F30">
        <w:rPr>
          <w:rFonts w:cs="Times New Roman"/>
          <w:i/>
          <w:iCs/>
        </w:rPr>
        <w:t>Stereotypes of Music 1 Running head: STEREOTYPES OF MUSIC FANS Stereotypes of Music Fans: Are Rap and Heavy Metal Fans a Danger to Themselves or Others?</w:t>
      </w:r>
      <w:r w:rsidRPr="00380F30">
        <w:rPr>
          <w:rFonts w:cs="Times New Roman"/>
        </w:rPr>
        <w:t xml:space="preserve"> </w:t>
      </w:r>
      <w:r w:rsidRPr="00380F30">
        <w:rPr>
          <w:rFonts w:cs="Times New Roman"/>
          <w:i/>
          <w:iCs/>
        </w:rPr>
        <w:t>Journal of Media Psychology</w:t>
      </w:r>
      <w:r w:rsidRPr="00380F30">
        <w:rPr>
          <w:rFonts w:cs="Times New Roman"/>
        </w:rPr>
        <w:t>, .</w:t>
      </w:r>
    </w:p>
    <w:p w14:paraId="444CE562"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Gallée, J., 2016. Are Love Songs Lyrically Gendered? A Content Analysis of Gender-Specific Speech Features in Song Lyrics. </w:t>
      </w:r>
      <w:r w:rsidRPr="00380F30">
        <w:rPr>
          <w:rFonts w:cs="Times New Roman"/>
          <w:i/>
          <w:iCs/>
        </w:rPr>
        <w:t>undefined</w:t>
      </w:r>
      <w:r w:rsidRPr="00380F30">
        <w:rPr>
          <w:rFonts w:cs="Times New Roman"/>
        </w:rPr>
        <w:t>.</w:t>
      </w:r>
    </w:p>
    <w:p w14:paraId="5508B45F"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GayBoiBlue, 2019. Stereotypical “Gay Music”. [Reddit Post] </w:t>
      </w:r>
      <w:r w:rsidRPr="00380F30">
        <w:rPr>
          <w:rFonts w:cs="Times New Roman"/>
          <w:i/>
          <w:iCs/>
        </w:rPr>
        <w:t>r/gaybros</w:t>
      </w:r>
      <w:r w:rsidRPr="00380F30">
        <w:rPr>
          <w:rFonts w:cs="Times New Roman"/>
        </w:rPr>
        <w:t>. Available at: &lt;www.reddit.com/r/gaybros/comments/b8ayzi/stereotypical_gay_music/&gt; [Accessed 10 Mar. 2021].</w:t>
      </w:r>
    </w:p>
    <w:p w14:paraId="49FC7D33"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Gladkykh, T., Hnot, T. and Grubnyk, R., 2018. Music Content Selection Automation. In: </w:t>
      </w:r>
      <w:r w:rsidRPr="00380F30">
        <w:rPr>
          <w:rFonts w:cs="Times New Roman"/>
          <w:i/>
          <w:iCs/>
        </w:rPr>
        <w:t>Proceedings of the 2018 IEEE 2nd International Conference on Data Stream Mining and Processing, DSMP 2018</w:t>
      </w:r>
      <w:r w:rsidRPr="00380F30">
        <w:rPr>
          <w:rFonts w:cs="Times New Roman"/>
        </w:rPr>
        <w:t>. Institute of Electrical and Electronics Engineers Inc.pp.599–604. https://doi.org/10.1109/DSMP.2018.8478468.</w:t>
      </w:r>
    </w:p>
    <w:p w14:paraId="765BDB73"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Gonzálex-Bailón, S. and Paltoglou, G., 2015. </w:t>
      </w:r>
      <w:r w:rsidRPr="00380F30">
        <w:rPr>
          <w:rFonts w:cs="Times New Roman"/>
          <w:i/>
          <w:iCs/>
        </w:rPr>
        <w:t>Signals of Public Opinion in Online Communication: A Comparison of Methods and Data Sources by Sandra González-Bailón, Georgios Paltoglou :: SSRN</w:t>
      </w:r>
      <w:r w:rsidRPr="00380F30">
        <w:rPr>
          <w:rFonts w:cs="Times New Roman"/>
        </w:rPr>
        <w:t>. [online] Available at: &lt;https://papers.ssrn.com/sol3/papers.cfm?abstract_id=2558788&amp;download=yes&gt; [Accessed 7 Apr. 2021].</w:t>
      </w:r>
    </w:p>
    <w:p w14:paraId="3CFEC762"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Goyal, Kechit, 2020. Top 4 Types of Sentiment Analysis &amp; Where to Use. </w:t>
      </w:r>
      <w:r w:rsidRPr="00380F30">
        <w:rPr>
          <w:rFonts w:cs="Times New Roman"/>
          <w:i/>
          <w:iCs/>
        </w:rPr>
        <w:t>upGrad blog</w:t>
      </w:r>
      <w:r w:rsidRPr="00380F30">
        <w:rPr>
          <w:rFonts w:cs="Times New Roman"/>
        </w:rPr>
        <w:t>. Available at: &lt;https://www.upgrad.com/blog/types-of-sentiment-analysis/&gt; [Accessed 16 Dec. 2020].</w:t>
      </w:r>
    </w:p>
    <w:p w14:paraId="1533D724"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Griffin, M. and Fournet, A., 2020. F**k B*tches Raw on the Kitchen Floor: A Feminist Examination of Condom Messages in Hip Hop and Rap Music, 1991–2017. </w:t>
      </w:r>
      <w:r w:rsidRPr="00380F30">
        <w:rPr>
          <w:rFonts w:cs="Times New Roman"/>
          <w:i/>
          <w:iCs/>
        </w:rPr>
        <w:t>Sexuality and Culture</w:t>
      </w:r>
      <w:r w:rsidRPr="00380F30">
        <w:rPr>
          <w:rFonts w:cs="Times New Roman"/>
        </w:rPr>
        <w:t>, 24(1), pp.291–304. https://doi.org/10.1007/s12119-019-09638-y.</w:t>
      </w:r>
    </w:p>
    <w:p w14:paraId="00D14012"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Grimes, Seth, n.d. 11 things to know about Sentiment Analysis. </w:t>
      </w:r>
      <w:r w:rsidRPr="00380F30">
        <w:rPr>
          <w:rFonts w:cs="Times New Roman"/>
          <w:i/>
          <w:iCs/>
        </w:rPr>
        <w:t>KDnuggets</w:t>
      </w:r>
      <w:r w:rsidRPr="00380F30">
        <w:rPr>
          <w:rFonts w:cs="Times New Roman"/>
        </w:rPr>
        <w:t xml:space="preserve">. Available at: &lt;https://www.kdnuggets.com/11-things-to-know-about-sentiment-analysis.html/&gt; [Accessed </w:t>
      </w:r>
      <w:r w:rsidRPr="00380F30">
        <w:rPr>
          <w:rFonts w:cs="Times New Roman"/>
        </w:rPr>
        <w:lastRenderedPageBreak/>
        <w:t>16 Dec. 2020].</w:t>
      </w:r>
    </w:p>
    <w:p w14:paraId="7693AAA8"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Hargreaves, D.J. and North, A.C., 1999. The Functions of Music in Everyday Life: Redefining the Social in Music Psychology. </w:t>
      </w:r>
      <w:r w:rsidRPr="00380F30">
        <w:rPr>
          <w:rFonts w:cs="Times New Roman"/>
          <w:i/>
          <w:iCs/>
        </w:rPr>
        <w:t>Psychology of Music</w:t>
      </w:r>
      <w:r w:rsidRPr="00380F30">
        <w:rPr>
          <w:rFonts w:cs="Times New Roman"/>
        </w:rPr>
        <w:t>, 27(1), pp.71–83. https://doi.org/10.1177/0305735699271007.</w:t>
      </w:r>
    </w:p>
    <w:p w14:paraId="1A06F11C"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Hayes, J., 2021. </w:t>
      </w:r>
      <w:r w:rsidRPr="00380F30">
        <w:rPr>
          <w:rFonts w:cs="Times New Roman"/>
          <w:i/>
          <w:iCs/>
        </w:rPr>
        <w:t>The top 10 this week in 1973: Battle of the giants in a classic Christmas chart</w:t>
      </w:r>
      <w:r w:rsidRPr="00380F30">
        <w:rPr>
          <w:rFonts w:cs="Times New Roman"/>
        </w:rPr>
        <w:t>. [online] independent. Available at: &lt;https://www.independent.ie/regionals/corkman/lifestyle/the-top-10-this-week-in-1973-battle-of-the-giants-in-a-classic-christmas-chart-39875113.html&gt; [Accessed 16 May 2021].</w:t>
      </w:r>
    </w:p>
    <w:p w14:paraId="175C8AC7"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Heller, G.M., n.d. </w:t>
      </w:r>
      <w:r w:rsidRPr="00380F30">
        <w:rPr>
          <w:rFonts w:cs="Times New Roman"/>
          <w:i/>
          <w:iCs/>
        </w:rPr>
        <w:t>ABSTRACT THE EFFECT OF SONGS WITH VIOLENT LYRICS ON INTERPERSONAL AGGRESSION</w:t>
      </w:r>
      <w:r w:rsidRPr="00380F30">
        <w:rPr>
          <w:rFonts w:cs="Times New Roman"/>
        </w:rPr>
        <w:t>.</w:t>
      </w:r>
    </w:p>
    <w:p w14:paraId="5444B255"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Herd, D., 2009. Changing images of violence in Rap music lyrics: 1979-1997. </w:t>
      </w:r>
      <w:r w:rsidRPr="00380F30">
        <w:rPr>
          <w:rFonts w:cs="Times New Roman"/>
          <w:i/>
          <w:iCs/>
        </w:rPr>
        <w:t>Journal of Public Health Policy</w:t>
      </w:r>
      <w:r w:rsidRPr="00380F30">
        <w:rPr>
          <w:rFonts w:cs="Times New Roman"/>
        </w:rPr>
        <w:t>, 30(4), pp.395–406. https://doi.org/10.1057/jphp.2009.36.</w:t>
      </w:r>
    </w:p>
    <w:p w14:paraId="6A7A5000"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Hostcomm, 2021. </w:t>
      </w:r>
      <w:r w:rsidRPr="00380F30">
        <w:rPr>
          <w:rFonts w:cs="Times New Roman"/>
          <w:i/>
          <w:iCs/>
        </w:rPr>
        <w:t>The Evolution of Natural Language Processing: Infographic</w:t>
      </w:r>
      <w:r w:rsidRPr="00380F30">
        <w:rPr>
          <w:rFonts w:cs="Times New Roman"/>
        </w:rPr>
        <w:t>. [text/html] Hostcomm. Available at: &lt;https://www.hostcomm.co.uk/blog/2019/evolution-natural-language-infographic/&gt; [Accessed 10 Feb. 2021].</w:t>
      </w:r>
    </w:p>
    <w:p w14:paraId="715C0A21"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Hu, Y. and Ogihara, M., 2011. </w:t>
      </w:r>
      <w:r w:rsidRPr="00380F30">
        <w:rPr>
          <w:rFonts w:cs="Times New Roman"/>
          <w:i/>
          <w:iCs/>
        </w:rPr>
        <w:t>NEXTONE PLAYER: A MUSIC RECOMMENDATION SYSTEM BASED ON USER BEHAVIOR</w:t>
      </w:r>
      <w:r w:rsidRPr="00380F30">
        <w:rPr>
          <w:rFonts w:cs="Times New Roman"/>
        </w:rPr>
        <w:t>.</w:t>
      </w:r>
    </w:p>
    <w:p w14:paraId="72FD9709"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Keith Norambuena, B., Lettura, E.F. and Villegas, C.M., 2019. Sentiment analysis and opinion mining applied to scientific paper reviews. </w:t>
      </w:r>
      <w:r w:rsidRPr="00380F30">
        <w:rPr>
          <w:rFonts w:cs="Times New Roman"/>
          <w:i/>
          <w:iCs/>
        </w:rPr>
        <w:t>Intelligent Data Analysis</w:t>
      </w:r>
      <w:r w:rsidRPr="00380F30">
        <w:rPr>
          <w:rFonts w:cs="Times New Roman"/>
        </w:rPr>
        <w:t>, 23(1), pp.191–214. https://doi.org/10.3233/IDA-173807.</w:t>
      </w:r>
    </w:p>
    <w:p w14:paraId="059828A3"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Kian, E.M., Clavio, G., Vincent, J. and Shaw, S.D., 2011. Homophobic and sexist yet uncontested: Examining football fan postings on internet message boards. </w:t>
      </w:r>
      <w:r w:rsidRPr="00380F30">
        <w:rPr>
          <w:rFonts w:cs="Times New Roman"/>
          <w:i/>
          <w:iCs/>
        </w:rPr>
        <w:t>Journal of Homosexuality</w:t>
      </w:r>
      <w:r w:rsidRPr="00380F30">
        <w:rPr>
          <w:rFonts w:cs="Times New Roman"/>
        </w:rPr>
        <w:t>, 58(5), pp.680–699. https://doi.org/10.1080/00918369.2011.563672.</w:t>
      </w:r>
    </w:p>
    <w:p w14:paraId="395BAC23"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Knobloch-Westerwick, S., Musto, P. and Shaw, K., 2008. Rebellion in the Top Music Charts: Defiant Messages in Rap/Hip-Hop and Rock Music 1993 and 2003. </w:t>
      </w:r>
      <w:r w:rsidRPr="00380F30">
        <w:rPr>
          <w:rFonts w:cs="Times New Roman"/>
          <w:i/>
          <w:iCs/>
        </w:rPr>
        <w:t>Journal of Media Psychology</w:t>
      </w:r>
      <w:r w:rsidRPr="00380F30">
        <w:rPr>
          <w:rFonts w:cs="Times New Roman"/>
        </w:rPr>
        <w:t>, 20(1), pp.15–23. https://doi.org/10.1027/1864-1105.20.1.15.</w:t>
      </w:r>
    </w:p>
    <w:p w14:paraId="0CE79A07"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Kohlbacher, F., n.d. The Use of Qualitative Content Analysis in Case Study Research. p.31.</w:t>
      </w:r>
    </w:p>
    <w:p w14:paraId="2C0CB3D2"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lastRenderedPageBreak/>
        <w:t xml:space="preserve">Kubrin, C.E., 2015. “Come Along and Ride on a Fantastic Voyage”1: My Journey Through Rap Music Lyrics. In: </w:t>
      </w:r>
      <w:r w:rsidRPr="00380F30">
        <w:rPr>
          <w:rFonts w:cs="Times New Roman"/>
          <w:i/>
          <w:iCs/>
        </w:rPr>
        <w:t>Envisioning Criminology</w:t>
      </w:r>
      <w:r w:rsidRPr="00380F30">
        <w:rPr>
          <w:rFonts w:cs="Times New Roman"/>
        </w:rPr>
        <w:t>. [online] Springer International Publishing.pp.77–87. https://doi.org/10.1007/978-3-319-15868-6_8.</w:t>
      </w:r>
    </w:p>
    <w:p w14:paraId="7E5B3862"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Kubrin, C.E. and Weitzer, R., 2010. Rap music’s violent and misogynistic effects: Fact or fiction? </w:t>
      </w:r>
      <w:r w:rsidRPr="00380F30">
        <w:rPr>
          <w:rFonts w:cs="Times New Roman"/>
          <w:i/>
          <w:iCs/>
        </w:rPr>
        <w:t>Sociology of Crime Law and Deviance</w:t>
      </w:r>
      <w:r w:rsidRPr="00380F30">
        <w:rPr>
          <w:rFonts w:cs="Times New Roman"/>
        </w:rPr>
        <w:t>, 14, pp.121–143. https://doi.org/10.1108/S1521-6136(2010)0000014009.</w:t>
      </w:r>
    </w:p>
    <w:p w14:paraId="0C8EF12E"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Kuckartz, U., 2019. Qualitative Inhaltsanalyse: von Kracauers Anfängen zu heutigen Herausforderungen. </w:t>
      </w:r>
      <w:r w:rsidRPr="00380F30">
        <w:rPr>
          <w:rFonts w:cs="Times New Roman"/>
          <w:i/>
          <w:iCs/>
        </w:rPr>
        <w:t>Forum Qualitative Sozialforschung / Forum: Qualitative Social Research</w:t>
      </w:r>
      <w:r w:rsidRPr="00380F30">
        <w:rPr>
          <w:rFonts w:cs="Times New Roman"/>
        </w:rPr>
        <w:t>, Vol 20, p.No 3 (2019): Qualitative Content Analysis I. https://doi.org/10.17169/FQS-20.3.3370.</w:t>
      </w:r>
    </w:p>
    <w:p w14:paraId="62C722A3"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Lafrance, M., Scheibling, C., Burns, L. and Durr, J., 2018. Race, gender, and the Billboard Top 40 charts between 1997 and 2007. </w:t>
      </w:r>
      <w:r w:rsidRPr="00380F30">
        <w:rPr>
          <w:rFonts w:cs="Times New Roman"/>
          <w:i/>
          <w:iCs/>
        </w:rPr>
        <w:t>Popular Music and Society</w:t>
      </w:r>
      <w:r w:rsidRPr="00380F30">
        <w:rPr>
          <w:rFonts w:cs="Times New Roman"/>
        </w:rPr>
        <w:t>, 41(5), pp.522–538. https://doi.org/10.1080/03007766.2017.1377588.</w:t>
      </w:r>
    </w:p>
    <w:p w14:paraId="0C88B883"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Lasswell, H.D., 1949. </w:t>
      </w:r>
      <w:r w:rsidRPr="00380F30">
        <w:rPr>
          <w:rFonts w:cs="Times New Roman"/>
          <w:i/>
          <w:iCs/>
        </w:rPr>
        <w:t>Language of politics: studies in quantitative semantics.</w:t>
      </w:r>
      <w:r w:rsidRPr="00380F30">
        <w:rPr>
          <w:rFonts w:cs="Times New Roman"/>
        </w:rPr>
        <w:t xml:space="preserve"> [online] New York,. Available at: &lt;http://hdl.handle.net/2027/mdp.39015002398272&gt;.</w:t>
      </w:r>
    </w:p>
    <w:p w14:paraId="741B1F47"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Lasswell, H.D., 1952. </w:t>
      </w:r>
      <w:r w:rsidRPr="00380F30">
        <w:rPr>
          <w:rFonts w:cs="Times New Roman"/>
          <w:i/>
          <w:iCs/>
        </w:rPr>
        <w:t>The comparative study of symbols :an introduction /</w:t>
      </w:r>
      <w:r w:rsidRPr="00380F30">
        <w:rPr>
          <w:rFonts w:cs="Times New Roman"/>
        </w:rPr>
        <w:t>. [online] Stanford : Available at: &lt;http://hdl.handle.net/2027/uc1.32106001017414&gt;.</w:t>
      </w:r>
    </w:p>
    <w:p w14:paraId="4F8BCEA5"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Lena, J.C., 2006. Social Context and Musical Content of Rap Music, 1979-1995. </w:t>
      </w:r>
      <w:r w:rsidRPr="00380F30">
        <w:rPr>
          <w:rFonts w:cs="Times New Roman"/>
          <w:i/>
          <w:iCs/>
        </w:rPr>
        <w:t>Social Forces</w:t>
      </w:r>
      <w:r w:rsidRPr="00380F30">
        <w:rPr>
          <w:rFonts w:cs="Times New Roman"/>
        </w:rPr>
        <w:t>, 85(1), pp.479–495. https://doi.org/10.1353/sof.2006.0131.</w:t>
      </w:r>
    </w:p>
    <w:p w14:paraId="4183607D"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Lewis, G.H., 1979. The sociology of popular music: A selected and annotated bibliography. </w:t>
      </w:r>
      <w:r w:rsidRPr="00380F30">
        <w:rPr>
          <w:rFonts w:cs="Times New Roman"/>
          <w:i/>
          <w:iCs/>
        </w:rPr>
        <w:t>Popular Music and Society</w:t>
      </w:r>
      <w:r w:rsidRPr="00380F30">
        <w:rPr>
          <w:rFonts w:cs="Times New Roman"/>
        </w:rPr>
        <w:t>, 7(1), pp.57–68. https://doi.org/10.1080/03007767908591148.</w:t>
      </w:r>
    </w:p>
    <w:p w14:paraId="68197F5D"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LLC, C., 2021a. </w:t>
      </w:r>
      <w:r w:rsidRPr="00380F30">
        <w:rPr>
          <w:rFonts w:cs="Times New Roman"/>
          <w:i/>
          <w:iCs/>
        </w:rPr>
        <w:t>Mean, Median, Mode Calculator</w:t>
      </w:r>
      <w:r w:rsidRPr="00380F30">
        <w:rPr>
          <w:rFonts w:cs="Times New Roman"/>
        </w:rPr>
        <w:t>. [online] CalculatorSoup. Available at: &lt;https://www.calculatorsoup.com/calculators/statistics/mean-median-mode.php&gt; [Accessed 25 May 2021].</w:t>
      </w:r>
    </w:p>
    <w:p w14:paraId="3537F877"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LLC, C., 2021b. </w:t>
      </w:r>
      <w:r w:rsidRPr="00380F30">
        <w:rPr>
          <w:rFonts w:cs="Times New Roman"/>
          <w:i/>
          <w:iCs/>
        </w:rPr>
        <w:t>Percentage Calculator</w:t>
      </w:r>
      <w:r w:rsidRPr="00380F30">
        <w:rPr>
          <w:rFonts w:cs="Times New Roman"/>
        </w:rPr>
        <w:t>. [online] CalculatorSoup. Available at: &lt;https://www.calculatorsoup.com/calculators/math/percentage.php&gt; [Accessed 27 May 2021].</w:t>
      </w:r>
    </w:p>
    <w:p w14:paraId="3F43B35D"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lastRenderedPageBreak/>
        <w:t xml:space="preserve">LLC, C.T., 2020. </w:t>
      </w:r>
      <w:r w:rsidRPr="00380F30">
        <w:rPr>
          <w:rFonts w:cs="Times New Roman"/>
          <w:i/>
          <w:iCs/>
        </w:rPr>
        <w:t>What Are the Different Types of Sentiment Analysis?</w:t>
      </w:r>
      <w:r w:rsidRPr="00380F30">
        <w:rPr>
          <w:rFonts w:cs="Times New Roman"/>
        </w:rPr>
        <w:t xml:space="preserve"> [online] Medium. Available at: &lt;https://medium.com/cogitotech/what-are-the-different-types-of-sentiment-analysis-808f36ef89ee&gt; [Accessed 16 Dec. 2020].</w:t>
      </w:r>
    </w:p>
    <w:p w14:paraId="2344D13A"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Lyons, F., Sun, H., Collopy, D.P., Curran, K. and Ohagan, P., 2019. Music 2025 – The Music Data Dilemma: Issues Facing the Music Industry in Improving Data Management. </w:t>
      </w:r>
      <w:r w:rsidRPr="00380F30">
        <w:rPr>
          <w:rFonts w:cs="Times New Roman"/>
          <w:i/>
          <w:iCs/>
        </w:rPr>
        <w:t>SSRN Electronic Journal</w:t>
      </w:r>
      <w:r w:rsidRPr="00380F30">
        <w:rPr>
          <w:rFonts w:cs="Times New Roman"/>
        </w:rPr>
        <w:t>. [online] https://doi.org/10.2139/ssrn.3437670.</w:t>
      </w:r>
    </w:p>
    <w:p w14:paraId="221B5AC4"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M. FRISBY, C. and BEHM-MORAWITZ, E., 2019. Undressing the Words: Prevalence of Profanity, Misogyny, Violence, and Gender Role References in Popular Music from 2006-2016. </w:t>
      </w:r>
      <w:r w:rsidRPr="00380F30">
        <w:rPr>
          <w:rFonts w:cs="Times New Roman"/>
          <w:i/>
          <w:iCs/>
        </w:rPr>
        <w:t>Media Watch</w:t>
      </w:r>
      <w:r w:rsidRPr="00380F30">
        <w:rPr>
          <w:rFonts w:cs="Times New Roman"/>
        </w:rPr>
        <w:t>, 10(1). https://doi.org/10.15655/mw/2019/v10i1/49562.</w:t>
      </w:r>
    </w:p>
    <w:p w14:paraId="0E75C9A1"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Macnamara, J., 2018. Content Analysis. In: </w:t>
      </w:r>
      <w:r w:rsidRPr="00380F30">
        <w:rPr>
          <w:rFonts w:cs="Times New Roman"/>
          <w:i/>
          <w:iCs/>
        </w:rPr>
        <w:t>Mediated Communication</w:t>
      </w:r>
      <w:r w:rsidRPr="00380F30">
        <w:rPr>
          <w:rFonts w:cs="Times New Roman"/>
        </w:rPr>
        <w:t>. pp.191–212. https://doi.org/10.1515/9783110481129-012.</w:t>
      </w:r>
    </w:p>
    <w:p w14:paraId="57C4D059"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Madanikia, Y. and Bartholomew, K., 2014. Themes of lust and love in popular music lyrics from 1971 to 2011. </w:t>
      </w:r>
      <w:r w:rsidRPr="00380F30">
        <w:rPr>
          <w:rFonts w:cs="Times New Roman"/>
          <w:i/>
          <w:iCs/>
        </w:rPr>
        <w:t>SAGE Open</w:t>
      </w:r>
      <w:r w:rsidRPr="00380F30">
        <w:rPr>
          <w:rFonts w:cs="Times New Roman"/>
        </w:rPr>
        <w:t>, 4(3). https://doi.org/10.1177/2158244014547179.</w:t>
      </w:r>
    </w:p>
    <w:p w14:paraId="3479BC47"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Maks, I. and Vossen, P., 2012. A lexicon model for deep sentiment analysis and opinion mining applications. </w:t>
      </w:r>
      <w:r w:rsidRPr="00380F30">
        <w:rPr>
          <w:rFonts w:cs="Times New Roman"/>
          <w:i/>
          <w:iCs/>
        </w:rPr>
        <w:t>Decision Support Systems</w:t>
      </w:r>
      <w:r w:rsidRPr="00380F30">
        <w:rPr>
          <w:rFonts w:cs="Times New Roman"/>
        </w:rPr>
        <w:t>, 53(4), pp.680–688. https://doi.org/10.1016/j.dss.2012.05.025.</w:t>
      </w:r>
    </w:p>
    <w:p w14:paraId="3D38B062"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Mäntylä, M.V., Graziotin, D. and Kuutila, M., 2018a. The evolution of sentiment analysis—A review of research topics, venues, and top cited papers. </w:t>
      </w:r>
      <w:r w:rsidRPr="00380F30">
        <w:rPr>
          <w:rFonts w:cs="Times New Roman"/>
          <w:i/>
          <w:iCs/>
        </w:rPr>
        <w:t>Computer Science Review</w:t>
      </w:r>
      <w:r w:rsidRPr="00380F30">
        <w:rPr>
          <w:rFonts w:cs="Times New Roman"/>
        </w:rPr>
        <w:t>, 27, pp.16–32. https://doi.org/10.1016/j.cosrev.2017.10.002.</w:t>
      </w:r>
    </w:p>
    <w:p w14:paraId="42D3691B"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Mäntylä, M.V., Graziotin, D. and Kuutila, M., 2018b. The evolution of sentiment analysis—A review of research topics, venues, and top cited papers. </w:t>
      </w:r>
      <w:r w:rsidRPr="00380F30">
        <w:rPr>
          <w:rFonts w:cs="Times New Roman"/>
          <w:i/>
          <w:iCs/>
        </w:rPr>
        <w:t>Computer Science Review</w:t>
      </w:r>
      <w:r w:rsidRPr="00380F30">
        <w:rPr>
          <w:rFonts w:cs="Times New Roman"/>
        </w:rPr>
        <w:t>, 27, pp.16–32. https://doi.org/10.1016/j.cosrev.2017.10.002.</w:t>
      </w:r>
    </w:p>
    <w:p w14:paraId="437411EA"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Markert, J., 2001. Sing a Song of Drug Use-Abuse: Four Decades of Drug Lyrics in Popular Music?From the Sixties through the Nineties. </w:t>
      </w:r>
      <w:r w:rsidRPr="00380F30">
        <w:rPr>
          <w:rFonts w:cs="Times New Roman"/>
          <w:i/>
          <w:iCs/>
        </w:rPr>
        <w:t>Sociological Inquiry</w:t>
      </w:r>
      <w:r w:rsidRPr="00380F30">
        <w:rPr>
          <w:rFonts w:cs="Times New Roman"/>
        </w:rPr>
        <w:t>, 71(2), pp.194–220. https://doi.org/10.1111/j.1475-682X.2001.tb01108.x.</w:t>
      </w:r>
    </w:p>
    <w:p w14:paraId="56E0276E"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Mayring, P., 2000. Qualitative Content Analysis. </w:t>
      </w:r>
      <w:r w:rsidRPr="00380F30">
        <w:rPr>
          <w:rFonts w:cs="Times New Roman"/>
          <w:i/>
          <w:iCs/>
        </w:rPr>
        <w:t>Forum Qualitative Sozialforschung / Forum: Qualitative Social Research [On-line Journal], http://qualitative-research.net/fqs/fqs-e/2-00inhalt-e.htm</w:t>
      </w:r>
      <w:r w:rsidRPr="00380F30">
        <w:rPr>
          <w:rFonts w:cs="Times New Roman"/>
        </w:rPr>
        <w:t>, 1.</w:t>
      </w:r>
    </w:p>
    <w:p w14:paraId="7055969A"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lastRenderedPageBreak/>
        <w:t xml:space="preserve">Mays, K.L., Clark, D.L. and Gordon, A.J., 2008. Treating Addiction with Tunes: A Systematic Review of Music Therapy for the Treatment of Patients with Addictions. </w:t>
      </w:r>
      <w:r w:rsidRPr="00380F30">
        <w:rPr>
          <w:rFonts w:cs="Times New Roman"/>
          <w:i/>
          <w:iCs/>
        </w:rPr>
        <w:t>Substance Abuse</w:t>
      </w:r>
      <w:r w:rsidRPr="00380F30">
        <w:rPr>
          <w:rFonts w:cs="Times New Roman"/>
        </w:rPr>
        <w:t>, 29(4), pp.51–59. https://doi.org/10.1080/08897070802418485.</w:t>
      </w:r>
    </w:p>
    <w:p w14:paraId="1E7F8483"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mihart, 2021a. </w:t>
      </w:r>
      <w:r w:rsidRPr="00380F30">
        <w:rPr>
          <w:rFonts w:cs="Times New Roman"/>
          <w:i/>
          <w:iCs/>
        </w:rPr>
        <w:t>Export data from a Power BI visualization - Power BI</w:t>
      </w:r>
      <w:r w:rsidRPr="00380F30">
        <w:rPr>
          <w:rFonts w:cs="Times New Roman"/>
        </w:rPr>
        <w:t>. [online] Available at: &lt;https://docs.microsoft.com/en-us/power-bi/visuals/power-bi-visualization-export-data&gt; [Accessed 22 May 2021].</w:t>
      </w:r>
    </w:p>
    <w:p w14:paraId="1D0B6517"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mihart, 2021b. </w:t>
      </w:r>
      <w:r w:rsidRPr="00380F30">
        <w:rPr>
          <w:rFonts w:cs="Times New Roman"/>
          <w:i/>
          <w:iCs/>
        </w:rPr>
        <w:t>What is Power BI? - Power BI</w:t>
      </w:r>
      <w:r w:rsidRPr="00380F30">
        <w:rPr>
          <w:rFonts w:cs="Times New Roman"/>
        </w:rPr>
        <w:t>. [online] Available at: &lt;https://docs.microsoft.com/en-us/power-bi/fundamentals/power-bi-overview&gt; [Accessed 17 May 2021].</w:t>
      </w:r>
    </w:p>
    <w:p w14:paraId="5931F27B"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Montoyo, A., Martínez-Barco, P. and Balahur, A., 2012. Subjectivity and sentiment analysis: An overview of the current state of the area and envisaged developments. </w:t>
      </w:r>
      <w:r w:rsidRPr="00380F30">
        <w:rPr>
          <w:rFonts w:cs="Times New Roman"/>
          <w:i/>
          <w:iCs/>
        </w:rPr>
        <w:t>Decision Support Systems</w:t>
      </w:r>
      <w:r w:rsidRPr="00380F30">
        <w:rPr>
          <w:rFonts w:cs="Times New Roman"/>
        </w:rPr>
        <w:t>, 53(4), pp.675–679. https://doi.org/10.1016/j.dss.2012.05.022.</w:t>
      </w:r>
    </w:p>
    <w:p w14:paraId="6C302B54"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Morgan, N., Shaw, O., Mailley, J., Channing, R., Sweiry, A., Kruithof, K., Bloom, J., Kent, A., Smith, K. and Romaniuk, A., n.d. Trends and drivers of homicide: Main findings. p.80.</w:t>
      </w:r>
    </w:p>
    <w:p w14:paraId="0EFB1CC5"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Mulder, J., Bogt, T.T., Raaijmakers, Q. and Vollebergh, W., 2007. Music taste groups and problem behavior. </w:t>
      </w:r>
      <w:r w:rsidRPr="00380F30">
        <w:rPr>
          <w:rFonts w:cs="Times New Roman"/>
          <w:i/>
          <w:iCs/>
        </w:rPr>
        <w:t>Journal of Youth and Adolescence</w:t>
      </w:r>
      <w:r w:rsidRPr="00380F30">
        <w:rPr>
          <w:rFonts w:cs="Times New Roman"/>
        </w:rPr>
        <w:t>, 36(3), pp.313–324. https://doi.org/10.1007/s10964-006-9090-1.</w:t>
      </w:r>
    </w:p>
    <w:p w14:paraId="528B70BB"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Napier, K. and Shamir, L., 2018. Quantitative sentiment analysis of lyrics in popular music. </w:t>
      </w:r>
      <w:r w:rsidRPr="00380F30">
        <w:rPr>
          <w:rFonts w:cs="Times New Roman"/>
          <w:i/>
          <w:iCs/>
        </w:rPr>
        <w:t>Journal of Popular Music Studies</w:t>
      </w:r>
      <w:r w:rsidRPr="00380F30">
        <w:rPr>
          <w:rFonts w:cs="Times New Roman"/>
        </w:rPr>
        <w:t>, 30(4), pp.161–176. https://doi.org/10.1525/jpms.2018.300411.</w:t>
      </w:r>
    </w:p>
    <w:p w14:paraId="4A70947E"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Nowak, R., 2015. Popular music and society. </w:t>
      </w:r>
      <w:r w:rsidRPr="00380F30">
        <w:rPr>
          <w:rFonts w:cs="Times New Roman"/>
          <w:i/>
          <w:iCs/>
        </w:rPr>
        <w:t>Information, Communication &amp; Society</w:t>
      </w:r>
      <w:r w:rsidRPr="00380F30">
        <w:rPr>
          <w:rFonts w:cs="Times New Roman"/>
        </w:rPr>
        <w:t>, 18(12), pp.1452–1454. https://doi.org/10.1080/1369118x.2015.1046895.</w:t>
      </w:r>
    </w:p>
    <w:p w14:paraId="5BFD8874"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O’harat, T., Wiebet, J. and Bruce, R., 2002. Development and Use of a Gold-Standard Data Set for Subjectivity Classifications. https://doi.org/10.3115/1034678.1034721.</w:t>
      </w:r>
    </w:p>
    <w:p w14:paraId="2868AC73"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Osborne, C., 2017. </w:t>
      </w:r>
      <w:r w:rsidRPr="00380F30">
        <w:rPr>
          <w:rFonts w:cs="Times New Roman"/>
          <w:i/>
          <w:iCs/>
        </w:rPr>
        <w:t>Analysing UK Chart history — 1956 to 2017</w:t>
      </w:r>
      <w:r w:rsidRPr="00380F30">
        <w:rPr>
          <w:rFonts w:cs="Times New Roman"/>
        </w:rPr>
        <w:t>. [online] Medium. Available at: &lt;https://medium.com/@caineosborne/analysing-uk-chart-history-1956-to-2017-6fec0ecc991b&gt; [Accessed 15 May 2021].</w:t>
      </w:r>
    </w:p>
    <w:p w14:paraId="52AC773E"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lastRenderedPageBreak/>
        <w:t xml:space="preserve">Parkinson, Justin, 2016. The significance of Sarah Baartman. </w:t>
      </w:r>
      <w:r w:rsidRPr="00380F30">
        <w:rPr>
          <w:rFonts w:cs="Times New Roman"/>
          <w:i/>
          <w:iCs/>
        </w:rPr>
        <w:t>BBC News</w:t>
      </w:r>
      <w:r w:rsidRPr="00380F30">
        <w:rPr>
          <w:rFonts w:cs="Times New Roman"/>
        </w:rPr>
        <w:t>. [online] 7 Jan. Available at: &lt;https://www.bbc.com/news/magazine-35240987&gt; [Accessed 1 Dec. 2020].</w:t>
      </w:r>
    </w:p>
    <w:p w14:paraId="3D675998"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Patodkar, V.N. and I.R, S., 2016. Twitter as a Corpus for Sentiment Analysis and Opinion Mining. </w:t>
      </w:r>
      <w:r w:rsidRPr="00380F30">
        <w:rPr>
          <w:rFonts w:cs="Times New Roman"/>
          <w:i/>
          <w:iCs/>
        </w:rPr>
        <w:t>IJARCCE</w:t>
      </w:r>
      <w:r w:rsidRPr="00380F30">
        <w:rPr>
          <w:rFonts w:cs="Times New Roman"/>
        </w:rPr>
        <w:t>, 5(12), pp.320–322. https://doi.org/10.17148/IJARCCE.2016.51274.</w:t>
      </w:r>
    </w:p>
    <w:p w14:paraId="40E4EE6A"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Pettijohn, T.F. and Sacco, D.F., 2009. The language of lyrics: An analysis of popular Billboard songs across conditions of social and economic threat. </w:t>
      </w:r>
      <w:r w:rsidRPr="00380F30">
        <w:rPr>
          <w:rFonts w:cs="Times New Roman"/>
          <w:i/>
          <w:iCs/>
        </w:rPr>
        <w:t>Journal of Language and Social Psychology</w:t>
      </w:r>
      <w:r w:rsidRPr="00380F30">
        <w:rPr>
          <w:rFonts w:cs="Times New Roman"/>
        </w:rPr>
        <w:t>, 28(3), pp.297–311. https://doi.org/10.1177/0261927X09335259.</w:t>
      </w:r>
    </w:p>
    <w:p w14:paraId="299B3C50"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Philip E. Converse, 1987. </w:t>
      </w:r>
      <w:r w:rsidRPr="00380F30">
        <w:rPr>
          <w:rFonts w:cs="Times New Roman"/>
          <w:i/>
          <w:iCs/>
        </w:rPr>
        <w:t>CHANGING CONCEPTIONS OF PUBLIC OPINION IN THE POLITICAL PROCESS.: EBSCOhost</w:t>
      </w:r>
      <w:r w:rsidRPr="00380F30">
        <w:rPr>
          <w:rFonts w:cs="Times New Roman"/>
        </w:rPr>
        <w:t>. [online] Available at: &lt;http://web.b.ebscohost.com.mtu.idm.oclc.org/ehost/pdfviewer/pdfviewer?vid=2&amp;sid=6af3733e-819a-4b55-8c71-fe257424642b%40pdc-v-sessmgr01&gt; [Accessed 6 Apr. 2021].</w:t>
      </w:r>
    </w:p>
    <w:p w14:paraId="4365A0CE"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Power, Ed and O’Connor, Roisin, 2019. </w:t>
      </w:r>
      <w:r w:rsidRPr="00380F30">
        <w:rPr>
          <w:rFonts w:cs="Times New Roman"/>
          <w:i/>
          <w:iCs/>
        </w:rPr>
        <w:t>The 40 best song lyrics of all time</w:t>
      </w:r>
      <w:r w:rsidRPr="00380F30">
        <w:rPr>
          <w:rFonts w:cs="Times New Roman"/>
        </w:rPr>
        <w:t>. [online] The Independent. Available at: &lt;https://www.independent.co.uk/arts-entertainment/music/features/best-song-lyrics-ever-rolling-stones-beatles-beyonce-nirvana-bowie-kate-bush-a8758411.html&gt; [Accessed 2 Dec. 2020].</w:t>
      </w:r>
    </w:p>
    <w:p w14:paraId="2CD6CD36"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Prabhakaran, S., 2018. Lemmatization Approaches with Examples in Python. </w:t>
      </w:r>
      <w:r w:rsidRPr="00380F30">
        <w:rPr>
          <w:rFonts w:cs="Times New Roman"/>
          <w:i/>
          <w:iCs/>
        </w:rPr>
        <w:t>ML+</w:t>
      </w:r>
      <w:r w:rsidRPr="00380F30">
        <w:rPr>
          <w:rFonts w:cs="Times New Roman"/>
        </w:rPr>
        <w:t>. Available at: &lt;https://www.machinelearningplus.com/nlp/lemmatization-examples-python/&gt; [Accessed 14 May 2021].</w:t>
      </w:r>
    </w:p>
    <w:p w14:paraId="478B6A4E"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Prasad, B.D., 2008. </w:t>
      </w:r>
      <w:r w:rsidRPr="00380F30">
        <w:rPr>
          <w:rFonts w:cs="Times New Roman"/>
          <w:i/>
          <w:iCs/>
        </w:rPr>
        <w:t>Content Analysis A method in Social Science Research</w:t>
      </w:r>
      <w:r w:rsidRPr="00380F30">
        <w:rPr>
          <w:rFonts w:cs="Times New Roman"/>
        </w:rPr>
        <w:t>.</w:t>
      </w:r>
    </w:p>
    <w:p w14:paraId="4A7A1C6F"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Primack, B.A., Gold, M.A., Schwarz, E.B. and Dalton, M.A., 2008. Degrading and non-degrading sex in popular music: A content analysis. </w:t>
      </w:r>
      <w:r w:rsidRPr="00380F30">
        <w:rPr>
          <w:rFonts w:cs="Times New Roman"/>
          <w:i/>
          <w:iCs/>
        </w:rPr>
        <w:t>Public Health Reports</w:t>
      </w:r>
      <w:r w:rsidRPr="00380F30">
        <w:rPr>
          <w:rFonts w:cs="Times New Roman"/>
        </w:rPr>
        <w:t>, 123(5), pp.593–600. https://doi.org/10.1177/003335490812300509.</w:t>
      </w:r>
    </w:p>
    <w:p w14:paraId="49A1AFF5"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Ransom, P.F., n.d. Message in the Music: Do Lyrics Influence Well-Being? p.45.</w:t>
      </w:r>
    </w:p>
    <w:p w14:paraId="5AE8177A"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Read, H., 2020. An Academic Guide to Content Analysis. </w:t>
      </w:r>
      <w:r w:rsidRPr="00380F30">
        <w:rPr>
          <w:rFonts w:cs="Times New Roman"/>
          <w:i/>
          <w:iCs/>
        </w:rPr>
        <w:t>Heather Read</w:t>
      </w:r>
      <w:r w:rsidRPr="00380F30">
        <w:rPr>
          <w:rFonts w:cs="Times New Roman"/>
        </w:rPr>
        <w:t>. Available at: &lt;https://heatherread.com/2020/03/25/an-academic-guide-to-content-analysis/&gt; [Accessed 6 Apr. 2021].</w:t>
      </w:r>
    </w:p>
    <w:p w14:paraId="14D99C7B"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Rentfrow, P., McDonald, J. and Oldmeadow, J., 2009. You Are What You Listen To: Young </w:t>
      </w:r>
      <w:r w:rsidRPr="00380F30">
        <w:rPr>
          <w:rFonts w:cs="Times New Roman"/>
        </w:rPr>
        <w:lastRenderedPageBreak/>
        <w:t xml:space="preserve">People’s Stereotypes about Music Fans. </w:t>
      </w:r>
      <w:r w:rsidRPr="00380F30">
        <w:rPr>
          <w:rFonts w:cs="Times New Roman"/>
          <w:i/>
          <w:iCs/>
        </w:rPr>
        <w:t>Group Processes &amp; Intergroup Relations - GROUP PROCESS INTERGROUP RELA</w:t>
      </w:r>
      <w:r w:rsidRPr="00380F30">
        <w:rPr>
          <w:rFonts w:cs="Times New Roman"/>
        </w:rPr>
        <w:t>, 12, pp.329–344. https://doi.org/10.1177/1368430209102845.</w:t>
      </w:r>
    </w:p>
    <w:p w14:paraId="7B54E981"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Rentfrow, P.J., 2012. The Role of Music in Everyday Life: Current Directions in the Social Psychology of Music. </w:t>
      </w:r>
      <w:r w:rsidRPr="00380F30">
        <w:rPr>
          <w:rFonts w:cs="Times New Roman"/>
          <w:i/>
          <w:iCs/>
        </w:rPr>
        <w:t>Social and Personality Psychology Compass</w:t>
      </w:r>
      <w:r w:rsidRPr="00380F30">
        <w:rPr>
          <w:rFonts w:cs="Times New Roman"/>
        </w:rPr>
        <w:t>, 6(5), pp.402–416. https://doi.org/10.1111/j.1751-9004.2012.00434.x.</w:t>
      </w:r>
    </w:p>
    <w:p w14:paraId="038EFD5E"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Roessner, S., 2017. The Beat Goes Static: A Tempo Analysis of U.S. Billboard Hot 100 #1 Songs from 1955–2015.</w:t>
      </w:r>
    </w:p>
    <w:p w14:paraId="1F9AAA3C"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Rush, B., 2018. </w:t>
      </w:r>
      <w:r w:rsidRPr="00380F30">
        <w:rPr>
          <w:rFonts w:cs="Times New Roman"/>
          <w:i/>
          <w:iCs/>
        </w:rPr>
        <w:t>A visual analysis of UK number 1s: getting down and dirty with data</w:t>
      </w:r>
      <w:r w:rsidRPr="00380F30">
        <w:rPr>
          <w:rFonts w:cs="Times New Roman"/>
        </w:rPr>
        <w:t>. [online] Medium. Available at: &lt;https://towardsdatascience.com/a-visual-analysis-of-uk-number-1s-getting-down-and-dirty-with-data-a663cee021c4&gt; [Accessed 15 May 2021].</w:t>
      </w:r>
    </w:p>
    <w:p w14:paraId="0B818449"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Sapienza, Z., Iyer, N. and Veenstra, A., 2015. Reading Lasswell’s Model of Communication Backward: Three Scholarly Misconceptions. </w:t>
      </w:r>
      <w:r w:rsidRPr="00380F30">
        <w:rPr>
          <w:rFonts w:cs="Times New Roman"/>
          <w:i/>
          <w:iCs/>
        </w:rPr>
        <w:t>Mass Communication &amp; Society</w:t>
      </w:r>
      <w:r w:rsidRPr="00380F30">
        <w:rPr>
          <w:rFonts w:cs="Times New Roman"/>
        </w:rPr>
        <w:t>, 18, pp.599–622. https://doi.org/10.1080/15205436.2015.1063666.</w:t>
      </w:r>
    </w:p>
    <w:p w14:paraId="02BC98C0"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Schneider, L. and Gros, C., 2019. Five decades of US, UK, German and Dutch music charts show that cultural processes are accelerating. </w:t>
      </w:r>
      <w:r w:rsidRPr="00380F30">
        <w:rPr>
          <w:rFonts w:cs="Times New Roman"/>
          <w:i/>
          <w:iCs/>
        </w:rPr>
        <w:t>Royal Society Open Science</w:t>
      </w:r>
      <w:r w:rsidRPr="00380F30">
        <w:rPr>
          <w:rFonts w:cs="Times New Roman"/>
        </w:rPr>
        <w:t>, 6(8), pp.190944–190944. https://doi.org/10.1098/rsos.190944.</w:t>
      </w:r>
    </w:p>
    <w:p w14:paraId="183CA205"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Schoell, E.D., 2017. </w:t>
      </w:r>
      <w:r w:rsidRPr="00380F30">
        <w:rPr>
          <w:rFonts w:cs="Times New Roman"/>
          <w:i/>
          <w:iCs/>
        </w:rPr>
        <w:t>How do I use the slice notation in Python?</w:t>
      </w:r>
      <w:r w:rsidRPr="00380F30">
        <w:rPr>
          <w:rFonts w:cs="Times New Roman"/>
        </w:rPr>
        <w:t xml:space="preserve"> [online] O’Reilly Media. Available at: &lt;https://www.oreilly.com/content/how-do-i-use-the-slice-notation-in-python/&gt; [Accessed 15 May 2021].</w:t>
      </w:r>
    </w:p>
    <w:p w14:paraId="692049FF"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Serge Denisoff, R. and Bridges, J., 1983. The sociology of popular music: A review. </w:t>
      </w:r>
      <w:r w:rsidRPr="00380F30">
        <w:rPr>
          <w:rFonts w:cs="Times New Roman"/>
          <w:i/>
          <w:iCs/>
        </w:rPr>
        <w:t>Popular Music and Society</w:t>
      </w:r>
      <w:r w:rsidRPr="00380F30">
        <w:rPr>
          <w:rFonts w:cs="Times New Roman"/>
        </w:rPr>
        <w:t>, 9(1), pp.51–62. https://doi.org/10.1080/03007768308591206.</w:t>
      </w:r>
    </w:p>
    <w:p w14:paraId="16C3A49D"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Sharma, V.B., n.d. </w:t>
      </w:r>
      <w:r w:rsidRPr="00380F30">
        <w:rPr>
          <w:rFonts w:cs="Times New Roman"/>
          <w:i/>
          <w:iCs/>
        </w:rPr>
        <w:t>rake-nltk: Python implementation of the Rapid Automatic Keyword Extraction algorithm using NLTK</w:t>
      </w:r>
      <w:r w:rsidRPr="00380F30">
        <w:rPr>
          <w:rFonts w:cs="Times New Roman"/>
        </w:rPr>
        <w:t>. [Python] Available at: &lt;https://github.com/csurfer/rake-nltk&gt; [Accessed 11 May 2021].</w:t>
      </w:r>
    </w:p>
    <w:p w14:paraId="6A8EE0DE"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Sharpe, C., 2018. </w:t>
      </w:r>
      <w:r w:rsidRPr="00380F30">
        <w:rPr>
          <w:rFonts w:cs="Times New Roman"/>
          <w:i/>
          <w:iCs/>
        </w:rPr>
        <w:t>49 Years of Lyrics: Why so Angry?</w:t>
      </w:r>
      <w:r w:rsidRPr="00380F30">
        <w:rPr>
          <w:rFonts w:cs="Times New Roman"/>
        </w:rPr>
        <w:t xml:space="preserve"> [online] Medium. Available at: &lt;https://towardsdatascience.com/49-years-of-lyrics-why-so-angry-1adf0a3fa2b4&gt; [Accessed 25 Nov. 2020].</w:t>
      </w:r>
    </w:p>
    <w:p w14:paraId="06558995"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lastRenderedPageBreak/>
        <w:t xml:space="preserve">Sharpe, C., 2019. </w:t>
      </w:r>
      <w:r w:rsidRPr="00380F30">
        <w:rPr>
          <w:rFonts w:cs="Times New Roman"/>
          <w:i/>
          <w:iCs/>
        </w:rPr>
        <w:t>sharpie-007/dataAndMusic</w:t>
      </w:r>
      <w:r w:rsidRPr="00380F30">
        <w:rPr>
          <w:rFonts w:cs="Times New Roman"/>
        </w:rPr>
        <w:t>. [Jupyter Notebook] Available at: &lt;https://github.com/sharpie-007/dataAndMusic&gt; [Accessed 25 Nov. 2020].</w:t>
      </w:r>
    </w:p>
    <w:p w14:paraId="1A8BBFF2"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Shelley, M. and Krippendorff, K., 1984. Content Analysis: An Introduction to its Methodology. </w:t>
      </w:r>
      <w:r w:rsidRPr="00380F30">
        <w:rPr>
          <w:rFonts w:cs="Times New Roman"/>
          <w:i/>
          <w:iCs/>
        </w:rPr>
        <w:t>Journal of the American Statistical Association</w:t>
      </w:r>
      <w:r w:rsidRPr="00380F30">
        <w:rPr>
          <w:rFonts w:cs="Times New Roman"/>
        </w:rPr>
        <w:t>, 79(385), p.240. https://doi.org/10.2307/2288384.</w:t>
      </w:r>
    </w:p>
    <w:p w14:paraId="7E4F5DD5"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Songfacts, 2021. </w:t>
      </w:r>
      <w:r w:rsidRPr="00380F30">
        <w:rPr>
          <w:rFonts w:cs="Times New Roman"/>
          <w:i/>
          <w:iCs/>
        </w:rPr>
        <w:t>Lyrics for What A Wonderful World by Louis Armstrong - Songfacts</w:t>
      </w:r>
      <w:r w:rsidRPr="00380F30">
        <w:rPr>
          <w:rFonts w:cs="Times New Roman"/>
        </w:rPr>
        <w:t>. [online] Available at: &lt;https://www.songfacts.com/lyrics/louis-armstrong/what-a-wonderful-world&gt; [Accessed 14 May 2021].</w:t>
      </w:r>
    </w:p>
    <w:p w14:paraId="45CFBA0D"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SongMeanings, 2020. </w:t>
      </w:r>
      <w:r w:rsidRPr="00380F30">
        <w:rPr>
          <w:rFonts w:cs="Times New Roman"/>
          <w:i/>
          <w:iCs/>
        </w:rPr>
        <w:t>Slade - Merry Xmas Everybody Lyrics</w:t>
      </w:r>
      <w:r w:rsidRPr="00380F30">
        <w:rPr>
          <w:rFonts w:cs="Times New Roman"/>
        </w:rPr>
        <w:t>. [online] SongMeanings. Available at: &lt;//songmeanings.com/songs/view/3530822107858616247/&gt; [Accessed 2 Dec. 2020].</w:t>
      </w:r>
    </w:p>
    <w:p w14:paraId="4D21605C"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Sprankle, E.L., End, C.M. and Bretz, M.N., 2012. Sexually degrading music videos and lyrics their effects on males’ aggression and endorsement of rape myths and sexual stereotypes. </w:t>
      </w:r>
      <w:r w:rsidRPr="00380F30">
        <w:rPr>
          <w:rFonts w:cs="Times New Roman"/>
          <w:i/>
          <w:iCs/>
        </w:rPr>
        <w:t>Journal of Media Psychology</w:t>
      </w:r>
      <w:r w:rsidRPr="00380F30">
        <w:rPr>
          <w:rFonts w:cs="Times New Roman"/>
        </w:rPr>
        <w:t>, 24(1), pp.31–39. https://doi.org/10.1027/1864-1105/a000060.</w:t>
      </w:r>
    </w:p>
    <w:p w14:paraId="147A88E2"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Stagner, R., 1940. The Cross-Out Technique as a Method in Public Opinion Analysis. </w:t>
      </w:r>
      <w:r w:rsidRPr="00380F30">
        <w:rPr>
          <w:rFonts w:cs="Times New Roman"/>
          <w:i/>
          <w:iCs/>
        </w:rPr>
        <w:t>The Journal of Social Psychology</w:t>
      </w:r>
      <w:r w:rsidRPr="00380F30">
        <w:rPr>
          <w:rFonts w:cs="Times New Roman"/>
        </w:rPr>
        <w:t>, 11(1), pp.79–90. https://doi.org/10.1080/00224545.1940.9918734.</w:t>
      </w:r>
    </w:p>
    <w:p w14:paraId="3BE20950"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Steinberger, J., Ebrahim, M., Ehrmann, M., Hurriyetoglu, A., Kabadjov, M., Lenkova, P., Steinberger, R., Tanev, H., Vázquez, S. and Zavarella, V., 2012. Creating sentiment dictionaries via triangulation. </w:t>
      </w:r>
      <w:r w:rsidRPr="00380F30">
        <w:rPr>
          <w:rFonts w:cs="Times New Roman"/>
          <w:i/>
          <w:iCs/>
        </w:rPr>
        <w:t>Decision Support Systems</w:t>
      </w:r>
      <w:r w:rsidRPr="00380F30">
        <w:rPr>
          <w:rFonts w:cs="Times New Roman"/>
        </w:rPr>
        <w:t>, 53(4), pp.689–694. https://doi.org/10.1016/j.dss.2012.05.029.</w:t>
      </w:r>
    </w:p>
    <w:p w14:paraId="698C1947"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Timmerman, L.M., Allen, M., Jorgensen, J., Herrett-Skjellum, J., Kramer, M.R. and Ryan, D.J., 2008. A Review and Meta-Analysis Examining the Relationship of Music Content with Sex, Race, Priming, and Attitudes. </w:t>
      </w:r>
      <w:r w:rsidRPr="00380F30">
        <w:rPr>
          <w:rFonts w:cs="Times New Roman"/>
          <w:i/>
          <w:iCs/>
        </w:rPr>
        <w:t>Communication Quarterly</w:t>
      </w:r>
      <w:r w:rsidRPr="00380F30">
        <w:rPr>
          <w:rFonts w:cs="Times New Roman"/>
        </w:rPr>
        <w:t>, 56(3), pp.303–324. https://doi.org/10.1080/01463370802240932.</w:t>
      </w:r>
    </w:p>
    <w:p w14:paraId="3EB2A31E"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Varghese, R. and M, J., n.d. </w:t>
      </w:r>
      <w:r w:rsidRPr="00380F30">
        <w:rPr>
          <w:rFonts w:cs="Times New Roman"/>
          <w:i/>
          <w:iCs/>
        </w:rPr>
        <w:t>A Survey on Sentiment Analysis and Opinion Mining</w:t>
      </w:r>
      <w:r w:rsidRPr="00380F30">
        <w:rPr>
          <w:rFonts w:cs="Times New Roman"/>
        </w:rPr>
        <w:t>.</w:t>
      </w:r>
    </w:p>
    <w:p w14:paraId="66288612"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Vinodhini, G. and Chandrasekaran, R., 2012. Sentiment Analysis and Opinion Mining: A Survey. 2(6), p.11.</w:t>
      </w:r>
    </w:p>
    <w:p w14:paraId="3BAC4804"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lastRenderedPageBreak/>
        <w:t xml:space="preserve">Vryzas, N., Tsipas, N. and Dimoulas, C., 2020. Web Radio Automation for Audio Stream Management in the Era of Big Data. </w:t>
      </w:r>
      <w:r w:rsidRPr="00380F30">
        <w:rPr>
          <w:rFonts w:cs="Times New Roman"/>
          <w:i/>
          <w:iCs/>
        </w:rPr>
        <w:t>Information</w:t>
      </w:r>
      <w:r w:rsidRPr="00380F30">
        <w:rPr>
          <w:rFonts w:cs="Times New Roman"/>
        </w:rPr>
        <w:t>, 11(4), pp.205–205. https://doi.org/10.3390/info11040205.</w:t>
      </w:r>
    </w:p>
    <w:p w14:paraId="5B53955F"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Waldfogel, J., 2011. Bye, Bye, Miss American Pie? The Supply of New Recorded Music Since Napster. </w:t>
      </w:r>
      <w:r w:rsidRPr="00380F30">
        <w:rPr>
          <w:rFonts w:cs="Times New Roman"/>
          <w:i/>
          <w:iCs/>
        </w:rPr>
        <w:t>National Bureau of Economic Research</w:t>
      </w:r>
      <w:r w:rsidRPr="00380F30">
        <w:rPr>
          <w:rFonts w:cs="Times New Roman"/>
        </w:rPr>
        <w:t>. https://doi.org/10.3386/w16882.</w:t>
      </w:r>
    </w:p>
    <w:p w14:paraId="30964823"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Weitzer, R. and Kubrin, C.E., 2009. Misogyny in rap music: A content analysis of prevalence and meanings. </w:t>
      </w:r>
      <w:r w:rsidRPr="00380F30">
        <w:rPr>
          <w:rFonts w:cs="Times New Roman"/>
          <w:i/>
          <w:iCs/>
        </w:rPr>
        <w:t>Men and Masculinities</w:t>
      </w:r>
      <w:r w:rsidRPr="00380F30">
        <w:rPr>
          <w:rFonts w:cs="Times New Roman"/>
        </w:rPr>
        <w:t>, 12(1), pp.3–29. https://doi.org/10.1177/1097184X08327696.</w:t>
      </w:r>
    </w:p>
    <w:p w14:paraId="105A2C67"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Werner, V., 2012. Love is all around: a corpus-based study of pop lyrics. </w:t>
      </w:r>
      <w:r w:rsidRPr="00380F30">
        <w:rPr>
          <w:rFonts w:cs="Times New Roman"/>
          <w:i/>
          <w:iCs/>
        </w:rPr>
        <w:t>Corpora</w:t>
      </w:r>
      <w:r w:rsidRPr="00380F30">
        <w:rPr>
          <w:rFonts w:cs="Times New Roman"/>
        </w:rPr>
        <w:t>, 7(1), pp.19–50. https://doi.org/10.3366/cor.2012.0016.</w:t>
      </w:r>
    </w:p>
    <w:p w14:paraId="6E661C0B"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Williams, M., 2002. </w:t>
      </w:r>
      <w:r w:rsidRPr="00380F30">
        <w:rPr>
          <w:rFonts w:cs="Times New Roman"/>
          <w:i/>
          <w:iCs/>
        </w:rPr>
        <w:t>Obituary: Percy Dickins</w:t>
      </w:r>
      <w:r w:rsidRPr="00380F30">
        <w:rPr>
          <w:rFonts w:cs="Times New Roman"/>
        </w:rPr>
        <w:t>. [online] the Guardian. Available at: &lt;http://www.theguardian.com/news/2002/feb/19/guardianobituaries1&gt; [Accessed 2 Dec. 2020].</w:t>
      </w:r>
    </w:p>
    <w:p w14:paraId="5E4ECDC7"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Wright, C.L. and Rubin, M., 2017. “Get lucky!” Sexual content in music lyrics, videos and social media and sexual cognitions and risk among emerging adults in the USA and Australia. </w:t>
      </w:r>
      <w:r w:rsidRPr="00380F30">
        <w:rPr>
          <w:rFonts w:cs="Times New Roman"/>
          <w:i/>
          <w:iCs/>
        </w:rPr>
        <w:t>Sex Education</w:t>
      </w:r>
      <w:r w:rsidRPr="00380F30">
        <w:rPr>
          <w:rFonts w:cs="Times New Roman"/>
        </w:rPr>
        <w:t>, 17(1), pp.41–56. https://doi.org/10.1080/14681811.2016.1242402.</w:t>
      </w:r>
    </w:p>
    <w:p w14:paraId="103927D5"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Yadollahi, A., Shahraki, A.G. and Zaiane, O.R., 2017. Current State of Text Sentiment Analysis from Opinion to Emotion Mining. </w:t>
      </w:r>
      <w:r w:rsidRPr="00380F30">
        <w:rPr>
          <w:rFonts w:cs="Times New Roman"/>
          <w:i/>
          <w:iCs/>
        </w:rPr>
        <w:t>ACM Computing Surveys</w:t>
      </w:r>
      <w:r w:rsidRPr="00380F30">
        <w:rPr>
          <w:rFonts w:cs="Times New Roman"/>
        </w:rPr>
        <w:t>, 50(2), p.25:1-25:33. https://doi.org/10.1145/3057270.</w:t>
      </w:r>
    </w:p>
    <w:p w14:paraId="7BB9D65D" w14:textId="77777777" w:rsidR="00DC0930" w:rsidRPr="00380F30" w:rsidRDefault="00DC0930" w:rsidP="005D43C3">
      <w:pPr>
        <w:widowControl w:val="0"/>
        <w:autoSpaceDE w:val="0"/>
        <w:autoSpaceDN w:val="0"/>
        <w:adjustRightInd w:val="0"/>
        <w:spacing w:after="240"/>
        <w:rPr>
          <w:rFonts w:cs="Times New Roman"/>
        </w:rPr>
      </w:pPr>
      <w:r w:rsidRPr="00380F30">
        <w:rPr>
          <w:rFonts w:cs="Times New Roman"/>
        </w:rPr>
        <w:t xml:space="preserve">Zealand, N. and Nett, E., 1984. </w:t>
      </w:r>
      <w:r w:rsidRPr="00380F30">
        <w:rPr>
          <w:rFonts w:cs="Times New Roman"/>
          <w:i/>
          <w:iCs/>
        </w:rPr>
        <w:t>Women and Rock Music 1 Deborah Harding</w:t>
      </w:r>
      <w:r w:rsidRPr="00380F30">
        <w:rPr>
          <w:rFonts w:cs="Times New Roman"/>
        </w:rPr>
        <w:t xml:space="preserve">. [online] </w:t>
      </w:r>
      <w:r w:rsidRPr="00380F30">
        <w:rPr>
          <w:rFonts w:cs="Times New Roman"/>
          <w:i/>
          <w:iCs/>
        </w:rPr>
        <w:t>Atlantis</w:t>
      </w:r>
      <w:r w:rsidRPr="00380F30">
        <w:rPr>
          <w:rFonts w:cs="Times New Roman"/>
        </w:rPr>
        <w:t>, pp.60–76. Available at: &lt;https://journals.msvu.ca/index.php/atlantis/article/view/4451&gt;.</w:t>
      </w:r>
    </w:p>
    <w:p w14:paraId="2AF60CBB" w14:textId="77777777" w:rsidR="00DC0930" w:rsidRPr="00DC0930" w:rsidRDefault="00DC0930" w:rsidP="005D43C3"/>
    <w:p w14:paraId="14A5B60A" w14:textId="384E7CE2" w:rsidR="001F78C8" w:rsidRPr="007F38A3" w:rsidRDefault="001F78C8" w:rsidP="005D43C3">
      <w:pPr>
        <w:rPr>
          <w:rFonts w:eastAsiaTheme="majorEastAsia" w:cs="Times New Roman"/>
          <w:b/>
          <w:bCs/>
          <w:sz w:val="28"/>
          <w:szCs w:val="28"/>
        </w:rPr>
      </w:pPr>
    </w:p>
    <w:p w14:paraId="3619C045" w14:textId="2FC9FD5F" w:rsidR="003C04A6" w:rsidRPr="007F38A3" w:rsidRDefault="003C04A6" w:rsidP="005D43C3">
      <w:pPr>
        <w:rPr>
          <w:rFonts w:eastAsiaTheme="majorEastAsia" w:cs="Times New Roman"/>
          <w:b/>
          <w:bCs/>
          <w:sz w:val="28"/>
          <w:szCs w:val="28"/>
        </w:rPr>
      </w:pPr>
    </w:p>
    <w:p w14:paraId="730A045E" w14:textId="710765D0" w:rsidR="003C04A6" w:rsidRPr="007F38A3" w:rsidRDefault="003C04A6" w:rsidP="005D43C3">
      <w:pPr>
        <w:rPr>
          <w:rFonts w:eastAsiaTheme="majorEastAsia" w:cs="Times New Roman"/>
          <w:b/>
          <w:bCs/>
          <w:sz w:val="28"/>
          <w:szCs w:val="28"/>
        </w:rPr>
      </w:pPr>
    </w:p>
    <w:p w14:paraId="4E8D66FD" w14:textId="24C1A00D" w:rsidR="00131F6D" w:rsidRPr="00F12DD9" w:rsidRDefault="00131F6D" w:rsidP="005D43C3">
      <w:pPr>
        <w:pStyle w:val="Heading1"/>
        <w:rPr>
          <w:rFonts w:ascii="Times New Roman" w:hAnsi="Times New Roman" w:cs="Times New Roman"/>
          <w:color w:val="000000" w:themeColor="text1"/>
          <w:sz w:val="32"/>
          <w:szCs w:val="32"/>
        </w:rPr>
      </w:pPr>
      <w:bookmarkStart w:id="173" w:name="_Toc73208434"/>
      <w:r w:rsidRPr="00F12DD9">
        <w:rPr>
          <w:rFonts w:ascii="Times New Roman" w:hAnsi="Times New Roman" w:cs="Times New Roman"/>
          <w:color w:val="000000" w:themeColor="text1"/>
          <w:sz w:val="32"/>
          <w:szCs w:val="32"/>
        </w:rPr>
        <w:lastRenderedPageBreak/>
        <w:t>Appendices</w:t>
      </w:r>
      <w:bookmarkEnd w:id="173"/>
    </w:p>
    <w:p w14:paraId="21F7C2DA" w14:textId="5DCA6AE2" w:rsidR="00171AD3" w:rsidRPr="00F12DD9" w:rsidRDefault="00F12DD9" w:rsidP="005D43C3">
      <w:pPr>
        <w:pStyle w:val="Heading2"/>
        <w:rPr>
          <w:sz w:val="28"/>
          <w:szCs w:val="28"/>
        </w:rPr>
      </w:pPr>
      <w:bookmarkStart w:id="174" w:name="_Ref72003573"/>
      <w:bookmarkStart w:id="175" w:name="_Toc73208435"/>
      <w:r>
        <w:rPr>
          <w:sz w:val="28"/>
          <w:szCs w:val="28"/>
        </w:rPr>
        <w:t xml:space="preserve">Appendix A - </w:t>
      </w:r>
      <w:r w:rsidR="00171AD3" w:rsidRPr="00F12DD9">
        <w:rPr>
          <w:sz w:val="28"/>
          <w:szCs w:val="28"/>
        </w:rPr>
        <w:t>Prototype screenshots</w:t>
      </w:r>
      <w:bookmarkEnd w:id="174"/>
      <w:bookmarkEnd w:id="175"/>
    </w:p>
    <w:p w14:paraId="770CE6BA" w14:textId="77777777" w:rsidR="00171AD3" w:rsidRDefault="00A54577" w:rsidP="005D43C3">
      <w:pPr>
        <w:keepNext/>
        <w:jc w:val="center"/>
      </w:pPr>
      <w:r w:rsidRPr="007F38A3">
        <w:rPr>
          <w:noProof/>
        </w:rPr>
        <w:drawing>
          <wp:inline distT="0" distB="0" distL="0" distR="0" wp14:anchorId="5C90BEFB" wp14:editId="156ECA25">
            <wp:extent cx="3181350" cy="20497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181350" cy="2049780"/>
                    </a:xfrm>
                    <a:prstGeom prst="rect">
                      <a:avLst/>
                    </a:prstGeom>
                    <a:noFill/>
                    <a:ln>
                      <a:noFill/>
                    </a:ln>
                  </pic:spPr>
                </pic:pic>
              </a:graphicData>
            </a:graphic>
          </wp:inline>
        </w:drawing>
      </w:r>
    </w:p>
    <w:p w14:paraId="44FC5E30" w14:textId="733DAF66" w:rsidR="00171AD3" w:rsidRDefault="00171AD3" w:rsidP="005D43C3">
      <w:pPr>
        <w:pStyle w:val="Caption"/>
        <w:spacing w:line="360" w:lineRule="auto"/>
        <w:jc w:val="center"/>
      </w:pPr>
      <w:bookmarkStart w:id="176" w:name="_Toc73007915"/>
      <w:r>
        <w:t xml:space="preserve">Figure </w:t>
      </w:r>
      <w:r>
        <w:fldChar w:fldCharType="begin"/>
      </w:r>
      <w:r>
        <w:instrText xml:space="preserve"> SEQ Figure \* ARABIC </w:instrText>
      </w:r>
      <w:r>
        <w:fldChar w:fldCharType="separate"/>
      </w:r>
      <w:r w:rsidR="00100A74">
        <w:rPr>
          <w:noProof/>
        </w:rPr>
        <w:t>77</w:t>
      </w:r>
      <w:r>
        <w:fldChar w:fldCharType="end"/>
      </w:r>
      <w:r>
        <w:t xml:space="preserve"> - Installing </w:t>
      </w:r>
      <w:r w:rsidR="000C188C">
        <w:t>libraries</w:t>
      </w:r>
      <w:r>
        <w:t xml:space="preserve"> and </w:t>
      </w:r>
      <w:r w:rsidR="00C27515">
        <w:t>packages.</w:t>
      </w:r>
      <w:bookmarkEnd w:id="176"/>
    </w:p>
    <w:p w14:paraId="72837DAC" w14:textId="77777777" w:rsidR="00171AD3" w:rsidRDefault="00171AD3" w:rsidP="005D43C3">
      <w:pPr>
        <w:keepNext/>
        <w:jc w:val="center"/>
      </w:pPr>
      <w:r w:rsidRPr="007F38A3">
        <w:rPr>
          <w:noProof/>
        </w:rPr>
        <w:drawing>
          <wp:inline distT="0" distB="0" distL="0" distR="0" wp14:anchorId="5828F4D8" wp14:editId="59C42FEB">
            <wp:extent cx="5724525" cy="4488180"/>
            <wp:effectExtent l="0" t="0" r="9525" b="762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1">
                      <a:extLst>
                        <a:ext uri="{28A0092B-C50C-407E-A947-70E740481C1C}">
                          <a14:useLocalDpi xmlns:a14="http://schemas.microsoft.com/office/drawing/2010/main" val="0"/>
                        </a:ext>
                      </a:extLst>
                    </a:blip>
                    <a:srcRect/>
                    <a:stretch>
                      <a:fillRect/>
                    </a:stretch>
                  </pic:blipFill>
                  <pic:spPr bwMode="auto">
                    <a:xfrm>
                      <a:off x="0" y="0"/>
                      <a:ext cx="5724525" cy="4488180"/>
                    </a:xfrm>
                    <a:prstGeom prst="rect">
                      <a:avLst/>
                    </a:prstGeom>
                    <a:noFill/>
                    <a:ln>
                      <a:noFill/>
                    </a:ln>
                  </pic:spPr>
                </pic:pic>
              </a:graphicData>
            </a:graphic>
          </wp:inline>
        </w:drawing>
      </w:r>
    </w:p>
    <w:p w14:paraId="3979371B" w14:textId="4D562142" w:rsidR="00171AD3" w:rsidRDefault="00171AD3" w:rsidP="005D43C3">
      <w:pPr>
        <w:pStyle w:val="Caption"/>
        <w:spacing w:line="360" w:lineRule="auto"/>
        <w:jc w:val="center"/>
      </w:pPr>
      <w:bookmarkStart w:id="177" w:name="_Toc73007916"/>
      <w:r>
        <w:t xml:space="preserve">Figure </w:t>
      </w:r>
      <w:r>
        <w:fldChar w:fldCharType="begin"/>
      </w:r>
      <w:r>
        <w:instrText xml:space="preserve"> SEQ Figure \* ARABIC </w:instrText>
      </w:r>
      <w:r>
        <w:fldChar w:fldCharType="separate"/>
      </w:r>
      <w:r w:rsidR="00100A74">
        <w:rPr>
          <w:noProof/>
        </w:rPr>
        <w:t>78</w:t>
      </w:r>
      <w:r>
        <w:fldChar w:fldCharType="end"/>
      </w:r>
      <w:r>
        <w:t xml:space="preserve"> - Libraires and packages installing (1)</w:t>
      </w:r>
      <w:bookmarkEnd w:id="177"/>
    </w:p>
    <w:p w14:paraId="1D2836AD" w14:textId="77777777" w:rsidR="00171AD3" w:rsidRDefault="00A54577" w:rsidP="005D43C3">
      <w:pPr>
        <w:keepNext/>
        <w:jc w:val="center"/>
      </w:pPr>
      <w:r w:rsidRPr="007F38A3">
        <w:rPr>
          <w:noProof/>
        </w:rPr>
        <w:lastRenderedPageBreak/>
        <w:drawing>
          <wp:inline distT="0" distB="0" distL="0" distR="0" wp14:anchorId="32253555" wp14:editId="55DFE472">
            <wp:extent cx="5734050" cy="26289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2">
                      <a:extLst>
                        <a:ext uri="{28A0092B-C50C-407E-A947-70E740481C1C}">
                          <a14:useLocalDpi xmlns:a14="http://schemas.microsoft.com/office/drawing/2010/main" val="0"/>
                        </a:ext>
                      </a:extLst>
                    </a:blip>
                    <a:srcRect/>
                    <a:stretch>
                      <a:fillRect/>
                    </a:stretch>
                  </pic:blipFill>
                  <pic:spPr bwMode="auto">
                    <a:xfrm>
                      <a:off x="0" y="0"/>
                      <a:ext cx="5734050" cy="2628900"/>
                    </a:xfrm>
                    <a:prstGeom prst="rect">
                      <a:avLst/>
                    </a:prstGeom>
                    <a:noFill/>
                    <a:ln>
                      <a:noFill/>
                    </a:ln>
                  </pic:spPr>
                </pic:pic>
              </a:graphicData>
            </a:graphic>
          </wp:inline>
        </w:drawing>
      </w:r>
    </w:p>
    <w:p w14:paraId="2AC63C14" w14:textId="6A8C1287" w:rsidR="00171AD3" w:rsidRDefault="00171AD3" w:rsidP="005D43C3">
      <w:pPr>
        <w:pStyle w:val="Caption"/>
        <w:spacing w:line="360" w:lineRule="auto"/>
        <w:jc w:val="center"/>
      </w:pPr>
      <w:bookmarkStart w:id="178" w:name="_Toc73007917"/>
      <w:r>
        <w:t xml:space="preserve">Figure </w:t>
      </w:r>
      <w:r>
        <w:fldChar w:fldCharType="begin"/>
      </w:r>
      <w:r>
        <w:instrText xml:space="preserve"> SEQ Figure \* ARABIC </w:instrText>
      </w:r>
      <w:r>
        <w:fldChar w:fldCharType="separate"/>
      </w:r>
      <w:r w:rsidR="00100A74">
        <w:rPr>
          <w:noProof/>
        </w:rPr>
        <w:t>79</w:t>
      </w:r>
      <w:r>
        <w:fldChar w:fldCharType="end"/>
      </w:r>
      <w:r w:rsidRPr="00477B59">
        <w:t xml:space="preserve"> - Libraires and packages installing (</w:t>
      </w:r>
      <w:r>
        <w:t>2</w:t>
      </w:r>
      <w:r w:rsidRPr="00477B59">
        <w:t>)</w:t>
      </w:r>
      <w:bookmarkEnd w:id="178"/>
    </w:p>
    <w:p w14:paraId="1B79D410" w14:textId="77777777" w:rsidR="00171AD3" w:rsidRDefault="00A54577" w:rsidP="005D43C3">
      <w:pPr>
        <w:keepNext/>
        <w:jc w:val="center"/>
      </w:pPr>
      <w:r w:rsidRPr="007F38A3">
        <w:rPr>
          <w:noProof/>
        </w:rPr>
        <w:drawing>
          <wp:inline distT="0" distB="0" distL="0" distR="0" wp14:anchorId="4C2882E0" wp14:editId="6D94DE20">
            <wp:extent cx="5734050" cy="7048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34050" cy="704850"/>
                    </a:xfrm>
                    <a:prstGeom prst="rect">
                      <a:avLst/>
                    </a:prstGeom>
                    <a:noFill/>
                    <a:ln>
                      <a:noFill/>
                    </a:ln>
                  </pic:spPr>
                </pic:pic>
              </a:graphicData>
            </a:graphic>
          </wp:inline>
        </w:drawing>
      </w:r>
    </w:p>
    <w:p w14:paraId="2BC91AE4" w14:textId="6D7F11D9" w:rsidR="00171AD3" w:rsidRDefault="00171AD3" w:rsidP="005D43C3">
      <w:pPr>
        <w:pStyle w:val="Caption"/>
        <w:spacing w:line="360" w:lineRule="auto"/>
        <w:jc w:val="center"/>
      </w:pPr>
      <w:bookmarkStart w:id="179" w:name="_Toc73007918"/>
      <w:r>
        <w:t xml:space="preserve">Figure </w:t>
      </w:r>
      <w:r>
        <w:fldChar w:fldCharType="begin"/>
      </w:r>
      <w:r>
        <w:instrText xml:space="preserve"> SEQ Figure \* ARABIC </w:instrText>
      </w:r>
      <w:r>
        <w:fldChar w:fldCharType="separate"/>
      </w:r>
      <w:r w:rsidR="00100A74">
        <w:rPr>
          <w:noProof/>
        </w:rPr>
        <w:t>80</w:t>
      </w:r>
      <w:r>
        <w:fldChar w:fldCharType="end"/>
      </w:r>
      <w:r>
        <w:t xml:space="preserve"> - Testing connection between lyricsgenius and Genius API</w:t>
      </w:r>
      <w:bookmarkEnd w:id="179"/>
    </w:p>
    <w:p w14:paraId="100EA1B5" w14:textId="71A158EC" w:rsidR="00171AD3" w:rsidRDefault="00A54577" w:rsidP="005D43C3">
      <w:pPr>
        <w:keepNext/>
      </w:pPr>
      <w:r w:rsidRPr="007F38A3">
        <w:rPr>
          <w:noProof/>
        </w:rPr>
        <w:lastRenderedPageBreak/>
        <w:drawing>
          <wp:inline distT="0" distB="0" distL="0" distR="0" wp14:anchorId="64E854E2" wp14:editId="44D3E10E">
            <wp:extent cx="2331720" cy="5943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3">
                      <a:extLst>
                        <a:ext uri="{28A0092B-C50C-407E-A947-70E740481C1C}">
                          <a14:useLocalDpi xmlns:a14="http://schemas.microsoft.com/office/drawing/2010/main" val="0"/>
                        </a:ext>
                      </a:extLst>
                    </a:blip>
                    <a:srcRect/>
                    <a:stretch>
                      <a:fillRect/>
                    </a:stretch>
                  </pic:blipFill>
                  <pic:spPr bwMode="auto">
                    <a:xfrm>
                      <a:off x="0" y="0"/>
                      <a:ext cx="2331720" cy="5943600"/>
                    </a:xfrm>
                    <a:prstGeom prst="rect">
                      <a:avLst/>
                    </a:prstGeom>
                    <a:noFill/>
                    <a:ln>
                      <a:noFill/>
                    </a:ln>
                  </pic:spPr>
                </pic:pic>
              </a:graphicData>
            </a:graphic>
          </wp:inline>
        </w:drawing>
      </w:r>
      <w:r w:rsidRPr="007F38A3">
        <w:rPr>
          <w:noProof/>
        </w:rPr>
        <w:drawing>
          <wp:inline distT="0" distB="0" distL="0" distR="0" wp14:anchorId="4F6082C3" wp14:editId="1170BB22">
            <wp:extent cx="2674620" cy="512826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4">
                      <a:extLst>
                        <a:ext uri="{28A0092B-C50C-407E-A947-70E740481C1C}">
                          <a14:useLocalDpi xmlns:a14="http://schemas.microsoft.com/office/drawing/2010/main" val="0"/>
                        </a:ext>
                      </a:extLst>
                    </a:blip>
                    <a:srcRect/>
                    <a:stretch>
                      <a:fillRect/>
                    </a:stretch>
                  </pic:blipFill>
                  <pic:spPr bwMode="auto">
                    <a:xfrm>
                      <a:off x="0" y="0"/>
                      <a:ext cx="2674620" cy="5128260"/>
                    </a:xfrm>
                    <a:prstGeom prst="rect">
                      <a:avLst/>
                    </a:prstGeom>
                    <a:noFill/>
                    <a:ln>
                      <a:noFill/>
                    </a:ln>
                  </pic:spPr>
                </pic:pic>
              </a:graphicData>
            </a:graphic>
          </wp:inline>
        </w:drawing>
      </w:r>
      <w:r w:rsidRPr="007F38A3">
        <w:rPr>
          <w:noProof/>
        </w:rPr>
        <w:drawing>
          <wp:inline distT="0" distB="0" distL="0" distR="0" wp14:anchorId="3772215D" wp14:editId="7F42335E">
            <wp:extent cx="2941320" cy="20955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941320" cy="2095500"/>
                    </a:xfrm>
                    <a:prstGeom prst="rect">
                      <a:avLst/>
                    </a:prstGeom>
                    <a:noFill/>
                    <a:ln>
                      <a:noFill/>
                    </a:ln>
                  </pic:spPr>
                </pic:pic>
              </a:graphicData>
            </a:graphic>
          </wp:inline>
        </w:drawing>
      </w:r>
    </w:p>
    <w:p w14:paraId="1C5E4C43" w14:textId="4CE8B23D" w:rsidR="00171AD3" w:rsidRDefault="00171AD3" w:rsidP="005D43C3">
      <w:pPr>
        <w:pStyle w:val="Caption"/>
        <w:spacing w:line="360" w:lineRule="auto"/>
        <w:jc w:val="center"/>
      </w:pPr>
      <w:bookmarkStart w:id="180" w:name="_Toc73007919"/>
      <w:r>
        <w:t xml:space="preserve">Figure </w:t>
      </w:r>
      <w:r>
        <w:fldChar w:fldCharType="begin"/>
      </w:r>
      <w:r>
        <w:instrText xml:space="preserve"> SEQ Figure \* ARABIC </w:instrText>
      </w:r>
      <w:r>
        <w:fldChar w:fldCharType="separate"/>
      </w:r>
      <w:r w:rsidR="00100A74">
        <w:rPr>
          <w:noProof/>
        </w:rPr>
        <w:t>81</w:t>
      </w:r>
      <w:r>
        <w:fldChar w:fldCharType="end"/>
      </w:r>
      <w:r>
        <w:t xml:space="preserve"> - </w:t>
      </w:r>
      <w:r w:rsidRPr="00DE6168">
        <w:t>Taylor Swift's "Shake It Off" proving successful connection between lyricsgenius and Genius API (a), (b),</w:t>
      </w:r>
      <w:r w:rsidR="00AD0EEF">
        <w:t xml:space="preserve"> </w:t>
      </w:r>
      <w:r w:rsidRPr="00DE6168">
        <w:t>(c)</w:t>
      </w:r>
      <w:bookmarkEnd w:id="180"/>
    </w:p>
    <w:p w14:paraId="63EF1B93" w14:textId="77777777" w:rsidR="00AD0EEF" w:rsidRDefault="00A54577" w:rsidP="005D43C3">
      <w:pPr>
        <w:keepNext/>
        <w:jc w:val="center"/>
      </w:pPr>
      <w:r w:rsidRPr="007F38A3">
        <w:rPr>
          <w:noProof/>
        </w:rPr>
        <w:lastRenderedPageBreak/>
        <w:drawing>
          <wp:inline distT="0" distB="0" distL="0" distR="0" wp14:anchorId="595717DB" wp14:editId="0AF0CA40">
            <wp:extent cx="5734050" cy="69532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34050" cy="695325"/>
                    </a:xfrm>
                    <a:prstGeom prst="rect">
                      <a:avLst/>
                    </a:prstGeom>
                    <a:noFill/>
                    <a:ln>
                      <a:noFill/>
                    </a:ln>
                  </pic:spPr>
                </pic:pic>
              </a:graphicData>
            </a:graphic>
          </wp:inline>
        </w:drawing>
      </w:r>
    </w:p>
    <w:p w14:paraId="6701CF09" w14:textId="236C64D2" w:rsidR="00AD0EEF" w:rsidRDefault="00AD0EEF" w:rsidP="005D43C3">
      <w:pPr>
        <w:pStyle w:val="Caption"/>
        <w:spacing w:line="360" w:lineRule="auto"/>
        <w:jc w:val="center"/>
      </w:pPr>
      <w:bookmarkStart w:id="181" w:name="_Toc73007920"/>
      <w:r>
        <w:t xml:space="preserve">Figure </w:t>
      </w:r>
      <w:r>
        <w:fldChar w:fldCharType="begin"/>
      </w:r>
      <w:r>
        <w:instrText xml:space="preserve"> SEQ Figure \* ARABIC </w:instrText>
      </w:r>
      <w:r>
        <w:fldChar w:fldCharType="separate"/>
      </w:r>
      <w:r w:rsidR="00100A74">
        <w:rPr>
          <w:noProof/>
        </w:rPr>
        <w:t>82</w:t>
      </w:r>
      <w:r>
        <w:fldChar w:fldCharType="end"/>
      </w:r>
      <w:r>
        <w:t xml:space="preserve"> - Importing csv file from data.world</w:t>
      </w:r>
      <w:bookmarkEnd w:id="181"/>
    </w:p>
    <w:p w14:paraId="10DDB3F6" w14:textId="77777777" w:rsidR="00AD0EEF" w:rsidRDefault="00A54577" w:rsidP="005D43C3">
      <w:pPr>
        <w:keepNext/>
        <w:jc w:val="center"/>
      </w:pPr>
      <w:r w:rsidRPr="007F38A3">
        <w:rPr>
          <w:noProof/>
        </w:rPr>
        <w:drawing>
          <wp:inline distT="0" distB="0" distL="0" distR="0" wp14:anchorId="155266C8" wp14:editId="203B4DA1">
            <wp:extent cx="5724525" cy="221742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24525" cy="2217420"/>
                    </a:xfrm>
                    <a:prstGeom prst="rect">
                      <a:avLst/>
                    </a:prstGeom>
                    <a:noFill/>
                    <a:ln>
                      <a:noFill/>
                    </a:ln>
                  </pic:spPr>
                </pic:pic>
              </a:graphicData>
            </a:graphic>
          </wp:inline>
        </w:drawing>
      </w:r>
      <w:r w:rsidRPr="007F38A3">
        <w:rPr>
          <w:noProof/>
        </w:rPr>
        <w:drawing>
          <wp:inline distT="0" distB="0" distL="0" distR="0" wp14:anchorId="40C3A73F" wp14:editId="1127604E">
            <wp:extent cx="5734050" cy="2316480"/>
            <wp:effectExtent l="0" t="0" r="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35">
                      <a:extLst>
                        <a:ext uri="{28A0092B-C50C-407E-A947-70E740481C1C}">
                          <a14:useLocalDpi xmlns:a14="http://schemas.microsoft.com/office/drawing/2010/main" val="0"/>
                        </a:ext>
                      </a:extLst>
                    </a:blip>
                    <a:srcRect/>
                    <a:stretch>
                      <a:fillRect/>
                    </a:stretch>
                  </pic:blipFill>
                  <pic:spPr bwMode="auto">
                    <a:xfrm>
                      <a:off x="0" y="0"/>
                      <a:ext cx="5734050" cy="2316480"/>
                    </a:xfrm>
                    <a:prstGeom prst="rect">
                      <a:avLst/>
                    </a:prstGeom>
                    <a:noFill/>
                    <a:ln>
                      <a:noFill/>
                    </a:ln>
                  </pic:spPr>
                </pic:pic>
              </a:graphicData>
            </a:graphic>
          </wp:inline>
        </w:drawing>
      </w:r>
      <w:r w:rsidRPr="007F38A3">
        <w:rPr>
          <w:noProof/>
        </w:rPr>
        <w:drawing>
          <wp:inline distT="0" distB="0" distL="0" distR="0" wp14:anchorId="084F207D" wp14:editId="1282BC61">
            <wp:extent cx="5724525" cy="2240280"/>
            <wp:effectExtent l="0" t="0" r="9525"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36">
                      <a:extLst>
                        <a:ext uri="{28A0092B-C50C-407E-A947-70E740481C1C}">
                          <a14:useLocalDpi xmlns:a14="http://schemas.microsoft.com/office/drawing/2010/main" val="0"/>
                        </a:ext>
                      </a:extLst>
                    </a:blip>
                    <a:srcRect/>
                    <a:stretch>
                      <a:fillRect/>
                    </a:stretch>
                  </pic:blipFill>
                  <pic:spPr bwMode="auto">
                    <a:xfrm>
                      <a:off x="0" y="0"/>
                      <a:ext cx="5724525" cy="2240280"/>
                    </a:xfrm>
                    <a:prstGeom prst="rect">
                      <a:avLst/>
                    </a:prstGeom>
                    <a:noFill/>
                    <a:ln>
                      <a:noFill/>
                    </a:ln>
                  </pic:spPr>
                </pic:pic>
              </a:graphicData>
            </a:graphic>
          </wp:inline>
        </w:drawing>
      </w:r>
    </w:p>
    <w:p w14:paraId="244DA375" w14:textId="3B9EA36D" w:rsidR="00AD0EEF" w:rsidRDefault="00AD0EEF" w:rsidP="005D43C3">
      <w:pPr>
        <w:pStyle w:val="Caption"/>
        <w:spacing w:line="360" w:lineRule="auto"/>
        <w:jc w:val="center"/>
      </w:pPr>
      <w:bookmarkStart w:id="182" w:name="_Toc73007921"/>
      <w:r>
        <w:t xml:space="preserve">Figure </w:t>
      </w:r>
      <w:r>
        <w:fldChar w:fldCharType="begin"/>
      </w:r>
      <w:r>
        <w:instrText xml:space="preserve"> SEQ Figure \* ARABIC </w:instrText>
      </w:r>
      <w:r>
        <w:fldChar w:fldCharType="separate"/>
      </w:r>
      <w:r w:rsidR="00100A74">
        <w:rPr>
          <w:noProof/>
        </w:rPr>
        <w:t>83</w:t>
      </w:r>
      <w:r>
        <w:fldChar w:fldCharType="end"/>
      </w:r>
      <w:r>
        <w:t xml:space="preserve"> - Imported csv table displayed in </w:t>
      </w:r>
      <w:r w:rsidR="00C27515">
        <w:t>notebook.</w:t>
      </w:r>
      <w:bookmarkEnd w:id="182"/>
    </w:p>
    <w:p w14:paraId="30D3C3BA" w14:textId="77777777" w:rsidR="00AD0EEF" w:rsidRDefault="00A54577" w:rsidP="005D43C3">
      <w:pPr>
        <w:keepNext/>
        <w:jc w:val="center"/>
      </w:pPr>
      <w:r w:rsidRPr="007F38A3">
        <w:rPr>
          <w:noProof/>
        </w:rPr>
        <w:lastRenderedPageBreak/>
        <w:drawing>
          <wp:inline distT="0" distB="0" distL="0" distR="0" wp14:anchorId="733A24D1" wp14:editId="789FAD4A">
            <wp:extent cx="4476750" cy="337566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37">
                      <a:extLst>
                        <a:ext uri="{28A0092B-C50C-407E-A947-70E740481C1C}">
                          <a14:useLocalDpi xmlns:a14="http://schemas.microsoft.com/office/drawing/2010/main" val="0"/>
                        </a:ext>
                      </a:extLst>
                    </a:blip>
                    <a:srcRect/>
                    <a:stretch>
                      <a:fillRect/>
                    </a:stretch>
                  </pic:blipFill>
                  <pic:spPr bwMode="auto">
                    <a:xfrm>
                      <a:off x="0" y="0"/>
                      <a:ext cx="4476750" cy="3375660"/>
                    </a:xfrm>
                    <a:prstGeom prst="rect">
                      <a:avLst/>
                    </a:prstGeom>
                    <a:noFill/>
                    <a:ln>
                      <a:noFill/>
                    </a:ln>
                  </pic:spPr>
                </pic:pic>
              </a:graphicData>
            </a:graphic>
          </wp:inline>
        </w:drawing>
      </w:r>
    </w:p>
    <w:p w14:paraId="47087117" w14:textId="275FB0E8" w:rsidR="00AD0EEF" w:rsidRDefault="00AD0EEF" w:rsidP="005D43C3">
      <w:pPr>
        <w:pStyle w:val="Caption"/>
        <w:spacing w:line="360" w:lineRule="auto"/>
        <w:jc w:val="center"/>
      </w:pPr>
      <w:bookmarkStart w:id="183" w:name="_Ref71883603"/>
      <w:bookmarkStart w:id="184" w:name="_Toc73007922"/>
      <w:r>
        <w:t xml:space="preserve">Figure </w:t>
      </w:r>
      <w:r>
        <w:fldChar w:fldCharType="begin"/>
      </w:r>
      <w:r>
        <w:instrText xml:space="preserve"> SEQ Figure \* ARABIC </w:instrText>
      </w:r>
      <w:r>
        <w:fldChar w:fldCharType="separate"/>
      </w:r>
      <w:r w:rsidR="00100A74">
        <w:rPr>
          <w:noProof/>
        </w:rPr>
        <w:t>84</w:t>
      </w:r>
      <w:r>
        <w:fldChar w:fldCharType="end"/>
      </w:r>
      <w:bookmarkEnd w:id="183"/>
      <w:r>
        <w:t xml:space="preserve"> - Functions being defined for use further on</w:t>
      </w:r>
      <w:bookmarkEnd w:id="184"/>
    </w:p>
    <w:p w14:paraId="335F017C" w14:textId="77777777" w:rsidR="00AD0EEF" w:rsidRDefault="00A54577" w:rsidP="005D43C3">
      <w:pPr>
        <w:keepNext/>
        <w:jc w:val="center"/>
      </w:pPr>
      <w:r w:rsidRPr="007F38A3">
        <w:rPr>
          <w:noProof/>
        </w:rPr>
        <w:drawing>
          <wp:inline distT="0" distB="0" distL="0" distR="0" wp14:anchorId="32715F86" wp14:editId="76133566">
            <wp:extent cx="5724525" cy="830580"/>
            <wp:effectExtent l="0" t="0" r="9525"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38">
                      <a:extLst>
                        <a:ext uri="{28A0092B-C50C-407E-A947-70E740481C1C}">
                          <a14:useLocalDpi xmlns:a14="http://schemas.microsoft.com/office/drawing/2010/main" val="0"/>
                        </a:ext>
                      </a:extLst>
                    </a:blip>
                    <a:srcRect/>
                    <a:stretch>
                      <a:fillRect/>
                    </a:stretch>
                  </pic:blipFill>
                  <pic:spPr bwMode="auto">
                    <a:xfrm>
                      <a:off x="0" y="0"/>
                      <a:ext cx="5724525" cy="830580"/>
                    </a:xfrm>
                    <a:prstGeom prst="rect">
                      <a:avLst/>
                    </a:prstGeom>
                    <a:noFill/>
                    <a:ln>
                      <a:noFill/>
                    </a:ln>
                  </pic:spPr>
                </pic:pic>
              </a:graphicData>
            </a:graphic>
          </wp:inline>
        </w:drawing>
      </w:r>
    </w:p>
    <w:p w14:paraId="5EC8CC55" w14:textId="221CE5DB" w:rsidR="00AD0EEF" w:rsidRDefault="00AD0EEF" w:rsidP="005D43C3">
      <w:pPr>
        <w:pStyle w:val="Caption"/>
        <w:spacing w:line="360" w:lineRule="auto"/>
        <w:jc w:val="center"/>
      </w:pPr>
      <w:bookmarkStart w:id="185" w:name="_Toc73007923"/>
      <w:r>
        <w:t xml:space="preserve">Figure </w:t>
      </w:r>
      <w:r>
        <w:fldChar w:fldCharType="begin"/>
      </w:r>
      <w:r>
        <w:instrText xml:space="preserve"> SEQ Figure \* ARABIC </w:instrText>
      </w:r>
      <w:r>
        <w:fldChar w:fldCharType="separate"/>
      </w:r>
      <w:r w:rsidR="00100A74">
        <w:rPr>
          <w:noProof/>
        </w:rPr>
        <w:t>85</w:t>
      </w:r>
      <w:r>
        <w:fldChar w:fldCharType="end"/>
      </w:r>
      <w:r>
        <w:t xml:space="preserve"> - get_lyrics function connecting with Genius </w:t>
      </w:r>
      <w:r w:rsidR="00C27515">
        <w:t>API.</w:t>
      </w:r>
      <w:bookmarkEnd w:id="185"/>
    </w:p>
    <w:p w14:paraId="19CF5BC9" w14:textId="77777777" w:rsidR="00AD0EEF" w:rsidRDefault="00A54577" w:rsidP="005D43C3">
      <w:pPr>
        <w:keepNext/>
        <w:jc w:val="center"/>
      </w:pPr>
      <w:r w:rsidRPr="007F38A3">
        <w:rPr>
          <w:noProof/>
        </w:rPr>
        <w:lastRenderedPageBreak/>
        <w:drawing>
          <wp:inline distT="0" distB="0" distL="0" distR="0" wp14:anchorId="552364A6" wp14:editId="326A50D0">
            <wp:extent cx="5734050" cy="2049780"/>
            <wp:effectExtent l="0" t="0" r="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39">
                      <a:extLst>
                        <a:ext uri="{28A0092B-C50C-407E-A947-70E740481C1C}">
                          <a14:useLocalDpi xmlns:a14="http://schemas.microsoft.com/office/drawing/2010/main" val="0"/>
                        </a:ext>
                      </a:extLst>
                    </a:blip>
                    <a:srcRect/>
                    <a:stretch>
                      <a:fillRect/>
                    </a:stretch>
                  </pic:blipFill>
                  <pic:spPr bwMode="auto">
                    <a:xfrm>
                      <a:off x="0" y="0"/>
                      <a:ext cx="5734050" cy="2049780"/>
                    </a:xfrm>
                    <a:prstGeom prst="rect">
                      <a:avLst/>
                    </a:prstGeom>
                    <a:noFill/>
                    <a:ln>
                      <a:noFill/>
                    </a:ln>
                  </pic:spPr>
                </pic:pic>
              </a:graphicData>
            </a:graphic>
          </wp:inline>
        </w:drawing>
      </w:r>
      <w:r w:rsidRPr="007F38A3">
        <w:rPr>
          <w:noProof/>
        </w:rPr>
        <w:drawing>
          <wp:inline distT="0" distB="0" distL="0" distR="0" wp14:anchorId="2E87D494" wp14:editId="71DEE4BD">
            <wp:extent cx="5724525" cy="192405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40">
                      <a:extLst>
                        <a:ext uri="{28A0092B-C50C-407E-A947-70E740481C1C}">
                          <a14:useLocalDpi xmlns:a14="http://schemas.microsoft.com/office/drawing/2010/main" val="0"/>
                        </a:ext>
                      </a:extLst>
                    </a:blip>
                    <a:srcRect/>
                    <a:stretch>
                      <a:fillRect/>
                    </a:stretch>
                  </pic:blipFill>
                  <pic:spPr bwMode="auto">
                    <a:xfrm>
                      <a:off x="0" y="0"/>
                      <a:ext cx="5724525" cy="1924050"/>
                    </a:xfrm>
                    <a:prstGeom prst="rect">
                      <a:avLst/>
                    </a:prstGeom>
                    <a:noFill/>
                    <a:ln>
                      <a:noFill/>
                    </a:ln>
                  </pic:spPr>
                </pic:pic>
              </a:graphicData>
            </a:graphic>
          </wp:inline>
        </w:drawing>
      </w:r>
      <w:r w:rsidRPr="007F38A3">
        <w:rPr>
          <w:noProof/>
        </w:rPr>
        <w:drawing>
          <wp:inline distT="0" distB="0" distL="0" distR="0" wp14:anchorId="1D437419" wp14:editId="0AF4DB6A">
            <wp:extent cx="5724525" cy="217170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41">
                      <a:extLst>
                        <a:ext uri="{28A0092B-C50C-407E-A947-70E740481C1C}">
                          <a14:useLocalDpi xmlns:a14="http://schemas.microsoft.com/office/drawing/2010/main" val="0"/>
                        </a:ext>
                      </a:extLst>
                    </a:blip>
                    <a:srcRect/>
                    <a:stretch>
                      <a:fillRect/>
                    </a:stretch>
                  </pic:blipFill>
                  <pic:spPr bwMode="auto">
                    <a:xfrm>
                      <a:off x="0" y="0"/>
                      <a:ext cx="5724525" cy="2171700"/>
                    </a:xfrm>
                    <a:prstGeom prst="rect">
                      <a:avLst/>
                    </a:prstGeom>
                    <a:noFill/>
                    <a:ln>
                      <a:noFill/>
                    </a:ln>
                  </pic:spPr>
                </pic:pic>
              </a:graphicData>
            </a:graphic>
          </wp:inline>
        </w:drawing>
      </w:r>
      <w:r w:rsidRPr="007F38A3">
        <w:rPr>
          <w:noProof/>
        </w:rPr>
        <w:drawing>
          <wp:inline distT="0" distB="0" distL="0" distR="0" wp14:anchorId="06E24DD5" wp14:editId="16647758">
            <wp:extent cx="5724525" cy="177165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42">
                      <a:extLst>
                        <a:ext uri="{28A0092B-C50C-407E-A947-70E740481C1C}">
                          <a14:useLocalDpi xmlns:a14="http://schemas.microsoft.com/office/drawing/2010/main" val="0"/>
                        </a:ext>
                      </a:extLst>
                    </a:blip>
                    <a:srcRect/>
                    <a:stretch>
                      <a:fillRect/>
                    </a:stretch>
                  </pic:blipFill>
                  <pic:spPr bwMode="auto">
                    <a:xfrm>
                      <a:off x="0" y="0"/>
                      <a:ext cx="5724525" cy="1771650"/>
                    </a:xfrm>
                    <a:prstGeom prst="rect">
                      <a:avLst/>
                    </a:prstGeom>
                    <a:noFill/>
                    <a:ln>
                      <a:noFill/>
                    </a:ln>
                  </pic:spPr>
                </pic:pic>
              </a:graphicData>
            </a:graphic>
          </wp:inline>
        </w:drawing>
      </w:r>
    </w:p>
    <w:p w14:paraId="4300F7AD" w14:textId="035866F1" w:rsidR="00AD0EEF" w:rsidRDefault="00AD0EEF" w:rsidP="005D43C3">
      <w:pPr>
        <w:pStyle w:val="Caption"/>
        <w:spacing w:line="360" w:lineRule="auto"/>
        <w:jc w:val="center"/>
      </w:pPr>
      <w:bookmarkStart w:id="186" w:name="_Toc73007924"/>
      <w:r>
        <w:t xml:space="preserve">Figure </w:t>
      </w:r>
      <w:r>
        <w:fldChar w:fldCharType="begin"/>
      </w:r>
      <w:r>
        <w:instrText xml:space="preserve"> SEQ Figure \* ARABIC </w:instrText>
      </w:r>
      <w:r>
        <w:fldChar w:fldCharType="separate"/>
      </w:r>
      <w:r w:rsidR="00100A74">
        <w:rPr>
          <w:noProof/>
        </w:rPr>
        <w:t>86</w:t>
      </w:r>
      <w:r>
        <w:fldChar w:fldCharType="end"/>
      </w:r>
      <w:r>
        <w:t xml:space="preserve"> - Lyrics being im</w:t>
      </w:r>
      <w:r w:rsidR="00A67A94">
        <w:t>p</w:t>
      </w:r>
      <w:r>
        <w:t>orted from Genius API (a), and being added as a new 'Lyrics' column (b), (c), (d)</w:t>
      </w:r>
      <w:bookmarkEnd w:id="186"/>
    </w:p>
    <w:p w14:paraId="1916974A" w14:textId="77777777" w:rsidR="00AD0EEF" w:rsidRDefault="00A54577" w:rsidP="005D43C3">
      <w:pPr>
        <w:keepNext/>
        <w:jc w:val="center"/>
      </w:pPr>
      <w:r w:rsidRPr="007F38A3">
        <w:rPr>
          <w:noProof/>
        </w:rPr>
        <w:lastRenderedPageBreak/>
        <w:drawing>
          <wp:inline distT="0" distB="0" distL="0" distR="0" wp14:anchorId="79630C13" wp14:editId="31AB3F0A">
            <wp:extent cx="5751195" cy="514350"/>
            <wp:effectExtent l="0" t="0" r="190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43">
                      <a:extLst>
                        <a:ext uri="{28A0092B-C50C-407E-A947-70E740481C1C}">
                          <a14:useLocalDpi xmlns:a14="http://schemas.microsoft.com/office/drawing/2010/main" val="0"/>
                        </a:ext>
                      </a:extLst>
                    </a:blip>
                    <a:srcRect/>
                    <a:stretch>
                      <a:fillRect/>
                    </a:stretch>
                  </pic:blipFill>
                  <pic:spPr bwMode="auto">
                    <a:xfrm>
                      <a:off x="0" y="0"/>
                      <a:ext cx="5751195" cy="514350"/>
                    </a:xfrm>
                    <a:prstGeom prst="rect">
                      <a:avLst/>
                    </a:prstGeom>
                    <a:noFill/>
                    <a:ln>
                      <a:noFill/>
                    </a:ln>
                  </pic:spPr>
                </pic:pic>
              </a:graphicData>
            </a:graphic>
          </wp:inline>
        </w:drawing>
      </w:r>
    </w:p>
    <w:p w14:paraId="12B6BAA4" w14:textId="2E5B5697" w:rsidR="00AD0EEF" w:rsidRDefault="00AD0EEF" w:rsidP="005D43C3">
      <w:pPr>
        <w:pStyle w:val="Caption"/>
        <w:spacing w:line="360" w:lineRule="auto"/>
        <w:jc w:val="center"/>
      </w:pPr>
      <w:bookmarkStart w:id="187" w:name="_Toc73007925"/>
      <w:r>
        <w:t xml:space="preserve">Figure </w:t>
      </w:r>
      <w:r>
        <w:fldChar w:fldCharType="begin"/>
      </w:r>
      <w:r>
        <w:instrText xml:space="preserve"> SEQ Figure \* ARABIC </w:instrText>
      </w:r>
      <w:r>
        <w:fldChar w:fldCharType="separate"/>
      </w:r>
      <w:r w:rsidR="00100A74">
        <w:rPr>
          <w:noProof/>
        </w:rPr>
        <w:t>87</w:t>
      </w:r>
      <w:r>
        <w:fldChar w:fldCharType="end"/>
      </w:r>
      <w:r>
        <w:t xml:space="preserve"> - get_lyric_sentiment function being called to classify polarity on lyrics and create 'Sentiment' </w:t>
      </w:r>
      <w:r w:rsidR="00C27515">
        <w:t>column.</w:t>
      </w:r>
      <w:bookmarkEnd w:id="187"/>
    </w:p>
    <w:p w14:paraId="7516AC43" w14:textId="77777777" w:rsidR="00EA06FB" w:rsidRDefault="00A54577" w:rsidP="005D43C3">
      <w:pPr>
        <w:keepNext/>
        <w:jc w:val="center"/>
      </w:pPr>
      <w:r w:rsidRPr="007F38A3">
        <w:rPr>
          <w:noProof/>
        </w:rPr>
        <w:drawing>
          <wp:inline distT="0" distB="0" distL="0" distR="0" wp14:anchorId="5582CB8F" wp14:editId="7483611C">
            <wp:extent cx="5724525" cy="733425"/>
            <wp:effectExtent l="0" t="0" r="9525"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724525" cy="733425"/>
                    </a:xfrm>
                    <a:prstGeom prst="rect">
                      <a:avLst/>
                    </a:prstGeom>
                    <a:noFill/>
                    <a:ln>
                      <a:noFill/>
                    </a:ln>
                  </pic:spPr>
                </pic:pic>
              </a:graphicData>
            </a:graphic>
          </wp:inline>
        </w:drawing>
      </w:r>
    </w:p>
    <w:p w14:paraId="01DB8F63" w14:textId="39DA382F" w:rsidR="00EA06FB" w:rsidRDefault="00EA06FB" w:rsidP="005D43C3">
      <w:pPr>
        <w:pStyle w:val="Caption"/>
        <w:spacing w:line="360" w:lineRule="auto"/>
        <w:jc w:val="center"/>
      </w:pPr>
      <w:bookmarkStart w:id="188" w:name="_Toc73007926"/>
      <w:r>
        <w:t xml:space="preserve">Figure </w:t>
      </w:r>
      <w:r>
        <w:fldChar w:fldCharType="begin"/>
      </w:r>
      <w:r>
        <w:instrText xml:space="preserve"> SEQ Figure \* ARABIC </w:instrText>
      </w:r>
      <w:r>
        <w:fldChar w:fldCharType="separate"/>
      </w:r>
      <w:r w:rsidR="00100A74">
        <w:rPr>
          <w:noProof/>
        </w:rPr>
        <w:t>88</w:t>
      </w:r>
      <w:r>
        <w:fldChar w:fldCharType="end"/>
      </w:r>
      <w:r>
        <w:t xml:space="preserve"> - Setting the index of the dataframe to be sorted by 'WeekID' </w:t>
      </w:r>
      <w:r w:rsidR="00C27515">
        <w:t>column.</w:t>
      </w:r>
      <w:bookmarkEnd w:id="188"/>
    </w:p>
    <w:p w14:paraId="35FFF585" w14:textId="77777777" w:rsidR="00EA06FB" w:rsidRDefault="00A54577" w:rsidP="005D43C3">
      <w:pPr>
        <w:keepNext/>
        <w:jc w:val="center"/>
      </w:pPr>
      <w:r w:rsidRPr="007F38A3">
        <w:rPr>
          <w:noProof/>
        </w:rPr>
        <w:drawing>
          <wp:inline distT="0" distB="0" distL="0" distR="0" wp14:anchorId="721BAC91" wp14:editId="6323618C">
            <wp:extent cx="5724525" cy="323850"/>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44">
                      <a:extLst>
                        <a:ext uri="{28A0092B-C50C-407E-A947-70E740481C1C}">
                          <a14:useLocalDpi xmlns:a14="http://schemas.microsoft.com/office/drawing/2010/main" val="0"/>
                        </a:ext>
                      </a:extLst>
                    </a:blip>
                    <a:srcRect/>
                    <a:stretch>
                      <a:fillRect/>
                    </a:stretch>
                  </pic:blipFill>
                  <pic:spPr bwMode="auto">
                    <a:xfrm>
                      <a:off x="0" y="0"/>
                      <a:ext cx="5724525" cy="323850"/>
                    </a:xfrm>
                    <a:prstGeom prst="rect">
                      <a:avLst/>
                    </a:prstGeom>
                    <a:noFill/>
                    <a:ln>
                      <a:noFill/>
                    </a:ln>
                  </pic:spPr>
                </pic:pic>
              </a:graphicData>
            </a:graphic>
          </wp:inline>
        </w:drawing>
      </w:r>
    </w:p>
    <w:p w14:paraId="377AB573" w14:textId="0CB19479" w:rsidR="00EA06FB" w:rsidRDefault="00EA06FB" w:rsidP="005D43C3">
      <w:pPr>
        <w:pStyle w:val="Caption"/>
        <w:spacing w:line="360" w:lineRule="auto"/>
        <w:jc w:val="center"/>
      </w:pPr>
      <w:bookmarkStart w:id="189" w:name="_Toc73007927"/>
      <w:r>
        <w:t xml:space="preserve">Figure </w:t>
      </w:r>
      <w:r>
        <w:fldChar w:fldCharType="begin"/>
      </w:r>
      <w:r>
        <w:instrText xml:space="preserve"> SEQ Figure \* ARABIC </w:instrText>
      </w:r>
      <w:r>
        <w:fldChar w:fldCharType="separate"/>
      </w:r>
      <w:r w:rsidR="00100A74">
        <w:rPr>
          <w:noProof/>
        </w:rPr>
        <w:t>89</w:t>
      </w:r>
      <w:r>
        <w:fldChar w:fldCharType="end"/>
      </w:r>
      <w:r>
        <w:t xml:space="preserve"> - Resampling the dataframe to calculate the mean sentiment of the lyrics for each </w:t>
      </w:r>
      <w:r w:rsidR="00C27515">
        <w:t>year.</w:t>
      </w:r>
      <w:bookmarkEnd w:id="189"/>
    </w:p>
    <w:p w14:paraId="4C4B3E1D" w14:textId="77777777" w:rsidR="00EA06FB" w:rsidRDefault="00A54577" w:rsidP="005D43C3">
      <w:pPr>
        <w:keepNext/>
        <w:jc w:val="center"/>
      </w:pPr>
      <w:r w:rsidRPr="007F38A3">
        <w:rPr>
          <w:noProof/>
        </w:rPr>
        <w:drawing>
          <wp:inline distT="0" distB="0" distL="0" distR="0" wp14:anchorId="71F2DF3A" wp14:editId="758DED24">
            <wp:extent cx="2987040" cy="5734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45">
                      <a:extLst>
                        <a:ext uri="{28A0092B-C50C-407E-A947-70E740481C1C}">
                          <a14:useLocalDpi xmlns:a14="http://schemas.microsoft.com/office/drawing/2010/main" val="0"/>
                        </a:ext>
                      </a:extLst>
                    </a:blip>
                    <a:srcRect/>
                    <a:stretch>
                      <a:fillRect/>
                    </a:stretch>
                  </pic:blipFill>
                  <pic:spPr bwMode="auto">
                    <a:xfrm>
                      <a:off x="0" y="0"/>
                      <a:ext cx="2987040" cy="573405"/>
                    </a:xfrm>
                    <a:prstGeom prst="rect">
                      <a:avLst/>
                    </a:prstGeom>
                    <a:noFill/>
                    <a:ln>
                      <a:noFill/>
                    </a:ln>
                  </pic:spPr>
                </pic:pic>
              </a:graphicData>
            </a:graphic>
          </wp:inline>
        </w:drawing>
      </w:r>
      <w:r w:rsidRPr="007F38A3">
        <w:rPr>
          <w:noProof/>
        </w:rPr>
        <w:drawing>
          <wp:inline distT="0" distB="0" distL="0" distR="0" wp14:anchorId="2CA03A96" wp14:editId="5355AB9E">
            <wp:extent cx="2689860" cy="21526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46">
                      <a:extLst>
                        <a:ext uri="{28A0092B-C50C-407E-A947-70E740481C1C}">
                          <a14:useLocalDpi xmlns:a14="http://schemas.microsoft.com/office/drawing/2010/main" val="0"/>
                        </a:ext>
                      </a:extLst>
                    </a:blip>
                    <a:srcRect/>
                    <a:stretch>
                      <a:fillRect/>
                    </a:stretch>
                  </pic:blipFill>
                  <pic:spPr bwMode="auto">
                    <a:xfrm>
                      <a:off x="0" y="0"/>
                      <a:ext cx="2689860" cy="2152650"/>
                    </a:xfrm>
                    <a:prstGeom prst="rect">
                      <a:avLst/>
                    </a:prstGeom>
                    <a:noFill/>
                    <a:ln>
                      <a:noFill/>
                    </a:ln>
                  </pic:spPr>
                </pic:pic>
              </a:graphicData>
            </a:graphic>
          </wp:inline>
        </w:drawing>
      </w:r>
    </w:p>
    <w:p w14:paraId="7D9ABBE4" w14:textId="771E448E" w:rsidR="00EA06FB" w:rsidRDefault="00EA06FB" w:rsidP="005D43C3">
      <w:pPr>
        <w:pStyle w:val="Caption"/>
        <w:spacing w:line="360" w:lineRule="auto"/>
        <w:jc w:val="center"/>
      </w:pPr>
      <w:bookmarkStart w:id="190" w:name="_Toc73007928"/>
      <w:r>
        <w:t xml:space="preserve">Figure </w:t>
      </w:r>
      <w:r>
        <w:fldChar w:fldCharType="begin"/>
      </w:r>
      <w:r>
        <w:instrText xml:space="preserve"> SEQ Figure \* ARABIC </w:instrText>
      </w:r>
      <w:r>
        <w:fldChar w:fldCharType="separate"/>
      </w:r>
      <w:r w:rsidR="00100A74">
        <w:rPr>
          <w:noProof/>
        </w:rPr>
        <w:t>90</w:t>
      </w:r>
      <w:r>
        <w:fldChar w:fldCharType="end"/>
      </w:r>
      <w:r>
        <w:t xml:space="preserve"> - Plotting a line graph to display the sentiment of each </w:t>
      </w:r>
      <w:r w:rsidR="00C27515">
        <w:t>year.</w:t>
      </w:r>
      <w:bookmarkEnd w:id="190"/>
    </w:p>
    <w:p w14:paraId="3AF9D1AF" w14:textId="77777777" w:rsidR="00EA06FB" w:rsidRDefault="00A54577" w:rsidP="005D43C3">
      <w:pPr>
        <w:keepNext/>
        <w:jc w:val="center"/>
      </w:pPr>
      <w:r w:rsidRPr="007F38A3">
        <w:rPr>
          <w:noProof/>
        </w:rPr>
        <w:drawing>
          <wp:inline distT="0" distB="0" distL="0" distR="0" wp14:anchorId="00EC72D3" wp14:editId="6BA15636">
            <wp:extent cx="3996690" cy="390525"/>
            <wp:effectExtent l="0" t="0" r="381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47">
                      <a:extLst>
                        <a:ext uri="{28A0092B-C50C-407E-A947-70E740481C1C}">
                          <a14:useLocalDpi xmlns:a14="http://schemas.microsoft.com/office/drawing/2010/main" val="0"/>
                        </a:ext>
                      </a:extLst>
                    </a:blip>
                    <a:srcRect/>
                    <a:stretch>
                      <a:fillRect/>
                    </a:stretch>
                  </pic:blipFill>
                  <pic:spPr bwMode="auto">
                    <a:xfrm>
                      <a:off x="0" y="0"/>
                      <a:ext cx="3996690" cy="390525"/>
                    </a:xfrm>
                    <a:prstGeom prst="rect">
                      <a:avLst/>
                    </a:prstGeom>
                    <a:noFill/>
                    <a:ln>
                      <a:noFill/>
                    </a:ln>
                  </pic:spPr>
                </pic:pic>
              </a:graphicData>
            </a:graphic>
          </wp:inline>
        </w:drawing>
      </w:r>
      <w:r w:rsidRPr="007F38A3">
        <w:rPr>
          <w:noProof/>
        </w:rPr>
        <w:drawing>
          <wp:inline distT="0" distB="0" distL="0" distR="0" wp14:anchorId="61F147B9" wp14:editId="30EDFB13">
            <wp:extent cx="1403985" cy="394335"/>
            <wp:effectExtent l="0" t="0" r="5715" b="571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48">
                      <a:extLst>
                        <a:ext uri="{28A0092B-C50C-407E-A947-70E740481C1C}">
                          <a14:useLocalDpi xmlns:a14="http://schemas.microsoft.com/office/drawing/2010/main" val="0"/>
                        </a:ext>
                      </a:extLst>
                    </a:blip>
                    <a:srcRect/>
                    <a:stretch>
                      <a:fillRect/>
                    </a:stretch>
                  </pic:blipFill>
                  <pic:spPr bwMode="auto">
                    <a:xfrm>
                      <a:off x="0" y="0"/>
                      <a:ext cx="1403985" cy="394335"/>
                    </a:xfrm>
                    <a:prstGeom prst="rect">
                      <a:avLst/>
                    </a:prstGeom>
                    <a:noFill/>
                    <a:ln>
                      <a:noFill/>
                    </a:ln>
                  </pic:spPr>
                </pic:pic>
              </a:graphicData>
            </a:graphic>
          </wp:inline>
        </w:drawing>
      </w:r>
    </w:p>
    <w:p w14:paraId="1CEDF0E8" w14:textId="06D032C1" w:rsidR="00EA06FB" w:rsidRDefault="00EA06FB" w:rsidP="005D43C3">
      <w:pPr>
        <w:pStyle w:val="Caption"/>
        <w:spacing w:line="360" w:lineRule="auto"/>
        <w:jc w:val="center"/>
      </w:pPr>
      <w:bookmarkStart w:id="191" w:name="_Toc73007929"/>
      <w:r>
        <w:t xml:space="preserve">Figure </w:t>
      </w:r>
      <w:r>
        <w:fldChar w:fldCharType="begin"/>
      </w:r>
      <w:r>
        <w:instrText xml:space="preserve"> SEQ Figure \* ARABIC </w:instrText>
      </w:r>
      <w:r>
        <w:fldChar w:fldCharType="separate"/>
      </w:r>
      <w:r w:rsidR="00100A74">
        <w:rPr>
          <w:noProof/>
        </w:rPr>
        <w:t>91</w:t>
      </w:r>
      <w:r>
        <w:fldChar w:fldCharType="end"/>
      </w:r>
      <w:r>
        <w:t xml:space="preserve"> - Resampling the lyric sentiment (a) to calculate the mean percentage change (b)</w:t>
      </w:r>
      <w:bookmarkEnd w:id="191"/>
    </w:p>
    <w:p w14:paraId="3C28957A" w14:textId="77777777" w:rsidR="00EA06FB" w:rsidRDefault="00A54577" w:rsidP="005D43C3">
      <w:pPr>
        <w:keepNext/>
        <w:jc w:val="center"/>
      </w:pPr>
      <w:r w:rsidRPr="007F38A3">
        <w:rPr>
          <w:noProof/>
        </w:rPr>
        <w:drawing>
          <wp:inline distT="0" distB="0" distL="0" distR="0" wp14:anchorId="5441B93E" wp14:editId="7774542F">
            <wp:extent cx="5238750" cy="3810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49">
                      <a:extLst>
                        <a:ext uri="{28A0092B-C50C-407E-A947-70E740481C1C}">
                          <a14:useLocalDpi xmlns:a14="http://schemas.microsoft.com/office/drawing/2010/main" val="0"/>
                        </a:ext>
                      </a:extLst>
                    </a:blip>
                    <a:srcRect/>
                    <a:stretch>
                      <a:fillRect/>
                    </a:stretch>
                  </pic:blipFill>
                  <pic:spPr bwMode="auto">
                    <a:xfrm>
                      <a:off x="0" y="0"/>
                      <a:ext cx="5238750" cy="381000"/>
                    </a:xfrm>
                    <a:prstGeom prst="rect">
                      <a:avLst/>
                    </a:prstGeom>
                    <a:noFill/>
                    <a:ln>
                      <a:noFill/>
                    </a:ln>
                  </pic:spPr>
                </pic:pic>
              </a:graphicData>
            </a:graphic>
          </wp:inline>
        </w:drawing>
      </w:r>
    </w:p>
    <w:p w14:paraId="7BFB4EFF" w14:textId="73DF194C" w:rsidR="00EA06FB" w:rsidRDefault="00EA06FB" w:rsidP="005D43C3">
      <w:pPr>
        <w:pStyle w:val="Caption"/>
        <w:spacing w:line="360" w:lineRule="auto"/>
        <w:jc w:val="center"/>
      </w:pPr>
      <w:bookmarkStart w:id="192" w:name="_Toc73007930"/>
      <w:r>
        <w:t xml:space="preserve">Figure </w:t>
      </w:r>
      <w:r>
        <w:fldChar w:fldCharType="begin"/>
      </w:r>
      <w:r>
        <w:instrText xml:space="preserve"> SEQ Figure \* ARABIC </w:instrText>
      </w:r>
      <w:r>
        <w:fldChar w:fldCharType="separate"/>
      </w:r>
      <w:r w:rsidR="00100A74">
        <w:rPr>
          <w:noProof/>
        </w:rPr>
        <w:t>92</w:t>
      </w:r>
      <w:r>
        <w:fldChar w:fldCharType="end"/>
      </w:r>
      <w:r>
        <w:t xml:space="preserve"> - Resampling the 'Lyrics' column to collect the lyrics from each </w:t>
      </w:r>
      <w:r w:rsidR="00C27515">
        <w:t>year.</w:t>
      </w:r>
      <w:bookmarkEnd w:id="192"/>
    </w:p>
    <w:p w14:paraId="17E3F4A7" w14:textId="77777777" w:rsidR="00EA06FB" w:rsidRDefault="00A54577" w:rsidP="005D43C3">
      <w:pPr>
        <w:keepNext/>
        <w:jc w:val="center"/>
      </w:pPr>
      <w:r w:rsidRPr="007F38A3">
        <w:rPr>
          <w:noProof/>
        </w:rPr>
        <w:lastRenderedPageBreak/>
        <w:drawing>
          <wp:inline distT="0" distB="0" distL="0" distR="0" wp14:anchorId="5E01FB08" wp14:editId="49252F65">
            <wp:extent cx="5242560" cy="1609725"/>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42560" cy="1609725"/>
                    </a:xfrm>
                    <a:prstGeom prst="rect">
                      <a:avLst/>
                    </a:prstGeom>
                    <a:noFill/>
                    <a:ln>
                      <a:noFill/>
                    </a:ln>
                  </pic:spPr>
                </pic:pic>
              </a:graphicData>
            </a:graphic>
          </wp:inline>
        </w:drawing>
      </w:r>
    </w:p>
    <w:p w14:paraId="488752CE" w14:textId="77777777" w:rsidR="007A4737" w:rsidRDefault="00A54577" w:rsidP="005D43C3">
      <w:pPr>
        <w:keepNext/>
        <w:jc w:val="center"/>
      </w:pPr>
      <w:r w:rsidRPr="007F38A3">
        <w:rPr>
          <w:noProof/>
        </w:rPr>
        <w:drawing>
          <wp:inline distT="0" distB="0" distL="0" distR="0" wp14:anchorId="5A433897" wp14:editId="12302187">
            <wp:extent cx="1209675" cy="2524125"/>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209675" cy="2524125"/>
                    </a:xfrm>
                    <a:prstGeom prst="rect">
                      <a:avLst/>
                    </a:prstGeom>
                    <a:noFill/>
                    <a:ln>
                      <a:noFill/>
                    </a:ln>
                  </pic:spPr>
                </pic:pic>
              </a:graphicData>
            </a:graphic>
          </wp:inline>
        </w:drawing>
      </w:r>
      <w:r w:rsidRPr="007F38A3">
        <w:rPr>
          <w:noProof/>
        </w:rPr>
        <w:drawing>
          <wp:inline distT="0" distB="0" distL="0" distR="0" wp14:anchorId="009FDAD5" wp14:editId="78F42331">
            <wp:extent cx="1200150" cy="249555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200150" cy="2495550"/>
                    </a:xfrm>
                    <a:prstGeom prst="rect">
                      <a:avLst/>
                    </a:prstGeom>
                    <a:noFill/>
                    <a:ln>
                      <a:noFill/>
                    </a:ln>
                  </pic:spPr>
                </pic:pic>
              </a:graphicData>
            </a:graphic>
          </wp:inline>
        </w:drawing>
      </w:r>
      <w:r w:rsidRPr="007F38A3">
        <w:rPr>
          <w:noProof/>
        </w:rPr>
        <w:drawing>
          <wp:inline distT="0" distB="0" distL="0" distR="0" wp14:anchorId="484C8420" wp14:editId="41081F89">
            <wp:extent cx="1143000" cy="252412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143000" cy="2524125"/>
                    </a:xfrm>
                    <a:prstGeom prst="rect">
                      <a:avLst/>
                    </a:prstGeom>
                    <a:noFill/>
                    <a:ln>
                      <a:noFill/>
                    </a:ln>
                  </pic:spPr>
                </pic:pic>
              </a:graphicData>
            </a:graphic>
          </wp:inline>
        </w:drawing>
      </w:r>
    </w:p>
    <w:p w14:paraId="0A8093C3" w14:textId="73AC935B" w:rsidR="007A4737" w:rsidRDefault="007A4737" w:rsidP="005D43C3">
      <w:pPr>
        <w:pStyle w:val="Caption"/>
        <w:spacing w:line="360" w:lineRule="auto"/>
        <w:jc w:val="center"/>
      </w:pPr>
      <w:bookmarkStart w:id="193" w:name="_Toc73007931"/>
      <w:r>
        <w:t xml:space="preserve">Figure </w:t>
      </w:r>
      <w:r>
        <w:fldChar w:fldCharType="begin"/>
      </w:r>
      <w:r>
        <w:instrText xml:space="preserve"> SEQ Figure \* ARABIC </w:instrText>
      </w:r>
      <w:r>
        <w:fldChar w:fldCharType="separate"/>
      </w:r>
      <w:r w:rsidR="00100A74">
        <w:rPr>
          <w:noProof/>
        </w:rPr>
        <w:t>93</w:t>
      </w:r>
      <w:r>
        <w:fldChar w:fldCharType="end"/>
      </w:r>
      <w:r>
        <w:t xml:space="preserve"> - </w:t>
      </w:r>
      <w:r w:rsidRPr="0094260C">
        <w:t>Calling the return_keywords function</w:t>
      </w:r>
      <w:r>
        <w:t xml:space="preserve"> (a)</w:t>
      </w:r>
      <w:r w:rsidRPr="0094260C">
        <w:t xml:space="preserve"> to display an array of the top keywords for each year</w:t>
      </w:r>
      <w:r>
        <w:t xml:space="preserve"> (b), (c), (d)</w:t>
      </w:r>
      <w:bookmarkEnd w:id="193"/>
    </w:p>
    <w:p w14:paraId="1649DCE8" w14:textId="77777777" w:rsidR="007A4737" w:rsidRDefault="00A54577" w:rsidP="005D43C3">
      <w:pPr>
        <w:keepNext/>
        <w:jc w:val="center"/>
      </w:pPr>
      <w:r w:rsidRPr="007F38A3">
        <w:rPr>
          <w:noProof/>
        </w:rPr>
        <w:drawing>
          <wp:inline distT="0" distB="0" distL="0" distR="0" wp14:anchorId="42A7D6FF" wp14:editId="2154E852">
            <wp:extent cx="5724525" cy="1577340"/>
            <wp:effectExtent l="0" t="0" r="9525"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50">
                      <a:extLst>
                        <a:ext uri="{28A0092B-C50C-407E-A947-70E740481C1C}">
                          <a14:useLocalDpi xmlns:a14="http://schemas.microsoft.com/office/drawing/2010/main" val="0"/>
                        </a:ext>
                      </a:extLst>
                    </a:blip>
                    <a:srcRect/>
                    <a:stretch>
                      <a:fillRect/>
                    </a:stretch>
                  </pic:blipFill>
                  <pic:spPr bwMode="auto">
                    <a:xfrm>
                      <a:off x="0" y="0"/>
                      <a:ext cx="5724525" cy="1577340"/>
                    </a:xfrm>
                    <a:prstGeom prst="rect">
                      <a:avLst/>
                    </a:prstGeom>
                    <a:noFill/>
                    <a:ln>
                      <a:noFill/>
                    </a:ln>
                  </pic:spPr>
                </pic:pic>
              </a:graphicData>
            </a:graphic>
          </wp:inline>
        </w:drawing>
      </w:r>
    </w:p>
    <w:p w14:paraId="2AAC6B7A" w14:textId="707C91C9" w:rsidR="007A4737" w:rsidRDefault="007A4737" w:rsidP="005D43C3">
      <w:pPr>
        <w:pStyle w:val="Caption"/>
        <w:spacing w:line="360" w:lineRule="auto"/>
        <w:jc w:val="center"/>
      </w:pPr>
      <w:bookmarkStart w:id="194" w:name="_Toc73007932"/>
      <w:r>
        <w:t xml:space="preserve">Figure </w:t>
      </w:r>
      <w:r>
        <w:fldChar w:fldCharType="begin"/>
      </w:r>
      <w:r>
        <w:instrText xml:space="preserve"> SEQ Figure \* ARABIC </w:instrText>
      </w:r>
      <w:r>
        <w:fldChar w:fldCharType="separate"/>
      </w:r>
      <w:r w:rsidR="00100A74">
        <w:rPr>
          <w:noProof/>
        </w:rPr>
        <w:t>94</w:t>
      </w:r>
      <w:r>
        <w:fldChar w:fldCharType="end"/>
      </w:r>
      <w:r>
        <w:t xml:space="preserve"> </w:t>
      </w:r>
      <w:r w:rsidRPr="00E36D7F">
        <w:t>- Creating a dataframe from the keywords</w:t>
      </w:r>
      <w:r>
        <w:t xml:space="preserve"> </w:t>
      </w:r>
      <w:r w:rsidR="00C27515">
        <w:t>yielded.</w:t>
      </w:r>
      <w:bookmarkEnd w:id="194"/>
    </w:p>
    <w:p w14:paraId="629EFA93" w14:textId="1CD44438" w:rsidR="007A4737" w:rsidRDefault="00A54577" w:rsidP="005D43C3">
      <w:pPr>
        <w:keepNext/>
        <w:jc w:val="center"/>
      </w:pPr>
      <w:r w:rsidRPr="007F38A3">
        <w:rPr>
          <w:noProof/>
        </w:rPr>
        <w:lastRenderedPageBreak/>
        <w:drawing>
          <wp:inline distT="0" distB="0" distL="0" distR="0" wp14:anchorId="1A928F7A" wp14:editId="6687E0F7">
            <wp:extent cx="5734050" cy="192786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51">
                      <a:extLst>
                        <a:ext uri="{28A0092B-C50C-407E-A947-70E740481C1C}">
                          <a14:useLocalDpi xmlns:a14="http://schemas.microsoft.com/office/drawing/2010/main" val="0"/>
                        </a:ext>
                      </a:extLst>
                    </a:blip>
                    <a:srcRect/>
                    <a:stretch>
                      <a:fillRect/>
                    </a:stretch>
                  </pic:blipFill>
                  <pic:spPr bwMode="auto">
                    <a:xfrm>
                      <a:off x="0" y="0"/>
                      <a:ext cx="5734050" cy="1927860"/>
                    </a:xfrm>
                    <a:prstGeom prst="rect">
                      <a:avLst/>
                    </a:prstGeom>
                    <a:noFill/>
                    <a:ln>
                      <a:noFill/>
                    </a:ln>
                  </pic:spPr>
                </pic:pic>
              </a:graphicData>
            </a:graphic>
          </wp:inline>
        </w:drawing>
      </w:r>
    </w:p>
    <w:p w14:paraId="598571FE" w14:textId="527EB97E" w:rsidR="00A54577" w:rsidRPr="007F38A3" w:rsidRDefault="00A54577" w:rsidP="005D43C3">
      <w:pPr>
        <w:jc w:val="center"/>
      </w:pPr>
      <w:r w:rsidRPr="007F38A3">
        <w:rPr>
          <w:noProof/>
        </w:rPr>
        <w:drawing>
          <wp:inline distT="0" distB="0" distL="0" distR="0" wp14:anchorId="05C4866F" wp14:editId="1477F8C5">
            <wp:extent cx="5724525" cy="1958340"/>
            <wp:effectExtent l="0" t="0" r="9525" b="381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52">
                      <a:extLst>
                        <a:ext uri="{28A0092B-C50C-407E-A947-70E740481C1C}">
                          <a14:useLocalDpi xmlns:a14="http://schemas.microsoft.com/office/drawing/2010/main" val="0"/>
                        </a:ext>
                      </a:extLst>
                    </a:blip>
                    <a:srcRect/>
                    <a:stretch>
                      <a:fillRect/>
                    </a:stretch>
                  </pic:blipFill>
                  <pic:spPr bwMode="auto">
                    <a:xfrm>
                      <a:off x="0" y="0"/>
                      <a:ext cx="5724525" cy="1958340"/>
                    </a:xfrm>
                    <a:prstGeom prst="rect">
                      <a:avLst/>
                    </a:prstGeom>
                    <a:noFill/>
                    <a:ln>
                      <a:noFill/>
                    </a:ln>
                  </pic:spPr>
                </pic:pic>
              </a:graphicData>
            </a:graphic>
          </wp:inline>
        </w:drawing>
      </w:r>
      <w:r w:rsidRPr="007F38A3">
        <w:rPr>
          <w:noProof/>
        </w:rPr>
        <w:drawing>
          <wp:inline distT="0" distB="0" distL="0" distR="0" wp14:anchorId="731DC3A3" wp14:editId="5D6C28BA">
            <wp:extent cx="5724525" cy="2125980"/>
            <wp:effectExtent l="0" t="0" r="9525" b="762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53">
                      <a:extLst>
                        <a:ext uri="{28A0092B-C50C-407E-A947-70E740481C1C}">
                          <a14:useLocalDpi xmlns:a14="http://schemas.microsoft.com/office/drawing/2010/main" val="0"/>
                        </a:ext>
                      </a:extLst>
                    </a:blip>
                    <a:srcRect/>
                    <a:stretch>
                      <a:fillRect/>
                    </a:stretch>
                  </pic:blipFill>
                  <pic:spPr bwMode="auto">
                    <a:xfrm>
                      <a:off x="0" y="0"/>
                      <a:ext cx="5724525" cy="2125980"/>
                    </a:xfrm>
                    <a:prstGeom prst="rect">
                      <a:avLst/>
                    </a:prstGeom>
                    <a:noFill/>
                    <a:ln>
                      <a:noFill/>
                    </a:ln>
                  </pic:spPr>
                </pic:pic>
              </a:graphicData>
            </a:graphic>
          </wp:inline>
        </w:drawing>
      </w:r>
      <w:r w:rsidRPr="007F38A3">
        <w:rPr>
          <w:noProof/>
        </w:rPr>
        <w:drawing>
          <wp:inline distT="0" distB="0" distL="0" distR="0" wp14:anchorId="3EF17DFE" wp14:editId="0E72A1FE">
            <wp:extent cx="5724525" cy="2019300"/>
            <wp:effectExtent l="0" t="0" r="952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54">
                      <a:extLst>
                        <a:ext uri="{28A0092B-C50C-407E-A947-70E740481C1C}">
                          <a14:useLocalDpi xmlns:a14="http://schemas.microsoft.com/office/drawing/2010/main" val="0"/>
                        </a:ext>
                      </a:extLst>
                    </a:blip>
                    <a:srcRect/>
                    <a:stretch>
                      <a:fillRect/>
                    </a:stretch>
                  </pic:blipFill>
                  <pic:spPr bwMode="auto">
                    <a:xfrm>
                      <a:off x="0" y="0"/>
                      <a:ext cx="5724525" cy="2019300"/>
                    </a:xfrm>
                    <a:prstGeom prst="rect">
                      <a:avLst/>
                    </a:prstGeom>
                    <a:noFill/>
                    <a:ln>
                      <a:noFill/>
                    </a:ln>
                  </pic:spPr>
                </pic:pic>
              </a:graphicData>
            </a:graphic>
          </wp:inline>
        </w:drawing>
      </w:r>
      <w:r w:rsidRPr="007F38A3">
        <w:rPr>
          <w:noProof/>
        </w:rPr>
        <w:lastRenderedPageBreak/>
        <w:drawing>
          <wp:inline distT="0" distB="0" distL="0" distR="0" wp14:anchorId="5E63BA4C" wp14:editId="3A5AF72C">
            <wp:extent cx="5724525" cy="2674620"/>
            <wp:effectExtent l="0" t="0" r="952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55">
                      <a:extLst>
                        <a:ext uri="{28A0092B-C50C-407E-A947-70E740481C1C}">
                          <a14:useLocalDpi xmlns:a14="http://schemas.microsoft.com/office/drawing/2010/main" val="0"/>
                        </a:ext>
                      </a:extLst>
                    </a:blip>
                    <a:srcRect/>
                    <a:stretch>
                      <a:fillRect/>
                    </a:stretch>
                  </pic:blipFill>
                  <pic:spPr bwMode="auto">
                    <a:xfrm>
                      <a:off x="0" y="0"/>
                      <a:ext cx="5724525" cy="2674620"/>
                    </a:xfrm>
                    <a:prstGeom prst="rect">
                      <a:avLst/>
                    </a:prstGeom>
                    <a:noFill/>
                    <a:ln>
                      <a:noFill/>
                    </a:ln>
                  </pic:spPr>
                </pic:pic>
              </a:graphicData>
            </a:graphic>
          </wp:inline>
        </w:drawing>
      </w:r>
      <w:r w:rsidRPr="007F38A3">
        <w:rPr>
          <w:noProof/>
        </w:rPr>
        <w:drawing>
          <wp:inline distT="0" distB="0" distL="0" distR="0" wp14:anchorId="3717C60D" wp14:editId="6DC29308">
            <wp:extent cx="5724525" cy="2575560"/>
            <wp:effectExtent l="0" t="0" r="952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56">
                      <a:extLst>
                        <a:ext uri="{28A0092B-C50C-407E-A947-70E740481C1C}">
                          <a14:useLocalDpi xmlns:a14="http://schemas.microsoft.com/office/drawing/2010/main" val="0"/>
                        </a:ext>
                      </a:extLst>
                    </a:blip>
                    <a:srcRect/>
                    <a:stretch>
                      <a:fillRect/>
                    </a:stretch>
                  </pic:blipFill>
                  <pic:spPr bwMode="auto">
                    <a:xfrm>
                      <a:off x="0" y="0"/>
                      <a:ext cx="5724525" cy="2575560"/>
                    </a:xfrm>
                    <a:prstGeom prst="rect">
                      <a:avLst/>
                    </a:prstGeom>
                    <a:noFill/>
                    <a:ln>
                      <a:noFill/>
                    </a:ln>
                  </pic:spPr>
                </pic:pic>
              </a:graphicData>
            </a:graphic>
          </wp:inline>
        </w:drawing>
      </w:r>
    </w:p>
    <w:p w14:paraId="538C9739" w14:textId="77777777" w:rsidR="00065EA7" w:rsidRDefault="00A54577" w:rsidP="005D43C3">
      <w:pPr>
        <w:keepNext/>
      </w:pPr>
      <w:r w:rsidRPr="007F38A3">
        <w:rPr>
          <w:noProof/>
        </w:rPr>
        <w:drawing>
          <wp:inline distT="0" distB="0" distL="0" distR="0" wp14:anchorId="54AB5208" wp14:editId="44CE32EE">
            <wp:extent cx="5676900" cy="24688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7">
                      <a:extLst>
                        <a:ext uri="{28A0092B-C50C-407E-A947-70E740481C1C}">
                          <a14:useLocalDpi xmlns:a14="http://schemas.microsoft.com/office/drawing/2010/main" val="0"/>
                        </a:ext>
                      </a:extLst>
                    </a:blip>
                    <a:srcRect/>
                    <a:stretch>
                      <a:fillRect/>
                    </a:stretch>
                  </pic:blipFill>
                  <pic:spPr bwMode="auto">
                    <a:xfrm>
                      <a:off x="0" y="0"/>
                      <a:ext cx="5686878" cy="2473219"/>
                    </a:xfrm>
                    <a:prstGeom prst="rect">
                      <a:avLst/>
                    </a:prstGeom>
                    <a:noFill/>
                    <a:ln>
                      <a:noFill/>
                    </a:ln>
                  </pic:spPr>
                </pic:pic>
              </a:graphicData>
            </a:graphic>
          </wp:inline>
        </w:drawing>
      </w:r>
    </w:p>
    <w:p w14:paraId="00215914" w14:textId="57E2B664" w:rsidR="00A54577" w:rsidRDefault="00065EA7" w:rsidP="005D43C3">
      <w:pPr>
        <w:pStyle w:val="Caption"/>
        <w:spacing w:line="360" w:lineRule="auto"/>
      </w:pPr>
      <w:bookmarkStart w:id="195" w:name="_Toc73007933"/>
      <w:r>
        <w:t xml:space="preserve">Figure </w:t>
      </w:r>
      <w:r>
        <w:fldChar w:fldCharType="begin"/>
      </w:r>
      <w:r>
        <w:instrText xml:space="preserve"> SEQ Figure \* ARABIC </w:instrText>
      </w:r>
      <w:r>
        <w:fldChar w:fldCharType="separate"/>
      </w:r>
      <w:r w:rsidR="00100A74">
        <w:rPr>
          <w:noProof/>
        </w:rPr>
        <w:t>95</w:t>
      </w:r>
      <w:r>
        <w:fldChar w:fldCharType="end"/>
      </w:r>
      <w:r>
        <w:t xml:space="preserve"> </w:t>
      </w:r>
      <w:r w:rsidRPr="006B2355">
        <w:t xml:space="preserve">- </w:t>
      </w:r>
      <w:r>
        <w:t>K</w:t>
      </w:r>
      <w:r w:rsidRPr="006B2355">
        <w:t xml:space="preserve">eywords </w:t>
      </w:r>
      <w:r>
        <w:t xml:space="preserve">dataframe </w:t>
      </w:r>
      <w:r w:rsidRPr="006B2355">
        <w:t>displayed in tabular form including 'WeekID', 'Lyrics', and 'Sentiment' columns (</w:t>
      </w:r>
      <w:r>
        <w:t>a</w:t>
      </w:r>
      <w:r w:rsidRPr="006B2355">
        <w:t>)</w:t>
      </w:r>
      <w:r>
        <w:t>, (b), (c), (d), (e), (f), (g)</w:t>
      </w:r>
      <w:bookmarkEnd w:id="195"/>
    </w:p>
    <w:p w14:paraId="50E47FF6" w14:textId="6D6F31E2" w:rsidR="00203D1B" w:rsidRPr="00203D1B" w:rsidRDefault="00203D1B" w:rsidP="005D43C3">
      <w:pPr>
        <w:pStyle w:val="Heading2"/>
        <w:rPr>
          <w:sz w:val="28"/>
          <w:szCs w:val="28"/>
        </w:rPr>
      </w:pPr>
      <w:bookmarkStart w:id="196" w:name="_Ref72004041"/>
      <w:bookmarkStart w:id="197" w:name="_Toc73208436"/>
      <w:r w:rsidRPr="00203D1B">
        <w:rPr>
          <w:sz w:val="28"/>
          <w:szCs w:val="28"/>
        </w:rPr>
        <w:lastRenderedPageBreak/>
        <w:t>Appendix B – Lemmatisation vs Stemming</w:t>
      </w:r>
      <w:bookmarkEnd w:id="196"/>
      <w:bookmarkEnd w:id="197"/>
    </w:p>
    <w:p w14:paraId="63C419B4" w14:textId="226481EE" w:rsidR="00203D1B" w:rsidRPr="00D7208E" w:rsidRDefault="00203D1B" w:rsidP="005D43C3">
      <w:pPr>
        <w:pStyle w:val="EndnoteText"/>
        <w:spacing w:after="120" w:line="360" w:lineRule="auto"/>
        <w:rPr>
          <w:noProof/>
          <w:sz w:val="24"/>
          <w:szCs w:val="24"/>
        </w:rPr>
      </w:pPr>
      <w:r w:rsidRPr="00D7208E">
        <w:rPr>
          <w:sz w:val="24"/>
          <w:szCs w:val="24"/>
        </w:rPr>
        <w:t xml:space="preserve">As well as the Glenn Medeiros song, there are many other examples of why lemmatisation, over stemming, is so important to this project.  Another variation of ‘change’ is ‘changing’, which happens to be a 2014 number one for Sigala featuring Paloma Faith.  Lemmatisation will view both of these words as the base word, ‘change’.  Retired software developer, Martin Porter’s </w:t>
      </w:r>
      <w:r w:rsidRPr="00D7208E">
        <w:rPr>
          <w:i/>
          <w:iCs/>
          <w:sz w:val="24"/>
          <w:szCs w:val="24"/>
        </w:rPr>
        <w:t>Snowball</w:t>
      </w:r>
      <w:r w:rsidRPr="00D7208E">
        <w:rPr>
          <w:sz w:val="24"/>
          <w:szCs w:val="24"/>
        </w:rPr>
        <w:t xml:space="preserve"> version of stemming, on the other hand, would trim both words to be left only with the stump, ‘chang’, which would obviously make no sense </w:t>
      </w:r>
      <w:r w:rsidRPr="00D7208E">
        <w:rPr>
          <w:sz w:val="24"/>
          <w:szCs w:val="24"/>
        </w:rPr>
        <w:fldChar w:fldCharType="begin"/>
      </w:r>
      <w:r w:rsidR="00B73F90" w:rsidRPr="00D7208E">
        <w:rPr>
          <w:sz w:val="24"/>
          <w:szCs w:val="24"/>
        </w:rPr>
        <w:instrText xml:space="preserve"> ADDIN ZOTERO_ITEM CSL_CITATION {"citationID":"oL4H9n1r","properties":{"formattedCitation":"(Text Analysis - API &amp; Demo | Text Analysis Online | TextAnalysis, 2021)","plainCitation":"(Text Analysis - API &amp; Demo | Text Analysis Online | TextAnalysis, 2021)","noteIndex":0},"citationItems":[{"id":1153,"uris":["http://zotero.org/users/7056409/items/J55THM4W"],"uri":["http://zotero.org/users/7056409/items/J55THM4W"],"itemData":{"id":1153,"type":"webpage","title":"Text Analysis - API &amp; Demo | Text Analysis Online | TextAnalysis","URL":"http://textanalysisonline.com/","accessed":{"date-parts":[["2021",5,14]]}}}],"schema":"https://github.com/citation-style-language/schema/raw/master/csl-citation.json"} </w:instrText>
      </w:r>
      <w:r w:rsidRPr="00D7208E">
        <w:rPr>
          <w:sz w:val="24"/>
          <w:szCs w:val="24"/>
        </w:rPr>
        <w:fldChar w:fldCharType="separate"/>
      </w:r>
      <w:r w:rsidRPr="00D7208E">
        <w:rPr>
          <w:rFonts w:cs="Times New Roman"/>
          <w:sz w:val="24"/>
          <w:szCs w:val="24"/>
        </w:rPr>
        <w:t>(Text Analysis - API &amp; Demo | Text Analysis Online | TextAnalysis, 2021)</w:t>
      </w:r>
      <w:r w:rsidRPr="00D7208E">
        <w:rPr>
          <w:sz w:val="24"/>
          <w:szCs w:val="24"/>
        </w:rPr>
        <w:fldChar w:fldCharType="end"/>
      </w:r>
      <w:r w:rsidRPr="00D7208E">
        <w:rPr>
          <w:sz w:val="24"/>
          <w:szCs w:val="24"/>
        </w:rPr>
        <w:t>.</w:t>
      </w:r>
    </w:p>
    <w:p w14:paraId="2020CCDA" w14:textId="77777777" w:rsidR="00203D1B" w:rsidRDefault="00203D1B" w:rsidP="005D43C3">
      <w:pPr>
        <w:pStyle w:val="EndnoteText"/>
        <w:keepNext/>
        <w:spacing w:after="120" w:line="360" w:lineRule="auto"/>
        <w:jc w:val="center"/>
      </w:pPr>
      <w:r>
        <w:rPr>
          <w:noProof/>
        </w:rPr>
        <w:drawing>
          <wp:inline distT="0" distB="0" distL="0" distR="0" wp14:anchorId="7BBDE429" wp14:editId="3EE7004A">
            <wp:extent cx="4442460" cy="822960"/>
            <wp:effectExtent l="0" t="0" r="0" b="0"/>
            <wp:docPr id="158" name="Picture 158" descr="A picture containing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A picture containing logo&#10;&#10;Description automatically generated"/>
                    <pic:cNvPicPr>
                      <a:picLocks noChangeAspect="1" noChangeArrowheads="1"/>
                    </pic:cNvPicPr>
                  </pic:nvPicPr>
                  <pic:blipFill>
                    <a:blip r:embed="rId358">
                      <a:extLst>
                        <a:ext uri="{28A0092B-C50C-407E-A947-70E740481C1C}">
                          <a14:useLocalDpi xmlns:a14="http://schemas.microsoft.com/office/drawing/2010/main" val="0"/>
                        </a:ext>
                      </a:extLst>
                    </a:blip>
                    <a:srcRect/>
                    <a:stretch>
                      <a:fillRect/>
                    </a:stretch>
                  </pic:blipFill>
                  <pic:spPr bwMode="auto">
                    <a:xfrm>
                      <a:off x="0" y="0"/>
                      <a:ext cx="4442460" cy="822960"/>
                    </a:xfrm>
                    <a:prstGeom prst="rect">
                      <a:avLst/>
                    </a:prstGeom>
                    <a:noFill/>
                    <a:ln>
                      <a:noFill/>
                    </a:ln>
                  </pic:spPr>
                </pic:pic>
              </a:graphicData>
            </a:graphic>
          </wp:inline>
        </w:drawing>
      </w:r>
      <w:r>
        <w:rPr>
          <w:noProof/>
        </w:rPr>
        <w:drawing>
          <wp:inline distT="0" distB="0" distL="0" distR="0" wp14:anchorId="3F02F96A" wp14:editId="70272BE0">
            <wp:extent cx="4503420" cy="769620"/>
            <wp:effectExtent l="0" t="0" r="0" b="0"/>
            <wp:docPr id="159" name="Picture 159" descr="A picture containing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Picture 159" descr="A picture containing logo&#10;&#10;Description automatically generated"/>
                    <pic:cNvPicPr>
                      <a:picLocks noChangeAspect="1" noChangeArrowheads="1"/>
                    </pic:cNvPicPr>
                  </pic:nvPicPr>
                  <pic:blipFill>
                    <a:blip r:embed="rId359">
                      <a:extLst>
                        <a:ext uri="{28A0092B-C50C-407E-A947-70E740481C1C}">
                          <a14:useLocalDpi xmlns:a14="http://schemas.microsoft.com/office/drawing/2010/main" val="0"/>
                        </a:ext>
                      </a:extLst>
                    </a:blip>
                    <a:srcRect/>
                    <a:stretch>
                      <a:fillRect/>
                    </a:stretch>
                  </pic:blipFill>
                  <pic:spPr bwMode="auto">
                    <a:xfrm>
                      <a:off x="0" y="0"/>
                      <a:ext cx="4503420" cy="769620"/>
                    </a:xfrm>
                    <a:prstGeom prst="rect">
                      <a:avLst/>
                    </a:prstGeom>
                    <a:noFill/>
                    <a:ln>
                      <a:noFill/>
                    </a:ln>
                  </pic:spPr>
                </pic:pic>
              </a:graphicData>
            </a:graphic>
          </wp:inline>
        </w:drawing>
      </w:r>
    </w:p>
    <w:p w14:paraId="281A6544" w14:textId="041EEB10" w:rsidR="00203D1B" w:rsidRDefault="00203D1B" w:rsidP="005D43C3">
      <w:pPr>
        <w:pStyle w:val="Caption"/>
        <w:spacing w:line="360" w:lineRule="auto"/>
        <w:jc w:val="center"/>
      </w:pPr>
      <w:bookmarkStart w:id="198" w:name="_Toc73007934"/>
      <w:r>
        <w:t xml:space="preserve">Figure </w:t>
      </w:r>
      <w:r>
        <w:fldChar w:fldCharType="begin"/>
      </w:r>
      <w:r>
        <w:instrText xml:space="preserve"> SEQ Figure \* ARABIC </w:instrText>
      </w:r>
      <w:r>
        <w:fldChar w:fldCharType="separate"/>
      </w:r>
      <w:r w:rsidR="00100A74">
        <w:rPr>
          <w:noProof/>
        </w:rPr>
        <w:t>96</w:t>
      </w:r>
      <w:r>
        <w:fldChar w:fldCharType="end"/>
      </w:r>
      <w:r>
        <w:t xml:space="preserve"> </w:t>
      </w:r>
      <w:r w:rsidRPr="00880524">
        <w:t>– Porter stemming (a), and spaCy lemmatisation (b) of ‘change’ and ‘changing’.</w:t>
      </w:r>
      <w:bookmarkEnd w:id="198"/>
    </w:p>
    <w:p w14:paraId="17ABAB36" w14:textId="3491B321" w:rsidR="00203D1B" w:rsidRPr="00D7208E" w:rsidRDefault="00203D1B" w:rsidP="005D43C3">
      <w:pPr>
        <w:pStyle w:val="EndnoteText"/>
        <w:spacing w:after="120" w:line="360" w:lineRule="auto"/>
        <w:rPr>
          <w:sz w:val="24"/>
          <w:szCs w:val="24"/>
        </w:rPr>
      </w:pPr>
      <w:r w:rsidRPr="00D7208E">
        <w:rPr>
          <w:sz w:val="24"/>
          <w:szCs w:val="24"/>
        </w:rPr>
        <w:t xml:space="preserve">U2’s “Beautiful Day”, from the year 2000, would lose its positive polarity sentiment if used with Porter’s stemming </w:t>
      </w:r>
      <w:r w:rsidRPr="00D7208E">
        <w:rPr>
          <w:sz w:val="24"/>
          <w:szCs w:val="24"/>
        </w:rPr>
        <w:fldChar w:fldCharType="begin"/>
      </w:r>
      <w:r w:rsidR="00B73F90" w:rsidRPr="00D7208E">
        <w:rPr>
          <w:sz w:val="24"/>
          <w:szCs w:val="24"/>
        </w:rPr>
        <w:instrText xml:space="preserve"> ADDIN ZOTERO_ITEM CSL_CITATION {"citationID":"NWwrUUfs","properties":{"formattedCitation":"(Text Analysis - API &amp; Demo | Text Analysis Online | TextAnalysis, 2021)","plainCitation":"(Text Analysis - API &amp; Demo | Text Analysis Online | TextAnalysis, 2021)","noteIndex":0},"citationItems":[{"id":1153,"uris":["http://zotero.org/users/7056409/items/J55THM4W"],"uri":["http://zotero.org/users/7056409/items/J55THM4W"],"itemData":{"id":1153,"type":"webpage","title":"Text Analysis - API &amp; Demo | Text Analysis Online | TextAnalysis","URL":"http://textanalysisonline.com/","accessed":{"date-parts":[["2021",5,14]]}}}],"schema":"https://github.com/citation-style-language/schema/raw/master/csl-citation.json"} </w:instrText>
      </w:r>
      <w:r w:rsidRPr="00D7208E">
        <w:rPr>
          <w:sz w:val="24"/>
          <w:szCs w:val="24"/>
        </w:rPr>
        <w:fldChar w:fldCharType="separate"/>
      </w:r>
      <w:r w:rsidRPr="00D7208E">
        <w:rPr>
          <w:rFonts w:cs="Times New Roman"/>
          <w:sz w:val="24"/>
          <w:szCs w:val="24"/>
        </w:rPr>
        <w:t>(Text Analysis - API &amp; Demo | Text Analysis Online | TextAnalysis, 2021)</w:t>
      </w:r>
      <w:r w:rsidRPr="00D7208E">
        <w:rPr>
          <w:sz w:val="24"/>
          <w:szCs w:val="24"/>
        </w:rPr>
        <w:fldChar w:fldCharType="end"/>
      </w:r>
      <w:r w:rsidRPr="00D7208E">
        <w:rPr>
          <w:sz w:val="24"/>
          <w:szCs w:val="24"/>
        </w:rPr>
        <w:t>.</w:t>
      </w:r>
    </w:p>
    <w:p w14:paraId="1DEC49C6" w14:textId="77777777" w:rsidR="00203D1B" w:rsidRDefault="00203D1B" w:rsidP="005D43C3">
      <w:pPr>
        <w:pStyle w:val="EndnoteText"/>
        <w:keepNext/>
        <w:spacing w:after="120" w:line="360" w:lineRule="auto"/>
        <w:jc w:val="center"/>
      </w:pPr>
      <w:r>
        <w:rPr>
          <w:noProof/>
        </w:rPr>
        <w:drawing>
          <wp:inline distT="0" distB="0" distL="0" distR="0" wp14:anchorId="29CB1E72" wp14:editId="705BCECE">
            <wp:extent cx="4206240" cy="708660"/>
            <wp:effectExtent l="0" t="0" r="3810" b="0"/>
            <wp:docPr id="160" name="Picture 160" descr="A picture containing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Picture 160" descr="A picture containing logo&#10;&#10;Description automatically generated"/>
                    <pic:cNvPicPr>
                      <a:picLocks noChangeAspect="1" noChangeArrowheads="1"/>
                    </pic:cNvPicPr>
                  </pic:nvPicPr>
                  <pic:blipFill>
                    <a:blip r:embed="rId360">
                      <a:extLst>
                        <a:ext uri="{28A0092B-C50C-407E-A947-70E740481C1C}">
                          <a14:useLocalDpi xmlns:a14="http://schemas.microsoft.com/office/drawing/2010/main" val="0"/>
                        </a:ext>
                      </a:extLst>
                    </a:blip>
                    <a:srcRect/>
                    <a:stretch>
                      <a:fillRect/>
                    </a:stretch>
                  </pic:blipFill>
                  <pic:spPr bwMode="auto">
                    <a:xfrm>
                      <a:off x="0" y="0"/>
                      <a:ext cx="4206240" cy="708660"/>
                    </a:xfrm>
                    <a:prstGeom prst="rect">
                      <a:avLst/>
                    </a:prstGeom>
                    <a:noFill/>
                    <a:ln>
                      <a:noFill/>
                    </a:ln>
                  </pic:spPr>
                </pic:pic>
              </a:graphicData>
            </a:graphic>
          </wp:inline>
        </w:drawing>
      </w:r>
      <w:r>
        <w:rPr>
          <w:noProof/>
        </w:rPr>
        <w:drawing>
          <wp:inline distT="0" distB="0" distL="0" distR="0" wp14:anchorId="0D19BB69" wp14:editId="2F376750">
            <wp:extent cx="4259580" cy="723900"/>
            <wp:effectExtent l="0" t="0" r="7620" b="0"/>
            <wp:docPr id="161" name="Picture 16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icture 161" descr="A picture containing text&#10;&#10;Description automatically generated"/>
                    <pic:cNvPicPr>
                      <a:picLocks noChangeAspect="1" noChangeArrowheads="1"/>
                    </pic:cNvPicPr>
                  </pic:nvPicPr>
                  <pic:blipFill>
                    <a:blip r:embed="rId361">
                      <a:extLst>
                        <a:ext uri="{28A0092B-C50C-407E-A947-70E740481C1C}">
                          <a14:useLocalDpi xmlns:a14="http://schemas.microsoft.com/office/drawing/2010/main" val="0"/>
                        </a:ext>
                      </a:extLst>
                    </a:blip>
                    <a:srcRect/>
                    <a:stretch>
                      <a:fillRect/>
                    </a:stretch>
                  </pic:blipFill>
                  <pic:spPr bwMode="auto">
                    <a:xfrm>
                      <a:off x="0" y="0"/>
                      <a:ext cx="4259580" cy="723900"/>
                    </a:xfrm>
                    <a:prstGeom prst="rect">
                      <a:avLst/>
                    </a:prstGeom>
                    <a:noFill/>
                    <a:ln>
                      <a:noFill/>
                    </a:ln>
                  </pic:spPr>
                </pic:pic>
              </a:graphicData>
            </a:graphic>
          </wp:inline>
        </w:drawing>
      </w:r>
    </w:p>
    <w:p w14:paraId="70DF3FD8" w14:textId="1DE9E503" w:rsidR="00203D1B" w:rsidRDefault="00203D1B" w:rsidP="005D43C3">
      <w:pPr>
        <w:pStyle w:val="Caption"/>
        <w:spacing w:line="360" w:lineRule="auto"/>
        <w:jc w:val="center"/>
      </w:pPr>
      <w:bookmarkStart w:id="199" w:name="_Toc73007935"/>
      <w:r>
        <w:t xml:space="preserve">Figure </w:t>
      </w:r>
      <w:r>
        <w:fldChar w:fldCharType="begin"/>
      </w:r>
      <w:r>
        <w:instrText xml:space="preserve"> SEQ Figure \* ARABIC </w:instrText>
      </w:r>
      <w:r>
        <w:fldChar w:fldCharType="separate"/>
      </w:r>
      <w:r w:rsidR="00100A74">
        <w:rPr>
          <w:noProof/>
        </w:rPr>
        <w:t>97</w:t>
      </w:r>
      <w:r>
        <w:fldChar w:fldCharType="end"/>
      </w:r>
      <w:r w:rsidRPr="003E7B78">
        <w:t xml:space="preserve"> – Porter stemming (a), and spaCy lemmatisation (b) of ‘beautiful’.</w:t>
      </w:r>
      <w:bookmarkEnd w:id="199"/>
    </w:p>
    <w:p w14:paraId="3FA1311D" w14:textId="77777777" w:rsidR="00203D1B" w:rsidRPr="00D7208E" w:rsidRDefault="00203D1B" w:rsidP="005D43C3">
      <w:pPr>
        <w:pStyle w:val="EndnoteText"/>
        <w:spacing w:after="120" w:line="360" w:lineRule="auto"/>
        <w:rPr>
          <w:sz w:val="24"/>
          <w:szCs w:val="24"/>
        </w:rPr>
      </w:pPr>
      <w:r w:rsidRPr="00D7208E">
        <w:rPr>
          <w:sz w:val="24"/>
          <w:szCs w:val="24"/>
        </w:rPr>
        <w:t>And it is not just song titles which would impact the sentiment analysis.  Delving into the actual lyrics would show that “What A Wonderful World”, a 1968 chart-topper for Louis Armstrong, would lose context just from the usage of the word, ‘skies’, if using the aggressive Lancaster stemming algorithm.</w:t>
      </w:r>
    </w:p>
    <w:p w14:paraId="25E5F1E4" w14:textId="44C2FC3C" w:rsidR="00203D1B" w:rsidRPr="00D7208E" w:rsidRDefault="00203D1B" w:rsidP="005D43C3">
      <w:pPr>
        <w:pStyle w:val="EndnoteText"/>
        <w:spacing w:after="120" w:line="360" w:lineRule="auto"/>
        <w:ind w:left="720"/>
        <w:rPr>
          <w:sz w:val="24"/>
          <w:szCs w:val="24"/>
        </w:rPr>
      </w:pPr>
      <w:r w:rsidRPr="00D7208E">
        <w:rPr>
          <w:sz w:val="24"/>
          <w:szCs w:val="24"/>
        </w:rPr>
        <w:t xml:space="preserve">“I see skies of blue and clouds of white” </w:t>
      </w:r>
      <w:r w:rsidRPr="00D7208E">
        <w:rPr>
          <w:sz w:val="24"/>
          <w:szCs w:val="24"/>
        </w:rPr>
        <w:fldChar w:fldCharType="begin"/>
      </w:r>
      <w:r w:rsidR="00B73F90" w:rsidRPr="00D7208E">
        <w:rPr>
          <w:sz w:val="24"/>
          <w:szCs w:val="24"/>
        </w:rPr>
        <w:instrText xml:space="preserve"> ADDIN ZOTERO_ITEM CSL_CITATION {"citationID":"wgGoBnxB","properties":{"formattedCitation":"(Songfacts, 2021)","plainCitation":"(Songfacts, 2021)","noteIndex":0},"citationItems":[{"id":1155,"uris":["http://zotero.org/users/7056409/items/B2RYI3XI"],"uri":["http://zotero.org/users/7056409/items/B2RYI3XI"],"itemData":{"id":1155,"type":"webpage","abstract":"Lyrics and video for the song What A Wonderful World by Louis Armstrong - Songfacts","language":"en","title":"Lyrics for What A Wonderful World by Louis Armstrong - Songfacts","URL":"https://www.songfacts.com/lyrics/louis-armstrong/what-a-wonderful-world","author":[{"family":"Songfacts","given":""}],"accessed":{"date-parts":[["2021",5,14]]}}}],"schema":"https://github.com/citation-style-language/schema/raw/master/csl-citation.json"} </w:instrText>
      </w:r>
      <w:r w:rsidRPr="00D7208E">
        <w:rPr>
          <w:sz w:val="24"/>
          <w:szCs w:val="24"/>
        </w:rPr>
        <w:fldChar w:fldCharType="separate"/>
      </w:r>
      <w:r w:rsidRPr="00D7208E">
        <w:rPr>
          <w:rFonts w:cs="Times New Roman"/>
          <w:sz w:val="24"/>
          <w:szCs w:val="24"/>
        </w:rPr>
        <w:t>(Songfacts, 2021)</w:t>
      </w:r>
      <w:r w:rsidRPr="00D7208E">
        <w:rPr>
          <w:sz w:val="24"/>
          <w:szCs w:val="24"/>
        </w:rPr>
        <w:fldChar w:fldCharType="end"/>
      </w:r>
      <w:r w:rsidRPr="00D7208E">
        <w:rPr>
          <w:sz w:val="24"/>
          <w:szCs w:val="24"/>
        </w:rPr>
        <w:t>.</w:t>
      </w:r>
    </w:p>
    <w:p w14:paraId="2DBE80DD" w14:textId="77777777" w:rsidR="00203D1B" w:rsidRDefault="00203D1B" w:rsidP="005D43C3">
      <w:pPr>
        <w:pStyle w:val="EndnoteText"/>
        <w:keepNext/>
        <w:spacing w:after="120" w:line="360" w:lineRule="auto"/>
        <w:jc w:val="center"/>
      </w:pPr>
      <w:r>
        <w:rPr>
          <w:noProof/>
        </w:rPr>
        <w:lastRenderedPageBreak/>
        <w:drawing>
          <wp:inline distT="0" distB="0" distL="0" distR="0" wp14:anchorId="7B833C6E" wp14:editId="74B23607">
            <wp:extent cx="4640580" cy="906780"/>
            <wp:effectExtent l="0" t="0" r="7620" b="7620"/>
            <wp:docPr id="162" name="Picture 162"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Picture 162" descr="Logo, company name&#10;&#10;Description automatically generated"/>
                    <pic:cNvPicPr>
                      <a:picLocks noChangeAspect="1" noChangeArrowheads="1"/>
                    </pic:cNvPicPr>
                  </pic:nvPicPr>
                  <pic:blipFill>
                    <a:blip r:embed="rId362">
                      <a:extLst>
                        <a:ext uri="{28A0092B-C50C-407E-A947-70E740481C1C}">
                          <a14:useLocalDpi xmlns:a14="http://schemas.microsoft.com/office/drawing/2010/main" val="0"/>
                        </a:ext>
                      </a:extLst>
                    </a:blip>
                    <a:srcRect/>
                    <a:stretch>
                      <a:fillRect/>
                    </a:stretch>
                  </pic:blipFill>
                  <pic:spPr bwMode="auto">
                    <a:xfrm>
                      <a:off x="0" y="0"/>
                      <a:ext cx="4640580" cy="906780"/>
                    </a:xfrm>
                    <a:prstGeom prst="rect">
                      <a:avLst/>
                    </a:prstGeom>
                    <a:noFill/>
                    <a:ln>
                      <a:noFill/>
                    </a:ln>
                  </pic:spPr>
                </pic:pic>
              </a:graphicData>
            </a:graphic>
          </wp:inline>
        </w:drawing>
      </w:r>
      <w:r>
        <w:rPr>
          <w:noProof/>
        </w:rPr>
        <w:drawing>
          <wp:inline distT="0" distB="0" distL="0" distR="0" wp14:anchorId="73CFA44C" wp14:editId="7FDEFE40">
            <wp:extent cx="4701540" cy="822960"/>
            <wp:effectExtent l="0" t="0" r="3810" b="0"/>
            <wp:docPr id="163" name="Picture 163" descr="A picture containing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 name="Picture 163" descr="A picture containing logo&#10;&#10;Description automatically generated"/>
                    <pic:cNvPicPr>
                      <a:picLocks noChangeAspect="1" noChangeArrowheads="1"/>
                    </pic:cNvPicPr>
                  </pic:nvPicPr>
                  <pic:blipFill>
                    <a:blip r:embed="rId363">
                      <a:extLst>
                        <a:ext uri="{28A0092B-C50C-407E-A947-70E740481C1C}">
                          <a14:useLocalDpi xmlns:a14="http://schemas.microsoft.com/office/drawing/2010/main" val="0"/>
                        </a:ext>
                      </a:extLst>
                    </a:blip>
                    <a:srcRect/>
                    <a:stretch>
                      <a:fillRect/>
                    </a:stretch>
                  </pic:blipFill>
                  <pic:spPr bwMode="auto">
                    <a:xfrm>
                      <a:off x="0" y="0"/>
                      <a:ext cx="4701540" cy="822960"/>
                    </a:xfrm>
                    <a:prstGeom prst="rect">
                      <a:avLst/>
                    </a:prstGeom>
                    <a:noFill/>
                    <a:ln>
                      <a:noFill/>
                    </a:ln>
                  </pic:spPr>
                </pic:pic>
              </a:graphicData>
            </a:graphic>
          </wp:inline>
        </w:drawing>
      </w:r>
    </w:p>
    <w:p w14:paraId="44117AEE" w14:textId="470827A0" w:rsidR="00203D1B" w:rsidRDefault="00203D1B" w:rsidP="005D43C3">
      <w:pPr>
        <w:pStyle w:val="Caption"/>
        <w:spacing w:line="360" w:lineRule="auto"/>
        <w:jc w:val="center"/>
      </w:pPr>
      <w:bookmarkStart w:id="200" w:name="_Toc73007936"/>
      <w:r>
        <w:t xml:space="preserve">Figure </w:t>
      </w:r>
      <w:r>
        <w:fldChar w:fldCharType="begin"/>
      </w:r>
      <w:r>
        <w:instrText xml:space="preserve"> SEQ Figure \* ARABIC </w:instrText>
      </w:r>
      <w:r>
        <w:fldChar w:fldCharType="separate"/>
      </w:r>
      <w:r w:rsidR="00100A74">
        <w:rPr>
          <w:noProof/>
        </w:rPr>
        <w:t>98</w:t>
      </w:r>
      <w:r>
        <w:fldChar w:fldCharType="end"/>
      </w:r>
      <w:r w:rsidRPr="005B5B65">
        <w:t xml:space="preserve"> – Lancaster stemming (a), and spaCy lemmatisation (b) of ‘skies’.</w:t>
      </w:r>
      <w:bookmarkEnd w:id="200"/>
    </w:p>
    <w:p w14:paraId="6DA5D3FA" w14:textId="2F6F7592" w:rsidR="00203D1B" w:rsidRPr="00D7208E" w:rsidRDefault="00203D1B" w:rsidP="005D43C3">
      <w:pPr>
        <w:pStyle w:val="EndnoteText"/>
        <w:spacing w:after="120" w:line="360" w:lineRule="auto"/>
        <w:rPr>
          <w:sz w:val="24"/>
          <w:szCs w:val="24"/>
        </w:rPr>
      </w:pPr>
      <w:r w:rsidRPr="00D7208E">
        <w:rPr>
          <w:sz w:val="24"/>
          <w:szCs w:val="24"/>
        </w:rPr>
        <w:t xml:space="preserve">I doubt that Mr. Armstrong was signalling his intention to ‘ski’ when singing the song </w:t>
      </w:r>
      <w:r w:rsidRPr="00D7208E">
        <w:rPr>
          <w:sz w:val="24"/>
          <w:szCs w:val="24"/>
        </w:rPr>
        <w:fldChar w:fldCharType="begin"/>
      </w:r>
      <w:r w:rsidR="00B73F90" w:rsidRPr="00D7208E">
        <w:rPr>
          <w:sz w:val="24"/>
          <w:szCs w:val="24"/>
        </w:rPr>
        <w:instrText xml:space="preserve"> ADDIN ZOTERO_ITEM CSL_CITATION {"citationID":"St69BIKm","properties":{"formattedCitation":"(spaCy Word Lemmatize - API &amp; Demo | Text Analysis Online | TextAnalysis, 2021)","plainCitation":"(spaCy Word Lemmatize - API &amp; Demo | Text Analysis Online | TextAnalysis, 2021)","noteIndex":0},"citationItems":[{"id":1159,"uris":["http://zotero.org/users/7056409/items/YLTZA6WR"],"uri":["http://zotero.org/users/7056409/items/YLTZA6WR"],"itemData":{"id":1159,"type":"webpage","title":"spaCy Word Lemmatize - API &amp; Demo | Text Analysis Online | TextAnalysis","URL":"http://textanalysisonline.com/spacy-word-lemmatize","accessed":{"date-parts":[["2021",5,15]]}}}],"schema":"https://github.com/citation-style-language/schema/raw/master/csl-citation.json"} </w:instrText>
      </w:r>
      <w:r w:rsidRPr="00D7208E">
        <w:rPr>
          <w:sz w:val="24"/>
          <w:szCs w:val="24"/>
        </w:rPr>
        <w:fldChar w:fldCharType="separate"/>
      </w:r>
      <w:r w:rsidRPr="00D7208E">
        <w:rPr>
          <w:rFonts w:cs="Times New Roman"/>
          <w:sz w:val="24"/>
          <w:szCs w:val="24"/>
        </w:rPr>
        <w:t>(spaCy Word Lemmatize - API &amp; Demo | Text Analysis Online | TextAnalysis, 2021)</w:t>
      </w:r>
      <w:r w:rsidRPr="00D7208E">
        <w:rPr>
          <w:sz w:val="24"/>
          <w:szCs w:val="24"/>
        </w:rPr>
        <w:fldChar w:fldCharType="end"/>
      </w:r>
      <w:r w:rsidRPr="00D7208E">
        <w:rPr>
          <w:sz w:val="24"/>
          <w:szCs w:val="24"/>
        </w:rPr>
        <w:t>.</w:t>
      </w:r>
    </w:p>
    <w:p w14:paraId="0DC2091F" w14:textId="19290730" w:rsidR="00203D1B" w:rsidRPr="00D7208E" w:rsidRDefault="00203D1B" w:rsidP="005D43C3">
      <w:pPr>
        <w:pStyle w:val="EndnoteText"/>
        <w:spacing w:after="120" w:line="360" w:lineRule="auto"/>
        <w:rPr>
          <w:sz w:val="24"/>
          <w:szCs w:val="24"/>
        </w:rPr>
      </w:pPr>
      <w:r w:rsidRPr="00D7208E">
        <w:rPr>
          <w:sz w:val="24"/>
          <w:szCs w:val="24"/>
        </w:rPr>
        <w:t xml:space="preserve">To add a modicum of balance, lemmatisation can also have its own flaws.  There is proof of the word ‘best’ being downgraded, to just ‘good’ </w:t>
      </w:r>
      <w:r w:rsidRPr="00D7208E">
        <w:rPr>
          <w:sz w:val="24"/>
          <w:szCs w:val="24"/>
        </w:rPr>
        <w:fldChar w:fldCharType="begin"/>
      </w:r>
      <w:r w:rsidR="00B73F90" w:rsidRPr="00D7208E">
        <w:rPr>
          <w:sz w:val="24"/>
          <w:szCs w:val="24"/>
        </w:rPr>
        <w:instrText xml:space="preserve"> ADDIN ZOTERO_ITEM CSL_CITATION {"citationID":"mvzE7Clh","properties":{"formattedCitation":"(Python - Lemmatization Approaches with Examples, 2020)","plainCitation":"(Python - Lemmatization Approaches with Examples, 2020)","noteIndex":0},"citationItems":[{"id":1147,"uris":["http://zotero.org/users/7056409/items/GKE4VN63"],"uri":["http://zotero.org/users/7056409/items/GKE4VN63"],"itemData":{"id":1147,"type":"post-weblog","abstract":"A Computer Science portal for geeks. It contains well written, well thought and well explained computer science and programming articles, quizzes and practice/competitive programming/company interview Questions.","container-title":"GeeksforGeeks","language":"en-us","note":"section: Machine Learning","title":"Python - Lemmatization Approaches with Examples","URL":"https://www.geeksforgeeks.org/python-lemmatization-approaches-with-examples/","accessed":{"date-parts":[["2021",5,14]]},"issued":{"date-parts":[["2020",9,4]]}}}],"schema":"https://github.com/citation-style-language/schema/raw/master/csl-citation.json"} </w:instrText>
      </w:r>
      <w:r w:rsidRPr="00D7208E">
        <w:rPr>
          <w:sz w:val="24"/>
          <w:szCs w:val="24"/>
        </w:rPr>
        <w:fldChar w:fldCharType="separate"/>
      </w:r>
      <w:r w:rsidRPr="00D7208E">
        <w:rPr>
          <w:rFonts w:cs="Times New Roman"/>
          <w:sz w:val="24"/>
          <w:szCs w:val="24"/>
        </w:rPr>
        <w:t>(Python - Lemmatization Approaches with Examples, 2020)</w:t>
      </w:r>
      <w:r w:rsidRPr="00D7208E">
        <w:rPr>
          <w:sz w:val="24"/>
          <w:szCs w:val="24"/>
        </w:rPr>
        <w:fldChar w:fldCharType="end"/>
      </w:r>
      <w:r w:rsidRPr="00D7208E">
        <w:rPr>
          <w:sz w:val="24"/>
          <w:szCs w:val="24"/>
        </w:rPr>
        <w:t>.</w:t>
      </w:r>
    </w:p>
    <w:p w14:paraId="7B75B681" w14:textId="77777777" w:rsidR="00203D1B" w:rsidRDefault="00203D1B" w:rsidP="005D43C3">
      <w:pPr>
        <w:pStyle w:val="EndnoteText"/>
        <w:keepNext/>
        <w:spacing w:after="120" w:line="360" w:lineRule="auto"/>
      </w:pPr>
      <w:r>
        <w:rPr>
          <w:noProof/>
        </w:rPr>
        <w:drawing>
          <wp:inline distT="0" distB="0" distL="0" distR="0" wp14:anchorId="28CCED30" wp14:editId="58B421BA">
            <wp:extent cx="5730240" cy="3604260"/>
            <wp:effectExtent l="0" t="0" r="3810" b="0"/>
            <wp:docPr id="164" name="Picture 16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 name="Picture 164" descr="Graphical user interface, text, application&#10;&#10;Description automatically generated"/>
                    <pic:cNvPicPr>
                      <a:picLocks noChangeAspect="1" noChangeArrowheads="1"/>
                    </pic:cNvPicPr>
                  </pic:nvPicPr>
                  <pic:blipFill>
                    <a:blip r:embed="rId364">
                      <a:extLst>
                        <a:ext uri="{28A0092B-C50C-407E-A947-70E740481C1C}">
                          <a14:useLocalDpi xmlns:a14="http://schemas.microsoft.com/office/drawing/2010/main" val="0"/>
                        </a:ext>
                      </a:extLst>
                    </a:blip>
                    <a:srcRect/>
                    <a:stretch>
                      <a:fillRect/>
                    </a:stretch>
                  </pic:blipFill>
                  <pic:spPr bwMode="auto">
                    <a:xfrm>
                      <a:off x="0" y="0"/>
                      <a:ext cx="5730240" cy="3604260"/>
                    </a:xfrm>
                    <a:prstGeom prst="rect">
                      <a:avLst/>
                    </a:prstGeom>
                    <a:noFill/>
                    <a:ln>
                      <a:noFill/>
                    </a:ln>
                  </pic:spPr>
                </pic:pic>
              </a:graphicData>
            </a:graphic>
          </wp:inline>
        </w:drawing>
      </w:r>
    </w:p>
    <w:p w14:paraId="49252617" w14:textId="6F0563EA" w:rsidR="00203D1B" w:rsidRDefault="00203D1B" w:rsidP="005D43C3">
      <w:pPr>
        <w:pStyle w:val="Caption"/>
        <w:spacing w:line="360" w:lineRule="auto"/>
        <w:jc w:val="center"/>
      </w:pPr>
      <w:bookmarkStart w:id="201" w:name="_Toc73007937"/>
      <w:r>
        <w:t xml:space="preserve">Figure </w:t>
      </w:r>
      <w:r>
        <w:fldChar w:fldCharType="begin"/>
      </w:r>
      <w:r>
        <w:instrText xml:space="preserve"> SEQ Figure \* ARABIC </w:instrText>
      </w:r>
      <w:r>
        <w:fldChar w:fldCharType="separate"/>
      </w:r>
      <w:r w:rsidR="00100A74">
        <w:rPr>
          <w:noProof/>
        </w:rPr>
        <w:t>99</w:t>
      </w:r>
      <w:r>
        <w:fldChar w:fldCharType="end"/>
      </w:r>
      <w:r w:rsidRPr="00B1462E">
        <w:t xml:space="preserve"> – spaCy lemmatisation of ‘best’ to ‘good’.</w:t>
      </w:r>
      <w:bookmarkEnd w:id="201"/>
    </w:p>
    <w:p w14:paraId="31331926" w14:textId="68A90D2D" w:rsidR="00203D1B" w:rsidRPr="00D7208E" w:rsidRDefault="00203D1B" w:rsidP="005D43C3">
      <w:pPr>
        <w:pStyle w:val="EndnoteText"/>
        <w:spacing w:after="120" w:line="360" w:lineRule="auto"/>
        <w:rPr>
          <w:sz w:val="24"/>
          <w:szCs w:val="24"/>
        </w:rPr>
      </w:pPr>
      <w:r w:rsidRPr="00D7208E">
        <w:rPr>
          <w:sz w:val="24"/>
          <w:szCs w:val="24"/>
        </w:rPr>
        <w:t xml:space="preserve">This scenario would mean that any songs in the dataframe including the word, ‘best’, would have their polarity score significantly skewed </w:t>
      </w:r>
      <w:r w:rsidRPr="00D7208E">
        <w:rPr>
          <w:sz w:val="24"/>
          <w:szCs w:val="24"/>
        </w:rPr>
        <w:fldChar w:fldCharType="begin"/>
      </w:r>
      <w:r w:rsidR="00B73F90" w:rsidRPr="00D7208E">
        <w:rPr>
          <w:sz w:val="24"/>
          <w:szCs w:val="24"/>
        </w:rPr>
        <w:instrText xml:space="preserve"> ADDIN ZOTERO_ITEM CSL_CITATION {"citationID":"an2c6iOa","properties":{"formattedCitation":"(TextBlob Sentiment Analysis - API &amp; Demo | Text Analysis Online | TextAnalysis, 2021)","plainCitation":"(TextBlob Sentiment Analysis - API &amp; Demo | Text Analysis Online | TextAnalysis, 2021)","noteIndex":0},"citationItems":[{"id":1149,"uris":["http://zotero.org/users/7056409/items/TW8KV8VR"],"uri":["http://zotero.org/users/7056409/items/TW8KV8VR"],"itemData":{"id":1149,"type":"webpage","title":"TextBlob Sentiment Analysis - API &amp; Demo | Text Analysis Online | TextAnalysis","URL":"http://textanalysisonline.com/textblob-sentiment-analysis","accessed":{"date-parts":[["2021",5,14]]}}}],"schema":"https://github.com/citation-style-language/schema/raw/master/csl-citation.json"} </w:instrText>
      </w:r>
      <w:r w:rsidRPr="00D7208E">
        <w:rPr>
          <w:sz w:val="24"/>
          <w:szCs w:val="24"/>
        </w:rPr>
        <w:fldChar w:fldCharType="separate"/>
      </w:r>
      <w:r w:rsidRPr="00D7208E">
        <w:rPr>
          <w:rFonts w:cs="Times New Roman"/>
          <w:sz w:val="24"/>
          <w:szCs w:val="24"/>
        </w:rPr>
        <w:t>(TextBlob Sentiment Analysis - API &amp; Demo | Text Analysis Online | TextAnalysis, 2021)</w:t>
      </w:r>
      <w:r w:rsidRPr="00D7208E">
        <w:rPr>
          <w:sz w:val="24"/>
          <w:szCs w:val="24"/>
        </w:rPr>
        <w:fldChar w:fldCharType="end"/>
      </w:r>
      <w:r w:rsidRPr="00D7208E">
        <w:rPr>
          <w:sz w:val="24"/>
          <w:szCs w:val="24"/>
        </w:rPr>
        <w:t>.</w:t>
      </w:r>
    </w:p>
    <w:p w14:paraId="3685EA7E" w14:textId="77777777" w:rsidR="00203D1B" w:rsidRDefault="00203D1B" w:rsidP="005D43C3">
      <w:pPr>
        <w:pStyle w:val="EndnoteText"/>
        <w:keepNext/>
        <w:spacing w:after="120" w:line="360" w:lineRule="auto"/>
        <w:jc w:val="center"/>
      </w:pPr>
      <w:r>
        <w:rPr>
          <w:noProof/>
        </w:rPr>
        <w:lastRenderedPageBreak/>
        <w:drawing>
          <wp:inline distT="0" distB="0" distL="0" distR="0" wp14:anchorId="117ECDDD" wp14:editId="48AC6356">
            <wp:extent cx="5181600" cy="830580"/>
            <wp:effectExtent l="0" t="0" r="0" b="7620"/>
            <wp:docPr id="165" name="Picture 165" descr="A picture containing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Picture 165" descr="A picture containing logo&#10;&#10;Description automatically generated"/>
                    <pic:cNvPicPr>
                      <a:picLocks noChangeAspect="1" noChangeArrowheads="1"/>
                    </pic:cNvPicPr>
                  </pic:nvPicPr>
                  <pic:blipFill>
                    <a:blip r:embed="rId365">
                      <a:extLst>
                        <a:ext uri="{28A0092B-C50C-407E-A947-70E740481C1C}">
                          <a14:useLocalDpi xmlns:a14="http://schemas.microsoft.com/office/drawing/2010/main" val="0"/>
                        </a:ext>
                      </a:extLst>
                    </a:blip>
                    <a:srcRect/>
                    <a:stretch>
                      <a:fillRect/>
                    </a:stretch>
                  </pic:blipFill>
                  <pic:spPr bwMode="auto">
                    <a:xfrm>
                      <a:off x="0" y="0"/>
                      <a:ext cx="5181600" cy="830580"/>
                    </a:xfrm>
                    <a:prstGeom prst="rect">
                      <a:avLst/>
                    </a:prstGeom>
                    <a:noFill/>
                    <a:ln>
                      <a:noFill/>
                    </a:ln>
                  </pic:spPr>
                </pic:pic>
              </a:graphicData>
            </a:graphic>
          </wp:inline>
        </w:drawing>
      </w:r>
      <w:r>
        <w:rPr>
          <w:noProof/>
        </w:rPr>
        <w:drawing>
          <wp:inline distT="0" distB="0" distL="0" distR="0" wp14:anchorId="186BC218" wp14:editId="7901E31D">
            <wp:extent cx="4991100" cy="967740"/>
            <wp:effectExtent l="0" t="0" r="0" b="3810"/>
            <wp:docPr id="166" name="Picture 166"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Picture 166" descr="A picture containing text&#10;&#10;Description automatically generated"/>
                    <pic:cNvPicPr>
                      <a:picLocks noChangeAspect="1" noChangeArrowheads="1"/>
                    </pic:cNvPicPr>
                  </pic:nvPicPr>
                  <pic:blipFill>
                    <a:blip r:embed="rId366">
                      <a:extLst>
                        <a:ext uri="{28A0092B-C50C-407E-A947-70E740481C1C}">
                          <a14:useLocalDpi xmlns:a14="http://schemas.microsoft.com/office/drawing/2010/main" val="0"/>
                        </a:ext>
                      </a:extLst>
                    </a:blip>
                    <a:srcRect/>
                    <a:stretch>
                      <a:fillRect/>
                    </a:stretch>
                  </pic:blipFill>
                  <pic:spPr bwMode="auto">
                    <a:xfrm>
                      <a:off x="0" y="0"/>
                      <a:ext cx="4991100" cy="967740"/>
                    </a:xfrm>
                    <a:prstGeom prst="rect">
                      <a:avLst/>
                    </a:prstGeom>
                    <a:noFill/>
                    <a:ln>
                      <a:noFill/>
                    </a:ln>
                  </pic:spPr>
                </pic:pic>
              </a:graphicData>
            </a:graphic>
          </wp:inline>
        </w:drawing>
      </w:r>
    </w:p>
    <w:p w14:paraId="2EBF3DAA" w14:textId="1AAB5469" w:rsidR="00203D1B" w:rsidRDefault="00203D1B" w:rsidP="005D43C3">
      <w:pPr>
        <w:pStyle w:val="Caption"/>
        <w:spacing w:line="360" w:lineRule="auto"/>
        <w:jc w:val="center"/>
      </w:pPr>
      <w:bookmarkStart w:id="202" w:name="_Toc73007938"/>
      <w:r>
        <w:t xml:space="preserve">Figure </w:t>
      </w:r>
      <w:r>
        <w:fldChar w:fldCharType="begin"/>
      </w:r>
      <w:r>
        <w:instrText xml:space="preserve"> SEQ Figure \* ARABIC </w:instrText>
      </w:r>
      <w:r>
        <w:fldChar w:fldCharType="separate"/>
      </w:r>
      <w:r w:rsidR="00100A74">
        <w:rPr>
          <w:noProof/>
        </w:rPr>
        <w:t>100</w:t>
      </w:r>
      <w:r>
        <w:fldChar w:fldCharType="end"/>
      </w:r>
      <w:r w:rsidRPr="00754120">
        <w:t xml:space="preserve"> – TextBlob polarity score of ‘best’ (a) and ‘good’ (b).</w:t>
      </w:r>
      <w:bookmarkEnd w:id="202"/>
    </w:p>
    <w:p w14:paraId="79AD6BBC" w14:textId="2F79CC4F" w:rsidR="00203D1B" w:rsidRPr="00D7208E" w:rsidRDefault="00203D1B" w:rsidP="005D43C3">
      <w:pPr>
        <w:pStyle w:val="EndnoteText"/>
        <w:spacing w:after="120" w:line="360" w:lineRule="auto"/>
        <w:rPr>
          <w:sz w:val="24"/>
          <w:szCs w:val="24"/>
        </w:rPr>
      </w:pPr>
      <w:r w:rsidRPr="00D7208E">
        <w:rPr>
          <w:sz w:val="24"/>
          <w:szCs w:val="24"/>
        </w:rPr>
        <w:t xml:space="preserve">I know of at least five UK number ones containing the word, ‘best’, which would therefore have a lower polarity sentiment rating than they should have </w:t>
      </w:r>
      <w:r w:rsidRPr="00D7208E">
        <w:rPr>
          <w:sz w:val="24"/>
          <w:szCs w:val="24"/>
        </w:rPr>
        <w:fldChar w:fldCharType="begin"/>
      </w:r>
      <w:r w:rsidR="00B73F90" w:rsidRPr="00D7208E">
        <w:rPr>
          <w:sz w:val="24"/>
          <w:szCs w:val="24"/>
        </w:rPr>
        <w:instrText xml:space="preserve"> ADDIN ZOTERO_ITEM CSL_CITATION {"citationID":"20LwFYed","properties":{"formattedCitation":"(Lyrics containing the term: best \\uc0\\u8212{} Page #9, 2021)","plainCitation":"(Lyrics containing the term: best — Page #9, 2021)","noteIndex":0},"citationItems":[{"id":1157,"uris":["http://zotero.org/users/7056409/items/7DX4Z5TN"],"uri":["http://zotero.org/users/7056409/items/7DX4Z5TN"],"itemData":{"id":1157,"type":"webpage","title":"Lyrics containing the term: best — Page #9","URL":"https://www.lyrics.com/serp.php?st=best&amp;p=9&amp;genre=Pop","accessed":{"date-parts":[["2021",5,15]]}}}],"schema":"https://github.com/citation-style-language/schema/raw/master/csl-citation.json"} </w:instrText>
      </w:r>
      <w:r w:rsidRPr="00D7208E">
        <w:rPr>
          <w:sz w:val="24"/>
          <w:szCs w:val="24"/>
        </w:rPr>
        <w:fldChar w:fldCharType="separate"/>
      </w:r>
      <w:r w:rsidRPr="00D7208E">
        <w:rPr>
          <w:rFonts w:cs="Times New Roman"/>
          <w:sz w:val="24"/>
          <w:szCs w:val="24"/>
        </w:rPr>
        <w:t>(Lyrics containing the term: best — Page #9, 2021)</w:t>
      </w:r>
      <w:r w:rsidRPr="00D7208E">
        <w:rPr>
          <w:sz w:val="24"/>
          <w:szCs w:val="24"/>
        </w:rPr>
        <w:fldChar w:fldCharType="end"/>
      </w:r>
      <w:r w:rsidRPr="00D7208E">
        <w:rPr>
          <w:sz w:val="24"/>
          <w:szCs w:val="24"/>
        </w:rPr>
        <w:t>.</w:t>
      </w:r>
    </w:p>
    <w:p w14:paraId="0D0B085B" w14:textId="77777777" w:rsidR="00203D1B" w:rsidRPr="00D7208E" w:rsidRDefault="00203D1B" w:rsidP="005D43C3">
      <w:pPr>
        <w:pStyle w:val="EndnoteText"/>
        <w:numPr>
          <w:ilvl w:val="0"/>
          <w:numId w:val="12"/>
        </w:numPr>
        <w:spacing w:after="120" w:line="360" w:lineRule="auto"/>
        <w:rPr>
          <w:sz w:val="24"/>
          <w:szCs w:val="24"/>
        </w:rPr>
      </w:pPr>
      <w:r w:rsidRPr="00D7208E">
        <w:rPr>
          <w:sz w:val="24"/>
          <w:szCs w:val="24"/>
        </w:rPr>
        <w:t>Abba – “Knowing Me, Knowing You” (1977)</w:t>
      </w:r>
    </w:p>
    <w:p w14:paraId="7B4C44AD" w14:textId="77777777" w:rsidR="00203D1B" w:rsidRPr="00D7208E" w:rsidRDefault="00203D1B" w:rsidP="005D43C3">
      <w:pPr>
        <w:pStyle w:val="EndnoteText"/>
        <w:numPr>
          <w:ilvl w:val="0"/>
          <w:numId w:val="12"/>
        </w:numPr>
        <w:spacing w:after="120" w:line="360" w:lineRule="auto"/>
        <w:rPr>
          <w:sz w:val="24"/>
          <w:szCs w:val="24"/>
        </w:rPr>
      </w:pPr>
      <w:r w:rsidRPr="00D7208E">
        <w:rPr>
          <w:sz w:val="24"/>
          <w:szCs w:val="24"/>
        </w:rPr>
        <w:t>Abba – “Take A Chance On Me” (1978)</w:t>
      </w:r>
    </w:p>
    <w:p w14:paraId="37F394D6" w14:textId="77777777" w:rsidR="00203D1B" w:rsidRPr="00D7208E" w:rsidRDefault="00203D1B" w:rsidP="005D43C3">
      <w:pPr>
        <w:pStyle w:val="EndnoteText"/>
        <w:numPr>
          <w:ilvl w:val="0"/>
          <w:numId w:val="12"/>
        </w:numPr>
        <w:spacing w:after="120" w:line="360" w:lineRule="auto"/>
        <w:rPr>
          <w:sz w:val="24"/>
          <w:szCs w:val="24"/>
        </w:rPr>
      </w:pPr>
      <w:r w:rsidRPr="00D7208E">
        <w:rPr>
          <w:sz w:val="24"/>
          <w:szCs w:val="24"/>
        </w:rPr>
        <w:t>Ronan Keating – “When You Say Nothing At All” (1999)</w:t>
      </w:r>
    </w:p>
    <w:p w14:paraId="16A1B67A" w14:textId="77777777" w:rsidR="00203D1B" w:rsidRPr="00D7208E" w:rsidRDefault="00203D1B" w:rsidP="005D43C3">
      <w:pPr>
        <w:pStyle w:val="EndnoteText"/>
        <w:numPr>
          <w:ilvl w:val="0"/>
          <w:numId w:val="12"/>
        </w:numPr>
        <w:spacing w:after="120" w:line="360" w:lineRule="auto"/>
        <w:rPr>
          <w:sz w:val="24"/>
          <w:szCs w:val="24"/>
        </w:rPr>
      </w:pPr>
      <w:r w:rsidRPr="00D7208E">
        <w:rPr>
          <w:sz w:val="24"/>
          <w:szCs w:val="24"/>
        </w:rPr>
        <w:t>Michael Andrews featuring Gary Jules – “Mad World” (2003)</w:t>
      </w:r>
    </w:p>
    <w:p w14:paraId="54E22CE7" w14:textId="77777777" w:rsidR="00203D1B" w:rsidRPr="00D7208E" w:rsidRDefault="00203D1B" w:rsidP="005D43C3">
      <w:pPr>
        <w:pStyle w:val="EndnoteText"/>
        <w:numPr>
          <w:ilvl w:val="0"/>
          <w:numId w:val="12"/>
        </w:numPr>
        <w:spacing w:after="120" w:line="360" w:lineRule="auto"/>
        <w:rPr>
          <w:sz w:val="24"/>
          <w:szCs w:val="24"/>
        </w:rPr>
      </w:pPr>
      <w:r w:rsidRPr="00D7208E">
        <w:rPr>
          <w:sz w:val="24"/>
          <w:szCs w:val="24"/>
        </w:rPr>
        <w:t>Jessie J – “Domino” (2012)</w:t>
      </w:r>
    </w:p>
    <w:p w14:paraId="5DD9AFB9" w14:textId="42BA24D4" w:rsidR="00203D1B" w:rsidRDefault="00203D1B" w:rsidP="005D43C3">
      <w:r w:rsidRPr="00D7208E">
        <w:t>Although in Ronan Keating’s case, his pronunciation of the word as, “beshhht”, should probably justify his downgrading!</w:t>
      </w:r>
    </w:p>
    <w:p w14:paraId="7A23B613" w14:textId="77777777" w:rsidR="00CB7D1B" w:rsidRPr="00D7208E" w:rsidRDefault="00CB7D1B" w:rsidP="005D43C3"/>
    <w:p w14:paraId="497FFA7E" w14:textId="1B0EC214" w:rsidR="00437457" w:rsidRDefault="00437457" w:rsidP="005D43C3">
      <w:pPr>
        <w:pStyle w:val="Heading2"/>
        <w:rPr>
          <w:sz w:val="28"/>
          <w:szCs w:val="28"/>
        </w:rPr>
      </w:pPr>
      <w:bookmarkStart w:id="203" w:name="_Ref72616543"/>
      <w:bookmarkStart w:id="204" w:name="_Toc73208437"/>
      <w:r w:rsidRPr="00203D1B">
        <w:rPr>
          <w:sz w:val="28"/>
          <w:szCs w:val="28"/>
        </w:rPr>
        <w:lastRenderedPageBreak/>
        <w:t xml:space="preserve">Appendix </w:t>
      </w:r>
      <w:r>
        <w:rPr>
          <w:sz w:val="28"/>
          <w:szCs w:val="28"/>
        </w:rPr>
        <w:t>C</w:t>
      </w:r>
      <w:r w:rsidRPr="00203D1B">
        <w:rPr>
          <w:sz w:val="28"/>
          <w:szCs w:val="28"/>
        </w:rPr>
        <w:t xml:space="preserve"> – </w:t>
      </w:r>
      <w:r>
        <w:rPr>
          <w:sz w:val="28"/>
          <w:szCs w:val="28"/>
        </w:rPr>
        <w:t>Web scraping and cleaning data in Power BI</w:t>
      </w:r>
      <w:bookmarkEnd w:id="203"/>
      <w:bookmarkEnd w:id="204"/>
    </w:p>
    <w:p w14:paraId="038D0FDF" w14:textId="77777777" w:rsidR="00285E05" w:rsidRDefault="00285E05" w:rsidP="005D43C3">
      <w:pPr>
        <w:keepNext/>
        <w:jc w:val="center"/>
      </w:pPr>
      <w:r>
        <w:rPr>
          <w:noProof/>
        </w:rPr>
        <w:drawing>
          <wp:inline distT="0" distB="0" distL="0" distR="0" wp14:anchorId="62936439" wp14:editId="4B78C0CA">
            <wp:extent cx="1790700" cy="2202180"/>
            <wp:effectExtent l="0" t="0" r="0" b="7620"/>
            <wp:docPr id="100" name="Picture 10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Graphical user interface, application&#10;&#10;Description automatically generated"/>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790700" cy="2202180"/>
                    </a:xfrm>
                    <a:prstGeom prst="rect">
                      <a:avLst/>
                    </a:prstGeom>
                    <a:noFill/>
                    <a:ln>
                      <a:noFill/>
                    </a:ln>
                  </pic:spPr>
                </pic:pic>
              </a:graphicData>
            </a:graphic>
          </wp:inline>
        </w:drawing>
      </w:r>
      <w:r>
        <w:rPr>
          <w:noProof/>
        </w:rPr>
        <w:drawing>
          <wp:inline distT="0" distB="0" distL="0" distR="0" wp14:anchorId="7288D64D" wp14:editId="37D9787E">
            <wp:extent cx="3779065" cy="1584325"/>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pic:cNvPicPr>
                      <a:picLocks noChangeAspect="1" noChangeArrowheads="1"/>
                    </pic:cNvPicPr>
                  </pic:nvPicPr>
                  <pic:blipFill>
                    <a:blip r:embed="rId367">
                      <a:extLst>
                        <a:ext uri="{28A0092B-C50C-407E-A947-70E740481C1C}">
                          <a14:useLocalDpi xmlns:a14="http://schemas.microsoft.com/office/drawing/2010/main" val="0"/>
                        </a:ext>
                      </a:extLst>
                    </a:blip>
                    <a:stretch>
                      <a:fillRect/>
                    </a:stretch>
                  </pic:blipFill>
                  <pic:spPr bwMode="auto">
                    <a:xfrm>
                      <a:off x="0" y="0"/>
                      <a:ext cx="3782580" cy="1585799"/>
                    </a:xfrm>
                    <a:prstGeom prst="rect">
                      <a:avLst/>
                    </a:prstGeom>
                    <a:noFill/>
                    <a:ln>
                      <a:noFill/>
                    </a:ln>
                  </pic:spPr>
                </pic:pic>
              </a:graphicData>
            </a:graphic>
          </wp:inline>
        </w:drawing>
      </w:r>
    </w:p>
    <w:p w14:paraId="7112354B" w14:textId="5F600656" w:rsidR="00285E05" w:rsidRDefault="00285E05" w:rsidP="005D43C3">
      <w:pPr>
        <w:pStyle w:val="Caption"/>
        <w:spacing w:line="360" w:lineRule="auto"/>
        <w:jc w:val="center"/>
      </w:pPr>
      <w:bookmarkStart w:id="205" w:name="_Toc73007939"/>
      <w:r>
        <w:t xml:space="preserve">Figure </w:t>
      </w:r>
      <w:r>
        <w:fldChar w:fldCharType="begin"/>
      </w:r>
      <w:r>
        <w:instrText xml:space="preserve"> SEQ Figure \* ARABIC </w:instrText>
      </w:r>
      <w:r>
        <w:fldChar w:fldCharType="separate"/>
      </w:r>
      <w:r w:rsidR="00100A74">
        <w:rPr>
          <w:noProof/>
        </w:rPr>
        <w:t>101</w:t>
      </w:r>
      <w:r>
        <w:fldChar w:fldCharType="end"/>
      </w:r>
      <w:r>
        <w:t xml:space="preserve"> </w:t>
      </w:r>
      <w:r w:rsidRPr="008570AA">
        <w:t>- Power BI's simple method to retrieve data (a) from a website (b).</w:t>
      </w:r>
      <w:bookmarkEnd w:id="205"/>
    </w:p>
    <w:p w14:paraId="1243C883" w14:textId="77777777" w:rsidR="00470DBB" w:rsidRDefault="00470DBB" w:rsidP="005D43C3">
      <w:pPr>
        <w:keepNext/>
        <w:jc w:val="center"/>
      </w:pPr>
      <w:r>
        <w:rPr>
          <w:noProof/>
        </w:rPr>
        <w:drawing>
          <wp:inline distT="0" distB="0" distL="0" distR="0" wp14:anchorId="717CE12F" wp14:editId="6C55847D">
            <wp:extent cx="5722620" cy="3154680"/>
            <wp:effectExtent l="0" t="0" r="0" b="762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68">
                      <a:extLst>
                        <a:ext uri="{28A0092B-C50C-407E-A947-70E740481C1C}">
                          <a14:useLocalDpi xmlns:a14="http://schemas.microsoft.com/office/drawing/2010/main" val="0"/>
                        </a:ext>
                      </a:extLst>
                    </a:blip>
                    <a:srcRect/>
                    <a:stretch>
                      <a:fillRect/>
                    </a:stretch>
                  </pic:blipFill>
                  <pic:spPr bwMode="auto">
                    <a:xfrm>
                      <a:off x="0" y="0"/>
                      <a:ext cx="5722620" cy="3154680"/>
                    </a:xfrm>
                    <a:prstGeom prst="rect">
                      <a:avLst/>
                    </a:prstGeom>
                    <a:noFill/>
                    <a:ln>
                      <a:noFill/>
                    </a:ln>
                  </pic:spPr>
                </pic:pic>
              </a:graphicData>
            </a:graphic>
          </wp:inline>
        </w:drawing>
      </w:r>
    </w:p>
    <w:p w14:paraId="682790E4" w14:textId="100531A4" w:rsidR="00470DBB" w:rsidRPr="00470DBB" w:rsidRDefault="00470DBB" w:rsidP="005D43C3">
      <w:pPr>
        <w:pStyle w:val="Caption"/>
        <w:spacing w:line="360" w:lineRule="auto"/>
        <w:jc w:val="center"/>
      </w:pPr>
      <w:bookmarkStart w:id="206" w:name="_Toc73007940"/>
      <w:r>
        <w:t xml:space="preserve">Figure </w:t>
      </w:r>
      <w:r>
        <w:fldChar w:fldCharType="begin"/>
      </w:r>
      <w:r>
        <w:instrText xml:space="preserve"> SEQ Figure \* ARABIC </w:instrText>
      </w:r>
      <w:r>
        <w:fldChar w:fldCharType="separate"/>
      </w:r>
      <w:r w:rsidR="00100A74">
        <w:rPr>
          <w:noProof/>
        </w:rPr>
        <w:t>102</w:t>
      </w:r>
      <w:r>
        <w:fldChar w:fldCharType="end"/>
      </w:r>
      <w:r>
        <w:t xml:space="preserve"> - Wikipedia's 1950s data in tabular form.</w:t>
      </w:r>
      <w:bookmarkEnd w:id="206"/>
    </w:p>
    <w:p w14:paraId="7F60C978" w14:textId="77777777" w:rsidR="00730C46" w:rsidRDefault="00285E05" w:rsidP="005D43C3">
      <w:pPr>
        <w:keepNext/>
        <w:jc w:val="center"/>
      </w:pPr>
      <w:r>
        <w:rPr>
          <w:noProof/>
        </w:rPr>
        <w:lastRenderedPageBreak/>
        <w:drawing>
          <wp:inline distT="0" distB="0" distL="0" distR="0" wp14:anchorId="3A4BE45C" wp14:editId="0C848055">
            <wp:extent cx="5722620" cy="3093720"/>
            <wp:effectExtent l="0" t="0" r="0" b="0"/>
            <wp:docPr id="102" name="Picture 10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descr="Table&#10;&#10;Description automatically generated"/>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722620" cy="3093720"/>
                    </a:xfrm>
                    <a:prstGeom prst="rect">
                      <a:avLst/>
                    </a:prstGeom>
                    <a:noFill/>
                    <a:ln>
                      <a:noFill/>
                    </a:ln>
                  </pic:spPr>
                </pic:pic>
              </a:graphicData>
            </a:graphic>
          </wp:inline>
        </w:drawing>
      </w:r>
    </w:p>
    <w:p w14:paraId="48FD58FE" w14:textId="225F06A2" w:rsidR="00285E05" w:rsidRDefault="00730C46" w:rsidP="005D43C3">
      <w:pPr>
        <w:pStyle w:val="Caption"/>
        <w:spacing w:line="360" w:lineRule="auto"/>
        <w:jc w:val="center"/>
      </w:pPr>
      <w:bookmarkStart w:id="207" w:name="_Toc73007941"/>
      <w:r>
        <w:t xml:space="preserve">Figure </w:t>
      </w:r>
      <w:r>
        <w:fldChar w:fldCharType="begin"/>
      </w:r>
      <w:r>
        <w:instrText xml:space="preserve"> SEQ Figure \* ARABIC </w:instrText>
      </w:r>
      <w:r>
        <w:fldChar w:fldCharType="separate"/>
      </w:r>
      <w:r w:rsidR="00100A74">
        <w:rPr>
          <w:noProof/>
        </w:rPr>
        <w:t>103</w:t>
      </w:r>
      <w:r>
        <w:fldChar w:fldCharType="end"/>
      </w:r>
      <w:r>
        <w:t xml:space="preserve"> </w:t>
      </w:r>
      <w:r w:rsidRPr="00DA1D88">
        <w:t xml:space="preserve">- </w:t>
      </w:r>
      <w:r w:rsidR="00470DBB">
        <w:t>Wikipedia</w:t>
      </w:r>
      <w:r w:rsidRPr="00DA1D88">
        <w:t xml:space="preserve"> data brought into Power BI before cleaning.</w:t>
      </w:r>
      <w:bookmarkEnd w:id="207"/>
    </w:p>
    <w:p w14:paraId="437CDBBC" w14:textId="77777777" w:rsidR="001C49A8" w:rsidRDefault="001C49A8" w:rsidP="005D43C3">
      <w:pPr>
        <w:keepNext/>
        <w:jc w:val="center"/>
      </w:pPr>
      <w:r>
        <w:rPr>
          <w:noProof/>
        </w:rPr>
        <w:drawing>
          <wp:inline distT="0" distB="0" distL="0" distR="0" wp14:anchorId="376FA6F4" wp14:editId="310270A8">
            <wp:extent cx="5722620" cy="609600"/>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69">
                      <a:extLst>
                        <a:ext uri="{28A0092B-C50C-407E-A947-70E740481C1C}">
                          <a14:useLocalDpi xmlns:a14="http://schemas.microsoft.com/office/drawing/2010/main" val="0"/>
                        </a:ext>
                      </a:extLst>
                    </a:blip>
                    <a:srcRect/>
                    <a:stretch>
                      <a:fillRect/>
                    </a:stretch>
                  </pic:blipFill>
                  <pic:spPr bwMode="auto">
                    <a:xfrm>
                      <a:off x="0" y="0"/>
                      <a:ext cx="5722620" cy="609600"/>
                    </a:xfrm>
                    <a:prstGeom prst="rect">
                      <a:avLst/>
                    </a:prstGeom>
                    <a:noFill/>
                    <a:ln>
                      <a:noFill/>
                    </a:ln>
                  </pic:spPr>
                </pic:pic>
              </a:graphicData>
            </a:graphic>
          </wp:inline>
        </w:drawing>
      </w:r>
    </w:p>
    <w:p w14:paraId="37715CA0" w14:textId="65E6C9C1" w:rsidR="00285E05" w:rsidRDefault="001C49A8" w:rsidP="005D43C3">
      <w:pPr>
        <w:pStyle w:val="Caption"/>
        <w:spacing w:line="360" w:lineRule="auto"/>
        <w:jc w:val="center"/>
      </w:pPr>
      <w:bookmarkStart w:id="208" w:name="_Toc73007942"/>
      <w:r>
        <w:t xml:space="preserve">Figure </w:t>
      </w:r>
      <w:r>
        <w:fldChar w:fldCharType="begin"/>
      </w:r>
      <w:r>
        <w:instrText xml:space="preserve"> SEQ Figure \* ARABIC </w:instrText>
      </w:r>
      <w:r>
        <w:fldChar w:fldCharType="separate"/>
      </w:r>
      <w:r w:rsidR="00100A74">
        <w:rPr>
          <w:noProof/>
        </w:rPr>
        <w:t>104</w:t>
      </w:r>
      <w:r>
        <w:fldChar w:fldCharType="end"/>
      </w:r>
      <w:r>
        <w:t xml:space="preserve"> - Giving meaningful heading names.</w:t>
      </w:r>
      <w:bookmarkEnd w:id="208"/>
    </w:p>
    <w:p w14:paraId="4AB8572B" w14:textId="77777777" w:rsidR="001C49A8" w:rsidRDefault="001C49A8" w:rsidP="005D43C3">
      <w:pPr>
        <w:keepNext/>
        <w:jc w:val="center"/>
      </w:pPr>
      <w:r>
        <w:rPr>
          <w:noProof/>
        </w:rPr>
        <w:drawing>
          <wp:inline distT="0" distB="0" distL="0" distR="0" wp14:anchorId="52F1B113" wp14:editId="3FAA6BAC">
            <wp:extent cx="2590800" cy="2987040"/>
            <wp:effectExtent l="0" t="0" r="0" b="381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70">
                      <a:extLst>
                        <a:ext uri="{28A0092B-C50C-407E-A947-70E740481C1C}">
                          <a14:useLocalDpi xmlns:a14="http://schemas.microsoft.com/office/drawing/2010/main" val="0"/>
                        </a:ext>
                      </a:extLst>
                    </a:blip>
                    <a:srcRect/>
                    <a:stretch>
                      <a:fillRect/>
                    </a:stretch>
                  </pic:blipFill>
                  <pic:spPr bwMode="auto">
                    <a:xfrm>
                      <a:off x="0" y="0"/>
                      <a:ext cx="2590800" cy="2987040"/>
                    </a:xfrm>
                    <a:prstGeom prst="rect">
                      <a:avLst/>
                    </a:prstGeom>
                    <a:noFill/>
                    <a:ln>
                      <a:noFill/>
                    </a:ln>
                  </pic:spPr>
                </pic:pic>
              </a:graphicData>
            </a:graphic>
          </wp:inline>
        </w:drawing>
      </w:r>
      <w:r>
        <w:rPr>
          <w:noProof/>
        </w:rPr>
        <w:drawing>
          <wp:inline distT="0" distB="0" distL="0" distR="0" wp14:anchorId="4A1B2750" wp14:editId="270803C2">
            <wp:extent cx="2552700" cy="2956560"/>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71">
                      <a:extLst>
                        <a:ext uri="{28A0092B-C50C-407E-A947-70E740481C1C}">
                          <a14:useLocalDpi xmlns:a14="http://schemas.microsoft.com/office/drawing/2010/main" val="0"/>
                        </a:ext>
                      </a:extLst>
                    </a:blip>
                    <a:srcRect/>
                    <a:stretch>
                      <a:fillRect/>
                    </a:stretch>
                  </pic:blipFill>
                  <pic:spPr bwMode="auto">
                    <a:xfrm>
                      <a:off x="0" y="0"/>
                      <a:ext cx="2552700" cy="2956560"/>
                    </a:xfrm>
                    <a:prstGeom prst="rect">
                      <a:avLst/>
                    </a:prstGeom>
                    <a:noFill/>
                    <a:ln>
                      <a:noFill/>
                    </a:ln>
                  </pic:spPr>
                </pic:pic>
              </a:graphicData>
            </a:graphic>
          </wp:inline>
        </w:drawing>
      </w:r>
    </w:p>
    <w:p w14:paraId="1CF4EBC8" w14:textId="6CE75B61" w:rsidR="001C49A8" w:rsidRDefault="001C49A8" w:rsidP="005D43C3">
      <w:pPr>
        <w:pStyle w:val="Caption"/>
        <w:spacing w:line="360" w:lineRule="auto"/>
        <w:jc w:val="center"/>
      </w:pPr>
      <w:bookmarkStart w:id="209" w:name="_Toc73007943"/>
      <w:r>
        <w:t xml:space="preserve">Figure </w:t>
      </w:r>
      <w:r>
        <w:fldChar w:fldCharType="begin"/>
      </w:r>
      <w:r>
        <w:instrText xml:space="preserve"> SEQ Figure \* ARABIC </w:instrText>
      </w:r>
      <w:r>
        <w:fldChar w:fldCharType="separate"/>
      </w:r>
      <w:r w:rsidR="00100A74">
        <w:rPr>
          <w:noProof/>
        </w:rPr>
        <w:t>105</w:t>
      </w:r>
      <w:r>
        <w:fldChar w:fldCharType="end"/>
      </w:r>
      <w:r>
        <w:t xml:space="preserve"> - Omitting the years (a) to ensure correct index numbers (b).</w:t>
      </w:r>
      <w:bookmarkEnd w:id="209"/>
    </w:p>
    <w:p w14:paraId="0ECFB55A" w14:textId="77777777" w:rsidR="001C49A8" w:rsidRDefault="001C49A8" w:rsidP="005D43C3">
      <w:pPr>
        <w:keepNext/>
        <w:jc w:val="center"/>
      </w:pPr>
      <w:r>
        <w:rPr>
          <w:noProof/>
        </w:rPr>
        <w:lastRenderedPageBreak/>
        <w:drawing>
          <wp:inline distT="0" distB="0" distL="0" distR="0" wp14:anchorId="4EAC05AB" wp14:editId="65DE7169">
            <wp:extent cx="5273040" cy="1127760"/>
            <wp:effectExtent l="0" t="0" r="381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72">
                      <a:extLst>
                        <a:ext uri="{28A0092B-C50C-407E-A947-70E740481C1C}">
                          <a14:useLocalDpi xmlns:a14="http://schemas.microsoft.com/office/drawing/2010/main" val="0"/>
                        </a:ext>
                      </a:extLst>
                    </a:blip>
                    <a:srcRect/>
                    <a:stretch>
                      <a:fillRect/>
                    </a:stretch>
                  </pic:blipFill>
                  <pic:spPr bwMode="auto">
                    <a:xfrm>
                      <a:off x="0" y="0"/>
                      <a:ext cx="5273040" cy="1127760"/>
                    </a:xfrm>
                    <a:prstGeom prst="rect">
                      <a:avLst/>
                    </a:prstGeom>
                    <a:noFill/>
                    <a:ln>
                      <a:noFill/>
                    </a:ln>
                  </pic:spPr>
                </pic:pic>
              </a:graphicData>
            </a:graphic>
          </wp:inline>
        </w:drawing>
      </w:r>
    </w:p>
    <w:p w14:paraId="72409AD7" w14:textId="4B9E9373" w:rsidR="001C49A8" w:rsidRDefault="001C49A8" w:rsidP="005D43C3">
      <w:pPr>
        <w:pStyle w:val="Caption"/>
        <w:spacing w:line="360" w:lineRule="auto"/>
        <w:jc w:val="center"/>
      </w:pPr>
      <w:bookmarkStart w:id="210" w:name="_Toc73007944"/>
      <w:r>
        <w:t xml:space="preserve">Figure </w:t>
      </w:r>
      <w:r>
        <w:fldChar w:fldCharType="begin"/>
      </w:r>
      <w:r>
        <w:instrText xml:space="preserve"> SEQ Figure \* ARABIC </w:instrText>
      </w:r>
      <w:r>
        <w:fldChar w:fldCharType="separate"/>
      </w:r>
      <w:r w:rsidR="00100A74">
        <w:rPr>
          <w:noProof/>
        </w:rPr>
        <w:t>106</w:t>
      </w:r>
      <w:r>
        <w:fldChar w:fldCharType="end"/>
      </w:r>
      <w:r>
        <w:t xml:space="preserve"> - Using Google to find the correct keyboard code</w:t>
      </w:r>
      <w:r>
        <w:rPr>
          <w:noProof/>
        </w:rPr>
        <w:t xml:space="preserve"> for the 'Cross sign' symbol </w:t>
      </w:r>
      <w:r>
        <w:rPr>
          <w:noProof/>
        </w:rPr>
        <w:fldChar w:fldCharType="begin"/>
      </w:r>
      <w:r>
        <w:rPr>
          <w:noProof/>
        </w:rPr>
        <w:instrText xml:space="preserve"> ADDIN ZOTERO_ITEM CSL_CITATION {"citationID":"fACTqOlX","properties":{"formattedCitation":"(Alt shortcuts list, 2021)","plainCitation":"(Alt shortcuts list, 2021)","noteIndex":0},"citationItems":[{"id":1204,"uris":["http://zotero.org/users/7056409/items/96JCBBV9"],"uri":["http://zotero.org/users/7056409/items/96JCBBV9"],"itemData":{"id":1204,"type":"webpage","abstract":"Cut list of Alt codes - keyboard shortcuts for text symbols. Shortcuts to symbols and special characters names of this signs.","language":"en","title":"Alt shortcuts list","URL":"https://fsymbols.com/keyboard/windows/alt-codes/list/shortcuts/","accessed":{"date-parts":[["2021",5,23]]}}}],"schema":"https://github.com/citation-style-language/schema/raw/master/csl-citation.json"} </w:instrText>
      </w:r>
      <w:r>
        <w:rPr>
          <w:noProof/>
        </w:rPr>
        <w:fldChar w:fldCharType="separate"/>
      </w:r>
      <w:r w:rsidRPr="001C49A8">
        <w:rPr>
          <w:rFonts w:cs="Times New Roman"/>
        </w:rPr>
        <w:t>(Alt shortcuts list, 2021)</w:t>
      </w:r>
      <w:r>
        <w:rPr>
          <w:noProof/>
        </w:rPr>
        <w:fldChar w:fldCharType="end"/>
      </w:r>
      <w:r w:rsidR="00704ED0">
        <w:rPr>
          <w:noProof/>
        </w:rPr>
        <w:t>.</w:t>
      </w:r>
      <w:bookmarkEnd w:id="210"/>
    </w:p>
    <w:p w14:paraId="6683372E" w14:textId="67EDC61A" w:rsidR="001C49A8" w:rsidRDefault="001C49A8" w:rsidP="005D43C3">
      <w:pPr>
        <w:jc w:val="center"/>
      </w:pPr>
      <w:r>
        <w:rPr>
          <w:noProof/>
        </w:rPr>
        <w:drawing>
          <wp:inline distT="0" distB="0" distL="0" distR="0" wp14:anchorId="7DE496F8" wp14:editId="44BBBE4F">
            <wp:extent cx="5539740" cy="1424940"/>
            <wp:effectExtent l="0" t="0" r="3810" b="381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73">
                      <a:extLst>
                        <a:ext uri="{28A0092B-C50C-407E-A947-70E740481C1C}">
                          <a14:useLocalDpi xmlns:a14="http://schemas.microsoft.com/office/drawing/2010/main" val="0"/>
                        </a:ext>
                      </a:extLst>
                    </a:blip>
                    <a:srcRect/>
                    <a:stretch>
                      <a:fillRect/>
                    </a:stretch>
                  </pic:blipFill>
                  <pic:spPr bwMode="auto">
                    <a:xfrm>
                      <a:off x="0" y="0"/>
                      <a:ext cx="5539740" cy="1424940"/>
                    </a:xfrm>
                    <a:prstGeom prst="rect">
                      <a:avLst/>
                    </a:prstGeom>
                    <a:noFill/>
                    <a:ln>
                      <a:noFill/>
                    </a:ln>
                  </pic:spPr>
                </pic:pic>
              </a:graphicData>
            </a:graphic>
          </wp:inline>
        </w:drawing>
      </w:r>
    </w:p>
    <w:p w14:paraId="502D7B59" w14:textId="77777777" w:rsidR="00704ED0" w:rsidRDefault="001C49A8" w:rsidP="005D43C3">
      <w:pPr>
        <w:keepNext/>
        <w:jc w:val="center"/>
      </w:pPr>
      <w:r>
        <w:rPr>
          <w:noProof/>
        </w:rPr>
        <w:drawing>
          <wp:inline distT="0" distB="0" distL="0" distR="0" wp14:anchorId="05162CAF" wp14:editId="4AFC325D">
            <wp:extent cx="5478780" cy="1744980"/>
            <wp:effectExtent l="0" t="0" r="7620" b="762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74">
                      <a:extLst>
                        <a:ext uri="{28A0092B-C50C-407E-A947-70E740481C1C}">
                          <a14:useLocalDpi xmlns:a14="http://schemas.microsoft.com/office/drawing/2010/main" val="0"/>
                        </a:ext>
                      </a:extLst>
                    </a:blip>
                    <a:srcRect/>
                    <a:stretch>
                      <a:fillRect/>
                    </a:stretch>
                  </pic:blipFill>
                  <pic:spPr bwMode="auto">
                    <a:xfrm>
                      <a:off x="0" y="0"/>
                      <a:ext cx="5478780" cy="1744980"/>
                    </a:xfrm>
                    <a:prstGeom prst="rect">
                      <a:avLst/>
                    </a:prstGeom>
                    <a:noFill/>
                    <a:ln>
                      <a:noFill/>
                    </a:ln>
                  </pic:spPr>
                </pic:pic>
              </a:graphicData>
            </a:graphic>
          </wp:inline>
        </w:drawing>
      </w:r>
    </w:p>
    <w:p w14:paraId="27D5CB1C" w14:textId="268EFD7D" w:rsidR="001C49A8" w:rsidRDefault="00704ED0" w:rsidP="005D43C3">
      <w:pPr>
        <w:pStyle w:val="Caption"/>
        <w:spacing w:line="360" w:lineRule="auto"/>
        <w:jc w:val="center"/>
      </w:pPr>
      <w:bookmarkStart w:id="211" w:name="_Toc73007945"/>
      <w:r>
        <w:t xml:space="preserve">Figure </w:t>
      </w:r>
      <w:r>
        <w:fldChar w:fldCharType="begin"/>
      </w:r>
      <w:r>
        <w:instrText xml:space="preserve"> SEQ Figure \* ARABIC </w:instrText>
      </w:r>
      <w:r>
        <w:fldChar w:fldCharType="separate"/>
      </w:r>
      <w:r w:rsidR="00100A74">
        <w:rPr>
          <w:noProof/>
        </w:rPr>
        <w:t>107</w:t>
      </w:r>
      <w:r>
        <w:fldChar w:fldCharType="end"/>
      </w:r>
      <w:r>
        <w:t xml:space="preserve"> - Using 'Text before delimiter' function to remove 'double-cross' (a) &amp; 'cross' (b) symbols.</w:t>
      </w:r>
      <w:bookmarkEnd w:id="211"/>
    </w:p>
    <w:p w14:paraId="514CDD11" w14:textId="10329D0B" w:rsidR="00704ED0" w:rsidRDefault="00704ED0" w:rsidP="005D43C3">
      <w:pPr>
        <w:keepNext/>
        <w:jc w:val="center"/>
      </w:pPr>
      <w:r>
        <w:rPr>
          <w:noProof/>
        </w:rPr>
        <w:lastRenderedPageBreak/>
        <w:drawing>
          <wp:inline distT="0" distB="0" distL="0" distR="0" wp14:anchorId="03701BDB" wp14:editId="1890383D">
            <wp:extent cx="2026920" cy="3017520"/>
            <wp:effectExtent l="0" t="0" r="0" b="0"/>
            <wp:docPr id="109" name="Picture 10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descr="Graphical user interface, text, application&#10;&#10;Description automatically generated"/>
                    <pic:cNvPicPr>
                      <a:picLocks noChangeAspect="1" noChangeArrowheads="1"/>
                    </pic:cNvPicPr>
                  </pic:nvPicPr>
                  <pic:blipFill>
                    <a:blip r:embed="rId375">
                      <a:extLst>
                        <a:ext uri="{28A0092B-C50C-407E-A947-70E740481C1C}">
                          <a14:useLocalDpi xmlns:a14="http://schemas.microsoft.com/office/drawing/2010/main" val="0"/>
                        </a:ext>
                      </a:extLst>
                    </a:blip>
                    <a:srcRect/>
                    <a:stretch>
                      <a:fillRect/>
                    </a:stretch>
                  </pic:blipFill>
                  <pic:spPr bwMode="auto">
                    <a:xfrm>
                      <a:off x="0" y="0"/>
                      <a:ext cx="2026920" cy="3017520"/>
                    </a:xfrm>
                    <a:prstGeom prst="rect">
                      <a:avLst/>
                    </a:prstGeom>
                    <a:noFill/>
                    <a:ln>
                      <a:noFill/>
                    </a:ln>
                  </pic:spPr>
                </pic:pic>
              </a:graphicData>
            </a:graphic>
          </wp:inline>
        </w:drawing>
      </w:r>
      <w:r>
        <w:rPr>
          <w:noProof/>
        </w:rPr>
        <w:drawing>
          <wp:inline distT="0" distB="0" distL="0" distR="0" wp14:anchorId="2F1EB579" wp14:editId="2AB1D1C6">
            <wp:extent cx="1981200" cy="2903220"/>
            <wp:effectExtent l="0" t="0" r="0" b="0"/>
            <wp:docPr id="113" name="Picture 11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descr="Graphical user interface, text, application&#10;&#10;Description automatically generated"/>
                    <pic:cNvPicPr>
                      <a:picLocks noChangeAspect="1" noChangeArrowheads="1"/>
                    </pic:cNvPicPr>
                  </pic:nvPicPr>
                  <pic:blipFill>
                    <a:blip r:embed="rId376">
                      <a:extLst>
                        <a:ext uri="{28A0092B-C50C-407E-A947-70E740481C1C}">
                          <a14:useLocalDpi xmlns:a14="http://schemas.microsoft.com/office/drawing/2010/main" val="0"/>
                        </a:ext>
                      </a:extLst>
                    </a:blip>
                    <a:srcRect/>
                    <a:stretch>
                      <a:fillRect/>
                    </a:stretch>
                  </pic:blipFill>
                  <pic:spPr bwMode="auto">
                    <a:xfrm>
                      <a:off x="0" y="0"/>
                      <a:ext cx="1981200" cy="2903220"/>
                    </a:xfrm>
                    <a:prstGeom prst="rect">
                      <a:avLst/>
                    </a:prstGeom>
                    <a:noFill/>
                    <a:ln>
                      <a:noFill/>
                    </a:ln>
                  </pic:spPr>
                </pic:pic>
              </a:graphicData>
            </a:graphic>
          </wp:inline>
        </w:drawing>
      </w:r>
    </w:p>
    <w:p w14:paraId="7A00A7DE" w14:textId="3604E371" w:rsidR="001C49A8" w:rsidRDefault="00704ED0" w:rsidP="005D43C3">
      <w:pPr>
        <w:pStyle w:val="Caption"/>
        <w:spacing w:line="360" w:lineRule="auto"/>
        <w:jc w:val="center"/>
      </w:pPr>
      <w:bookmarkStart w:id="212" w:name="_Toc73007946"/>
      <w:r>
        <w:t xml:space="preserve">Figure </w:t>
      </w:r>
      <w:r>
        <w:fldChar w:fldCharType="begin"/>
      </w:r>
      <w:r>
        <w:instrText xml:space="preserve"> SEQ Figure \* ARABIC </w:instrText>
      </w:r>
      <w:r>
        <w:fldChar w:fldCharType="separate"/>
      </w:r>
      <w:r w:rsidR="00100A74">
        <w:rPr>
          <w:noProof/>
        </w:rPr>
        <w:t>108</w:t>
      </w:r>
      <w:r>
        <w:fldChar w:fldCharType="end"/>
      </w:r>
      <w:r>
        <w:t xml:space="preserve"> - Two songs before (a) and after (b) removal of symbols.</w:t>
      </w:r>
      <w:bookmarkEnd w:id="212"/>
    </w:p>
    <w:p w14:paraId="72BA5728" w14:textId="24B2D460" w:rsidR="001C49A8" w:rsidRDefault="001C49A8" w:rsidP="005D43C3">
      <w:pPr>
        <w:jc w:val="center"/>
      </w:pPr>
      <w:r>
        <w:rPr>
          <w:noProof/>
        </w:rPr>
        <w:drawing>
          <wp:inline distT="0" distB="0" distL="0" distR="0" wp14:anchorId="77BF6C56" wp14:editId="53A1E844">
            <wp:extent cx="4274820" cy="1958340"/>
            <wp:effectExtent l="0" t="0" r="0" b="381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77">
                      <a:extLst>
                        <a:ext uri="{28A0092B-C50C-407E-A947-70E740481C1C}">
                          <a14:useLocalDpi xmlns:a14="http://schemas.microsoft.com/office/drawing/2010/main" val="0"/>
                        </a:ext>
                      </a:extLst>
                    </a:blip>
                    <a:srcRect/>
                    <a:stretch>
                      <a:fillRect/>
                    </a:stretch>
                  </pic:blipFill>
                  <pic:spPr bwMode="auto">
                    <a:xfrm>
                      <a:off x="0" y="0"/>
                      <a:ext cx="4274820" cy="1958340"/>
                    </a:xfrm>
                    <a:prstGeom prst="rect">
                      <a:avLst/>
                    </a:prstGeom>
                    <a:noFill/>
                    <a:ln>
                      <a:noFill/>
                    </a:ln>
                  </pic:spPr>
                </pic:pic>
              </a:graphicData>
            </a:graphic>
          </wp:inline>
        </w:drawing>
      </w:r>
    </w:p>
    <w:p w14:paraId="4E4A8E80" w14:textId="77777777" w:rsidR="00704ED0" w:rsidRDefault="001C49A8" w:rsidP="005D43C3">
      <w:pPr>
        <w:keepNext/>
        <w:jc w:val="center"/>
      </w:pPr>
      <w:r>
        <w:rPr>
          <w:noProof/>
        </w:rPr>
        <w:drawing>
          <wp:inline distT="0" distB="0" distL="0" distR="0" wp14:anchorId="5B5BC56C" wp14:editId="6BEDF12F">
            <wp:extent cx="4274820" cy="2232660"/>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378">
                      <a:extLst>
                        <a:ext uri="{28A0092B-C50C-407E-A947-70E740481C1C}">
                          <a14:useLocalDpi xmlns:a14="http://schemas.microsoft.com/office/drawing/2010/main" val="0"/>
                        </a:ext>
                      </a:extLst>
                    </a:blip>
                    <a:srcRect/>
                    <a:stretch>
                      <a:fillRect/>
                    </a:stretch>
                  </pic:blipFill>
                  <pic:spPr bwMode="auto">
                    <a:xfrm>
                      <a:off x="0" y="0"/>
                      <a:ext cx="4274820" cy="2232660"/>
                    </a:xfrm>
                    <a:prstGeom prst="rect">
                      <a:avLst/>
                    </a:prstGeom>
                    <a:noFill/>
                    <a:ln>
                      <a:noFill/>
                    </a:ln>
                  </pic:spPr>
                </pic:pic>
              </a:graphicData>
            </a:graphic>
          </wp:inline>
        </w:drawing>
      </w:r>
    </w:p>
    <w:p w14:paraId="7B8A24EA" w14:textId="4459B23E" w:rsidR="001C49A8" w:rsidRDefault="00704ED0" w:rsidP="005D43C3">
      <w:pPr>
        <w:pStyle w:val="Caption"/>
        <w:spacing w:line="360" w:lineRule="auto"/>
        <w:jc w:val="center"/>
      </w:pPr>
      <w:bookmarkStart w:id="213" w:name="_Toc73007947"/>
      <w:r>
        <w:t xml:space="preserve">Figure </w:t>
      </w:r>
      <w:r>
        <w:fldChar w:fldCharType="begin"/>
      </w:r>
      <w:r>
        <w:instrText xml:space="preserve"> SEQ Figure \* ARABIC </w:instrText>
      </w:r>
      <w:r>
        <w:fldChar w:fldCharType="separate"/>
      </w:r>
      <w:r w:rsidR="00100A74">
        <w:rPr>
          <w:noProof/>
        </w:rPr>
        <w:t>109</w:t>
      </w:r>
      <w:r>
        <w:fldChar w:fldCharType="end"/>
      </w:r>
      <w:r>
        <w:t xml:space="preserve"> - Replacing floating-point numbers with an integer (a), and an erroneous value (b).</w:t>
      </w:r>
      <w:bookmarkEnd w:id="213"/>
    </w:p>
    <w:p w14:paraId="17F22967" w14:textId="77777777" w:rsidR="00704ED0" w:rsidRDefault="001C49A8" w:rsidP="005D43C3">
      <w:pPr>
        <w:keepNext/>
        <w:jc w:val="center"/>
      </w:pPr>
      <w:r>
        <w:rPr>
          <w:noProof/>
        </w:rPr>
        <w:lastRenderedPageBreak/>
        <w:drawing>
          <wp:inline distT="0" distB="0" distL="0" distR="0" wp14:anchorId="045F7932" wp14:editId="43767E67">
            <wp:extent cx="1988820" cy="280416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79">
                      <a:extLst>
                        <a:ext uri="{28A0092B-C50C-407E-A947-70E740481C1C}">
                          <a14:useLocalDpi xmlns:a14="http://schemas.microsoft.com/office/drawing/2010/main" val="0"/>
                        </a:ext>
                      </a:extLst>
                    </a:blip>
                    <a:srcRect/>
                    <a:stretch>
                      <a:fillRect/>
                    </a:stretch>
                  </pic:blipFill>
                  <pic:spPr bwMode="auto">
                    <a:xfrm>
                      <a:off x="0" y="0"/>
                      <a:ext cx="1988820" cy="2804160"/>
                    </a:xfrm>
                    <a:prstGeom prst="rect">
                      <a:avLst/>
                    </a:prstGeom>
                    <a:noFill/>
                    <a:ln>
                      <a:noFill/>
                    </a:ln>
                  </pic:spPr>
                </pic:pic>
              </a:graphicData>
            </a:graphic>
          </wp:inline>
        </w:drawing>
      </w:r>
      <w:r>
        <w:rPr>
          <w:noProof/>
        </w:rPr>
        <w:drawing>
          <wp:inline distT="0" distB="0" distL="0" distR="0" wp14:anchorId="4670EF19" wp14:editId="1271A44D">
            <wp:extent cx="1615440" cy="701040"/>
            <wp:effectExtent l="0" t="0" r="3810" b="381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80">
                      <a:extLst>
                        <a:ext uri="{28A0092B-C50C-407E-A947-70E740481C1C}">
                          <a14:useLocalDpi xmlns:a14="http://schemas.microsoft.com/office/drawing/2010/main" val="0"/>
                        </a:ext>
                      </a:extLst>
                    </a:blip>
                    <a:srcRect/>
                    <a:stretch>
                      <a:fillRect/>
                    </a:stretch>
                  </pic:blipFill>
                  <pic:spPr bwMode="auto">
                    <a:xfrm>
                      <a:off x="0" y="0"/>
                      <a:ext cx="1615440" cy="701040"/>
                    </a:xfrm>
                    <a:prstGeom prst="rect">
                      <a:avLst/>
                    </a:prstGeom>
                    <a:noFill/>
                    <a:ln>
                      <a:noFill/>
                    </a:ln>
                  </pic:spPr>
                </pic:pic>
              </a:graphicData>
            </a:graphic>
          </wp:inline>
        </w:drawing>
      </w:r>
    </w:p>
    <w:p w14:paraId="20383968" w14:textId="2A883461" w:rsidR="00263C3A" w:rsidRDefault="00704ED0" w:rsidP="005D43C3">
      <w:pPr>
        <w:pStyle w:val="Caption"/>
        <w:spacing w:line="360" w:lineRule="auto"/>
        <w:jc w:val="center"/>
      </w:pPr>
      <w:bookmarkStart w:id="214" w:name="_Toc73007948"/>
      <w:r>
        <w:t xml:space="preserve">Figure </w:t>
      </w:r>
      <w:r>
        <w:fldChar w:fldCharType="begin"/>
      </w:r>
      <w:r>
        <w:instrText xml:space="preserve"> SEQ Figure \* ARABIC </w:instrText>
      </w:r>
      <w:r>
        <w:fldChar w:fldCharType="separate"/>
      </w:r>
      <w:r w:rsidR="00100A74">
        <w:rPr>
          <w:noProof/>
        </w:rPr>
        <w:t>110</w:t>
      </w:r>
      <w:r>
        <w:fldChar w:fldCharType="end"/>
      </w:r>
      <w:r>
        <w:t xml:space="preserve"> - All applied modifications to the original data table (a).  </w:t>
      </w:r>
      <w:r w:rsidR="000C188C">
        <w:t>Labelling</w:t>
      </w:r>
      <w:r>
        <w:t xml:space="preserve"> the dataset with a meaningful name (b).</w:t>
      </w:r>
      <w:bookmarkEnd w:id="214"/>
    </w:p>
    <w:p w14:paraId="109A0740" w14:textId="0014EAEF" w:rsidR="00CB7D1B" w:rsidRDefault="00CB7D1B" w:rsidP="00CB7D1B"/>
    <w:p w14:paraId="3D858DA5" w14:textId="6D6DDF6F" w:rsidR="00CB7D1B" w:rsidRDefault="00CB7D1B" w:rsidP="00CB7D1B"/>
    <w:p w14:paraId="51D3F25A" w14:textId="1F6EA7D5" w:rsidR="00CB7D1B" w:rsidRDefault="00CB7D1B" w:rsidP="00CB7D1B"/>
    <w:p w14:paraId="73294C06" w14:textId="77777777" w:rsidR="00CB7D1B" w:rsidRPr="00CB7D1B" w:rsidRDefault="00CB7D1B" w:rsidP="00CB7D1B"/>
    <w:p w14:paraId="7F35DB92" w14:textId="35E0ADBA" w:rsidR="00263C3A" w:rsidRDefault="00263C3A" w:rsidP="005D43C3">
      <w:pPr>
        <w:pStyle w:val="Heading2"/>
        <w:rPr>
          <w:sz w:val="28"/>
          <w:szCs w:val="28"/>
        </w:rPr>
      </w:pPr>
      <w:bookmarkStart w:id="215" w:name="_Ref72666733"/>
      <w:bookmarkStart w:id="216" w:name="_Toc73208438"/>
      <w:r w:rsidRPr="00203D1B">
        <w:rPr>
          <w:sz w:val="28"/>
          <w:szCs w:val="28"/>
        </w:rPr>
        <w:lastRenderedPageBreak/>
        <w:t xml:space="preserve">Appendix </w:t>
      </w:r>
      <w:r>
        <w:rPr>
          <w:sz w:val="28"/>
          <w:szCs w:val="28"/>
        </w:rPr>
        <w:t>D</w:t>
      </w:r>
      <w:r w:rsidRPr="00203D1B">
        <w:rPr>
          <w:sz w:val="28"/>
          <w:szCs w:val="28"/>
        </w:rPr>
        <w:t xml:space="preserve"> – </w:t>
      </w:r>
      <w:r>
        <w:rPr>
          <w:sz w:val="28"/>
          <w:szCs w:val="28"/>
        </w:rPr>
        <w:t>Google Colab run of UK dataset</w:t>
      </w:r>
      <w:bookmarkEnd w:id="215"/>
      <w:bookmarkEnd w:id="216"/>
    </w:p>
    <w:p w14:paraId="4F1A032E" w14:textId="77777777" w:rsidR="006A123E" w:rsidRDefault="006A123E" w:rsidP="005D43C3">
      <w:pPr>
        <w:keepNext/>
        <w:jc w:val="center"/>
      </w:pPr>
      <w:r>
        <w:rPr>
          <w:noProof/>
        </w:rPr>
        <w:drawing>
          <wp:inline distT="0" distB="0" distL="0" distR="0" wp14:anchorId="590F48DE" wp14:editId="61AF0D09">
            <wp:extent cx="3284220" cy="3596640"/>
            <wp:effectExtent l="0" t="0" r="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81">
                      <a:extLst>
                        <a:ext uri="{28A0092B-C50C-407E-A947-70E740481C1C}">
                          <a14:useLocalDpi xmlns:a14="http://schemas.microsoft.com/office/drawing/2010/main" val="0"/>
                        </a:ext>
                      </a:extLst>
                    </a:blip>
                    <a:srcRect/>
                    <a:stretch>
                      <a:fillRect/>
                    </a:stretch>
                  </pic:blipFill>
                  <pic:spPr bwMode="auto">
                    <a:xfrm>
                      <a:off x="0" y="0"/>
                      <a:ext cx="3284220" cy="3596640"/>
                    </a:xfrm>
                    <a:prstGeom prst="rect">
                      <a:avLst/>
                    </a:prstGeom>
                    <a:noFill/>
                    <a:ln>
                      <a:noFill/>
                    </a:ln>
                  </pic:spPr>
                </pic:pic>
              </a:graphicData>
            </a:graphic>
          </wp:inline>
        </w:drawing>
      </w:r>
    </w:p>
    <w:p w14:paraId="07758D78" w14:textId="21B8A42C" w:rsidR="00263C3A" w:rsidRDefault="006A123E" w:rsidP="005D43C3">
      <w:pPr>
        <w:pStyle w:val="Caption"/>
        <w:spacing w:line="360" w:lineRule="auto"/>
        <w:jc w:val="center"/>
      </w:pPr>
      <w:bookmarkStart w:id="217" w:name="_Toc73007949"/>
      <w:r>
        <w:t xml:space="preserve">Figure </w:t>
      </w:r>
      <w:r>
        <w:fldChar w:fldCharType="begin"/>
      </w:r>
      <w:r>
        <w:instrText xml:space="preserve"> SEQ Figure \* ARABIC </w:instrText>
      </w:r>
      <w:r>
        <w:fldChar w:fldCharType="separate"/>
      </w:r>
      <w:r w:rsidR="00100A74">
        <w:rPr>
          <w:noProof/>
        </w:rPr>
        <w:t>111</w:t>
      </w:r>
      <w:r>
        <w:fldChar w:fldCharType="end"/>
      </w:r>
      <w:r>
        <w:t xml:space="preserve"> </w:t>
      </w:r>
      <w:r w:rsidRPr="00040DF4">
        <w:t xml:space="preserve">- Installing </w:t>
      </w:r>
      <w:r w:rsidR="000C188C" w:rsidRPr="00040DF4">
        <w:t>libraries</w:t>
      </w:r>
      <w:r w:rsidRPr="00040DF4">
        <w:t xml:space="preserve"> and </w:t>
      </w:r>
      <w:r w:rsidR="00C27515" w:rsidRPr="00040DF4">
        <w:t>packages.</w:t>
      </w:r>
      <w:bookmarkEnd w:id="217"/>
    </w:p>
    <w:p w14:paraId="194A5CD4" w14:textId="77777777" w:rsidR="006A123E" w:rsidRDefault="006A123E" w:rsidP="005D43C3">
      <w:pPr>
        <w:keepNext/>
        <w:jc w:val="center"/>
      </w:pPr>
      <w:r>
        <w:rPr>
          <w:noProof/>
        </w:rPr>
        <w:drawing>
          <wp:inline distT="0" distB="0" distL="0" distR="0" wp14:anchorId="17AF983E" wp14:editId="0CD8C71F">
            <wp:extent cx="5730240" cy="1851660"/>
            <wp:effectExtent l="0" t="0" r="381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82">
                      <a:extLst>
                        <a:ext uri="{28A0092B-C50C-407E-A947-70E740481C1C}">
                          <a14:useLocalDpi xmlns:a14="http://schemas.microsoft.com/office/drawing/2010/main" val="0"/>
                        </a:ext>
                      </a:extLst>
                    </a:blip>
                    <a:srcRect/>
                    <a:stretch>
                      <a:fillRect/>
                    </a:stretch>
                  </pic:blipFill>
                  <pic:spPr bwMode="auto">
                    <a:xfrm>
                      <a:off x="0" y="0"/>
                      <a:ext cx="5730240" cy="1851660"/>
                    </a:xfrm>
                    <a:prstGeom prst="rect">
                      <a:avLst/>
                    </a:prstGeom>
                    <a:noFill/>
                    <a:ln>
                      <a:noFill/>
                    </a:ln>
                  </pic:spPr>
                </pic:pic>
              </a:graphicData>
            </a:graphic>
          </wp:inline>
        </w:drawing>
      </w:r>
    </w:p>
    <w:p w14:paraId="5D242A5A" w14:textId="52B2ED6C" w:rsidR="006A123E" w:rsidRDefault="006A123E" w:rsidP="005D43C3">
      <w:pPr>
        <w:pStyle w:val="Caption"/>
        <w:spacing w:line="360" w:lineRule="auto"/>
        <w:jc w:val="center"/>
      </w:pPr>
      <w:bookmarkStart w:id="218" w:name="_Toc73007950"/>
      <w:r>
        <w:t xml:space="preserve">Figure </w:t>
      </w:r>
      <w:r>
        <w:fldChar w:fldCharType="begin"/>
      </w:r>
      <w:r>
        <w:instrText xml:space="preserve"> SEQ Figure \* ARABIC </w:instrText>
      </w:r>
      <w:r>
        <w:fldChar w:fldCharType="separate"/>
      </w:r>
      <w:r w:rsidR="00100A74">
        <w:rPr>
          <w:noProof/>
        </w:rPr>
        <w:t>112</w:t>
      </w:r>
      <w:r>
        <w:fldChar w:fldCharType="end"/>
      </w:r>
      <w:r>
        <w:t xml:space="preserve"> </w:t>
      </w:r>
      <w:r w:rsidRPr="0050679E">
        <w:t>- Testing connection between lyricsgenius and Genius API</w:t>
      </w:r>
      <w:bookmarkEnd w:id="218"/>
    </w:p>
    <w:p w14:paraId="1CCEE375" w14:textId="77777777" w:rsidR="006A123E" w:rsidRDefault="006A123E" w:rsidP="005D43C3">
      <w:pPr>
        <w:keepNext/>
        <w:jc w:val="center"/>
      </w:pPr>
      <w:r>
        <w:rPr>
          <w:noProof/>
        </w:rPr>
        <w:lastRenderedPageBreak/>
        <w:drawing>
          <wp:inline distT="0" distB="0" distL="0" distR="0" wp14:anchorId="3BAE9D2D" wp14:editId="1AD3CC3A">
            <wp:extent cx="5722620" cy="333756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83">
                      <a:extLst>
                        <a:ext uri="{28A0092B-C50C-407E-A947-70E740481C1C}">
                          <a14:useLocalDpi xmlns:a14="http://schemas.microsoft.com/office/drawing/2010/main" val="0"/>
                        </a:ext>
                      </a:extLst>
                    </a:blip>
                    <a:srcRect/>
                    <a:stretch>
                      <a:fillRect/>
                    </a:stretch>
                  </pic:blipFill>
                  <pic:spPr bwMode="auto">
                    <a:xfrm>
                      <a:off x="0" y="0"/>
                      <a:ext cx="5722620" cy="3337560"/>
                    </a:xfrm>
                    <a:prstGeom prst="rect">
                      <a:avLst/>
                    </a:prstGeom>
                    <a:noFill/>
                    <a:ln>
                      <a:noFill/>
                    </a:ln>
                  </pic:spPr>
                </pic:pic>
              </a:graphicData>
            </a:graphic>
          </wp:inline>
        </w:drawing>
      </w:r>
    </w:p>
    <w:p w14:paraId="26EC6B1C" w14:textId="1C29DF2C" w:rsidR="006A123E" w:rsidRDefault="006A123E" w:rsidP="005D43C3">
      <w:pPr>
        <w:pStyle w:val="Caption"/>
        <w:spacing w:line="360" w:lineRule="auto"/>
        <w:jc w:val="center"/>
      </w:pPr>
      <w:bookmarkStart w:id="219" w:name="_Toc73007951"/>
      <w:r>
        <w:t xml:space="preserve">Figure </w:t>
      </w:r>
      <w:r>
        <w:fldChar w:fldCharType="begin"/>
      </w:r>
      <w:r>
        <w:instrText xml:space="preserve"> SEQ Figure \* ARABIC </w:instrText>
      </w:r>
      <w:r>
        <w:fldChar w:fldCharType="separate"/>
      </w:r>
      <w:r w:rsidR="00100A74">
        <w:rPr>
          <w:noProof/>
        </w:rPr>
        <w:t>113</w:t>
      </w:r>
      <w:r>
        <w:fldChar w:fldCharType="end"/>
      </w:r>
      <w:r>
        <w:t xml:space="preserve"> </w:t>
      </w:r>
      <w:r w:rsidRPr="00160462">
        <w:t xml:space="preserve">- Importing csv file from </w:t>
      </w:r>
      <w:r>
        <w:t xml:space="preserve">local </w:t>
      </w:r>
      <w:r w:rsidR="00C27515">
        <w:t>machine.</w:t>
      </w:r>
      <w:bookmarkEnd w:id="219"/>
    </w:p>
    <w:p w14:paraId="72DB626E" w14:textId="77777777" w:rsidR="006A123E" w:rsidRDefault="006A123E" w:rsidP="005D43C3">
      <w:pPr>
        <w:keepNext/>
        <w:jc w:val="center"/>
      </w:pPr>
      <w:r>
        <w:rPr>
          <w:noProof/>
        </w:rPr>
        <w:lastRenderedPageBreak/>
        <w:drawing>
          <wp:inline distT="0" distB="0" distL="0" distR="0" wp14:anchorId="7AF6328A" wp14:editId="3EFF9A87">
            <wp:extent cx="4846320" cy="493776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84">
                      <a:extLst>
                        <a:ext uri="{28A0092B-C50C-407E-A947-70E740481C1C}">
                          <a14:useLocalDpi xmlns:a14="http://schemas.microsoft.com/office/drawing/2010/main" val="0"/>
                        </a:ext>
                      </a:extLst>
                    </a:blip>
                    <a:srcRect/>
                    <a:stretch>
                      <a:fillRect/>
                    </a:stretch>
                  </pic:blipFill>
                  <pic:spPr bwMode="auto">
                    <a:xfrm>
                      <a:off x="0" y="0"/>
                      <a:ext cx="4846320" cy="4937760"/>
                    </a:xfrm>
                    <a:prstGeom prst="rect">
                      <a:avLst/>
                    </a:prstGeom>
                    <a:noFill/>
                    <a:ln>
                      <a:noFill/>
                    </a:ln>
                  </pic:spPr>
                </pic:pic>
              </a:graphicData>
            </a:graphic>
          </wp:inline>
        </w:drawing>
      </w:r>
    </w:p>
    <w:p w14:paraId="64531C9B" w14:textId="18F1D6C9" w:rsidR="006A123E" w:rsidRDefault="006A123E" w:rsidP="005D43C3">
      <w:pPr>
        <w:pStyle w:val="Caption"/>
        <w:spacing w:line="360" w:lineRule="auto"/>
        <w:jc w:val="center"/>
      </w:pPr>
      <w:bookmarkStart w:id="220" w:name="_Toc73007952"/>
      <w:r>
        <w:t xml:space="preserve">Figure </w:t>
      </w:r>
      <w:r>
        <w:fldChar w:fldCharType="begin"/>
      </w:r>
      <w:r>
        <w:instrText xml:space="preserve"> SEQ Figure \* ARABIC </w:instrText>
      </w:r>
      <w:r>
        <w:fldChar w:fldCharType="separate"/>
      </w:r>
      <w:r w:rsidR="00100A74">
        <w:rPr>
          <w:noProof/>
        </w:rPr>
        <w:t>114</w:t>
      </w:r>
      <w:r>
        <w:fldChar w:fldCharType="end"/>
      </w:r>
      <w:r>
        <w:t xml:space="preserve"> </w:t>
      </w:r>
      <w:r w:rsidRPr="00AB4111">
        <w:t>- Functions being defined for use further on</w:t>
      </w:r>
      <w:r>
        <w:t xml:space="preserve"> (note that 'preprocess' and 'keywords' functions commented out from prototype as this will be done in Power BI on this occasion).</w:t>
      </w:r>
      <w:bookmarkEnd w:id="220"/>
    </w:p>
    <w:p w14:paraId="4AFBB082" w14:textId="77777777" w:rsidR="006A123E" w:rsidRDefault="006A123E" w:rsidP="005D43C3">
      <w:pPr>
        <w:keepNext/>
        <w:jc w:val="center"/>
      </w:pPr>
      <w:r>
        <w:rPr>
          <w:noProof/>
        </w:rPr>
        <w:drawing>
          <wp:inline distT="0" distB="0" distL="0" distR="0" wp14:anchorId="6719A0E0" wp14:editId="4D22DAD6">
            <wp:extent cx="5730240" cy="1676400"/>
            <wp:effectExtent l="0" t="0" r="381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85">
                      <a:extLst>
                        <a:ext uri="{28A0092B-C50C-407E-A947-70E740481C1C}">
                          <a14:useLocalDpi xmlns:a14="http://schemas.microsoft.com/office/drawing/2010/main" val="0"/>
                        </a:ext>
                      </a:extLst>
                    </a:blip>
                    <a:srcRect/>
                    <a:stretch>
                      <a:fillRect/>
                    </a:stretch>
                  </pic:blipFill>
                  <pic:spPr bwMode="auto">
                    <a:xfrm>
                      <a:off x="0" y="0"/>
                      <a:ext cx="5730240" cy="1676400"/>
                    </a:xfrm>
                    <a:prstGeom prst="rect">
                      <a:avLst/>
                    </a:prstGeom>
                    <a:noFill/>
                    <a:ln>
                      <a:noFill/>
                    </a:ln>
                  </pic:spPr>
                </pic:pic>
              </a:graphicData>
            </a:graphic>
          </wp:inline>
        </w:drawing>
      </w:r>
    </w:p>
    <w:p w14:paraId="0F015447" w14:textId="27D435DC" w:rsidR="006A123E" w:rsidRDefault="006A123E" w:rsidP="005D43C3">
      <w:pPr>
        <w:pStyle w:val="Caption"/>
        <w:spacing w:line="360" w:lineRule="auto"/>
        <w:jc w:val="center"/>
      </w:pPr>
      <w:bookmarkStart w:id="221" w:name="_Toc73007953"/>
      <w:r>
        <w:t xml:space="preserve">Figure </w:t>
      </w:r>
      <w:r>
        <w:fldChar w:fldCharType="begin"/>
      </w:r>
      <w:r>
        <w:instrText xml:space="preserve"> SEQ Figure \* ARABIC </w:instrText>
      </w:r>
      <w:r>
        <w:fldChar w:fldCharType="separate"/>
      </w:r>
      <w:r w:rsidR="00100A74">
        <w:rPr>
          <w:noProof/>
        </w:rPr>
        <w:t>115</w:t>
      </w:r>
      <w:r>
        <w:fldChar w:fldCharType="end"/>
      </w:r>
      <w:r>
        <w:t xml:space="preserve"> </w:t>
      </w:r>
      <w:r w:rsidRPr="00B3282F">
        <w:t xml:space="preserve">- get_lyrics function connecting with Genius </w:t>
      </w:r>
      <w:r w:rsidR="00C27515" w:rsidRPr="00B3282F">
        <w:t>API.</w:t>
      </w:r>
      <w:bookmarkEnd w:id="221"/>
    </w:p>
    <w:p w14:paraId="6C7288F7" w14:textId="77777777" w:rsidR="006A123E" w:rsidRDefault="006A123E" w:rsidP="005D43C3">
      <w:pPr>
        <w:keepNext/>
        <w:jc w:val="center"/>
      </w:pPr>
      <w:r>
        <w:rPr>
          <w:noProof/>
        </w:rPr>
        <w:lastRenderedPageBreak/>
        <w:drawing>
          <wp:inline distT="0" distB="0" distL="0" distR="0" wp14:anchorId="08E79D08" wp14:editId="4CA95C89">
            <wp:extent cx="5722620" cy="2125980"/>
            <wp:effectExtent l="0" t="0" r="0" b="762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86" cstate="print">
                      <a:extLst>
                        <a:ext uri="{28A0092B-C50C-407E-A947-70E740481C1C}">
                          <a14:useLocalDpi xmlns:a14="http://schemas.microsoft.com/office/drawing/2010/main" val="0"/>
                        </a:ext>
                      </a:extLst>
                    </a:blip>
                    <a:srcRect/>
                    <a:stretch>
                      <a:fillRect/>
                    </a:stretch>
                  </pic:blipFill>
                  <pic:spPr bwMode="auto">
                    <a:xfrm>
                      <a:off x="0" y="0"/>
                      <a:ext cx="5722620" cy="2125980"/>
                    </a:xfrm>
                    <a:prstGeom prst="rect">
                      <a:avLst/>
                    </a:prstGeom>
                    <a:noFill/>
                    <a:ln>
                      <a:noFill/>
                    </a:ln>
                  </pic:spPr>
                </pic:pic>
              </a:graphicData>
            </a:graphic>
          </wp:inline>
        </w:drawing>
      </w:r>
    </w:p>
    <w:p w14:paraId="324E5958" w14:textId="0FAA2EFB" w:rsidR="006A123E" w:rsidRDefault="006A123E" w:rsidP="005D43C3">
      <w:pPr>
        <w:pStyle w:val="Caption"/>
        <w:spacing w:line="360" w:lineRule="auto"/>
        <w:jc w:val="center"/>
      </w:pPr>
      <w:bookmarkStart w:id="222" w:name="_Toc73007954"/>
      <w:r>
        <w:t xml:space="preserve">Figure </w:t>
      </w:r>
      <w:r>
        <w:fldChar w:fldCharType="begin"/>
      </w:r>
      <w:r>
        <w:instrText xml:space="preserve"> SEQ Figure \* ARABIC </w:instrText>
      </w:r>
      <w:r>
        <w:fldChar w:fldCharType="separate"/>
      </w:r>
      <w:r w:rsidR="00100A74">
        <w:rPr>
          <w:noProof/>
        </w:rPr>
        <w:t>116</w:t>
      </w:r>
      <w:r>
        <w:fldChar w:fldCharType="end"/>
      </w:r>
      <w:r>
        <w:t xml:space="preserve"> </w:t>
      </w:r>
      <w:r w:rsidRPr="00341021">
        <w:t>- Lyrics being im</w:t>
      </w:r>
      <w:r>
        <w:t>p</w:t>
      </w:r>
      <w:r w:rsidRPr="00341021">
        <w:t>orted from Genius API</w:t>
      </w:r>
      <w:r>
        <w:t xml:space="preserve"> and being added as a new 'Lyrics' column</w:t>
      </w:r>
      <w:r w:rsidR="00A67A94">
        <w:t>.</w:t>
      </w:r>
      <w:bookmarkEnd w:id="222"/>
    </w:p>
    <w:p w14:paraId="581941CB" w14:textId="77777777" w:rsidR="00A67A94" w:rsidRDefault="006A123E" w:rsidP="005D43C3">
      <w:pPr>
        <w:keepNext/>
        <w:jc w:val="center"/>
      </w:pPr>
      <w:r>
        <w:rPr>
          <w:noProof/>
        </w:rPr>
        <w:drawing>
          <wp:inline distT="0" distB="0" distL="0" distR="0" wp14:anchorId="4D14C3BC" wp14:editId="46989A27">
            <wp:extent cx="5722620" cy="73152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87">
                      <a:extLst>
                        <a:ext uri="{28A0092B-C50C-407E-A947-70E740481C1C}">
                          <a14:useLocalDpi xmlns:a14="http://schemas.microsoft.com/office/drawing/2010/main" val="0"/>
                        </a:ext>
                      </a:extLst>
                    </a:blip>
                    <a:srcRect/>
                    <a:stretch>
                      <a:fillRect/>
                    </a:stretch>
                  </pic:blipFill>
                  <pic:spPr bwMode="auto">
                    <a:xfrm>
                      <a:off x="0" y="0"/>
                      <a:ext cx="5722620" cy="731520"/>
                    </a:xfrm>
                    <a:prstGeom prst="rect">
                      <a:avLst/>
                    </a:prstGeom>
                    <a:noFill/>
                    <a:ln>
                      <a:noFill/>
                    </a:ln>
                  </pic:spPr>
                </pic:pic>
              </a:graphicData>
            </a:graphic>
          </wp:inline>
        </w:drawing>
      </w:r>
    </w:p>
    <w:p w14:paraId="1D1BF64A" w14:textId="565EC953" w:rsidR="006A123E" w:rsidRDefault="00A67A94" w:rsidP="005D43C3">
      <w:pPr>
        <w:pStyle w:val="Caption"/>
        <w:spacing w:line="360" w:lineRule="auto"/>
        <w:jc w:val="center"/>
      </w:pPr>
      <w:bookmarkStart w:id="223" w:name="_Toc73007955"/>
      <w:r>
        <w:t xml:space="preserve">Figure </w:t>
      </w:r>
      <w:r>
        <w:fldChar w:fldCharType="begin"/>
      </w:r>
      <w:r>
        <w:instrText xml:space="preserve"> SEQ Figure \* ARABIC </w:instrText>
      </w:r>
      <w:r>
        <w:fldChar w:fldCharType="separate"/>
      </w:r>
      <w:r w:rsidR="00100A74">
        <w:rPr>
          <w:noProof/>
        </w:rPr>
        <w:t>117</w:t>
      </w:r>
      <w:r>
        <w:fldChar w:fldCharType="end"/>
      </w:r>
      <w:r>
        <w:t xml:space="preserve"> </w:t>
      </w:r>
      <w:r w:rsidRPr="00AF1BA3">
        <w:t>get_lyric_sentiment function being called to classify polarity on lyrics and create 'Sentiment' column</w:t>
      </w:r>
      <w:r>
        <w:t>. (Using 'print' to check all fields are entered).</w:t>
      </w:r>
      <w:bookmarkEnd w:id="223"/>
    </w:p>
    <w:p w14:paraId="19472A90" w14:textId="77777777" w:rsidR="00A67A94" w:rsidRDefault="006A123E" w:rsidP="005D43C3">
      <w:pPr>
        <w:keepNext/>
        <w:jc w:val="center"/>
      </w:pPr>
      <w:r>
        <w:rPr>
          <w:noProof/>
        </w:rPr>
        <w:drawing>
          <wp:inline distT="0" distB="0" distL="0" distR="0" wp14:anchorId="024FCD36" wp14:editId="4277D2F0">
            <wp:extent cx="5699760" cy="2506980"/>
            <wp:effectExtent l="0" t="0" r="0" b="762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88" cstate="print">
                      <a:extLst>
                        <a:ext uri="{28A0092B-C50C-407E-A947-70E740481C1C}">
                          <a14:useLocalDpi xmlns:a14="http://schemas.microsoft.com/office/drawing/2010/main" val="0"/>
                        </a:ext>
                      </a:extLst>
                    </a:blip>
                    <a:srcRect/>
                    <a:stretch>
                      <a:fillRect/>
                    </a:stretch>
                  </pic:blipFill>
                  <pic:spPr bwMode="auto">
                    <a:xfrm>
                      <a:off x="0" y="0"/>
                      <a:ext cx="5699760" cy="2506980"/>
                    </a:xfrm>
                    <a:prstGeom prst="rect">
                      <a:avLst/>
                    </a:prstGeom>
                    <a:noFill/>
                    <a:ln>
                      <a:noFill/>
                    </a:ln>
                  </pic:spPr>
                </pic:pic>
              </a:graphicData>
            </a:graphic>
          </wp:inline>
        </w:drawing>
      </w:r>
    </w:p>
    <w:p w14:paraId="7C6D1B83" w14:textId="0FF802CE" w:rsidR="006A123E" w:rsidRDefault="00A67A94" w:rsidP="005D43C3">
      <w:pPr>
        <w:pStyle w:val="Caption"/>
        <w:spacing w:line="360" w:lineRule="auto"/>
        <w:jc w:val="center"/>
      </w:pPr>
      <w:bookmarkStart w:id="224" w:name="_Toc73007956"/>
      <w:r>
        <w:t xml:space="preserve">Figure </w:t>
      </w:r>
      <w:r>
        <w:fldChar w:fldCharType="begin"/>
      </w:r>
      <w:r>
        <w:instrText xml:space="preserve"> SEQ Figure \* ARABIC </w:instrText>
      </w:r>
      <w:r>
        <w:fldChar w:fldCharType="separate"/>
      </w:r>
      <w:r w:rsidR="00100A74">
        <w:rPr>
          <w:noProof/>
        </w:rPr>
        <w:t>118</w:t>
      </w:r>
      <w:r>
        <w:fldChar w:fldCharType="end"/>
      </w:r>
      <w:r>
        <w:t xml:space="preserve"> - Double checking all fields are implemented in table.</w:t>
      </w:r>
      <w:bookmarkEnd w:id="224"/>
    </w:p>
    <w:p w14:paraId="1C28D662" w14:textId="77777777" w:rsidR="00A67A94" w:rsidRDefault="006A123E" w:rsidP="005D43C3">
      <w:pPr>
        <w:keepNext/>
        <w:jc w:val="center"/>
      </w:pPr>
      <w:r>
        <w:rPr>
          <w:noProof/>
        </w:rPr>
        <w:lastRenderedPageBreak/>
        <w:drawing>
          <wp:inline distT="0" distB="0" distL="0" distR="0" wp14:anchorId="1C0A8546" wp14:editId="2B87681F">
            <wp:extent cx="2468880" cy="1912620"/>
            <wp:effectExtent l="0" t="0" r="762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89">
                      <a:extLst>
                        <a:ext uri="{28A0092B-C50C-407E-A947-70E740481C1C}">
                          <a14:useLocalDpi xmlns:a14="http://schemas.microsoft.com/office/drawing/2010/main" val="0"/>
                        </a:ext>
                      </a:extLst>
                    </a:blip>
                    <a:srcRect/>
                    <a:stretch>
                      <a:fillRect/>
                    </a:stretch>
                  </pic:blipFill>
                  <pic:spPr bwMode="auto">
                    <a:xfrm>
                      <a:off x="0" y="0"/>
                      <a:ext cx="2468880" cy="1912620"/>
                    </a:xfrm>
                    <a:prstGeom prst="rect">
                      <a:avLst/>
                    </a:prstGeom>
                    <a:noFill/>
                    <a:ln>
                      <a:noFill/>
                    </a:ln>
                  </pic:spPr>
                </pic:pic>
              </a:graphicData>
            </a:graphic>
          </wp:inline>
        </w:drawing>
      </w:r>
    </w:p>
    <w:p w14:paraId="71048FD8" w14:textId="585A68FF" w:rsidR="006A123E" w:rsidRDefault="00A67A94" w:rsidP="005D43C3">
      <w:pPr>
        <w:pStyle w:val="Caption"/>
        <w:spacing w:line="360" w:lineRule="auto"/>
        <w:jc w:val="center"/>
      </w:pPr>
      <w:bookmarkStart w:id="225" w:name="_Toc73007957"/>
      <w:r>
        <w:t xml:space="preserve">Figure </w:t>
      </w:r>
      <w:r>
        <w:fldChar w:fldCharType="begin"/>
      </w:r>
      <w:r>
        <w:instrText xml:space="preserve"> SEQ Figure \* ARABIC </w:instrText>
      </w:r>
      <w:r>
        <w:fldChar w:fldCharType="separate"/>
      </w:r>
      <w:r w:rsidR="00100A74">
        <w:rPr>
          <w:noProof/>
        </w:rPr>
        <w:t>119</w:t>
      </w:r>
      <w:r>
        <w:fldChar w:fldCharType="end"/>
      </w:r>
      <w:r>
        <w:t xml:space="preserve"> - Checking data types of columns are correct.</w:t>
      </w:r>
      <w:bookmarkEnd w:id="225"/>
    </w:p>
    <w:p w14:paraId="7290EDA5" w14:textId="77777777" w:rsidR="00A67A94" w:rsidRDefault="006A123E" w:rsidP="005D43C3">
      <w:pPr>
        <w:keepNext/>
        <w:jc w:val="center"/>
      </w:pPr>
      <w:r>
        <w:rPr>
          <w:noProof/>
        </w:rPr>
        <w:drawing>
          <wp:inline distT="0" distB="0" distL="0" distR="0" wp14:anchorId="2DA5CBE6" wp14:editId="315240F8">
            <wp:extent cx="5722620" cy="450342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90">
                      <a:extLst>
                        <a:ext uri="{28A0092B-C50C-407E-A947-70E740481C1C}">
                          <a14:useLocalDpi xmlns:a14="http://schemas.microsoft.com/office/drawing/2010/main" val="0"/>
                        </a:ext>
                      </a:extLst>
                    </a:blip>
                    <a:srcRect/>
                    <a:stretch>
                      <a:fillRect/>
                    </a:stretch>
                  </pic:blipFill>
                  <pic:spPr bwMode="auto">
                    <a:xfrm>
                      <a:off x="0" y="0"/>
                      <a:ext cx="5722620" cy="4503420"/>
                    </a:xfrm>
                    <a:prstGeom prst="rect">
                      <a:avLst/>
                    </a:prstGeom>
                    <a:noFill/>
                    <a:ln>
                      <a:noFill/>
                    </a:ln>
                  </pic:spPr>
                </pic:pic>
              </a:graphicData>
            </a:graphic>
          </wp:inline>
        </w:drawing>
      </w:r>
    </w:p>
    <w:p w14:paraId="294F3B14" w14:textId="05F02CE6" w:rsidR="006A123E" w:rsidRDefault="00A67A94" w:rsidP="005D43C3">
      <w:pPr>
        <w:pStyle w:val="Caption"/>
        <w:spacing w:line="360" w:lineRule="auto"/>
        <w:jc w:val="center"/>
      </w:pPr>
      <w:bookmarkStart w:id="226" w:name="_Toc73007958"/>
      <w:r>
        <w:t xml:space="preserve">Figure </w:t>
      </w:r>
      <w:r>
        <w:fldChar w:fldCharType="begin"/>
      </w:r>
      <w:r>
        <w:instrText xml:space="preserve"> SEQ Figure \* ARABIC </w:instrText>
      </w:r>
      <w:r>
        <w:fldChar w:fldCharType="separate"/>
      </w:r>
      <w:r w:rsidR="00100A74">
        <w:rPr>
          <w:noProof/>
        </w:rPr>
        <w:t>120</w:t>
      </w:r>
      <w:r>
        <w:fldChar w:fldCharType="end"/>
      </w:r>
      <w:r>
        <w:t xml:space="preserve"> </w:t>
      </w:r>
      <w:r w:rsidRPr="00853E9B">
        <w:t>- Setting the index of the dataframe to be sorted by 'WeekID' column</w:t>
      </w:r>
      <w:r>
        <w:t xml:space="preserve"> (a), resampling the dataframe to calculate the mean sentiment of the lyrics for each year (b), plotting a line graph to display the sentiment of each year (c), and resampling the lyric sentiment to calculate the mean percentage change (d).</w:t>
      </w:r>
      <w:bookmarkEnd w:id="226"/>
    </w:p>
    <w:p w14:paraId="71B9089B" w14:textId="77777777" w:rsidR="00A67A94" w:rsidRDefault="006A123E" w:rsidP="005D43C3">
      <w:pPr>
        <w:keepNext/>
        <w:jc w:val="center"/>
      </w:pPr>
      <w:r>
        <w:rPr>
          <w:noProof/>
        </w:rPr>
        <w:lastRenderedPageBreak/>
        <w:drawing>
          <wp:inline distT="0" distB="0" distL="0" distR="0" wp14:anchorId="2E369DEF" wp14:editId="35D59CFD">
            <wp:extent cx="5730240" cy="4252631"/>
            <wp:effectExtent l="0" t="0" r="381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pic:cNvPicPr>
                      <a:picLocks noChangeAspect="1" noChangeArrowheads="1"/>
                    </pic:cNvPicPr>
                  </pic:nvPicPr>
                  <pic:blipFill>
                    <a:blip r:embed="rId391">
                      <a:extLst>
                        <a:ext uri="{28A0092B-C50C-407E-A947-70E740481C1C}">
                          <a14:useLocalDpi xmlns:a14="http://schemas.microsoft.com/office/drawing/2010/main" val="0"/>
                        </a:ext>
                      </a:extLst>
                    </a:blip>
                    <a:stretch>
                      <a:fillRect/>
                    </a:stretch>
                  </pic:blipFill>
                  <pic:spPr bwMode="auto">
                    <a:xfrm>
                      <a:off x="0" y="0"/>
                      <a:ext cx="5730240" cy="4252631"/>
                    </a:xfrm>
                    <a:prstGeom prst="rect">
                      <a:avLst/>
                    </a:prstGeom>
                    <a:noFill/>
                    <a:ln>
                      <a:noFill/>
                    </a:ln>
                  </pic:spPr>
                </pic:pic>
              </a:graphicData>
            </a:graphic>
          </wp:inline>
        </w:drawing>
      </w:r>
    </w:p>
    <w:p w14:paraId="1C8B1692" w14:textId="40BCE9B9" w:rsidR="006A123E" w:rsidRDefault="00A67A94" w:rsidP="005D43C3">
      <w:pPr>
        <w:pStyle w:val="Caption"/>
        <w:spacing w:line="360" w:lineRule="auto"/>
        <w:jc w:val="center"/>
      </w:pPr>
      <w:bookmarkStart w:id="227" w:name="_Toc73007959"/>
      <w:r>
        <w:t xml:space="preserve">Figure </w:t>
      </w:r>
      <w:r>
        <w:fldChar w:fldCharType="begin"/>
      </w:r>
      <w:r>
        <w:instrText xml:space="preserve"> SEQ Figure \* ARABIC </w:instrText>
      </w:r>
      <w:r>
        <w:fldChar w:fldCharType="separate"/>
      </w:r>
      <w:r w:rsidR="00100A74">
        <w:rPr>
          <w:noProof/>
        </w:rPr>
        <w:t>121</w:t>
      </w:r>
      <w:r>
        <w:fldChar w:fldCharType="end"/>
      </w:r>
      <w:r>
        <w:t xml:space="preserve"> - An essential section of coding for the prototype is commented out for the UK data run as Power BI will perform this function.</w:t>
      </w:r>
      <w:bookmarkEnd w:id="227"/>
    </w:p>
    <w:p w14:paraId="5ADE407E" w14:textId="77777777" w:rsidR="00A67A94" w:rsidRDefault="006A123E" w:rsidP="005D43C3">
      <w:pPr>
        <w:keepNext/>
        <w:jc w:val="center"/>
      </w:pPr>
      <w:r>
        <w:rPr>
          <w:noProof/>
        </w:rPr>
        <w:drawing>
          <wp:inline distT="0" distB="0" distL="0" distR="0" wp14:anchorId="254CA255" wp14:editId="257C8DF6">
            <wp:extent cx="3307080" cy="655320"/>
            <wp:effectExtent l="0" t="0" r="762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92">
                      <a:extLst>
                        <a:ext uri="{28A0092B-C50C-407E-A947-70E740481C1C}">
                          <a14:useLocalDpi xmlns:a14="http://schemas.microsoft.com/office/drawing/2010/main" val="0"/>
                        </a:ext>
                      </a:extLst>
                    </a:blip>
                    <a:srcRect/>
                    <a:stretch>
                      <a:fillRect/>
                    </a:stretch>
                  </pic:blipFill>
                  <pic:spPr bwMode="auto">
                    <a:xfrm>
                      <a:off x="0" y="0"/>
                      <a:ext cx="3307080" cy="655320"/>
                    </a:xfrm>
                    <a:prstGeom prst="rect">
                      <a:avLst/>
                    </a:prstGeom>
                    <a:noFill/>
                    <a:ln>
                      <a:noFill/>
                    </a:ln>
                  </pic:spPr>
                </pic:pic>
              </a:graphicData>
            </a:graphic>
          </wp:inline>
        </w:drawing>
      </w:r>
    </w:p>
    <w:p w14:paraId="0ECCE783" w14:textId="1B66AFD6" w:rsidR="006A123E" w:rsidRDefault="00A67A94" w:rsidP="005D43C3">
      <w:pPr>
        <w:pStyle w:val="Caption"/>
        <w:spacing w:line="360" w:lineRule="auto"/>
        <w:jc w:val="center"/>
      </w:pPr>
      <w:bookmarkStart w:id="228" w:name="_Toc73007960"/>
      <w:r>
        <w:t xml:space="preserve">Figure </w:t>
      </w:r>
      <w:r>
        <w:fldChar w:fldCharType="begin"/>
      </w:r>
      <w:r>
        <w:instrText xml:space="preserve"> SEQ Figure \* ARABIC </w:instrText>
      </w:r>
      <w:r>
        <w:fldChar w:fldCharType="separate"/>
      </w:r>
      <w:r w:rsidR="00100A74">
        <w:rPr>
          <w:noProof/>
        </w:rPr>
        <w:t>122</w:t>
      </w:r>
      <w:r>
        <w:fldChar w:fldCharType="end"/>
      </w:r>
      <w:r>
        <w:t xml:space="preserve"> - Saving amended dataset back to csv on local drive.</w:t>
      </w:r>
      <w:bookmarkEnd w:id="228"/>
    </w:p>
    <w:p w14:paraId="1C2537BB" w14:textId="5AD7BAA1" w:rsidR="00CB7D1B" w:rsidRDefault="00CB7D1B" w:rsidP="00CB7D1B"/>
    <w:p w14:paraId="211F8716" w14:textId="53CAAB0C" w:rsidR="00CB7D1B" w:rsidRDefault="00CB7D1B" w:rsidP="00CB7D1B"/>
    <w:p w14:paraId="2110C773" w14:textId="658B53AD" w:rsidR="00CB7D1B" w:rsidRDefault="00CB7D1B" w:rsidP="00CB7D1B"/>
    <w:p w14:paraId="2D160F68" w14:textId="4D815B48" w:rsidR="00CB7D1B" w:rsidRDefault="00CB7D1B" w:rsidP="00CB7D1B"/>
    <w:p w14:paraId="6ECF984B" w14:textId="45E054D3" w:rsidR="00E375B6" w:rsidRDefault="00E375B6" w:rsidP="00CB7D1B"/>
    <w:p w14:paraId="4A230C87" w14:textId="77777777" w:rsidR="00E375B6" w:rsidRPr="00CB7D1B" w:rsidRDefault="00E375B6" w:rsidP="00CB7D1B"/>
    <w:p w14:paraId="577D338B" w14:textId="1CD53D0E" w:rsidR="00611088" w:rsidRDefault="00611088" w:rsidP="005D43C3">
      <w:pPr>
        <w:pStyle w:val="Heading2"/>
        <w:rPr>
          <w:sz w:val="28"/>
          <w:szCs w:val="28"/>
        </w:rPr>
      </w:pPr>
      <w:bookmarkStart w:id="229" w:name="_Ref72801688"/>
      <w:bookmarkStart w:id="230" w:name="_Toc73208439"/>
      <w:r w:rsidRPr="00203D1B">
        <w:rPr>
          <w:sz w:val="28"/>
          <w:szCs w:val="28"/>
        </w:rPr>
        <w:lastRenderedPageBreak/>
        <w:t xml:space="preserve">Appendix </w:t>
      </w:r>
      <w:r>
        <w:rPr>
          <w:sz w:val="28"/>
          <w:szCs w:val="28"/>
        </w:rPr>
        <w:t>E</w:t>
      </w:r>
      <w:r w:rsidRPr="00203D1B">
        <w:rPr>
          <w:sz w:val="28"/>
          <w:szCs w:val="28"/>
        </w:rPr>
        <w:t xml:space="preserve"> – </w:t>
      </w:r>
      <w:r>
        <w:rPr>
          <w:sz w:val="28"/>
          <w:szCs w:val="28"/>
        </w:rPr>
        <w:t>Sentiment Analysis in Power BI</w:t>
      </w:r>
      <w:bookmarkEnd w:id="229"/>
      <w:bookmarkEnd w:id="230"/>
    </w:p>
    <w:p w14:paraId="3B93F21E" w14:textId="5CC2A7E6" w:rsidR="00952D56" w:rsidRPr="00952D56" w:rsidRDefault="00952D56" w:rsidP="005D43C3">
      <w:r>
        <w:t xml:space="preserve">The full sentiment analysis report is intended to be used as an interactive tool for the reader and can be found </w:t>
      </w:r>
      <w:r w:rsidR="007135AC">
        <w:t xml:space="preserve">at this link </w:t>
      </w:r>
      <w:hyperlink r:id="rId393" w:tooltip="Sentiment Analysis in Power BI" w:history="1">
        <w:r w:rsidR="007135AC">
          <w:rPr>
            <w:rStyle w:val="Hyperlink"/>
          </w:rPr>
          <w:t>Sentiment Analysis in Power BI</w:t>
        </w:r>
      </w:hyperlink>
      <w:r w:rsidR="007135AC">
        <w:t>.</w:t>
      </w:r>
    </w:p>
    <w:p w14:paraId="22356240" w14:textId="77777777" w:rsidR="007135AC" w:rsidRDefault="00611088" w:rsidP="005D43C3">
      <w:pPr>
        <w:keepNext/>
        <w:jc w:val="center"/>
      </w:pPr>
      <w:r>
        <w:rPr>
          <w:noProof/>
        </w:rPr>
        <w:drawing>
          <wp:inline distT="0" distB="0" distL="0" distR="0" wp14:anchorId="31545FC3" wp14:editId="54615BD0">
            <wp:extent cx="5730240" cy="2651760"/>
            <wp:effectExtent l="0" t="0" r="381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94" cstate="print">
                      <a:extLst>
                        <a:ext uri="{28A0092B-C50C-407E-A947-70E740481C1C}">
                          <a14:useLocalDpi xmlns:a14="http://schemas.microsoft.com/office/drawing/2010/main" val="0"/>
                        </a:ext>
                      </a:extLst>
                    </a:blip>
                    <a:srcRect/>
                    <a:stretch>
                      <a:fillRect/>
                    </a:stretch>
                  </pic:blipFill>
                  <pic:spPr bwMode="auto">
                    <a:xfrm>
                      <a:off x="0" y="0"/>
                      <a:ext cx="5730240" cy="2651760"/>
                    </a:xfrm>
                    <a:prstGeom prst="rect">
                      <a:avLst/>
                    </a:prstGeom>
                    <a:noFill/>
                    <a:ln>
                      <a:noFill/>
                    </a:ln>
                  </pic:spPr>
                </pic:pic>
              </a:graphicData>
            </a:graphic>
          </wp:inline>
        </w:drawing>
      </w:r>
    </w:p>
    <w:p w14:paraId="692EDC62" w14:textId="17560589" w:rsidR="00611088" w:rsidRDefault="007135AC" w:rsidP="005D43C3">
      <w:pPr>
        <w:pStyle w:val="Caption"/>
        <w:spacing w:line="360" w:lineRule="auto"/>
        <w:jc w:val="center"/>
      </w:pPr>
      <w:bookmarkStart w:id="231" w:name="_Ref72800604"/>
      <w:bookmarkStart w:id="232" w:name="_Toc73007961"/>
      <w:r>
        <w:t xml:space="preserve">Figure </w:t>
      </w:r>
      <w:r>
        <w:fldChar w:fldCharType="begin"/>
      </w:r>
      <w:r>
        <w:instrText xml:space="preserve"> SEQ Figure \* ARABIC </w:instrText>
      </w:r>
      <w:r>
        <w:fldChar w:fldCharType="separate"/>
      </w:r>
      <w:r w:rsidR="00100A74">
        <w:rPr>
          <w:noProof/>
        </w:rPr>
        <w:t>123</w:t>
      </w:r>
      <w:r>
        <w:fldChar w:fldCharType="end"/>
      </w:r>
      <w:bookmarkEnd w:id="231"/>
      <w:r>
        <w:t xml:space="preserve"> - Average sentiment by year</w:t>
      </w:r>
      <w:r w:rsidR="00C60F7B">
        <w:t xml:space="preserve"> (stacked column chart)</w:t>
      </w:r>
      <w:r>
        <w:t>.</w:t>
      </w:r>
      <w:bookmarkEnd w:id="232"/>
    </w:p>
    <w:p w14:paraId="196D113F" w14:textId="77777777" w:rsidR="007135AC" w:rsidRDefault="00611088" w:rsidP="005D43C3">
      <w:pPr>
        <w:keepNext/>
        <w:jc w:val="center"/>
      </w:pPr>
      <w:r>
        <w:rPr>
          <w:noProof/>
        </w:rPr>
        <w:drawing>
          <wp:inline distT="0" distB="0" distL="0" distR="0" wp14:anchorId="658D3580" wp14:editId="0965BC66">
            <wp:extent cx="5730240" cy="2423160"/>
            <wp:effectExtent l="0" t="0" r="381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395" cstate="print">
                      <a:extLst>
                        <a:ext uri="{28A0092B-C50C-407E-A947-70E740481C1C}">
                          <a14:useLocalDpi xmlns:a14="http://schemas.microsoft.com/office/drawing/2010/main" val="0"/>
                        </a:ext>
                      </a:extLst>
                    </a:blip>
                    <a:srcRect/>
                    <a:stretch>
                      <a:fillRect/>
                    </a:stretch>
                  </pic:blipFill>
                  <pic:spPr bwMode="auto">
                    <a:xfrm>
                      <a:off x="0" y="0"/>
                      <a:ext cx="5730240" cy="2423160"/>
                    </a:xfrm>
                    <a:prstGeom prst="rect">
                      <a:avLst/>
                    </a:prstGeom>
                    <a:noFill/>
                    <a:ln>
                      <a:noFill/>
                    </a:ln>
                  </pic:spPr>
                </pic:pic>
              </a:graphicData>
            </a:graphic>
          </wp:inline>
        </w:drawing>
      </w:r>
    </w:p>
    <w:p w14:paraId="653843A9" w14:textId="4BA15EE8" w:rsidR="00611088" w:rsidRDefault="007135AC" w:rsidP="005D43C3">
      <w:pPr>
        <w:pStyle w:val="Caption"/>
        <w:spacing w:line="360" w:lineRule="auto"/>
        <w:jc w:val="center"/>
      </w:pPr>
      <w:bookmarkStart w:id="233" w:name="_Ref72800639"/>
      <w:bookmarkStart w:id="234" w:name="_Toc73007962"/>
      <w:r>
        <w:t xml:space="preserve">Figure </w:t>
      </w:r>
      <w:r>
        <w:fldChar w:fldCharType="begin"/>
      </w:r>
      <w:r>
        <w:instrText xml:space="preserve"> SEQ Figure \* ARABIC </w:instrText>
      </w:r>
      <w:r>
        <w:fldChar w:fldCharType="separate"/>
      </w:r>
      <w:r w:rsidR="00100A74">
        <w:rPr>
          <w:noProof/>
        </w:rPr>
        <w:t>124</w:t>
      </w:r>
      <w:r>
        <w:fldChar w:fldCharType="end"/>
      </w:r>
      <w:bookmarkEnd w:id="233"/>
      <w:r w:rsidRPr="00BC1672">
        <w:t xml:space="preserve"> - </w:t>
      </w:r>
      <w:r>
        <w:t>Standard deviation of</w:t>
      </w:r>
      <w:r w:rsidRPr="00BC1672">
        <w:t xml:space="preserve"> sentiment by year</w:t>
      </w:r>
      <w:r w:rsidR="00C60F7B">
        <w:t xml:space="preserve"> (stacked column chart)</w:t>
      </w:r>
      <w:r w:rsidRPr="00BC1672">
        <w:t>.</w:t>
      </w:r>
      <w:bookmarkEnd w:id="234"/>
    </w:p>
    <w:p w14:paraId="583A3B26" w14:textId="77777777" w:rsidR="007135AC" w:rsidRDefault="00952D56" w:rsidP="005D43C3">
      <w:pPr>
        <w:keepNext/>
        <w:jc w:val="center"/>
      </w:pPr>
      <w:r>
        <w:rPr>
          <w:noProof/>
        </w:rPr>
        <w:lastRenderedPageBreak/>
        <w:drawing>
          <wp:inline distT="0" distB="0" distL="0" distR="0" wp14:anchorId="18CE0879" wp14:editId="0436D53A">
            <wp:extent cx="5722620" cy="2362200"/>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96" cstate="print">
                      <a:extLst>
                        <a:ext uri="{28A0092B-C50C-407E-A947-70E740481C1C}">
                          <a14:useLocalDpi xmlns:a14="http://schemas.microsoft.com/office/drawing/2010/main" val="0"/>
                        </a:ext>
                      </a:extLst>
                    </a:blip>
                    <a:srcRect/>
                    <a:stretch>
                      <a:fillRect/>
                    </a:stretch>
                  </pic:blipFill>
                  <pic:spPr bwMode="auto">
                    <a:xfrm>
                      <a:off x="0" y="0"/>
                      <a:ext cx="5722620" cy="2362200"/>
                    </a:xfrm>
                    <a:prstGeom prst="rect">
                      <a:avLst/>
                    </a:prstGeom>
                    <a:noFill/>
                    <a:ln>
                      <a:noFill/>
                    </a:ln>
                  </pic:spPr>
                </pic:pic>
              </a:graphicData>
            </a:graphic>
          </wp:inline>
        </w:drawing>
      </w:r>
    </w:p>
    <w:p w14:paraId="2751DD79" w14:textId="001DEBDC" w:rsidR="00952D56" w:rsidRDefault="007135AC" w:rsidP="005D43C3">
      <w:pPr>
        <w:pStyle w:val="Caption"/>
        <w:spacing w:line="360" w:lineRule="auto"/>
        <w:jc w:val="center"/>
      </w:pPr>
      <w:bookmarkStart w:id="235" w:name="_Ref72800645"/>
      <w:bookmarkStart w:id="236" w:name="_Toc73007963"/>
      <w:r>
        <w:t xml:space="preserve">Figure </w:t>
      </w:r>
      <w:r>
        <w:fldChar w:fldCharType="begin"/>
      </w:r>
      <w:r>
        <w:instrText xml:space="preserve"> SEQ Figure \* ARABIC </w:instrText>
      </w:r>
      <w:r>
        <w:fldChar w:fldCharType="separate"/>
      </w:r>
      <w:r w:rsidR="00100A74">
        <w:rPr>
          <w:noProof/>
        </w:rPr>
        <w:t>125</w:t>
      </w:r>
      <w:r>
        <w:fldChar w:fldCharType="end"/>
      </w:r>
      <w:bookmarkEnd w:id="235"/>
      <w:r w:rsidRPr="005878D7">
        <w:t xml:space="preserve"> - </w:t>
      </w:r>
      <w:r>
        <w:t>Variance</w:t>
      </w:r>
      <w:r w:rsidRPr="005878D7">
        <w:t xml:space="preserve"> of sentiment by year</w:t>
      </w:r>
      <w:r w:rsidR="00C60F7B">
        <w:t xml:space="preserve"> (stacked column chart).</w:t>
      </w:r>
      <w:bookmarkEnd w:id="236"/>
    </w:p>
    <w:p w14:paraId="7DF317C8" w14:textId="77777777" w:rsidR="007135AC" w:rsidRDefault="00952D56" w:rsidP="005D43C3">
      <w:pPr>
        <w:keepNext/>
        <w:jc w:val="center"/>
      </w:pPr>
      <w:r>
        <w:rPr>
          <w:noProof/>
        </w:rPr>
        <w:drawing>
          <wp:inline distT="0" distB="0" distL="0" distR="0" wp14:anchorId="47E5FA51" wp14:editId="6E9E4C5F">
            <wp:extent cx="5722620" cy="2400300"/>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397" cstate="print">
                      <a:extLst>
                        <a:ext uri="{28A0092B-C50C-407E-A947-70E740481C1C}">
                          <a14:useLocalDpi xmlns:a14="http://schemas.microsoft.com/office/drawing/2010/main" val="0"/>
                        </a:ext>
                      </a:extLst>
                    </a:blip>
                    <a:srcRect/>
                    <a:stretch>
                      <a:fillRect/>
                    </a:stretch>
                  </pic:blipFill>
                  <pic:spPr bwMode="auto">
                    <a:xfrm>
                      <a:off x="0" y="0"/>
                      <a:ext cx="5722620" cy="2400300"/>
                    </a:xfrm>
                    <a:prstGeom prst="rect">
                      <a:avLst/>
                    </a:prstGeom>
                    <a:noFill/>
                    <a:ln>
                      <a:noFill/>
                    </a:ln>
                  </pic:spPr>
                </pic:pic>
              </a:graphicData>
            </a:graphic>
          </wp:inline>
        </w:drawing>
      </w:r>
    </w:p>
    <w:p w14:paraId="4EA72AD1" w14:textId="7C312CC8" w:rsidR="00952D56" w:rsidRDefault="007135AC" w:rsidP="005D43C3">
      <w:pPr>
        <w:pStyle w:val="Caption"/>
        <w:spacing w:line="360" w:lineRule="auto"/>
        <w:jc w:val="center"/>
      </w:pPr>
      <w:bookmarkStart w:id="237" w:name="_Ref72800650"/>
      <w:bookmarkStart w:id="238" w:name="_Toc73007964"/>
      <w:r>
        <w:t xml:space="preserve">Figure </w:t>
      </w:r>
      <w:r>
        <w:fldChar w:fldCharType="begin"/>
      </w:r>
      <w:r>
        <w:instrText xml:space="preserve"> SEQ Figure \* ARABIC </w:instrText>
      </w:r>
      <w:r>
        <w:fldChar w:fldCharType="separate"/>
      </w:r>
      <w:r w:rsidR="00100A74">
        <w:rPr>
          <w:noProof/>
        </w:rPr>
        <w:t>126</w:t>
      </w:r>
      <w:r>
        <w:fldChar w:fldCharType="end"/>
      </w:r>
      <w:bookmarkEnd w:id="237"/>
      <w:r w:rsidRPr="005617D4">
        <w:t xml:space="preserve"> - </w:t>
      </w:r>
      <w:r>
        <w:t>Median</w:t>
      </w:r>
      <w:r w:rsidRPr="005617D4">
        <w:t xml:space="preserve"> of sentiment by year</w:t>
      </w:r>
      <w:r w:rsidR="00C60F7B">
        <w:t xml:space="preserve"> (area chart)</w:t>
      </w:r>
      <w:r w:rsidRPr="005617D4">
        <w:t>.</w:t>
      </w:r>
      <w:bookmarkEnd w:id="238"/>
    </w:p>
    <w:p w14:paraId="13F9897C" w14:textId="77777777" w:rsidR="007135AC" w:rsidRDefault="00952D56" w:rsidP="005D43C3">
      <w:pPr>
        <w:keepNext/>
        <w:jc w:val="center"/>
      </w:pPr>
      <w:r>
        <w:rPr>
          <w:noProof/>
        </w:rPr>
        <w:drawing>
          <wp:inline distT="0" distB="0" distL="0" distR="0" wp14:anchorId="138DFB01" wp14:editId="127F865B">
            <wp:extent cx="5722620" cy="2377440"/>
            <wp:effectExtent l="0" t="0" r="0" b="381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398" cstate="print">
                      <a:extLst>
                        <a:ext uri="{28A0092B-C50C-407E-A947-70E740481C1C}">
                          <a14:useLocalDpi xmlns:a14="http://schemas.microsoft.com/office/drawing/2010/main" val="0"/>
                        </a:ext>
                      </a:extLst>
                    </a:blip>
                    <a:srcRect/>
                    <a:stretch>
                      <a:fillRect/>
                    </a:stretch>
                  </pic:blipFill>
                  <pic:spPr bwMode="auto">
                    <a:xfrm>
                      <a:off x="0" y="0"/>
                      <a:ext cx="5722620" cy="2377440"/>
                    </a:xfrm>
                    <a:prstGeom prst="rect">
                      <a:avLst/>
                    </a:prstGeom>
                    <a:noFill/>
                    <a:ln>
                      <a:noFill/>
                    </a:ln>
                  </pic:spPr>
                </pic:pic>
              </a:graphicData>
            </a:graphic>
          </wp:inline>
        </w:drawing>
      </w:r>
    </w:p>
    <w:p w14:paraId="25AFDA71" w14:textId="63DD67A0" w:rsidR="00952D56" w:rsidRDefault="007135AC" w:rsidP="005D43C3">
      <w:pPr>
        <w:pStyle w:val="Caption"/>
        <w:spacing w:line="360" w:lineRule="auto"/>
        <w:jc w:val="center"/>
      </w:pPr>
      <w:bookmarkStart w:id="239" w:name="_Ref72800656"/>
      <w:bookmarkStart w:id="240" w:name="_Toc73007965"/>
      <w:r>
        <w:t xml:space="preserve">Figure </w:t>
      </w:r>
      <w:r>
        <w:fldChar w:fldCharType="begin"/>
      </w:r>
      <w:r>
        <w:instrText xml:space="preserve"> SEQ Figure \* ARABIC </w:instrText>
      </w:r>
      <w:r>
        <w:fldChar w:fldCharType="separate"/>
      </w:r>
      <w:r w:rsidR="00100A74">
        <w:rPr>
          <w:noProof/>
        </w:rPr>
        <w:t>127</w:t>
      </w:r>
      <w:r>
        <w:fldChar w:fldCharType="end"/>
      </w:r>
      <w:bookmarkEnd w:id="239"/>
      <w:r w:rsidRPr="00886024">
        <w:t xml:space="preserve"> - </w:t>
      </w:r>
      <w:r>
        <w:t>Minimum</w:t>
      </w:r>
      <w:r w:rsidRPr="00886024">
        <w:t xml:space="preserve"> sentiment by year</w:t>
      </w:r>
      <w:r w:rsidR="00C60F7B">
        <w:t xml:space="preserve"> (area chart)</w:t>
      </w:r>
      <w:r w:rsidR="00C60F7B" w:rsidRPr="005617D4">
        <w:t>.</w:t>
      </w:r>
      <w:bookmarkEnd w:id="240"/>
    </w:p>
    <w:p w14:paraId="08658A35" w14:textId="77777777" w:rsidR="007135AC" w:rsidRDefault="00952D56" w:rsidP="005D43C3">
      <w:pPr>
        <w:keepNext/>
        <w:jc w:val="center"/>
      </w:pPr>
      <w:r>
        <w:rPr>
          <w:noProof/>
        </w:rPr>
        <w:lastRenderedPageBreak/>
        <w:drawing>
          <wp:inline distT="0" distB="0" distL="0" distR="0" wp14:anchorId="26F8806B" wp14:editId="5CF0D569">
            <wp:extent cx="5722620" cy="2575560"/>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399" cstate="print">
                      <a:extLst>
                        <a:ext uri="{28A0092B-C50C-407E-A947-70E740481C1C}">
                          <a14:useLocalDpi xmlns:a14="http://schemas.microsoft.com/office/drawing/2010/main" val="0"/>
                        </a:ext>
                      </a:extLst>
                    </a:blip>
                    <a:srcRect/>
                    <a:stretch>
                      <a:fillRect/>
                    </a:stretch>
                  </pic:blipFill>
                  <pic:spPr bwMode="auto">
                    <a:xfrm>
                      <a:off x="0" y="0"/>
                      <a:ext cx="5722620" cy="2575560"/>
                    </a:xfrm>
                    <a:prstGeom prst="rect">
                      <a:avLst/>
                    </a:prstGeom>
                    <a:noFill/>
                    <a:ln>
                      <a:noFill/>
                    </a:ln>
                  </pic:spPr>
                </pic:pic>
              </a:graphicData>
            </a:graphic>
          </wp:inline>
        </w:drawing>
      </w:r>
    </w:p>
    <w:p w14:paraId="307A85BB" w14:textId="1DAAA994" w:rsidR="00952D56" w:rsidRDefault="007135AC" w:rsidP="005D43C3">
      <w:pPr>
        <w:pStyle w:val="Caption"/>
        <w:spacing w:line="360" w:lineRule="auto"/>
        <w:jc w:val="center"/>
      </w:pPr>
      <w:bookmarkStart w:id="241" w:name="_Ref72800661"/>
      <w:bookmarkStart w:id="242" w:name="_Toc73007966"/>
      <w:r>
        <w:t xml:space="preserve">Figure </w:t>
      </w:r>
      <w:r>
        <w:fldChar w:fldCharType="begin"/>
      </w:r>
      <w:r>
        <w:instrText xml:space="preserve"> SEQ Figure \* ARABIC </w:instrText>
      </w:r>
      <w:r>
        <w:fldChar w:fldCharType="separate"/>
      </w:r>
      <w:r w:rsidR="00100A74">
        <w:rPr>
          <w:noProof/>
        </w:rPr>
        <w:t>128</w:t>
      </w:r>
      <w:r>
        <w:fldChar w:fldCharType="end"/>
      </w:r>
      <w:bookmarkEnd w:id="241"/>
      <w:r w:rsidRPr="00EC4568">
        <w:t xml:space="preserve"> - </w:t>
      </w:r>
      <w:r>
        <w:t>Maximum</w:t>
      </w:r>
      <w:r w:rsidRPr="00EC4568">
        <w:t xml:space="preserve"> sentiment by year</w:t>
      </w:r>
      <w:r w:rsidR="00C60F7B">
        <w:t xml:space="preserve"> (area chart)</w:t>
      </w:r>
      <w:r w:rsidR="00C60F7B" w:rsidRPr="005617D4">
        <w:t>.</w:t>
      </w:r>
      <w:bookmarkEnd w:id="242"/>
    </w:p>
    <w:p w14:paraId="30703F49" w14:textId="77777777" w:rsidR="007135AC" w:rsidRDefault="00952D56" w:rsidP="005D43C3">
      <w:pPr>
        <w:keepNext/>
        <w:jc w:val="center"/>
      </w:pPr>
      <w:r>
        <w:rPr>
          <w:noProof/>
        </w:rPr>
        <w:drawing>
          <wp:inline distT="0" distB="0" distL="0" distR="0" wp14:anchorId="07BA7415" wp14:editId="12D3AC49">
            <wp:extent cx="5730240" cy="3223260"/>
            <wp:effectExtent l="0" t="0" r="381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400" cstate="print">
                      <a:extLst>
                        <a:ext uri="{28A0092B-C50C-407E-A947-70E740481C1C}">
                          <a14:useLocalDpi xmlns:a14="http://schemas.microsoft.com/office/drawing/2010/main" val="0"/>
                        </a:ext>
                      </a:extLst>
                    </a:blip>
                    <a:srcRect/>
                    <a:stretch>
                      <a:fillRect/>
                    </a:stretch>
                  </pic:blipFill>
                  <pic:spPr bwMode="auto">
                    <a:xfrm>
                      <a:off x="0" y="0"/>
                      <a:ext cx="5730240" cy="3223260"/>
                    </a:xfrm>
                    <a:prstGeom prst="rect">
                      <a:avLst/>
                    </a:prstGeom>
                    <a:noFill/>
                    <a:ln>
                      <a:noFill/>
                    </a:ln>
                  </pic:spPr>
                </pic:pic>
              </a:graphicData>
            </a:graphic>
          </wp:inline>
        </w:drawing>
      </w:r>
    </w:p>
    <w:p w14:paraId="5BAFB1A8" w14:textId="0862B771" w:rsidR="00952D56" w:rsidRDefault="007135AC" w:rsidP="005D43C3">
      <w:pPr>
        <w:pStyle w:val="Caption"/>
        <w:spacing w:line="360" w:lineRule="auto"/>
        <w:jc w:val="center"/>
      </w:pPr>
      <w:bookmarkStart w:id="243" w:name="_Toc73007967"/>
      <w:r>
        <w:t xml:space="preserve">Figure </w:t>
      </w:r>
      <w:r>
        <w:fldChar w:fldCharType="begin"/>
      </w:r>
      <w:r>
        <w:instrText xml:space="preserve"> SEQ Figure \* ARABIC </w:instrText>
      </w:r>
      <w:r>
        <w:fldChar w:fldCharType="separate"/>
      </w:r>
      <w:r w:rsidR="00100A74">
        <w:rPr>
          <w:noProof/>
        </w:rPr>
        <w:t>129</w:t>
      </w:r>
      <w:r>
        <w:fldChar w:fldCharType="end"/>
      </w:r>
      <w:r>
        <w:t xml:space="preserve"> - Average sentiment of artists by year and nationality.  The Beatles' 1963 seen here as an example</w:t>
      </w:r>
      <w:r w:rsidR="00C60F7B">
        <w:t xml:space="preserve"> (Map) and (stacked bar chart)</w:t>
      </w:r>
      <w:r>
        <w:t>.</w:t>
      </w:r>
      <w:bookmarkEnd w:id="243"/>
    </w:p>
    <w:p w14:paraId="05620C38" w14:textId="77777777" w:rsidR="007135AC" w:rsidRDefault="00952D56" w:rsidP="005D43C3">
      <w:pPr>
        <w:keepNext/>
        <w:jc w:val="center"/>
      </w:pPr>
      <w:r>
        <w:rPr>
          <w:noProof/>
        </w:rPr>
        <w:lastRenderedPageBreak/>
        <w:drawing>
          <wp:inline distT="0" distB="0" distL="0" distR="0" wp14:anchorId="778DBEE9" wp14:editId="0C21C72C">
            <wp:extent cx="5730240" cy="3192780"/>
            <wp:effectExtent l="0" t="0" r="3810" b="762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01" cstate="print">
                      <a:extLst>
                        <a:ext uri="{28A0092B-C50C-407E-A947-70E740481C1C}">
                          <a14:useLocalDpi xmlns:a14="http://schemas.microsoft.com/office/drawing/2010/main" val="0"/>
                        </a:ext>
                      </a:extLst>
                    </a:blip>
                    <a:srcRect/>
                    <a:stretch>
                      <a:fillRect/>
                    </a:stretch>
                  </pic:blipFill>
                  <pic:spPr bwMode="auto">
                    <a:xfrm>
                      <a:off x="0" y="0"/>
                      <a:ext cx="5730240" cy="3192780"/>
                    </a:xfrm>
                    <a:prstGeom prst="rect">
                      <a:avLst/>
                    </a:prstGeom>
                    <a:noFill/>
                    <a:ln>
                      <a:noFill/>
                    </a:ln>
                  </pic:spPr>
                </pic:pic>
              </a:graphicData>
            </a:graphic>
          </wp:inline>
        </w:drawing>
      </w:r>
    </w:p>
    <w:p w14:paraId="2FEA7B89" w14:textId="778A0A7F" w:rsidR="00952D56" w:rsidRDefault="007135AC" w:rsidP="005D43C3">
      <w:pPr>
        <w:pStyle w:val="Caption"/>
        <w:spacing w:line="360" w:lineRule="auto"/>
        <w:jc w:val="center"/>
      </w:pPr>
      <w:bookmarkStart w:id="244" w:name="_Toc73007968"/>
      <w:r>
        <w:t xml:space="preserve">Figure </w:t>
      </w:r>
      <w:r>
        <w:fldChar w:fldCharType="begin"/>
      </w:r>
      <w:r>
        <w:instrText xml:space="preserve"> SEQ Figure \* ARABIC </w:instrText>
      </w:r>
      <w:r>
        <w:fldChar w:fldCharType="separate"/>
      </w:r>
      <w:r w:rsidR="00100A74">
        <w:rPr>
          <w:noProof/>
        </w:rPr>
        <w:t>130</w:t>
      </w:r>
      <w:r>
        <w:fldChar w:fldCharType="end"/>
      </w:r>
      <w:r>
        <w:t xml:space="preserve"> - Using the filter to show all artists with a sentiment of 0.50 by year and nationality.</w:t>
      </w:r>
      <w:r>
        <w:rPr>
          <w:noProof/>
        </w:rPr>
        <w:t xml:space="preserve">  South Korean, Psy, is the example shown here through his 'one-hit-wonder' global success, "Gangnam Style"</w:t>
      </w:r>
      <w:r w:rsidR="00C60F7B">
        <w:rPr>
          <w:noProof/>
        </w:rPr>
        <w:t xml:space="preserve"> </w:t>
      </w:r>
      <w:r w:rsidR="00C60F7B">
        <w:t>(Map) and (stacked bar chart).</w:t>
      </w:r>
      <w:bookmarkEnd w:id="244"/>
    </w:p>
    <w:p w14:paraId="28C9421F" w14:textId="77777777" w:rsidR="00C60F7B" w:rsidRDefault="00952D56" w:rsidP="005D43C3">
      <w:pPr>
        <w:keepNext/>
        <w:jc w:val="center"/>
      </w:pPr>
      <w:r>
        <w:rPr>
          <w:noProof/>
        </w:rPr>
        <w:drawing>
          <wp:inline distT="0" distB="0" distL="0" distR="0" wp14:anchorId="1F4BDCBE" wp14:editId="4C06FA59">
            <wp:extent cx="5722620" cy="3200400"/>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402" cstate="print">
                      <a:extLst>
                        <a:ext uri="{28A0092B-C50C-407E-A947-70E740481C1C}">
                          <a14:useLocalDpi xmlns:a14="http://schemas.microsoft.com/office/drawing/2010/main" val="0"/>
                        </a:ext>
                      </a:extLst>
                    </a:blip>
                    <a:srcRect/>
                    <a:stretch>
                      <a:fillRect/>
                    </a:stretch>
                  </pic:blipFill>
                  <pic:spPr bwMode="auto">
                    <a:xfrm>
                      <a:off x="0" y="0"/>
                      <a:ext cx="5722620" cy="3200400"/>
                    </a:xfrm>
                    <a:prstGeom prst="rect">
                      <a:avLst/>
                    </a:prstGeom>
                    <a:noFill/>
                    <a:ln>
                      <a:noFill/>
                    </a:ln>
                  </pic:spPr>
                </pic:pic>
              </a:graphicData>
            </a:graphic>
          </wp:inline>
        </w:drawing>
      </w:r>
    </w:p>
    <w:p w14:paraId="41C994EA" w14:textId="16E7286C" w:rsidR="00952D56" w:rsidRDefault="00C60F7B" w:rsidP="005D43C3">
      <w:pPr>
        <w:pStyle w:val="Caption"/>
        <w:spacing w:line="360" w:lineRule="auto"/>
        <w:jc w:val="center"/>
      </w:pPr>
      <w:bookmarkStart w:id="245" w:name="_Toc73007969"/>
      <w:r>
        <w:t xml:space="preserve">Figure </w:t>
      </w:r>
      <w:r>
        <w:fldChar w:fldCharType="begin"/>
      </w:r>
      <w:r>
        <w:instrText xml:space="preserve"> SEQ Figure \* ARABIC </w:instrText>
      </w:r>
      <w:r>
        <w:fldChar w:fldCharType="separate"/>
      </w:r>
      <w:r w:rsidR="00100A74">
        <w:rPr>
          <w:noProof/>
        </w:rPr>
        <w:t>131</w:t>
      </w:r>
      <w:r>
        <w:fldChar w:fldCharType="end"/>
      </w:r>
      <w:r>
        <w:t xml:space="preserve"> </w:t>
      </w:r>
      <w:r w:rsidRPr="0085691B">
        <w:t xml:space="preserve">- </w:t>
      </w:r>
      <w:r>
        <w:t>S</w:t>
      </w:r>
      <w:r w:rsidRPr="0085691B">
        <w:t xml:space="preserve">entiment of </w:t>
      </w:r>
      <w:r>
        <w:t>songs</w:t>
      </w:r>
      <w:r w:rsidRPr="0085691B">
        <w:t xml:space="preserve"> by </w:t>
      </w:r>
      <w:r>
        <w:t xml:space="preserve">artist, </w:t>
      </w:r>
      <w:r w:rsidRPr="0085691B">
        <w:t>year</w:t>
      </w:r>
      <w:r w:rsidR="00C27515">
        <w:t>,</w:t>
      </w:r>
      <w:r w:rsidRPr="0085691B">
        <w:t xml:space="preserve"> and nationality.  </w:t>
      </w:r>
      <w:r>
        <w:t>Elvis Presley had the highest polarity score of</w:t>
      </w:r>
      <w:r w:rsidRPr="0085691B">
        <w:t xml:space="preserve"> 1963 </w:t>
      </w:r>
      <w:r>
        <w:t>with, "(You're the) Devil in Disguise"</w:t>
      </w:r>
      <w:r w:rsidRPr="0085691B">
        <w:t xml:space="preserve"> (Map) and (stacked bar chart).</w:t>
      </w:r>
      <w:bookmarkEnd w:id="245"/>
    </w:p>
    <w:p w14:paraId="04C40065" w14:textId="77777777" w:rsidR="00C60F7B" w:rsidRDefault="00952D56" w:rsidP="005D43C3">
      <w:pPr>
        <w:keepNext/>
        <w:jc w:val="center"/>
      </w:pPr>
      <w:r>
        <w:rPr>
          <w:noProof/>
        </w:rPr>
        <w:lastRenderedPageBreak/>
        <w:drawing>
          <wp:inline distT="0" distB="0" distL="0" distR="0" wp14:anchorId="3F171A98" wp14:editId="367F40EB">
            <wp:extent cx="5722620" cy="3215640"/>
            <wp:effectExtent l="0" t="0" r="0" b="381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248" cstate="print">
                      <a:extLst>
                        <a:ext uri="{28A0092B-C50C-407E-A947-70E740481C1C}">
                          <a14:useLocalDpi xmlns:a14="http://schemas.microsoft.com/office/drawing/2010/main" val="0"/>
                        </a:ext>
                      </a:extLst>
                    </a:blip>
                    <a:srcRect/>
                    <a:stretch>
                      <a:fillRect/>
                    </a:stretch>
                  </pic:blipFill>
                  <pic:spPr bwMode="auto">
                    <a:xfrm>
                      <a:off x="0" y="0"/>
                      <a:ext cx="5722620" cy="3215640"/>
                    </a:xfrm>
                    <a:prstGeom prst="rect">
                      <a:avLst/>
                    </a:prstGeom>
                    <a:noFill/>
                    <a:ln>
                      <a:noFill/>
                    </a:ln>
                  </pic:spPr>
                </pic:pic>
              </a:graphicData>
            </a:graphic>
          </wp:inline>
        </w:drawing>
      </w:r>
    </w:p>
    <w:p w14:paraId="1DE90288" w14:textId="5288B5D1" w:rsidR="00952D56" w:rsidRDefault="00C60F7B" w:rsidP="005D43C3">
      <w:pPr>
        <w:pStyle w:val="Caption"/>
        <w:spacing w:line="360" w:lineRule="auto"/>
        <w:jc w:val="center"/>
      </w:pPr>
      <w:bookmarkStart w:id="246" w:name="_Toc73007970"/>
      <w:r>
        <w:t xml:space="preserve">Figure </w:t>
      </w:r>
      <w:r>
        <w:fldChar w:fldCharType="begin"/>
      </w:r>
      <w:r>
        <w:instrText xml:space="preserve"> SEQ Figure \* ARABIC </w:instrText>
      </w:r>
      <w:r>
        <w:fldChar w:fldCharType="separate"/>
      </w:r>
      <w:r w:rsidR="00100A74">
        <w:rPr>
          <w:noProof/>
        </w:rPr>
        <w:t>132</w:t>
      </w:r>
      <w:r>
        <w:fldChar w:fldCharType="end"/>
      </w:r>
      <w:r>
        <w:t xml:space="preserve"> -</w:t>
      </w:r>
      <w:r w:rsidRPr="008E6CAF">
        <w:t xml:space="preserve"> Sentiment of songs by artist, </w:t>
      </w:r>
      <w:r w:rsidR="00C27515" w:rsidRPr="008E6CAF">
        <w:t>year,</w:t>
      </w:r>
      <w:r w:rsidRPr="008E6CAF">
        <w:t xml:space="preserve"> and nationality.  </w:t>
      </w:r>
      <w:r>
        <w:t>1996 hit, "Ready or Not" receiving a sentiment rating of 0.14 (Map) and (stacked bar chart).</w:t>
      </w:r>
      <w:bookmarkEnd w:id="246"/>
    </w:p>
    <w:p w14:paraId="0F97660A" w14:textId="77777777" w:rsidR="00C60F7B" w:rsidRDefault="00952D56" w:rsidP="005D43C3">
      <w:pPr>
        <w:keepNext/>
        <w:jc w:val="center"/>
      </w:pPr>
      <w:r>
        <w:rPr>
          <w:noProof/>
        </w:rPr>
        <w:drawing>
          <wp:inline distT="0" distB="0" distL="0" distR="0" wp14:anchorId="424BF86A" wp14:editId="598B250E">
            <wp:extent cx="5730240" cy="2926080"/>
            <wp:effectExtent l="0" t="0" r="3810" b="762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403" cstate="print">
                      <a:extLst>
                        <a:ext uri="{28A0092B-C50C-407E-A947-70E740481C1C}">
                          <a14:useLocalDpi xmlns:a14="http://schemas.microsoft.com/office/drawing/2010/main" val="0"/>
                        </a:ext>
                      </a:extLst>
                    </a:blip>
                    <a:srcRect/>
                    <a:stretch>
                      <a:fillRect/>
                    </a:stretch>
                  </pic:blipFill>
                  <pic:spPr bwMode="auto">
                    <a:xfrm>
                      <a:off x="0" y="0"/>
                      <a:ext cx="5730240" cy="2926080"/>
                    </a:xfrm>
                    <a:prstGeom prst="rect">
                      <a:avLst/>
                    </a:prstGeom>
                    <a:noFill/>
                    <a:ln>
                      <a:noFill/>
                    </a:ln>
                  </pic:spPr>
                </pic:pic>
              </a:graphicData>
            </a:graphic>
          </wp:inline>
        </w:drawing>
      </w:r>
    </w:p>
    <w:p w14:paraId="182B54C8" w14:textId="5E55B370" w:rsidR="00952D56" w:rsidRDefault="00C60F7B" w:rsidP="005D43C3">
      <w:pPr>
        <w:pStyle w:val="Caption"/>
        <w:spacing w:line="360" w:lineRule="auto"/>
        <w:jc w:val="center"/>
      </w:pPr>
      <w:bookmarkStart w:id="247" w:name="_Ref72937020"/>
      <w:bookmarkStart w:id="248" w:name="_Toc73007971"/>
      <w:r>
        <w:t xml:space="preserve">Figure </w:t>
      </w:r>
      <w:r>
        <w:fldChar w:fldCharType="begin"/>
      </w:r>
      <w:r>
        <w:instrText xml:space="preserve"> SEQ Figure \* ARABIC </w:instrText>
      </w:r>
      <w:r>
        <w:fldChar w:fldCharType="separate"/>
      </w:r>
      <w:r w:rsidR="00100A74">
        <w:rPr>
          <w:noProof/>
        </w:rPr>
        <w:t>133</w:t>
      </w:r>
      <w:r>
        <w:fldChar w:fldCharType="end"/>
      </w:r>
      <w:bookmarkEnd w:id="247"/>
      <w:r>
        <w:t xml:space="preserve"> - Average sentiment of each nation to have a UK number one (stacked column chart)</w:t>
      </w:r>
      <w:bookmarkEnd w:id="248"/>
    </w:p>
    <w:p w14:paraId="4EAA8935" w14:textId="77777777" w:rsidR="00C60F7B" w:rsidRDefault="00952D56" w:rsidP="005D43C3">
      <w:pPr>
        <w:keepNext/>
        <w:jc w:val="center"/>
      </w:pPr>
      <w:r>
        <w:rPr>
          <w:noProof/>
        </w:rPr>
        <w:lastRenderedPageBreak/>
        <w:drawing>
          <wp:inline distT="0" distB="0" distL="0" distR="0" wp14:anchorId="09415916" wp14:editId="716E03AE">
            <wp:extent cx="4686300" cy="1882140"/>
            <wp:effectExtent l="0" t="0" r="0" b="381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404">
                      <a:extLst>
                        <a:ext uri="{28A0092B-C50C-407E-A947-70E740481C1C}">
                          <a14:useLocalDpi xmlns:a14="http://schemas.microsoft.com/office/drawing/2010/main" val="0"/>
                        </a:ext>
                      </a:extLst>
                    </a:blip>
                    <a:srcRect/>
                    <a:stretch>
                      <a:fillRect/>
                    </a:stretch>
                  </pic:blipFill>
                  <pic:spPr bwMode="auto">
                    <a:xfrm>
                      <a:off x="0" y="0"/>
                      <a:ext cx="4686300" cy="1882140"/>
                    </a:xfrm>
                    <a:prstGeom prst="rect">
                      <a:avLst/>
                    </a:prstGeom>
                    <a:noFill/>
                    <a:ln>
                      <a:noFill/>
                    </a:ln>
                  </pic:spPr>
                </pic:pic>
              </a:graphicData>
            </a:graphic>
          </wp:inline>
        </w:drawing>
      </w:r>
    </w:p>
    <w:p w14:paraId="66945667" w14:textId="15CDA192" w:rsidR="00E375B6" w:rsidRPr="00E375B6" w:rsidRDefault="00C60F7B" w:rsidP="00E375B6">
      <w:pPr>
        <w:pStyle w:val="Caption"/>
        <w:spacing w:line="360" w:lineRule="auto"/>
        <w:jc w:val="center"/>
      </w:pPr>
      <w:bookmarkStart w:id="249" w:name="_Toc73007972"/>
      <w:r>
        <w:t xml:space="preserve">Figure </w:t>
      </w:r>
      <w:r>
        <w:fldChar w:fldCharType="begin"/>
      </w:r>
      <w:r>
        <w:instrText xml:space="preserve"> SEQ Figure \* ARABIC </w:instrText>
      </w:r>
      <w:r>
        <w:fldChar w:fldCharType="separate"/>
      </w:r>
      <w:r w:rsidR="00100A74">
        <w:rPr>
          <w:noProof/>
        </w:rPr>
        <w:t>134</w:t>
      </w:r>
      <w:r>
        <w:fldChar w:fldCharType="end"/>
      </w:r>
      <w:r>
        <w:t xml:space="preserve"> - 1954 was the year which reached the highest average sentiment (word cloud).</w:t>
      </w:r>
      <w:bookmarkEnd w:id="249"/>
    </w:p>
    <w:p w14:paraId="60FBBBC8" w14:textId="77777777" w:rsidR="00C60F7B" w:rsidRDefault="00952D56" w:rsidP="005D43C3">
      <w:pPr>
        <w:keepNext/>
        <w:jc w:val="center"/>
      </w:pPr>
      <w:r>
        <w:rPr>
          <w:noProof/>
        </w:rPr>
        <w:drawing>
          <wp:inline distT="0" distB="0" distL="0" distR="0" wp14:anchorId="3FB9C323" wp14:editId="771A4703">
            <wp:extent cx="5722620" cy="2537460"/>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5722620" cy="2537460"/>
                    </a:xfrm>
                    <a:prstGeom prst="rect">
                      <a:avLst/>
                    </a:prstGeom>
                    <a:noFill/>
                    <a:ln>
                      <a:noFill/>
                    </a:ln>
                  </pic:spPr>
                </pic:pic>
              </a:graphicData>
            </a:graphic>
          </wp:inline>
        </w:drawing>
      </w:r>
    </w:p>
    <w:p w14:paraId="63AF2C87" w14:textId="731C6FF3" w:rsidR="00E375B6" w:rsidRDefault="00C60F7B" w:rsidP="00E375B6">
      <w:pPr>
        <w:pStyle w:val="Caption"/>
        <w:spacing w:line="360" w:lineRule="auto"/>
        <w:jc w:val="center"/>
      </w:pPr>
      <w:bookmarkStart w:id="250" w:name="_Toc73007973"/>
      <w:r>
        <w:t xml:space="preserve">Figure </w:t>
      </w:r>
      <w:r>
        <w:fldChar w:fldCharType="begin"/>
      </w:r>
      <w:r>
        <w:instrText xml:space="preserve"> SEQ Figure \* ARABIC </w:instrText>
      </w:r>
      <w:r>
        <w:fldChar w:fldCharType="separate"/>
      </w:r>
      <w:r w:rsidR="00100A74">
        <w:rPr>
          <w:noProof/>
        </w:rPr>
        <w:t>135</w:t>
      </w:r>
      <w:r>
        <w:fldChar w:fldCharType="end"/>
      </w:r>
      <w:r>
        <w:t xml:space="preserve"> - Songs and their lyrics from 1954 which at least matched the 0.31 sentiment score (word cloud).</w:t>
      </w:r>
      <w:bookmarkEnd w:id="250"/>
    </w:p>
    <w:p w14:paraId="7A8BF866" w14:textId="77777777" w:rsidR="00E375B6" w:rsidRPr="00E375B6" w:rsidRDefault="00E375B6" w:rsidP="00E375B6"/>
    <w:p w14:paraId="59045643" w14:textId="77777777" w:rsidR="00C60F7B" w:rsidRDefault="00952D56" w:rsidP="005D43C3">
      <w:pPr>
        <w:keepNext/>
        <w:jc w:val="center"/>
      </w:pPr>
      <w:r>
        <w:rPr>
          <w:noProof/>
        </w:rPr>
        <w:drawing>
          <wp:inline distT="0" distB="0" distL="0" distR="0" wp14:anchorId="56712436" wp14:editId="148559D7">
            <wp:extent cx="5722620" cy="2125980"/>
            <wp:effectExtent l="0" t="0" r="0" b="762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327" cstate="print">
                      <a:extLst>
                        <a:ext uri="{28A0092B-C50C-407E-A947-70E740481C1C}">
                          <a14:useLocalDpi xmlns:a14="http://schemas.microsoft.com/office/drawing/2010/main" val="0"/>
                        </a:ext>
                      </a:extLst>
                    </a:blip>
                    <a:srcRect/>
                    <a:stretch>
                      <a:fillRect/>
                    </a:stretch>
                  </pic:blipFill>
                  <pic:spPr bwMode="auto">
                    <a:xfrm>
                      <a:off x="0" y="0"/>
                      <a:ext cx="5722620" cy="2125980"/>
                    </a:xfrm>
                    <a:prstGeom prst="rect">
                      <a:avLst/>
                    </a:prstGeom>
                    <a:noFill/>
                    <a:ln>
                      <a:noFill/>
                    </a:ln>
                  </pic:spPr>
                </pic:pic>
              </a:graphicData>
            </a:graphic>
          </wp:inline>
        </w:drawing>
      </w:r>
    </w:p>
    <w:p w14:paraId="1DAF8E08" w14:textId="3F33A17C" w:rsidR="00952D56" w:rsidRDefault="00C60F7B" w:rsidP="005D43C3">
      <w:pPr>
        <w:pStyle w:val="Caption"/>
        <w:spacing w:line="360" w:lineRule="auto"/>
        <w:jc w:val="center"/>
      </w:pPr>
      <w:bookmarkStart w:id="251" w:name="_Toc73007974"/>
      <w:r>
        <w:t xml:space="preserve">Figure </w:t>
      </w:r>
      <w:r>
        <w:fldChar w:fldCharType="begin"/>
      </w:r>
      <w:r>
        <w:instrText xml:space="preserve"> SEQ Figure \* ARABIC </w:instrText>
      </w:r>
      <w:r>
        <w:fldChar w:fldCharType="separate"/>
      </w:r>
      <w:r w:rsidR="00100A74">
        <w:rPr>
          <w:noProof/>
        </w:rPr>
        <w:t>136</w:t>
      </w:r>
      <w:r>
        <w:fldChar w:fldCharType="end"/>
      </w:r>
      <w:r>
        <w:t xml:space="preserve"> - The highest sentiment scoring songs containing the lyrics, 'Love' and 'Happy' both came from The Beatles in 1963, and 1964, respectively (word cloud).</w:t>
      </w:r>
      <w:bookmarkEnd w:id="251"/>
    </w:p>
    <w:p w14:paraId="5650D153" w14:textId="77777777" w:rsidR="00C60F7B" w:rsidRDefault="00952D56" w:rsidP="005D43C3">
      <w:pPr>
        <w:keepNext/>
        <w:jc w:val="center"/>
      </w:pPr>
      <w:r>
        <w:rPr>
          <w:noProof/>
        </w:rPr>
        <w:lastRenderedPageBreak/>
        <w:drawing>
          <wp:inline distT="0" distB="0" distL="0" distR="0" wp14:anchorId="178B3A10" wp14:editId="6222F223">
            <wp:extent cx="5722620" cy="2484120"/>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321" cstate="print">
                      <a:extLst>
                        <a:ext uri="{28A0092B-C50C-407E-A947-70E740481C1C}">
                          <a14:useLocalDpi xmlns:a14="http://schemas.microsoft.com/office/drawing/2010/main" val="0"/>
                        </a:ext>
                      </a:extLst>
                    </a:blip>
                    <a:srcRect/>
                    <a:stretch>
                      <a:fillRect/>
                    </a:stretch>
                  </pic:blipFill>
                  <pic:spPr bwMode="auto">
                    <a:xfrm>
                      <a:off x="0" y="0"/>
                      <a:ext cx="5722620" cy="2484120"/>
                    </a:xfrm>
                    <a:prstGeom prst="rect">
                      <a:avLst/>
                    </a:prstGeom>
                    <a:noFill/>
                    <a:ln>
                      <a:noFill/>
                    </a:ln>
                  </pic:spPr>
                </pic:pic>
              </a:graphicData>
            </a:graphic>
          </wp:inline>
        </w:drawing>
      </w:r>
    </w:p>
    <w:p w14:paraId="7E05C799" w14:textId="69ED0697" w:rsidR="00952D56" w:rsidRDefault="00C60F7B" w:rsidP="005D43C3">
      <w:pPr>
        <w:pStyle w:val="Caption"/>
        <w:spacing w:line="360" w:lineRule="auto"/>
        <w:jc w:val="center"/>
      </w:pPr>
      <w:bookmarkStart w:id="252" w:name="_Toc73007975"/>
      <w:r>
        <w:t xml:space="preserve">Figure </w:t>
      </w:r>
      <w:r>
        <w:fldChar w:fldCharType="begin"/>
      </w:r>
      <w:r>
        <w:instrText xml:space="preserve"> SEQ Figure \* ARABIC </w:instrText>
      </w:r>
      <w:r>
        <w:fldChar w:fldCharType="separate"/>
      </w:r>
      <w:r w:rsidR="00100A74">
        <w:rPr>
          <w:noProof/>
        </w:rPr>
        <w:t>137</w:t>
      </w:r>
      <w:r>
        <w:fldChar w:fldCharType="end"/>
      </w:r>
      <w:r>
        <w:t xml:space="preserve"> - Almost 50 years later, and Gotye is the highest scoring artist with a song containing, "Love" and "Happy" in the past decade.  His polarity score is not even half of The Beatles previously mentioned efforts (word cloud).</w:t>
      </w:r>
      <w:bookmarkEnd w:id="252"/>
    </w:p>
    <w:p w14:paraId="3C64DBD5" w14:textId="77777777" w:rsidR="00E375B6" w:rsidRPr="00E375B6" w:rsidRDefault="00E375B6" w:rsidP="00E375B6"/>
    <w:p w14:paraId="496BF18E" w14:textId="77777777" w:rsidR="00C60F7B" w:rsidRDefault="00952D56" w:rsidP="005D43C3">
      <w:pPr>
        <w:keepNext/>
        <w:jc w:val="center"/>
      </w:pPr>
      <w:r>
        <w:rPr>
          <w:noProof/>
        </w:rPr>
        <w:drawing>
          <wp:inline distT="0" distB="0" distL="0" distR="0" wp14:anchorId="4FB1A06F" wp14:editId="2CD827F1">
            <wp:extent cx="5189220" cy="2461260"/>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322" cstate="print">
                      <a:extLst>
                        <a:ext uri="{28A0092B-C50C-407E-A947-70E740481C1C}">
                          <a14:useLocalDpi xmlns:a14="http://schemas.microsoft.com/office/drawing/2010/main" val="0"/>
                        </a:ext>
                      </a:extLst>
                    </a:blip>
                    <a:srcRect/>
                    <a:stretch>
                      <a:fillRect/>
                    </a:stretch>
                  </pic:blipFill>
                  <pic:spPr bwMode="auto">
                    <a:xfrm>
                      <a:off x="0" y="0"/>
                      <a:ext cx="5189220" cy="2461260"/>
                    </a:xfrm>
                    <a:prstGeom prst="rect">
                      <a:avLst/>
                    </a:prstGeom>
                    <a:noFill/>
                    <a:ln>
                      <a:noFill/>
                    </a:ln>
                  </pic:spPr>
                </pic:pic>
              </a:graphicData>
            </a:graphic>
          </wp:inline>
        </w:drawing>
      </w:r>
    </w:p>
    <w:p w14:paraId="4C4B12F3" w14:textId="119B0CA1" w:rsidR="00952D56" w:rsidRDefault="00C60F7B" w:rsidP="005D43C3">
      <w:pPr>
        <w:pStyle w:val="Caption"/>
        <w:spacing w:line="360" w:lineRule="auto"/>
        <w:jc w:val="center"/>
      </w:pPr>
      <w:bookmarkStart w:id="253" w:name="_Toc73007976"/>
      <w:r>
        <w:t xml:space="preserve">Figure </w:t>
      </w:r>
      <w:r>
        <w:fldChar w:fldCharType="begin"/>
      </w:r>
      <w:r>
        <w:instrText xml:space="preserve"> SEQ Figure \* ARABIC </w:instrText>
      </w:r>
      <w:r>
        <w:fldChar w:fldCharType="separate"/>
      </w:r>
      <w:r w:rsidR="00100A74">
        <w:rPr>
          <w:noProof/>
        </w:rPr>
        <w:t>138</w:t>
      </w:r>
      <w:r>
        <w:fldChar w:fldCharType="end"/>
      </w:r>
      <w:r>
        <w:t xml:space="preserve"> - 2012 is also the only year of the past decade to reach an average sentiment of at least 0.18 (word cloud).</w:t>
      </w:r>
      <w:bookmarkEnd w:id="253"/>
    </w:p>
    <w:p w14:paraId="336EFE54" w14:textId="77777777" w:rsidR="001407B1" w:rsidRDefault="00952D56" w:rsidP="005D43C3">
      <w:pPr>
        <w:keepNext/>
        <w:jc w:val="center"/>
      </w:pPr>
      <w:r>
        <w:rPr>
          <w:noProof/>
        </w:rPr>
        <w:lastRenderedPageBreak/>
        <w:drawing>
          <wp:inline distT="0" distB="0" distL="0" distR="0" wp14:anchorId="11C46142" wp14:editId="11E41699">
            <wp:extent cx="5722620" cy="2689860"/>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405" cstate="print">
                      <a:extLst>
                        <a:ext uri="{28A0092B-C50C-407E-A947-70E740481C1C}">
                          <a14:useLocalDpi xmlns:a14="http://schemas.microsoft.com/office/drawing/2010/main" val="0"/>
                        </a:ext>
                      </a:extLst>
                    </a:blip>
                    <a:srcRect/>
                    <a:stretch>
                      <a:fillRect/>
                    </a:stretch>
                  </pic:blipFill>
                  <pic:spPr bwMode="auto">
                    <a:xfrm>
                      <a:off x="0" y="0"/>
                      <a:ext cx="5722620" cy="2689860"/>
                    </a:xfrm>
                    <a:prstGeom prst="rect">
                      <a:avLst/>
                    </a:prstGeom>
                    <a:noFill/>
                    <a:ln>
                      <a:noFill/>
                    </a:ln>
                  </pic:spPr>
                </pic:pic>
              </a:graphicData>
            </a:graphic>
          </wp:inline>
        </w:drawing>
      </w:r>
    </w:p>
    <w:p w14:paraId="38238DCC" w14:textId="24D7A2A2" w:rsidR="00952D56" w:rsidRDefault="001407B1" w:rsidP="005D43C3">
      <w:pPr>
        <w:pStyle w:val="Caption"/>
        <w:spacing w:line="360" w:lineRule="auto"/>
        <w:jc w:val="center"/>
      </w:pPr>
      <w:bookmarkStart w:id="254" w:name="_Toc73007977"/>
      <w:r>
        <w:t xml:space="preserve">Figure </w:t>
      </w:r>
      <w:r>
        <w:fldChar w:fldCharType="begin"/>
      </w:r>
      <w:r>
        <w:instrText xml:space="preserve"> SEQ Figure \* ARABIC </w:instrText>
      </w:r>
      <w:r>
        <w:fldChar w:fldCharType="separate"/>
      </w:r>
      <w:r w:rsidR="00100A74">
        <w:rPr>
          <w:noProof/>
        </w:rPr>
        <w:t>139</w:t>
      </w:r>
      <w:r>
        <w:fldChar w:fldCharType="end"/>
      </w:r>
      <w:r>
        <w:t xml:space="preserve"> - Nine number one hits with a, relatively, high sentiment score (word cloud)</w:t>
      </w:r>
      <w:bookmarkEnd w:id="254"/>
    </w:p>
    <w:p w14:paraId="53968DB4" w14:textId="77777777" w:rsidR="001407B1" w:rsidRDefault="00952D56" w:rsidP="005D43C3">
      <w:pPr>
        <w:keepNext/>
        <w:jc w:val="center"/>
      </w:pPr>
      <w:r>
        <w:rPr>
          <w:noProof/>
        </w:rPr>
        <w:drawing>
          <wp:inline distT="0" distB="0" distL="0" distR="0" wp14:anchorId="383ADDA8" wp14:editId="2A12CA6A">
            <wp:extent cx="4549140" cy="1790700"/>
            <wp:effectExtent l="0" t="0" r="381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549140" cy="1790700"/>
                    </a:xfrm>
                    <a:prstGeom prst="rect">
                      <a:avLst/>
                    </a:prstGeom>
                    <a:noFill/>
                    <a:ln>
                      <a:noFill/>
                    </a:ln>
                  </pic:spPr>
                </pic:pic>
              </a:graphicData>
            </a:graphic>
          </wp:inline>
        </w:drawing>
      </w:r>
    </w:p>
    <w:p w14:paraId="3E7D3F99" w14:textId="0D6B0EEC" w:rsidR="00952D56" w:rsidRDefault="001407B1" w:rsidP="005D43C3">
      <w:pPr>
        <w:pStyle w:val="Caption"/>
        <w:spacing w:line="360" w:lineRule="auto"/>
        <w:jc w:val="center"/>
      </w:pPr>
      <w:bookmarkStart w:id="255" w:name="_Toc73007978"/>
      <w:r>
        <w:t xml:space="preserve">Figure </w:t>
      </w:r>
      <w:r>
        <w:fldChar w:fldCharType="begin"/>
      </w:r>
      <w:r>
        <w:instrText xml:space="preserve"> SEQ Figure \* ARABIC </w:instrText>
      </w:r>
      <w:r>
        <w:fldChar w:fldCharType="separate"/>
      </w:r>
      <w:r w:rsidR="00100A74">
        <w:rPr>
          <w:noProof/>
        </w:rPr>
        <w:t>140</w:t>
      </w:r>
      <w:r>
        <w:fldChar w:fldCharType="end"/>
      </w:r>
      <w:r>
        <w:t xml:space="preserve"> - 1996 was the lowest rating year of sentiment (word cloud).</w:t>
      </w:r>
      <w:bookmarkEnd w:id="255"/>
    </w:p>
    <w:p w14:paraId="3D3B97A4" w14:textId="77777777" w:rsidR="001407B1" w:rsidRDefault="00952D56" w:rsidP="005D43C3">
      <w:pPr>
        <w:keepNext/>
        <w:jc w:val="center"/>
      </w:pPr>
      <w:r>
        <w:rPr>
          <w:noProof/>
        </w:rPr>
        <w:drawing>
          <wp:inline distT="0" distB="0" distL="0" distR="0" wp14:anchorId="212C2DF3" wp14:editId="4967E10A">
            <wp:extent cx="5722620" cy="2796540"/>
            <wp:effectExtent l="0" t="0" r="0" b="381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406" cstate="print">
                      <a:extLst>
                        <a:ext uri="{28A0092B-C50C-407E-A947-70E740481C1C}">
                          <a14:useLocalDpi xmlns:a14="http://schemas.microsoft.com/office/drawing/2010/main" val="0"/>
                        </a:ext>
                      </a:extLst>
                    </a:blip>
                    <a:srcRect/>
                    <a:stretch>
                      <a:fillRect/>
                    </a:stretch>
                  </pic:blipFill>
                  <pic:spPr bwMode="auto">
                    <a:xfrm>
                      <a:off x="0" y="0"/>
                      <a:ext cx="5722620" cy="2796540"/>
                    </a:xfrm>
                    <a:prstGeom prst="rect">
                      <a:avLst/>
                    </a:prstGeom>
                    <a:noFill/>
                    <a:ln>
                      <a:noFill/>
                    </a:ln>
                  </pic:spPr>
                </pic:pic>
              </a:graphicData>
            </a:graphic>
          </wp:inline>
        </w:drawing>
      </w:r>
    </w:p>
    <w:p w14:paraId="1545653D" w14:textId="3BC29427" w:rsidR="00952D56" w:rsidRDefault="001407B1" w:rsidP="005D43C3">
      <w:pPr>
        <w:pStyle w:val="Caption"/>
        <w:spacing w:line="360" w:lineRule="auto"/>
        <w:jc w:val="center"/>
      </w:pPr>
      <w:bookmarkStart w:id="256" w:name="_Toc73007979"/>
      <w:r>
        <w:t xml:space="preserve">Figure </w:t>
      </w:r>
      <w:r>
        <w:fldChar w:fldCharType="begin"/>
      </w:r>
      <w:r>
        <w:instrText xml:space="preserve"> SEQ Figure \* ARABIC </w:instrText>
      </w:r>
      <w:r>
        <w:fldChar w:fldCharType="separate"/>
      </w:r>
      <w:r w:rsidR="00100A74">
        <w:rPr>
          <w:noProof/>
        </w:rPr>
        <w:t>141</w:t>
      </w:r>
      <w:r>
        <w:fldChar w:fldCharType="end"/>
      </w:r>
      <w:r>
        <w:t xml:space="preserve"> - Song lyrics matching or less than the 0.02 sentiment score of 1996 (word cloud).</w:t>
      </w:r>
      <w:bookmarkEnd w:id="256"/>
    </w:p>
    <w:p w14:paraId="4F9C2F32" w14:textId="77777777" w:rsidR="001407B1" w:rsidRDefault="00952D56" w:rsidP="005D43C3">
      <w:pPr>
        <w:keepNext/>
        <w:jc w:val="center"/>
      </w:pPr>
      <w:r>
        <w:rPr>
          <w:noProof/>
        </w:rPr>
        <w:lastRenderedPageBreak/>
        <w:drawing>
          <wp:inline distT="0" distB="0" distL="0" distR="0" wp14:anchorId="485B2D80" wp14:editId="2C1E27F6">
            <wp:extent cx="5722620" cy="322326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247">
                      <a:extLst>
                        <a:ext uri="{28A0092B-C50C-407E-A947-70E740481C1C}">
                          <a14:useLocalDpi xmlns:a14="http://schemas.microsoft.com/office/drawing/2010/main" val="0"/>
                        </a:ext>
                      </a:extLst>
                    </a:blip>
                    <a:srcRect/>
                    <a:stretch>
                      <a:fillRect/>
                    </a:stretch>
                  </pic:blipFill>
                  <pic:spPr bwMode="auto">
                    <a:xfrm>
                      <a:off x="0" y="0"/>
                      <a:ext cx="5722620" cy="3223260"/>
                    </a:xfrm>
                    <a:prstGeom prst="rect">
                      <a:avLst/>
                    </a:prstGeom>
                    <a:noFill/>
                    <a:ln>
                      <a:noFill/>
                    </a:ln>
                  </pic:spPr>
                </pic:pic>
              </a:graphicData>
            </a:graphic>
          </wp:inline>
        </w:drawing>
      </w:r>
    </w:p>
    <w:p w14:paraId="6F2DD9BF" w14:textId="145AA4FF" w:rsidR="00952D56" w:rsidRDefault="001407B1" w:rsidP="005D43C3">
      <w:pPr>
        <w:pStyle w:val="Caption"/>
        <w:spacing w:line="360" w:lineRule="auto"/>
        <w:jc w:val="center"/>
      </w:pPr>
      <w:bookmarkStart w:id="257" w:name="_Toc73007980"/>
      <w:r>
        <w:t xml:space="preserve">Figure </w:t>
      </w:r>
      <w:r>
        <w:fldChar w:fldCharType="begin"/>
      </w:r>
      <w:r>
        <w:instrText xml:space="preserve"> SEQ Figure \* ARABIC </w:instrText>
      </w:r>
      <w:r>
        <w:fldChar w:fldCharType="separate"/>
      </w:r>
      <w:r w:rsidR="00100A74">
        <w:rPr>
          <w:noProof/>
        </w:rPr>
        <w:t>142</w:t>
      </w:r>
      <w:r>
        <w:fldChar w:fldCharType="end"/>
      </w:r>
      <w:r>
        <w:t xml:space="preserve"> - 1996 included the first case of the word, </w:t>
      </w:r>
      <w:r w:rsidR="00C25CE4">
        <w:t>“</w:t>
      </w:r>
      <w:r>
        <w:t>nigga</w:t>
      </w:r>
      <w:r w:rsidR="00C25CE4">
        <w:t>”</w:t>
      </w:r>
      <w:r>
        <w:t>, appearing in a number one of, surprisingly, high polarity (word cloud).</w:t>
      </w:r>
      <w:bookmarkEnd w:id="257"/>
    </w:p>
    <w:p w14:paraId="5C0977CC" w14:textId="77777777" w:rsidR="001407B1" w:rsidRDefault="00952D56" w:rsidP="005D43C3">
      <w:pPr>
        <w:keepNext/>
        <w:jc w:val="center"/>
      </w:pPr>
      <w:r>
        <w:rPr>
          <w:noProof/>
        </w:rPr>
        <w:drawing>
          <wp:inline distT="0" distB="0" distL="0" distR="0" wp14:anchorId="3CAF55B6" wp14:editId="0FB7C6E8">
            <wp:extent cx="5722620" cy="3268980"/>
            <wp:effectExtent l="0" t="0" r="0" b="762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295">
                      <a:extLst>
                        <a:ext uri="{28A0092B-C50C-407E-A947-70E740481C1C}">
                          <a14:useLocalDpi xmlns:a14="http://schemas.microsoft.com/office/drawing/2010/main" val="0"/>
                        </a:ext>
                      </a:extLst>
                    </a:blip>
                    <a:srcRect/>
                    <a:stretch>
                      <a:fillRect/>
                    </a:stretch>
                  </pic:blipFill>
                  <pic:spPr bwMode="auto">
                    <a:xfrm>
                      <a:off x="0" y="0"/>
                      <a:ext cx="5722620" cy="3268980"/>
                    </a:xfrm>
                    <a:prstGeom prst="rect">
                      <a:avLst/>
                    </a:prstGeom>
                    <a:noFill/>
                    <a:ln>
                      <a:noFill/>
                    </a:ln>
                  </pic:spPr>
                </pic:pic>
              </a:graphicData>
            </a:graphic>
          </wp:inline>
        </w:drawing>
      </w:r>
    </w:p>
    <w:p w14:paraId="2EEEE13E" w14:textId="4C1A0D01" w:rsidR="00952D56" w:rsidRDefault="001407B1" w:rsidP="005D43C3">
      <w:pPr>
        <w:pStyle w:val="Caption"/>
        <w:spacing w:line="360" w:lineRule="auto"/>
        <w:jc w:val="center"/>
      </w:pPr>
      <w:bookmarkStart w:id="258" w:name="_Toc73007981"/>
      <w:r>
        <w:t xml:space="preserve">Figure </w:t>
      </w:r>
      <w:r>
        <w:fldChar w:fldCharType="begin"/>
      </w:r>
      <w:r>
        <w:instrText xml:space="preserve"> SEQ Figure \* ARABIC </w:instrText>
      </w:r>
      <w:r>
        <w:fldChar w:fldCharType="separate"/>
      </w:r>
      <w:r w:rsidR="00100A74">
        <w:rPr>
          <w:noProof/>
        </w:rPr>
        <w:t>143</w:t>
      </w:r>
      <w:r>
        <w:fldChar w:fldCharType="end"/>
      </w:r>
      <w:r>
        <w:t xml:space="preserve"> - "Nasty Girl", by Notorious B.I.G., became the first number one to use, </w:t>
      </w:r>
      <w:r w:rsidR="00C25CE4">
        <w:t>“</w:t>
      </w:r>
      <w:r>
        <w:t>nigga</w:t>
      </w:r>
      <w:r w:rsidR="00C25CE4">
        <w:t>”</w:t>
      </w:r>
      <w:r>
        <w:t>, which had a negative polarity score (word cloud).</w:t>
      </w:r>
      <w:bookmarkEnd w:id="258"/>
    </w:p>
    <w:p w14:paraId="039F3E70" w14:textId="77777777" w:rsidR="001407B1" w:rsidRDefault="00952D56" w:rsidP="005D43C3">
      <w:pPr>
        <w:keepNext/>
        <w:jc w:val="center"/>
      </w:pPr>
      <w:r>
        <w:rPr>
          <w:noProof/>
        </w:rPr>
        <w:lastRenderedPageBreak/>
        <w:drawing>
          <wp:inline distT="0" distB="0" distL="0" distR="0" wp14:anchorId="6E795DE9" wp14:editId="11783724">
            <wp:extent cx="4640580" cy="1706880"/>
            <wp:effectExtent l="0" t="0" r="7620" b="762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640580" cy="1706880"/>
                    </a:xfrm>
                    <a:prstGeom prst="rect">
                      <a:avLst/>
                    </a:prstGeom>
                    <a:noFill/>
                    <a:ln>
                      <a:noFill/>
                    </a:ln>
                  </pic:spPr>
                </pic:pic>
              </a:graphicData>
            </a:graphic>
          </wp:inline>
        </w:drawing>
      </w:r>
    </w:p>
    <w:p w14:paraId="5449FE7C" w14:textId="4510D7A0" w:rsidR="00952D56" w:rsidRDefault="001407B1" w:rsidP="005D43C3">
      <w:pPr>
        <w:pStyle w:val="Caption"/>
        <w:spacing w:line="360" w:lineRule="auto"/>
        <w:jc w:val="center"/>
      </w:pPr>
      <w:bookmarkStart w:id="259" w:name="_Toc73007982"/>
      <w:r>
        <w:t xml:space="preserve">Figure </w:t>
      </w:r>
      <w:r>
        <w:fldChar w:fldCharType="begin"/>
      </w:r>
      <w:r>
        <w:instrText xml:space="preserve"> SEQ Figure \* ARABIC </w:instrText>
      </w:r>
      <w:r>
        <w:fldChar w:fldCharType="separate"/>
      </w:r>
      <w:r w:rsidR="00100A74">
        <w:rPr>
          <w:noProof/>
        </w:rPr>
        <w:t>144</w:t>
      </w:r>
      <w:r>
        <w:fldChar w:fldCharType="end"/>
      </w:r>
      <w:r>
        <w:t xml:space="preserve"> - The four lowest scoring years over the history of the charts, of which two have occurred very recently (word cloud).</w:t>
      </w:r>
      <w:bookmarkEnd w:id="259"/>
    </w:p>
    <w:p w14:paraId="5727170B" w14:textId="77777777" w:rsidR="001407B1" w:rsidRDefault="00952D56" w:rsidP="005D43C3">
      <w:pPr>
        <w:keepNext/>
        <w:jc w:val="center"/>
      </w:pPr>
      <w:r>
        <w:rPr>
          <w:noProof/>
        </w:rPr>
        <w:drawing>
          <wp:inline distT="0" distB="0" distL="0" distR="0" wp14:anchorId="4F1BD23F" wp14:editId="1AAE170A">
            <wp:extent cx="5730240" cy="2979420"/>
            <wp:effectExtent l="0" t="0" r="381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730240" cy="2979420"/>
                    </a:xfrm>
                    <a:prstGeom prst="rect">
                      <a:avLst/>
                    </a:prstGeom>
                    <a:noFill/>
                    <a:ln>
                      <a:noFill/>
                    </a:ln>
                  </pic:spPr>
                </pic:pic>
              </a:graphicData>
            </a:graphic>
          </wp:inline>
        </w:drawing>
      </w:r>
    </w:p>
    <w:p w14:paraId="461ECEDF" w14:textId="447B634B" w:rsidR="00952D56" w:rsidRDefault="001407B1" w:rsidP="005D43C3">
      <w:pPr>
        <w:pStyle w:val="Caption"/>
        <w:spacing w:line="360" w:lineRule="auto"/>
        <w:jc w:val="center"/>
      </w:pPr>
      <w:bookmarkStart w:id="260" w:name="_Toc73007983"/>
      <w:r>
        <w:t xml:space="preserve">Figure </w:t>
      </w:r>
      <w:r>
        <w:fldChar w:fldCharType="begin"/>
      </w:r>
      <w:r>
        <w:instrText xml:space="preserve"> SEQ Figure \* ARABIC </w:instrText>
      </w:r>
      <w:r>
        <w:fldChar w:fldCharType="separate"/>
      </w:r>
      <w:r w:rsidR="00100A74">
        <w:rPr>
          <w:noProof/>
        </w:rPr>
        <w:t>145</w:t>
      </w:r>
      <w:r>
        <w:fldChar w:fldCharType="end"/>
      </w:r>
      <w:r>
        <w:t xml:space="preserve"> - Song lyrics from the four lowest sentiment rating years (word cloud).</w:t>
      </w:r>
      <w:bookmarkEnd w:id="260"/>
    </w:p>
    <w:p w14:paraId="31412B95" w14:textId="77777777" w:rsidR="001407B1" w:rsidRDefault="00952D56" w:rsidP="005D43C3">
      <w:pPr>
        <w:keepNext/>
        <w:jc w:val="center"/>
      </w:pPr>
      <w:r>
        <w:rPr>
          <w:noProof/>
        </w:rPr>
        <w:lastRenderedPageBreak/>
        <w:drawing>
          <wp:inline distT="0" distB="0" distL="0" distR="0" wp14:anchorId="49A5163E" wp14:editId="73AEC397">
            <wp:extent cx="4743443" cy="2453640"/>
            <wp:effectExtent l="0" t="0" r="635" b="381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pic:cNvPicPr>
                      <a:picLocks noChangeAspect="1" noChangeArrowheads="1"/>
                    </pic:cNvPicPr>
                  </pic:nvPicPr>
                  <pic:blipFill>
                    <a:blip r:embed="rId244" cstate="print">
                      <a:extLst>
                        <a:ext uri="{28A0092B-C50C-407E-A947-70E740481C1C}">
                          <a14:useLocalDpi xmlns:a14="http://schemas.microsoft.com/office/drawing/2010/main" val="0"/>
                        </a:ext>
                      </a:extLst>
                    </a:blip>
                    <a:stretch>
                      <a:fillRect/>
                    </a:stretch>
                  </pic:blipFill>
                  <pic:spPr bwMode="auto">
                    <a:xfrm>
                      <a:off x="0" y="0"/>
                      <a:ext cx="4743443" cy="2453640"/>
                    </a:xfrm>
                    <a:prstGeom prst="rect">
                      <a:avLst/>
                    </a:prstGeom>
                    <a:noFill/>
                    <a:ln>
                      <a:noFill/>
                    </a:ln>
                  </pic:spPr>
                </pic:pic>
              </a:graphicData>
            </a:graphic>
          </wp:inline>
        </w:drawing>
      </w:r>
    </w:p>
    <w:p w14:paraId="19EB6890" w14:textId="61F225D8" w:rsidR="00952D56" w:rsidRDefault="001407B1" w:rsidP="005D43C3">
      <w:pPr>
        <w:pStyle w:val="Caption"/>
        <w:spacing w:line="360" w:lineRule="auto"/>
        <w:jc w:val="center"/>
      </w:pPr>
      <w:bookmarkStart w:id="261" w:name="_Toc73007984"/>
      <w:r>
        <w:t xml:space="preserve">Figure </w:t>
      </w:r>
      <w:r>
        <w:fldChar w:fldCharType="begin"/>
      </w:r>
      <w:r>
        <w:instrText xml:space="preserve"> SEQ Figure \* ARABIC </w:instrText>
      </w:r>
      <w:r>
        <w:fldChar w:fldCharType="separate"/>
      </w:r>
      <w:r w:rsidR="00100A74">
        <w:rPr>
          <w:noProof/>
        </w:rPr>
        <w:t>146</w:t>
      </w:r>
      <w:r>
        <w:fldChar w:fldCharType="end"/>
      </w:r>
      <w:r>
        <w:t xml:space="preserve"> - "Don't Stop" by The Outhere Brothers, from 1994, was the first number one to contain both of the words, </w:t>
      </w:r>
      <w:r w:rsidR="00C25CE4">
        <w:t>“</w:t>
      </w:r>
      <w:r>
        <w:t>Ass</w:t>
      </w:r>
      <w:r w:rsidR="00C25CE4">
        <w:t>”</w:t>
      </w:r>
      <w:r>
        <w:t xml:space="preserve"> and </w:t>
      </w:r>
      <w:r w:rsidR="00C25CE4">
        <w:t>“</w:t>
      </w:r>
      <w:r>
        <w:t>Pussy</w:t>
      </w:r>
      <w:r w:rsidR="00C25CE4">
        <w:t>”</w:t>
      </w:r>
      <w:r>
        <w:t xml:space="preserve"> (word cloud).</w:t>
      </w:r>
      <w:bookmarkEnd w:id="261"/>
    </w:p>
    <w:p w14:paraId="75E8DBD0" w14:textId="77777777" w:rsidR="00C25CE4" w:rsidRDefault="00952D56" w:rsidP="005D43C3">
      <w:pPr>
        <w:keepNext/>
        <w:jc w:val="center"/>
      </w:pPr>
      <w:r>
        <w:rPr>
          <w:noProof/>
        </w:rPr>
        <w:drawing>
          <wp:inline distT="0" distB="0" distL="0" distR="0" wp14:anchorId="3D66F79D" wp14:editId="3868E663">
            <wp:extent cx="5722620" cy="2819400"/>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316" cstate="print">
                      <a:extLst>
                        <a:ext uri="{28A0092B-C50C-407E-A947-70E740481C1C}">
                          <a14:useLocalDpi xmlns:a14="http://schemas.microsoft.com/office/drawing/2010/main" val="0"/>
                        </a:ext>
                      </a:extLst>
                    </a:blip>
                    <a:srcRect/>
                    <a:stretch>
                      <a:fillRect/>
                    </a:stretch>
                  </pic:blipFill>
                  <pic:spPr bwMode="auto">
                    <a:xfrm>
                      <a:off x="0" y="0"/>
                      <a:ext cx="5722620" cy="2819400"/>
                    </a:xfrm>
                    <a:prstGeom prst="rect">
                      <a:avLst/>
                    </a:prstGeom>
                    <a:noFill/>
                    <a:ln>
                      <a:noFill/>
                    </a:ln>
                  </pic:spPr>
                </pic:pic>
              </a:graphicData>
            </a:graphic>
          </wp:inline>
        </w:drawing>
      </w:r>
    </w:p>
    <w:p w14:paraId="6A942D2F" w14:textId="51BD843F" w:rsidR="00952D56" w:rsidRDefault="00C25CE4" w:rsidP="005D43C3">
      <w:pPr>
        <w:pStyle w:val="Caption"/>
        <w:spacing w:line="360" w:lineRule="auto"/>
        <w:jc w:val="center"/>
      </w:pPr>
      <w:bookmarkStart w:id="262" w:name="_Toc73007985"/>
      <w:r>
        <w:t xml:space="preserve">Figure </w:t>
      </w:r>
      <w:r>
        <w:fldChar w:fldCharType="begin"/>
      </w:r>
      <w:r>
        <w:instrText xml:space="preserve"> SEQ Figure \* ARABIC </w:instrText>
      </w:r>
      <w:r>
        <w:fldChar w:fldCharType="separate"/>
      </w:r>
      <w:r w:rsidR="00100A74">
        <w:rPr>
          <w:noProof/>
        </w:rPr>
        <w:t>147</w:t>
      </w:r>
      <w:r>
        <w:fldChar w:fldCharType="end"/>
      </w:r>
      <w:r>
        <w:t xml:space="preserve"> - Eminem's year 2000 included two number ones containing the words, "Shit" and "Fuck" (word cloud).</w:t>
      </w:r>
      <w:bookmarkEnd w:id="262"/>
    </w:p>
    <w:p w14:paraId="40200299" w14:textId="77777777" w:rsidR="00C25CE4" w:rsidRDefault="00952D56" w:rsidP="005D43C3">
      <w:pPr>
        <w:keepNext/>
        <w:jc w:val="center"/>
      </w:pPr>
      <w:r>
        <w:rPr>
          <w:noProof/>
        </w:rPr>
        <w:lastRenderedPageBreak/>
        <w:drawing>
          <wp:inline distT="0" distB="0" distL="0" distR="0" wp14:anchorId="44FD758C" wp14:editId="5DB02C99">
            <wp:extent cx="5730240" cy="3063240"/>
            <wp:effectExtent l="0" t="0" r="3810" b="381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730240" cy="3063240"/>
                    </a:xfrm>
                    <a:prstGeom prst="rect">
                      <a:avLst/>
                    </a:prstGeom>
                    <a:noFill/>
                    <a:ln>
                      <a:noFill/>
                    </a:ln>
                  </pic:spPr>
                </pic:pic>
              </a:graphicData>
            </a:graphic>
          </wp:inline>
        </w:drawing>
      </w:r>
    </w:p>
    <w:p w14:paraId="2890BDD0" w14:textId="2260C64E" w:rsidR="00952D56" w:rsidRDefault="00C25CE4" w:rsidP="005D43C3">
      <w:pPr>
        <w:pStyle w:val="Caption"/>
        <w:spacing w:line="360" w:lineRule="auto"/>
        <w:jc w:val="center"/>
      </w:pPr>
      <w:bookmarkStart w:id="263" w:name="_Toc73007986"/>
      <w:r>
        <w:t xml:space="preserve">Figure </w:t>
      </w:r>
      <w:r>
        <w:fldChar w:fldCharType="begin"/>
      </w:r>
      <w:r>
        <w:instrText xml:space="preserve"> SEQ Figure \* ARABIC </w:instrText>
      </w:r>
      <w:r>
        <w:fldChar w:fldCharType="separate"/>
      </w:r>
      <w:r w:rsidR="00100A74">
        <w:rPr>
          <w:noProof/>
        </w:rPr>
        <w:t>148</w:t>
      </w:r>
      <w:r>
        <w:fldChar w:fldCharType="end"/>
      </w:r>
      <w:r>
        <w:t xml:space="preserve"> - "Shit and "Fuck" were amongst many obscene words littered throughout "Freaky Friday", a 2018 number one for Lil' Dicky and Chris Brown (word cloud).</w:t>
      </w:r>
      <w:bookmarkEnd w:id="263"/>
    </w:p>
    <w:p w14:paraId="0EC584A1" w14:textId="77777777" w:rsidR="00C25CE4" w:rsidRDefault="00952D56" w:rsidP="005D43C3">
      <w:pPr>
        <w:keepNext/>
        <w:jc w:val="center"/>
      </w:pPr>
      <w:r>
        <w:rPr>
          <w:noProof/>
        </w:rPr>
        <w:drawing>
          <wp:inline distT="0" distB="0" distL="0" distR="0" wp14:anchorId="330452E9" wp14:editId="1CD9916A">
            <wp:extent cx="5730240" cy="2712720"/>
            <wp:effectExtent l="0" t="0" r="381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730240" cy="2712720"/>
                    </a:xfrm>
                    <a:prstGeom prst="rect">
                      <a:avLst/>
                    </a:prstGeom>
                    <a:noFill/>
                    <a:ln>
                      <a:noFill/>
                    </a:ln>
                  </pic:spPr>
                </pic:pic>
              </a:graphicData>
            </a:graphic>
          </wp:inline>
        </w:drawing>
      </w:r>
    </w:p>
    <w:p w14:paraId="6A2E0F78" w14:textId="2F576BED" w:rsidR="00952D56" w:rsidRDefault="00C25CE4" w:rsidP="005D43C3">
      <w:pPr>
        <w:pStyle w:val="Caption"/>
        <w:spacing w:line="360" w:lineRule="auto"/>
        <w:jc w:val="center"/>
      </w:pPr>
      <w:bookmarkStart w:id="264" w:name="_Toc73007987"/>
      <w:r>
        <w:t xml:space="preserve">Figure </w:t>
      </w:r>
      <w:r>
        <w:fldChar w:fldCharType="begin"/>
      </w:r>
      <w:r>
        <w:instrText xml:space="preserve"> SEQ Figure \* ARABIC </w:instrText>
      </w:r>
      <w:r>
        <w:fldChar w:fldCharType="separate"/>
      </w:r>
      <w:r w:rsidR="00100A74">
        <w:rPr>
          <w:noProof/>
        </w:rPr>
        <w:t>149</w:t>
      </w:r>
      <w:r>
        <w:fldChar w:fldCharType="end"/>
      </w:r>
      <w:r>
        <w:t xml:space="preserve"> - Drake's, "Nice For What" was another 2018 hit using bad language (word cloud).</w:t>
      </w:r>
      <w:bookmarkEnd w:id="264"/>
    </w:p>
    <w:p w14:paraId="40B67402" w14:textId="77777777" w:rsidR="00C25CE4" w:rsidRDefault="00952D56" w:rsidP="005D43C3">
      <w:pPr>
        <w:keepNext/>
        <w:jc w:val="center"/>
      </w:pPr>
      <w:r>
        <w:rPr>
          <w:noProof/>
        </w:rPr>
        <w:lastRenderedPageBreak/>
        <w:drawing>
          <wp:inline distT="0" distB="0" distL="0" distR="0" wp14:anchorId="7157845C" wp14:editId="4D4C5F63">
            <wp:extent cx="5721985" cy="4282440"/>
            <wp:effectExtent l="0" t="0" r="0" b="381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Picture 145"/>
                    <pic:cNvPicPr>
                      <a:picLocks noChangeAspect="1" noChangeArrowheads="1"/>
                    </pic:cNvPicPr>
                  </pic:nvPicPr>
                  <pic:blipFill>
                    <a:blip r:embed="rId407" cstate="print">
                      <a:extLst>
                        <a:ext uri="{28A0092B-C50C-407E-A947-70E740481C1C}">
                          <a14:useLocalDpi xmlns:a14="http://schemas.microsoft.com/office/drawing/2010/main" val="0"/>
                        </a:ext>
                      </a:extLst>
                    </a:blip>
                    <a:stretch>
                      <a:fillRect/>
                    </a:stretch>
                  </pic:blipFill>
                  <pic:spPr bwMode="auto">
                    <a:xfrm>
                      <a:off x="0" y="0"/>
                      <a:ext cx="5727962" cy="4286913"/>
                    </a:xfrm>
                    <a:prstGeom prst="rect">
                      <a:avLst/>
                    </a:prstGeom>
                    <a:noFill/>
                    <a:ln>
                      <a:noFill/>
                    </a:ln>
                  </pic:spPr>
                </pic:pic>
              </a:graphicData>
            </a:graphic>
          </wp:inline>
        </w:drawing>
      </w:r>
    </w:p>
    <w:p w14:paraId="45E0997A" w14:textId="54D04877" w:rsidR="00952D56" w:rsidRDefault="00C25CE4" w:rsidP="005D43C3">
      <w:pPr>
        <w:pStyle w:val="Caption"/>
        <w:spacing w:line="360" w:lineRule="auto"/>
        <w:jc w:val="center"/>
      </w:pPr>
      <w:bookmarkStart w:id="265" w:name="_Ref72918773"/>
      <w:bookmarkStart w:id="266" w:name="_Toc73007988"/>
      <w:r>
        <w:t xml:space="preserve">Figure </w:t>
      </w:r>
      <w:r>
        <w:fldChar w:fldCharType="begin"/>
      </w:r>
      <w:r>
        <w:instrText xml:space="preserve"> SEQ Figure \* ARABIC </w:instrText>
      </w:r>
      <w:r>
        <w:fldChar w:fldCharType="separate"/>
      </w:r>
      <w:r w:rsidR="00100A74">
        <w:rPr>
          <w:noProof/>
        </w:rPr>
        <w:t>150</w:t>
      </w:r>
      <w:r>
        <w:fldChar w:fldCharType="end"/>
      </w:r>
      <w:bookmarkEnd w:id="265"/>
      <w:r>
        <w:t xml:space="preserve"> - A snapshot of the evolution of song lyrics over the history of the UK charts (word cloud).</w:t>
      </w:r>
      <w:bookmarkEnd w:id="266"/>
    </w:p>
    <w:p w14:paraId="21B42720" w14:textId="77777777" w:rsidR="003517BB" w:rsidRPr="003517BB" w:rsidRDefault="003517BB" w:rsidP="005D43C3"/>
    <w:p w14:paraId="391C38EC" w14:textId="77777777" w:rsidR="00C25CE4" w:rsidRDefault="00952D56" w:rsidP="005D43C3">
      <w:pPr>
        <w:keepNext/>
        <w:jc w:val="center"/>
      </w:pPr>
      <w:r>
        <w:rPr>
          <w:noProof/>
        </w:rPr>
        <w:drawing>
          <wp:inline distT="0" distB="0" distL="0" distR="0" wp14:anchorId="4402F3F2" wp14:editId="0319583D">
            <wp:extent cx="5730240" cy="2887980"/>
            <wp:effectExtent l="0" t="0" r="3810" b="762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408" cstate="print">
                      <a:extLst>
                        <a:ext uri="{28A0092B-C50C-407E-A947-70E740481C1C}">
                          <a14:useLocalDpi xmlns:a14="http://schemas.microsoft.com/office/drawing/2010/main" val="0"/>
                        </a:ext>
                      </a:extLst>
                    </a:blip>
                    <a:srcRect/>
                    <a:stretch>
                      <a:fillRect/>
                    </a:stretch>
                  </pic:blipFill>
                  <pic:spPr bwMode="auto">
                    <a:xfrm>
                      <a:off x="0" y="0"/>
                      <a:ext cx="5730240" cy="2887980"/>
                    </a:xfrm>
                    <a:prstGeom prst="rect">
                      <a:avLst/>
                    </a:prstGeom>
                    <a:noFill/>
                    <a:ln>
                      <a:noFill/>
                    </a:ln>
                  </pic:spPr>
                </pic:pic>
              </a:graphicData>
            </a:graphic>
          </wp:inline>
        </w:drawing>
      </w:r>
    </w:p>
    <w:p w14:paraId="6AF179DD" w14:textId="0190F45E" w:rsidR="00952D56" w:rsidRDefault="00C25CE4" w:rsidP="005D43C3">
      <w:pPr>
        <w:pStyle w:val="Caption"/>
        <w:spacing w:line="360" w:lineRule="auto"/>
        <w:jc w:val="center"/>
      </w:pPr>
      <w:bookmarkStart w:id="267" w:name="_Toc73007989"/>
      <w:r>
        <w:t xml:space="preserve">Figure </w:t>
      </w:r>
      <w:r>
        <w:fldChar w:fldCharType="begin"/>
      </w:r>
      <w:r>
        <w:instrText xml:space="preserve"> SEQ Figure \* ARABIC </w:instrText>
      </w:r>
      <w:r>
        <w:fldChar w:fldCharType="separate"/>
      </w:r>
      <w:r w:rsidR="00100A74">
        <w:rPr>
          <w:noProof/>
        </w:rPr>
        <w:t>151</w:t>
      </w:r>
      <w:r>
        <w:fldChar w:fldCharType="end"/>
      </w:r>
      <w:r>
        <w:t xml:space="preserve"> - Five number ones with a surprisingly negative rating (word cloud).</w:t>
      </w:r>
      <w:bookmarkEnd w:id="267"/>
    </w:p>
    <w:p w14:paraId="0576CE57" w14:textId="77777777" w:rsidR="00C25CE4" w:rsidRDefault="00952D56" w:rsidP="005D43C3">
      <w:pPr>
        <w:keepNext/>
        <w:jc w:val="center"/>
      </w:pPr>
      <w:r>
        <w:rPr>
          <w:noProof/>
        </w:rPr>
        <w:lastRenderedPageBreak/>
        <w:drawing>
          <wp:inline distT="0" distB="0" distL="0" distR="0" wp14:anchorId="4F8A5EB1" wp14:editId="757207C4">
            <wp:extent cx="5730240" cy="3116580"/>
            <wp:effectExtent l="0" t="0" r="3810" b="762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409" cstate="print">
                      <a:extLst>
                        <a:ext uri="{28A0092B-C50C-407E-A947-70E740481C1C}">
                          <a14:useLocalDpi xmlns:a14="http://schemas.microsoft.com/office/drawing/2010/main" val="0"/>
                        </a:ext>
                      </a:extLst>
                    </a:blip>
                    <a:srcRect/>
                    <a:stretch>
                      <a:fillRect/>
                    </a:stretch>
                  </pic:blipFill>
                  <pic:spPr bwMode="auto">
                    <a:xfrm>
                      <a:off x="0" y="0"/>
                      <a:ext cx="5730240" cy="3116580"/>
                    </a:xfrm>
                    <a:prstGeom prst="rect">
                      <a:avLst/>
                    </a:prstGeom>
                    <a:noFill/>
                    <a:ln>
                      <a:noFill/>
                    </a:ln>
                  </pic:spPr>
                </pic:pic>
              </a:graphicData>
            </a:graphic>
          </wp:inline>
        </w:drawing>
      </w:r>
    </w:p>
    <w:p w14:paraId="64E6CB6D" w14:textId="309E668D" w:rsidR="00952D56" w:rsidRDefault="00C25CE4" w:rsidP="005D43C3">
      <w:pPr>
        <w:pStyle w:val="Caption"/>
        <w:spacing w:line="360" w:lineRule="auto"/>
        <w:jc w:val="center"/>
      </w:pPr>
      <w:bookmarkStart w:id="268" w:name="_Ref72937243"/>
      <w:bookmarkStart w:id="269" w:name="_Toc73007990"/>
      <w:r>
        <w:t xml:space="preserve">Figure </w:t>
      </w:r>
      <w:r>
        <w:fldChar w:fldCharType="begin"/>
      </w:r>
      <w:r>
        <w:instrText xml:space="preserve"> SEQ Figure \* ARABIC </w:instrText>
      </w:r>
      <w:r>
        <w:fldChar w:fldCharType="separate"/>
      </w:r>
      <w:r w:rsidR="00100A74">
        <w:rPr>
          <w:noProof/>
        </w:rPr>
        <w:t>152</w:t>
      </w:r>
      <w:r>
        <w:fldChar w:fldCharType="end"/>
      </w:r>
      <w:bookmarkEnd w:id="268"/>
      <w:r>
        <w:t xml:space="preserve"> - A closer look at the average sentiment of artists deemed as "Heartthrobs" by many (stacked bar chart).</w:t>
      </w:r>
      <w:bookmarkEnd w:id="269"/>
    </w:p>
    <w:p w14:paraId="4BEF94C6" w14:textId="77777777" w:rsidR="00C25CE4" w:rsidRDefault="00952D56" w:rsidP="005D43C3">
      <w:pPr>
        <w:keepNext/>
        <w:jc w:val="center"/>
      </w:pPr>
      <w:r>
        <w:rPr>
          <w:noProof/>
        </w:rPr>
        <w:drawing>
          <wp:inline distT="0" distB="0" distL="0" distR="0" wp14:anchorId="02FE6DEB" wp14:editId="564AE2DA">
            <wp:extent cx="5730240" cy="3421380"/>
            <wp:effectExtent l="0" t="0" r="3810" b="762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410" cstate="print">
                      <a:extLst>
                        <a:ext uri="{28A0092B-C50C-407E-A947-70E740481C1C}">
                          <a14:useLocalDpi xmlns:a14="http://schemas.microsoft.com/office/drawing/2010/main" val="0"/>
                        </a:ext>
                      </a:extLst>
                    </a:blip>
                    <a:srcRect/>
                    <a:stretch>
                      <a:fillRect/>
                    </a:stretch>
                  </pic:blipFill>
                  <pic:spPr bwMode="auto">
                    <a:xfrm>
                      <a:off x="0" y="0"/>
                      <a:ext cx="5730240" cy="3421380"/>
                    </a:xfrm>
                    <a:prstGeom prst="rect">
                      <a:avLst/>
                    </a:prstGeom>
                    <a:noFill/>
                    <a:ln>
                      <a:noFill/>
                    </a:ln>
                  </pic:spPr>
                </pic:pic>
              </a:graphicData>
            </a:graphic>
          </wp:inline>
        </w:drawing>
      </w:r>
    </w:p>
    <w:p w14:paraId="6678E960" w14:textId="7F28E71D" w:rsidR="00952D56" w:rsidRDefault="00C25CE4" w:rsidP="005D43C3">
      <w:pPr>
        <w:pStyle w:val="Caption"/>
        <w:spacing w:line="360" w:lineRule="auto"/>
        <w:jc w:val="center"/>
      </w:pPr>
      <w:bookmarkStart w:id="270" w:name="_Ref72937338"/>
      <w:bookmarkStart w:id="271" w:name="_Toc73007991"/>
      <w:r>
        <w:t xml:space="preserve">Figure </w:t>
      </w:r>
      <w:r>
        <w:fldChar w:fldCharType="begin"/>
      </w:r>
      <w:r>
        <w:instrText xml:space="preserve"> SEQ Figure \* ARABIC </w:instrText>
      </w:r>
      <w:r>
        <w:fldChar w:fldCharType="separate"/>
      </w:r>
      <w:r w:rsidR="00100A74">
        <w:rPr>
          <w:noProof/>
        </w:rPr>
        <w:t>153</w:t>
      </w:r>
      <w:r>
        <w:fldChar w:fldCharType="end"/>
      </w:r>
      <w:bookmarkEnd w:id="270"/>
      <w:r w:rsidR="002D243E">
        <w:t xml:space="preserve"> -</w:t>
      </w:r>
      <w:r>
        <w:t xml:space="preserve"> "Heartthrob" songs with a positive sentiment value</w:t>
      </w:r>
      <w:r w:rsidRPr="0055288D">
        <w:t xml:space="preserve"> (stacked bar chart).</w:t>
      </w:r>
      <w:bookmarkEnd w:id="271"/>
    </w:p>
    <w:p w14:paraId="4709B7AF" w14:textId="77777777" w:rsidR="00C25CE4" w:rsidRDefault="00952D56" w:rsidP="005D43C3">
      <w:pPr>
        <w:keepNext/>
        <w:jc w:val="center"/>
      </w:pPr>
      <w:r>
        <w:rPr>
          <w:noProof/>
        </w:rPr>
        <w:lastRenderedPageBreak/>
        <w:drawing>
          <wp:inline distT="0" distB="0" distL="0" distR="0" wp14:anchorId="2C9560AB" wp14:editId="29C5DB60">
            <wp:extent cx="5730240" cy="3192780"/>
            <wp:effectExtent l="0" t="0" r="3810" b="762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411" cstate="print">
                      <a:extLst>
                        <a:ext uri="{28A0092B-C50C-407E-A947-70E740481C1C}">
                          <a14:useLocalDpi xmlns:a14="http://schemas.microsoft.com/office/drawing/2010/main" val="0"/>
                        </a:ext>
                      </a:extLst>
                    </a:blip>
                    <a:srcRect/>
                    <a:stretch>
                      <a:fillRect/>
                    </a:stretch>
                  </pic:blipFill>
                  <pic:spPr bwMode="auto">
                    <a:xfrm>
                      <a:off x="0" y="0"/>
                      <a:ext cx="5730240" cy="3192780"/>
                    </a:xfrm>
                    <a:prstGeom prst="rect">
                      <a:avLst/>
                    </a:prstGeom>
                    <a:noFill/>
                    <a:ln>
                      <a:noFill/>
                    </a:ln>
                  </pic:spPr>
                </pic:pic>
              </a:graphicData>
            </a:graphic>
          </wp:inline>
        </w:drawing>
      </w:r>
    </w:p>
    <w:p w14:paraId="32BCCC4C" w14:textId="3CA91F0A" w:rsidR="00952D56" w:rsidRDefault="00C25CE4" w:rsidP="005D43C3">
      <w:pPr>
        <w:pStyle w:val="Caption"/>
        <w:spacing w:line="360" w:lineRule="auto"/>
        <w:jc w:val="center"/>
      </w:pPr>
      <w:bookmarkStart w:id="272" w:name="_Ref72937496"/>
      <w:bookmarkStart w:id="273" w:name="_Toc73007992"/>
      <w:r>
        <w:t xml:space="preserve">Figure </w:t>
      </w:r>
      <w:r>
        <w:fldChar w:fldCharType="begin"/>
      </w:r>
      <w:r>
        <w:instrText xml:space="preserve"> SEQ Figure \* ARABIC </w:instrText>
      </w:r>
      <w:r>
        <w:fldChar w:fldCharType="separate"/>
      </w:r>
      <w:r w:rsidR="00100A74">
        <w:rPr>
          <w:noProof/>
        </w:rPr>
        <w:t>154</w:t>
      </w:r>
      <w:r>
        <w:fldChar w:fldCharType="end"/>
      </w:r>
      <w:bookmarkEnd w:id="272"/>
      <w:r>
        <w:t xml:space="preserve"> - "Heartthrob" songs with a negative sentiment value</w:t>
      </w:r>
      <w:r w:rsidRPr="00622FDA">
        <w:t xml:space="preserve"> (stacked bar chart).</w:t>
      </w:r>
      <w:bookmarkEnd w:id="273"/>
    </w:p>
    <w:p w14:paraId="50B88536" w14:textId="77777777" w:rsidR="002D243E" w:rsidRDefault="00952D56" w:rsidP="005D43C3">
      <w:pPr>
        <w:keepNext/>
        <w:jc w:val="center"/>
      </w:pPr>
      <w:r>
        <w:rPr>
          <w:noProof/>
        </w:rPr>
        <w:drawing>
          <wp:inline distT="0" distB="0" distL="0" distR="0" wp14:anchorId="1D64D67F" wp14:editId="00005550">
            <wp:extent cx="5730240" cy="3063240"/>
            <wp:effectExtent l="0" t="0" r="3810" b="381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412" cstate="print">
                      <a:extLst>
                        <a:ext uri="{28A0092B-C50C-407E-A947-70E740481C1C}">
                          <a14:useLocalDpi xmlns:a14="http://schemas.microsoft.com/office/drawing/2010/main" val="0"/>
                        </a:ext>
                      </a:extLst>
                    </a:blip>
                    <a:srcRect/>
                    <a:stretch>
                      <a:fillRect/>
                    </a:stretch>
                  </pic:blipFill>
                  <pic:spPr bwMode="auto">
                    <a:xfrm>
                      <a:off x="0" y="0"/>
                      <a:ext cx="5730240" cy="3063240"/>
                    </a:xfrm>
                    <a:prstGeom prst="rect">
                      <a:avLst/>
                    </a:prstGeom>
                    <a:noFill/>
                    <a:ln>
                      <a:noFill/>
                    </a:ln>
                  </pic:spPr>
                </pic:pic>
              </a:graphicData>
            </a:graphic>
          </wp:inline>
        </w:drawing>
      </w:r>
    </w:p>
    <w:p w14:paraId="1501838C" w14:textId="51ABB083" w:rsidR="00952D56" w:rsidRDefault="002D243E" w:rsidP="005D43C3">
      <w:pPr>
        <w:pStyle w:val="Caption"/>
        <w:spacing w:line="360" w:lineRule="auto"/>
        <w:jc w:val="center"/>
      </w:pPr>
      <w:bookmarkStart w:id="274" w:name="_Ref72937734"/>
      <w:bookmarkStart w:id="275" w:name="_Toc73007993"/>
      <w:r>
        <w:t xml:space="preserve">Figure </w:t>
      </w:r>
      <w:r>
        <w:fldChar w:fldCharType="begin"/>
      </w:r>
      <w:r>
        <w:instrText xml:space="preserve"> SEQ Figure \* ARABIC </w:instrText>
      </w:r>
      <w:r>
        <w:fldChar w:fldCharType="separate"/>
      </w:r>
      <w:r w:rsidR="00100A74">
        <w:rPr>
          <w:noProof/>
        </w:rPr>
        <w:t>155</w:t>
      </w:r>
      <w:r>
        <w:fldChar w:fldCharType="end"/>
      </w:r>
      <w:bookmarkEnd w:id="274"/>
      <w:r>
        <w:t xml:space="preserve"> </w:t>
      </w:r>
      <w:r w:rsidRPr="00E633B0">
        <w:t>- A closer look at the average sentiment of artists deemed as "</w:t>
      </w:r>
      <w:r>
        <w:t>Girl groups"</w:t>
      </w:r>
      <w:r w:rsidRPr="00E633B0">
        <w:t xml:space="preserve"> (stacked bar chart).</w:t>
      </w:r>
      <w:bookmarkEnd w:id="275"/>
    </w:p>
    <w:p w14:paraId="06414869" w14:textId="77777777" w:rsidR="002D243E" w:rsidRDefault="00952D56" w:rsidP="005D43C3">
      <w:pPr>
        <w:keepNext/>
        <w:jc w:val="center"/>
      </w:pPr>
      <w:r>
        <w:rPr>
          <w:noProof/>
        </w:rPr>
        <w:lastRenderedPageBreak/>
        <w:drawing>
          <wp:inline distT="0" distB="0" distL="0" distR="0" wp14:anchorId="63EAEAB6" wp14:editId="2C96AB44">
            <wp:extent cx="5722620" cy="3177540"/>
            <wp:effectExtent l="0" t="0" r="0" b="381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413" cstate="print">
                      <a:extLst>
                        <a:ext uri="{28A0092B-C50C-407E-A947-70E740481C1C}">
                          <a14:useLocalDpi xmlns:a14="http://schemas.microsoft.com/office/drawing/2010/main" val="0"/>
                        </a:ext>
                      </a:extLst>
                    </a:blip>
                    <a:srcRect/>
                    <a:stretch>
                      <a:fillRect/>
                    </a:stretch>
                  </pic:blipFill>
                  <pic:spPr bwMode="auto">
                    <a:xfrm>
                      <a:off x="0" y="0"/>
                      <a:ext cx="5722620" cy="3177540"/>
                    </a:xfrm>
                    <a:prstGeom prst="rect">
                      <a:avLst/>
                    </a:prstGeom>
                    <a:noFill/>
                    <a:ln>
                      <a:noFill/>
                    </a:ln>
                  </pic:spPr>
                </pic:pic>
              </a:graphicData>
            </a:graphic>
          </wp:inline>
        </w:drawing>
      </w:r>
    </w:p>
    <w:p w14:paraId="19D22954" w14:textId="19063EB9" w:rsidR="00952D56" w:rsidRDefault="002D243E" w:rsidP="005D43C3">
      <w:pPr>
        <w:pStyle w:val="Caption"/>
        <w:spacing w:line="360" w:lineRule="auto"/>
        <w:jc w:val="center"/>
      </w:pPr>
      <w:bookmarkStart w:id="276" w:name="_Ref72937766"/>
      <w:bookmarkStart w:id="277" w:name="_Toc73007994"/>
      <w:r>
        <w:t xml:space="preserve">Figure </w:t>
      </w:r>
      <w:r>
        <w:fldChar w:fldCharType="begin"/>
      </w:r>
      <w:r>
        <w:instrText xml:space="preserve"> SEQ Figure \* ARABIC </w:instrText>
      </w:r>
      <w:r>
        <w:fldChar w:fldCharType="separate"/>
      </w:r>
      <w:r w:rsidR="00100A74">
        <w:rPr>
          <w:noProof/>
        </w:rPr>
        <w:t>156</w:t>
      </w:r>
      <w:r>
        <w:fldChar w:fldCharType="end"/>
      </w:r>
      <w:bookmarkEnd w:id="276"/>
      <w:r>
        <w:t xml:space="preserve"> </w:t>
      </w:r>
      <w:r w:rsidRPr="00C56CCD">
        <w:t>- "</w:t>
      </w:r>
      <w:r>
        <w:t>Girl group</w:t>
      </w:r>
      <w:r w:rsidRPr="00C56CCD">
        <w:t xml:space="preserve">" songs with a </w:t>
      </w:r>
      <w:r>
        <w:t>posi</w:t>
      </w:r>
      <w:r w:rsidRPr="00C56CCD">
        <w:t>tive sentiment value (stacked bar chart).</w:t>
      </w:r>
      <w:bookmarkEnd w:id="277"/>
    </w:p>
    <w:p w14:paraId="4CF3B7BB" w14:textId="77777777" w:rsidR="002D243E" w:rsidRDefault="00952D56" w:rsidP="005D43C3">
      <w:pPr>
        <w:keepNext/>
        <w:jc w:val="center"/>
      </w:pPr>
      <w:r>
        <w:rPr>
          <w:noProof/>
        </w:rPr>
        <w:drawing>
          <wp:inline distT="0" distB="0" distL="0" distR="0" wp14:anchorId="3851D943" wp14:editId="3F1C9C2B">
            <wp:extent cx="5722620" cy="3261360"/>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414" cstate="print">
                      <a:extLst>
                        <a:ext uri="{28A0092B-C50C-407E-A947-70E740481C1C}">
                          <a14:useLocalDpi xmlns:a14="http://schemas.microsoft.com/office/drawing/2010/main" val="0"/>
                        </a:ext>
                      </a:extLst>
                    </a:blip>
                    <a:srcRect/>
                    <a:stretch>
                      <a:fillRect/>
                    </a:stretch>
                  </pic:blipFill>
                  <pic:spPr bwMode="auto">
                    <a:xfrm>
                      <a:off x="0" y="0"/>
                      <a:ext cx="5722620" cy="3261360"/>
                    </a:xfrm>
                    <a:prstGeom prst="rect">
                      <a:avLst/>
                    </a:prstGeom>
                    <a:noFill/>
                    <a:ln>
                      <a:noFill/>
                    </a:ln>
                  </pic:spPr>
                </pic:pic>
              </a:graphicData>
            </a:graphic>
          </wp:inline>
        </w:drawing>
      </w:r>
    </w:p>
    <w:p w14:paraId="79213B92" w14:textId="3F918FEE" w:rsidR="00952D56" w:rsidRDefault="002D243E" w:rsidP="005D43C3">
      <w:pPr>
        <w:pStyle w:val="Caption"/>
        <w:spacing w:line="360" w:lineRule="auto"/>
        <w:jc w:val="center"/>
      </w:pPr>
      <w:bookmarkStart w:id="278" w:name="_Ref72937768"/>
      <w:bookmarkStart w:id="279" w:name="_Toc73007995"/>
      <w:r>
        <w:t xml:space="preserve">Figure </w:t>
      </w:r>
      <w:r>
        <w:fldChar w:fldCharType="begin"/>
      </w:r>
      <w:r>
        <w:instrText xml:space="preserve"> SEQ Figure \* ARABIC </w:instrText>
      </w:r>
      <w:r>
        <w:fldChar w:fldCharType="separate"/>
      </w:r>
      <w:r w:rsidR="00100A74">
        <w:rPr>
          <w:noProof/>
        </w:rPr>
        <w:t>157</w:t>
      </w:r>
      <w:r>
        <w:fldChar w:fldCharType="end"/>
      </w:r>
      <w:bookmarkEnd w:id="278"/>
      <w:r>
        <w:t xml:space="preserve"> </w:t>
      </w:r>
      <w:r w:rsidRPr="00CD70EB">
        <w:t>- "Girl group" songs with a</w:t>
      </w:r>
      <w:r>
        <w:t xml:space="preserve"> nega</w:t>
      </w:r>
      <w:r w:rsidRPr="00CD70EB">
        <w:t>tive sentiment value (stacked bar chart).</w:t>
      </w:r>
      <w:bookmarkEnd w:id="279"/>
    </w:p>
    <w:p w14:paraId="5661C8AE" w14:textId="77777777" w:rsidR="002D243E" w:rsidRDefault="00952D56" w:rsidP="005D43C3">
      <w:pPr>
        <w:keepNext/>
        <w:jc w:val="center"/>
      </w:pPr>
      <w:r>
        <w:rPr>
          <w:noProof/>
        </w:rPr>
        <w:lastRenderedPageBreak/>
        <w:drawing>
          <wp:inline distT="0" distB="0" distL="0" distR="0" wp14:anchorId="3627CDC2" wp14:editId="2E7D5307">
            <wp:extent cx="5722620" cy="3413760"/>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415" cstate="print">
                      <a:extLst>
                        <a:ext uri="{28A0092B-C50C-407E-A947-70E740481C1C}">
                          <a14:useLocalDpi xmlns:a14="http://schemas.microsoft.com/office/drawing/2010/main" val="0"/>
                        </a:ext>
                      </a:extLst>
                    </a:blip>
                    <a:srcRect/>
                    <a:stretch>
                      <a:fillRect/>
                    </a:stretch>
                  </pic:blipFill>
                  <pic:spPr bwMode="auto">
                    <a:xfrm>
                      <a:off x="0" y="0"/>
                      <a:ext cx="5722620" cy="3413760"/>
                    </a:xfrm>
                    <a:prstGeom prst="rect">
                      <a:avLst/>
                    </a:prstGeom>
                    <a:noFill/>
                    <a:ln>
                      <a:noFill/>
                    </a:ln>
                  </pic:spPr>
                </pic:pic>
              </a:graphicData>
            </a:graphic>
          </wp:inline>
        </w:drawing>
      </w:r>
    </w:p>
    <w:p w14:paraId="0ECC68BC" w14:textId="3448502A" w:rsidR="00952D56" w:rsidRDefault="002D243E" w:rsidP="005D43C3">
      <w:pPr>
        <w:pStyle w:val="Caption"/>
        <w:spacing w:line="360" w:lineRule="auto"/>
        <w:jc w:val="center"/>
      </w:pPr>
      <w:bookmarkStart w:id="280" w:name="_Ref72937797"/>
      <w:bookmarkStart w:id="281" w:name="_Toc73007996"/>
      <w:r>
        <w:t xml:space="preserve">Figure </w:t>
      </w:r>
      <w:r>
        <w:fldChar w:fldCharType="begin"/>
      </w:r>
      <w:r>
        <w:instrText xml:space="preserve"> SEQ Figure \* ARABIC </w:instrText>
      </w:r>
      <w:r>
        <w:fldChar w:fldCharType="separate"/>
      </w:r>
      <w:r w:rsidR="00100A74">
        <w:rPr>
          <w:noProof/>
        </w:rPr>
        <w:t>158</w:t>
      </w:r>
      <w:r>
        <w:fldChar w:fldCharType="end"/>
      </w:r>
      <w:bookmarkEnd w:id="280"/>
      <w:r>
        <w:t xml:space="preserve"> </w:t>
      </w:r>
      <w:r w:rsidRPr="003E374E">
        <w:t>- A closer look at the average sentiment of artists deemed as "</w:t>
      </w:r>
      <w:r>
        <w:t>Era-defining</w:t>
      </w:r>
      <w:r w:rsidRPr="003E374E">
        <w:t>" (stacked bar chart).</w:t>
      </w:r>
      <w:bookmarkEnd w:id="281"/>
    </w:p>
    <w:p w14:paraId="4DEF0FBE" w14:textId="77777777" w:rsidR="002D243E" w:rsidRDefault="00952D56" w:rsidP="005D43C3">
      <w:pPr>
        <w:keepNext/>
        <w:jc w:val="center"/>
      </w:pPr>
      <w:r>
        <w:rPr>
          <w:noProof/>
        </w:rPr>
        <w:drawing>
          <wp:inline distT="0" distB="0" distL="0" distR="0" wp14:anchorId="0BCCDAD8" wp14:editId="42E97F12">
            <wp:extent cx="5730240" cy="3383280"/>
            <wp:effectExtent l="0" t="0" r="3810" b="762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416" cstate="print">
                      <a:extLst>
                        <a:ext uri="{28A0092B-C50C-407E-A947-70E740481C1C}">
                          <a14:useLocalDpi xmlns:a14="http://schemas.microsoft.com/office/drawing/2010/main" val="0"/>
                        </a:ext>
                      </a:extLst>
                    </a:blip>
                    <a:srcRect/>
                    <a:stretch>
                      <a:fillRect/>
                    </a:stretch>
                  </pic:blipFill>
                  <pic:spPr bwMode="auto">
                    <a:xfrm>
                      <a:off x="0" y="0"/>
                      <a:ext cx="5730240" cy="3383280"/>
                    </a:xfrm>
                    <a:prstGeom prst="rect">
                      <a:avLst/>
                    </a:prstGeom>
                    <a:noFill/>
                    <a:ln>
                      <a:noFill/>
                    </a:ln>
                  </pic:spPr>
                </pic:pic>
              </a:graphicData>
            </a:graphic>
          </wp:inline>
        </w:drawing>
      </w:r>
    </w:p>
    <w:p w14:paraId="4C538CCE" w14:textId="0CF0561A" w:rsidR="00952D56" w:rsidRDefault="002D243E" w:rsidP="005D43C3">
      <w:pPr>
        <w:pStyle w:val="Caption"/>
        <w:spacing w:line="360" w:lineRule="auto"/>
        <w:jc w:val="center"/>
      </w:pPr>
      <w:bookmarkStart w:id="282" w:name="_Ref72937798"/>
      <w:bookmarkStart w:id="283" w:name="_Toc73007997"/>
      <w:r>
        <w:t xml:space="preserve">Figure </w:t>
      </w:r>
      <w:r>
        <w:fldChar w:fldCharType="begin"/>
      </w:r>
      <w:r>
        <w:instrText xml:space="preserve"> SEQ Figure \* ARABIC </w:instrText>
      </w:r>
      <w:r>
        <w:fldChar w:fldCharType="separate"/>
      </w:r>
      <w:r w:rsidR="00100A74">
        <w:rPr>
          <w:noProof/>
        </w:rPr>
        <w:t>159</w:t>
      </w:r>
      <w:r>
        <w:fldChar w:fldCharType="end"/>
      </w:r>
      <w:bookmarkEnd w:id="282"/>
      <w:r>
        <w:t xml:space="preserve"> </w:t>
      </w:r>
      <w:r w:rsidRPr="00AB2C75">
        <w:t>- A closer look at the average sentiment of artists deemed as "Era-defining" (stacked bar chart).</w:t>
      </w:r>
      <w:bookmarkEnd w:id="283"/>
    </w:p>
    <w:p w14:paraId="42E0E40E" w14:textId="77777777" w:rsidR="002D243E" w:rsidRDefault="00952D56" w:rsidP="005D43C3">
      <w:pPr>
        <w:keepNext/>
        <w:jc w:val="center"/>
      </w:pPr>
      <w:r>
        <w:rPr>
          <w:noProof/>
        </w:rPr>
        <w:lastRenderedPageBreak/>
        <w:drawing>
          <wp:inline distT="0" distB="0" distL="0" distR="0" wp14:anchorId="2A6EF0E2" wp14:editId="6ADBDB67">
            <wp:extent cx="5722620" cy="3268980"/>
            <wp:effectExtent l="0" t="0" r="0" b="762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417" cstate="print">
                      <a:extLst>
                        <a:ext uri="{28A0092B-C50C-407E-A947-70E740481C1C}">
                          <a14:useLocalDpi xmlns:a14="http://schemas.microsoft.com/office/drawing/2010/main" val="0"/>
                        </a:ext>
                      </a:extLst>
                    </a:blip>
                    <a:srcRect/>
                    <a:stretch>
                      <a:fillRect/>
                    </a:stretch>
                  </pic:blipFill>
                  <pic:spPr bwMode="auto">
                    <a:xfrm>
                      <a:off x="0" y="0"/>
                      <a:ext cx="5722620" cy="3268980"/>
                    </a:xfrm>
                    <a:prstGeom prst="rect">
                      <a:avLst/>
                    </a:prstGeom>
                    <a:noFill/>
                    <a:ln>
                      <a:noFill/>
                    </a:ln>
                  </pic:spPr>
                </pic:pic>
              </a:graphicData>
            </a:graphic>
          </wp:inline>
        </w:drawing>
      </w:r>
    </w:p>
    <w:p w14:paraId="1F0C9D24" w14:textId="5DF50222" w:rsidR="00952D56" w:rsidRDefault="002D243E" w:rsidP="005D43C3">
      <w:pPr>
        <w:pStyle w:val="Caption"/>
        <w:spacing w:line="360" w:lineRule="auto"/>
        <w:jc w:val="center"/>
      </w:pPr>
      <w:bookmarkStart w:id="284" w:name="_Ref72937822"/>
      <w:bookmarkStart w:id="285" w:name="_Toc73007998"/>
      <w:r>
        <w:t xml:space="preserve">Figure </w:t>
      </w:r>
      <w:r>
        <w:fldChar w:fldCharType="begin"/>
      </w:r>
      <w:r>
        <w:instrText xml:space="preserve"> SEQ Figure \* ARABIC </w:instrText>
      </w:r>
      <w:r>
        <w:fldChar w:fldCharType="separate"/>
      </w:r>
      <w:r w:rsidR="00100A74">
        <w:rPr>
          <w:noProof/>
        </w:rPr>
        <w:t>160</w:t>
      </w:r>
      <w:r>
        <w:fldChar w:fldCharType="end"/>
      </w:r>
      <w:bookmarkEnd w:id="284"/>
      <w:r>
        <w:t xml:space="preserve"> </w:t>
      </w:r>
      <w:r w:rsidRPr="004666FD">
        <w:t>- "</w:t>
      </w:r>
      <w:r>
        <w:t>Era-defining</w:t>
      </w:r>
      <w:r w:rsidRPr="004666FD">
        <w:t>"</w:t>
      </w:r>
      <w:r>
        <w:t xml:space="preserve"> artists'</w:t>
      </w:r>
      <w:r w:rsidRPr="004666FD">
        <w:t xml:space="preserve"> songs with a positive sentiment value (stacked bar chart).</w:t>
      </w:r>
      <w:bookmarkEnd w:id="285"/>
    </w:p>
    <w:p w14:paraId="2E61D3F1" w14:textId="77777777" w:rsidR="002D243E" w:rsidRDefault="00952D56" w:rsidP="005D43C3">
      <w:pPr>
        <w:keepNext/>
        <w:jc w:val="center"/>
      </w:pPr>
      <w:r>
        <w:rPr>
          <w:noProof/>
        </w:rPr>
        <w:drawing>
          <wp:inline distT="0" distB="0" distL="0" distR="0" wp14:anchorId="780799E1" wp14:editId="7C6B94C7">
            <wp:extent cx="5722620" cy="3436620"/>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418" cstate="print">
                      <a:extLst>
                        <a:ext uri="{28A0092B-C50C-407E-A947-70E740481C1C}">
                          <a14:useLocalDpi xmlns:a14="http://schemas.microsoft.com/office/drawing/2010/main" val="0"/>
                        </a:ext>
                      </a:extLst>
                    </a:blip>
                    <a:srcRect/>
                    <a:stretch>
                      <a:fillRect/>
                    </a:stretch>
                  </pic:blipFill>
                  <pic:spPr bwMode="auto">
                    <a:xfrm>
                      <a:off x="0" y="0"/>
                      <a:ext cx="5722620" cy="3436620"/>
                    </a:xfrm>
                    <a:prstGeom prst="rect">
                      <a:avLst/>
                    </a:prstGeom>
                    <a:noFill/>
                    <a:ln>
                      <a:noFill/>
                    </a:ln>
                  </pic:spPr>
                </pic:pic>
              </a:graphicData>
            </a:graphic>
          </wp:inline>
        </w:drawing>
      </w:r>
    </w:p>
    <w:p w14:paraId="4CAC608E" w14:textId="25F07F64" w:rsidR="00952D56" w:rsidRDefault="002D243E" w:rsidP="005D43C3">
      <w:pPr>
        <w:pStyle w:val="Caption"/>
        <w:spacing w:line="360" w:lineRule="auto"/>
        <w:jc w:val="center"/>
      </w:pPr>
      <w:bookmarkStart w:id="286" w:name="_Ref72937823"/>
      <w:bookmarkStart w:id="287" w:name="_Toc73007999"/>
      <w:r>
        <w:t xml:space="preserve">Figure </w:t>
      </w:r>
      <w:r>
        <w:fldChar w:fldCharType="begin"/>
      </w:r>
      <w:r>
        <w:instrText xml:space="preserve"> SEQ Figure \* ARABIC </w:instrText>
      </w:r>
      <w:r>
        <w:fldChar w:fldCharType="separate"/>
      </w:r>
      <w:r w:rsidR="00100A74">
        <w:rPr>
          <w:noProof/>
        </w:rPr>
        <w:t>161</w:t>
      </w:r>
      <w:r>
        <w:fldChar w:fldCharType="end"/>
      </w:r>
      <w:bookmarkEnd w:id="286"/>
      <w:r>
        <w:t xml:space="preserve"> </w:t>
      </w:r>
      <w:r w:rsidRPr="00887925">
        <w:t xml:space="preserve">- "Era-defining" artists' songs with a </w:t>
      </w:r>
      <w:r>
        <w:t>nega</w:t>
      </w:r>
      <w:r w:rsidRPr="00887925">
        <w:t>tive sentiment value (stacked bar chart).</w:t>
      </w:r>
      <w:bookmarkEnd w:id="287"/>
    </w:p>
    <w:p w14:paraId="7597F1A3" w14:textId="77777777" w:rsidR="002D243E" w:rsidRDefault="00952D56" w:rsidP="005D43C3">
      <w:pPr>
        <w:keepNext/>
        <w:jc w:val="center"/>
      </w:pPr>
      <w:r>
        <w:rPr>
          <w:noProof/>
        </w:rPr>
        <w:lastRenderedPageBreak/>
        <w:drawing>
          <wp:inline distT="0" distB="0" distL="0" distR="0" wp14:anchorId="7C658BB0" wp14:editId="6A370567">
            <wp:extent cx="5730240" cy="3352800"/>
            <wp:effectExtent l="0" t="0" r="381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419" cstate="print">
                      <a:extLst>
                        <a:ext uri="{28A0092B-C50C-407E-A947-70E740481C1C}">
                          <a14:useLocalDpi xmlns:a14="http://schemas.microsoft.com/office/drawing/2010/main" val="0"/>
                        </a:ext>
                      </a:extLst>
                    </a:blip>
                    <a:srcRect/>
                    <a:stretch>
                      <a:fillRect/>
                    </a:stretch>
                  </pic:blipFill>
                  <pic:spPr bwMode="auto">
                    <a:xfrm>
                      <a:off x="0" y="0"/>
                      <a:ext cx="5730240" cy="3352800"/>
                    </a:xfrm>
                    <a:prstGeom prst="rect">
                      <a:avLst/>
                    </a:prstGeom>
                    <a:noFill/>
                    <a:ln>
                      <a:noFill/>
                    </a:ln>
                  </pic:spPr>
                </pic:pic>
              </a:graphicData>
            </a:graphic>
          </wp:inline>
        </w:drawing>
      </w:r>
    </w:p>
    <w:p w14:paraId="38F0B9D3" w14:textId="6D810918" w:rsidR="00952D56" w:rsidRDefault="002D243E" w:rsidP="005D43C3">
      <w:pPr>
        <w:pStyle w:val="Caption"/>
        <w:spacing w:line="360" w:lineRule="auto"/>
        <w:jc w:val="center"/>
      </w:pPr>
      <w:bookmarkStart w:id="288" w:name="_Ref72937846"/>
      <w:bookmarkStart w:id="289" w:name="_Toc73008000"/>
      <w:r>
        <w:t xml:space="preserve">Figure </w:t>
      </w:r>
      <w:r>
        <w:fldChar w:fldCharType="begin"/>
      </w:r>
      <w:r>
        <w:instrText xml:space="preserve"> SEQ Figure \* ARABIC </w:instrText>
      </w:r>
      <w:r>
        <w:fldChar w:fldCharType="separate"/>
      </w:r>
      <w:r w:rsidR="00100A74">
        <w:rPr>
          <w:noProof/>
        </w:rPr>
        <w:t>162</w:t>
      </w:r>
      <w:r>
        <w:fldChar w:fldCharType="end"/>
      </w:r>
      <w:bookmarkEnd w:id="288"/>
      <w:r>
        <w:t xml:space="preserve"> </w:t>
      </w:r>
      <w:r w:rsidRPr="00167565">
        <w:t xml:space="preserve">- A closer look at the average sentiment of </w:t>
      </w:r>
      <w:r>
        <w:t xml:space="preserve">male solo </w:t>
      </w:r>
      <w:r w:rsidRPr="00167565">
        <w:t>artists (stacked bar chart).</w:t>
      </w:r>
      <w:bookmarkEnd w:id="289"/>
    </w:p>
    <w:p w14:paraId="1839AB69" w14:textId="77777777" w:rsidR="002D243E" w:rsidRDefault="00952D56" w:rsidP="005D43C3">
      <w:pPr>
        <w:keepNext/>
        <w:jc w:val="center"/>
      </w:pPr>
      <w:r>
        <w:rPr>
          <w:noProof/>
        </w:rPr>
        <w:drawing>
          <wp:inline distT="0" distB="0" distL="0" distR="0" wp14:anchorId="0D3118B0" wp14:editId="79A6FB89">
            <wp:extent cx="5730240" cy="3459480"/>
            <wp:effectExtent l="0" t="0" r="3810" b="762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420" cstate="print">
                      <a:extLst>
                        <a:ext uri="{28A0092B-C50C-407E-A947-70E740481C1C}">
                          <a14:useLocalDpi xmlns:a14="http://schemas.microsoft.com/office/drawing/2010/main" val="0"/>
                        </a:ext>
                      </a:extLst>
                    </a:blip>
                    <a:srcRect/>
                    <a:stretch>
                      <a:fillRect/>
                    </a:stretch>
                  </pic:blipFill>
                  <pic:spPr bwMode="auto">
                    <a:xfrm>
                      <a:off x="0" y="0"/>
                      <a:ext cx="5730240" cy="3459480"/>
                    </a:xfrm>
                    <a:prstGeom prst="rect">
                      <a:avLst/>
                    </a:prstGeom>
                    <a:noFill/>
                    <a:ln>
                      <a:noFill/>
                    </a:ln>
                  </pic:spPr>
                </pic:pic>
              </a:graphicData>
            </a:graphic>
          </wp:inline>
        </w:drawing>
      </w:r>
    </w:p>
    <w:p w14:paraId="1432D417" w14:textId="2D63AACC" w:rsidR="00952D56" w:rsidRDefault="002D243E" w:rsidP="005D43C3">
      <w:pPr>
        <w:pStyle w:val="Caption"/>
        <w:spacing w:line="360" w:lineRule="auto"/>
        <w:jc w:val="center"/>
      </w:pPr>
      <w:bookmarkStart w:id="290" w:name="_Ref72937847"/>
      <w:bookmarkStart w:id="291" w:name="_Toc73008001"/>
      <w:r>
        <w:t xml:space="preserve">Figure </w:t>
      </w:r>
      <w:r>
        <w:fldChar w:fldCharType="begin"/>
      </w:r>
      <w:r>
        <w:instrText xml:space="preserve"> SEQ Figure \* ARABIC </w:instrText>
      </w:r>
      <w:r>
        <w:fldChar w:fldCharType="separate"/>
      </w:r>
      <w:r w:rsidR="00100A74">
        <w:rPr>
          <w:noProof/>
        </w:rPr>
        <w:t>163</w:t>
      </w:r>
      <w:r>
        <w:fldChar w:fldCharType="end"/>
      </w:r>
      <w:bookmarkEnd w:id="290"/>
      <w:r>
        <w:t xml:space="preserve"> </w:t>
      </w:r>
      <w:r w:rsidRPr="004B582A">
        <w:t>- A closer look at the average sentiment of male solo artists (stacked bar chart).</w:t>
      </w:r>
      <w:bookmarkEnd w:id="291"/>
    </w:p>
    <w:p w14:paraId="29DE1814" w14:textId="77777777" w:rsidR="002D243E" w:rsidRDefault="00952D56" w:rsidP="005D43C3">
      <w:pPr>
        <w:keepNext/>
        <w:jc w:val="center"/>
      </w:pPr>
      <w:r>
        <w:rPr>
          <w:noProof/>
        </w:rPr>
        <w:lastRenderedPageBreak/>
        <w:drawing>
          <wp:inline distT="0" distB="0" distL="0" distR="0" wp14:anchorId="3EB8D4EC" wp14:editId="5448AA18">
            <wp:extent cx="5730240" cy="3413760"/>
            <wp:effectExtent l="0" t="0" r="381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421" cstate="print">
                      <a:extLst>
                        <a:ext uri="{28A0092B-C50C-407E-A947-70E740481C1C}">
                          <a14:useLocalDpi xmlns:a14="http://schemas.microsoft.com/office/drawing/2010/main" val="0"/>
                        </a:ext>
                      </a:extLst>
                    </a:blip>
                    <a:srcRect/>
                    <a:stretch>
                      <a:fillRect/>
                    </a:stretch>
                  </pic:blipFill>
                  <pic:spPr bwMode="auto">
                    <a:xfrm>
                      <a:off x="0" y="0"/>
                      <a:ext cx="5730240" cy="3413760"/>
                    </a:xfrm>
                    <a:prstGeom prst="rect">
                      <a:avLst/>
                    </a:prstGeom>
                    <a:noFill/>
                    <a:ln>
                      <a:noFill/>
                    </a:ln>
                  </pic:spPr>
                </pic:pic>
              </a:graphicData>
            </a:graphic>
          </wp:inline>
        </w:drawing>
      </w:r>
    </w:p>
    <w:p w14:paraId="512D1687" w14:textId="22AC2877" w:rsidR="00952D56" w:rsidRDefault="002D243E" w:rsidP="005D43C3">
      <w:pPr>
        <w:pStyle w:val="Caption"/>
        <w:spacing w:line="360" w:lineRule="auto"/>
        <w:jc w:val="center"/>
      </w:pPr>
      <w:bookmarkStart w:id="292" w:name="_Ref72937871"/>
      <w:bookmarkStart w:id="293" w:name="_Toc73008002"/>
      <w:r>
        <w:t xml:space="preserve">Figure </w:t>
      </w:r>
      <w:r>
        <w:fldChar w:fldCharType="begin"/>
      </w:r>
      <w:r>
        <w:instrText xml:space="preserve"> SEQ Figure \* ARABIC </w:instrText>
      </w:r>
      <w:r>
        <w:fldChar w:fldCharType="separate"/>
      </w:r>
      <w:r w:rsidR="00100A74">
        <w:rPr>
          <w:noProof/>
        </w:rPr>
        <w:t>164</w:t>
      </w:r>
      <w:r>
        <w:fldChar w:fldCharType="end"/>
      </w:r>
      <w:bookmarkEnd w:id="292"/>
      <w:r>
        <w:t xml:space="preserve"> </w:t>
      </w:r>
      <w:r w:rsidRPr="006E4A19">
        <w:t xml:space="preserve">- </w:t>
      </w:r>
      <w:r>
        <w:t>Male solo</w:t>
      </w:r>
      <w:r w:rsidRPr="006E4A19">
        <w:t xml:space="preserve"> artists' songs with a positive sentiment value (stacked bar chart).</w:t>
      </w:r>
      <w:bookmarkEnd w:id="293"/>
    </w:p>
    <w:p w14:paraId="78B22546" w14:textId="77777777" w:rsidR="002D243E" w:rsidRDefault="00952D56" w:rsidP="005D43C3">
      <w:pPr>
        <w:keepNext/>
        <w:jc w:val="center"/>
      </w:pPr>
      <w:r>
        <w:rPr>
          <w:noProof/>
        </w:rPr>
        <w:drawing>
          <wp:inline distT="0" distB="0" distL="0" distR="0" wp14:anchorId="5C1DAC18" wp14:editId="7B45A6C9">
            <wp:extent cx="5730240" cy="3467100"/>
            <wp:effectExtent l="0" t="0" r="3810"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422" cstate="print">
                      <a:extLst>
                        <a:ext uri="{28A0092B-C50C-407E-A947-70E740481C1C}">
                          <a14:useLocalDpi xmlns:a14="http://schemas.microsoft.com/office/drawing/2010/main" val="0"/>
                        </a:ext>
                      </a:extLst>
                    </a:blip>
                    <a:srcRect/>
                    <a:stretch>
                      <a:fillRect/>
                    </a:stretch>
                  </pic:blipFill>
                  <pic:spPr bwMode="auto">
                    <a:xfrm>
                      <a:off x="0" y="0"/>
                      <a:ext cx="5730240" cy="3467100"/>
                    </a:xfrm>
                    <a:prstGeom prst="rect">
                      <a:avLst/>
                    </a:prstGeom>
                    <a:noFill/>
                    <a:ln>
                      <a:noFill/>
                    </a:ln>
                  </pic:spPr>
                </pic:pic>
              </a:graphicData>
            </a:graphic>
          </wp:inline>
        </w:drawing>
      </w:r>
    </w:p>
    <w:p w14:paraId="07E2589D" w14:textId="491A65D1" w:rsidR="00952D56" w:rsidRDefault="002D243E" w:rsidP="005D43C3">
      <w:pPr>
        <w:pStyle w:val="Caption"/>
        <w:spacing w:line="360" w:lineRule="auto"/>
        <w:jc w:val="center"/>
      </w:pPr>
      <w:bookmarkStart w:id="294" w:name="_Ref72937873"/>
      <w:bookmarkStart w:id="295" w:name="_Toc73008003"/>
      <w:r>
        <w:t xml:space="preserve">Figure </w:t>
      </w:r>
      <w:r>
        <w:fldChar w:fldCharType="begin"/>
      </w:r>
      <w:r>
        <w:instrText xml:space="preserve"> SEQ Figure \* ARABIC </w:instrText>
      </w:r>
      <w:r>
        <w:fldChar w:fldCharType="separate"/>
      </w:r>
      <w:r w:rsidR="00100A74">
        <w:rPr>
          <w:noProof/>
        </w:rPr>
        <w:t>165</w:t>
      </w:r>
      <w:r>
        <w:fldChar w:fldCharType="end"/>
      </w:r>
      <w:bookmarkEnd w:id="294"/>
      <w:r>
        <w:t xml:space="preserve"> </w:t>
      </w:r>
      <w:r w:rsidRPr="00887E9F">
        <w:t xml:space="preserve">- Male solo artists' songs with a </w:t>
      </w:r>
      <w:r>
        <w:t>nega</w:t>
      </w:r>
      <w:r w:rsidRPr="00887E9F">
        <w:t>tive sentiment value (stacked bar chart).</w:t>
      </w:r>
      <w:bookmarkEnd w:id="295"/>
    </w:p>
    <w:p w14:paraId="6CE9495C" w14:textId="77777777" w:rsidR="002D243E" w:rsidRDefault="00952D56" w:rsidP="005D43C3">
      <w:pPr>
        <w:keepNext/>
        <w:jc w:val="center"/>
      </w:pPr>
      <w:r>
        <w:rPr>
          <w:noProof/>
        </w:rPr>
        <w:lastRenderedPageBreak/>
        <w:drawing>
          <wp:inline distT="0" distB="0" distL="0" distR="0" wp14:anchorId="63E3F873" wp14:editId="0938C1FB">
            <wp:extent cx="5722620" cy="3535680"/>
            <wp:effectExtent l="0" t="0" r="0" b="762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423" cstate="print">
                      <a:extLst>
                        <a:ext uri="{28A0092B-C50C-407E-A947-70E740481C1C}">
                          <a14:useLocalDpi xmlns:a14="http://schemas.microsoft.com/office/drawing/2010/main" val="0"/>
                        </a:ext>
                      </a:extLst>
                    </a:blip>
                    <a:srcRect/>
                    <a:stretch>
                      <a:fillRect/>
                    </a:stretch>
                  </pic:blipFill>
                  <pic:spPr bwMode="auto">
                    <a:xfrm>
                      <a:off x="0" y="0"/>
                      <a:ext cx="5722620" cy="3535680"/>
                    </a:xfrm>
                    <a:prstGeom prst="rect">
                      <a:avLst/>
                    </a:prstGeom>
                    <a:noFill/>
                    <a:ln>
                      <a:noFill/>
                    </a:ln>
                  </pic:spPr>
                </pic:pic>
              </a:graphicData>
            </a:graphic>
          </wp:inline>
        </w:drawing>
      </w:r>
    </w:p>
    <w:p w14:paraId="7E36FC9E" w14:textId="599CC35B" w:rsidR="00952D56" w:rsidRDefault="002D243E" w:rsidP="005D43C3">
      <w:pPr>
        <w:pStyle w:val="Caption"/>
        <w:spacing w:line="360" w:lineRule="auto"/>
        <w:jc w:val="center"/>
      </w:pPr>
      <w:bookmarkStart w:id="296" w:name="_Ref72937895"/>
      <w:bookmarkStart w:id="297" w:name="_Toc73008004"/>
      <w:r>
        <w:t xml:space="preserve">Figure </w:t>
      </w:r>
      <w:r>
        <w:fldChar w:fldCharType="begin"/>
      </w:r>
      <w:r>
        <w:instrText xml:space="preserve"> SEQ Figure \* ARABIC </w:instrText>
      </w:r>
      <w:r>
        <w:fldChar w:fldCharType="separate"/>
      </w:r>
      <w:r w:rsidR="00100A74">
        <w:rPr>
          <w:noProof/>
        </w:rPr>
        <w:t>166</w:t>
      </w:r>
      <w:r>
        <w:fldChar w:fldCharType="end"/>
      </w:r>
      <w:bookmarkEnd w:id="296"/>
      <w:r>
        <w:t xml:space="preserve"> </w:t>
      </w:r>
      <w:r w:rsidRPr="00995F51">
        <w:t xml:space="preserve">- A closer look at the average sentiment of </w:t>
      </w:r>
      <w:r>
        <w:t>fe</w:t>
      </w:r>
      <w:r w:rsidRPr="00995F51">
        <w:t>male solo artists (stacked bar chart).</w:t>
      </w:r>
      <w:bookmarkEnd w:id="297"/>
    </w:p>
    <w:p w14:paraId="5EDB6577" w14:textId="77777777" w:rsidR="002D243E" w:rsidRDefault="00952D56" w:rsidP="005D43C3">
      <w:pPr>
        <w:keepNext/>
        <w:jc w:val="center"/>
      </w:pPr>
      <w:r>
        <w:rPr>
          <w:noProof/>
        </w:rPr>
        <w:drawing>
          <wp:inline distT="0" distB="0" distL="0" distR="0" wp14:anchorId="4FE8B750" wp14:editId="4C310D26">
            <wp:extent cx="5730240" cy="3512820"/>
            <wp:effectExtent l="0" t="0" r="381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424" cstate="print">
                      <a:extLst>
                        <a:ext uri="{28A0092B-C50C-407E-A947-70E740481C1C}">
                          <a14:useLocalDpi xmlns:a14="http://schemas.microsoft.com/office/drawing/2010/main" val="0"/>
                        </a:ext>
                      </a:extLst>
                    </a:blip>
                    <a:srcRect/>
                    <a:stretch>
                      <a:fillRect/>
                    </a:stretch>
                  </pic:blipFill>
                  <pic:spPr bwMode="auto">
                    <a:xfrm>
                      <a:off x="0" y="0"/>
                      <a:ext cx="5730240" cy="3512820"/>
                    </a:xfrm>
                    <a:prstGeom prst="rect">
                      <a:avLst/>
                    </a:prstGeom>
                    <a:noFill/>
                    <a:ln>
                      <a:noFill/>
                    </a:ln>
                  </pic:spPr>
                </pic:pic>
              </a:graphicData>
            </a:graphic>
          </wp:inline>
        </w:drawing>
      </w:r>
    </w:p>
    <w:p w14:paraId="70AABFF6" w14:textId="6F0E3BA1" w:rsidR="00952D56" w:rsidRDefault="002D243E" w:rsidP="005D43C3">
      <w:pPr>
        <w:pStyle w:val="Caption"/>
        <w:spacing w:line="360" w:lineRule="auto"/>
        <w:jc w:val="center"/>
      </w:pPr>
      <w:bookmarkStart w:id="298" w:name="_Ref72937910"/>
      <w:bookmarkStart w:id="299" w:name="_Toc73008005"/>
      <w:r>
        <w:t xml:space="preserve">Figure </w:t>
      </w:r>
      <w:r>
        <w:fldChar w:fldCharType="begin"/>
      </w:r>
      <w:r>
        <w:instrText xml:space="preserve"> SEQ Figure \* ARABIC </w:instrText>
      </w:r>
      <w:r>
        <w:fldChar w:fldCharType="separate"/>
      </w:r>
      <w:r w:rsidR="00100A74">
        <w:rPr>
          <w:noProof/>
        </w:rPr>
        <w:t>167</w:t>
      </w:r>
      <w:r>
        <w:fldChar w:fldCharType="end"/>
      </w:r>
      <w:bookmarkEnd w:id="298"/>
      <w:r>
        <w:t xml:space="preserve"> </w:t>
      </w:r>
      <w:r w:rsidRPr="002E4453">
        <w:t xml:space="preserve">- </w:t>
      </w:r>
      <w:r>
        <w:t>Fem</w:t>
      </w:r>
      <w:r w:rsidRPr="002E4453">
        <w:t>ale solo artists' songs with a positive sentiment value (stacked bar chart).</w:t>
      </w:r>
      <w:bookmarkEnd w:id="299"/>
    </w:p>
    <w:p w14:paraId="4CB73CDC" w14:textId="77777777" w:rsidR="002D243E" w:rsidRDefault="00952D56" w:rsidP="005D43C3">
      <w:pPr>
        <w:keepNext/>
        <w:jc w:val="center"/>
      </w:pPr>
      <w:r>
        <w:rPr>
          <w:noProof/>
        </w:rPr>
        <w:lastRenderedPageBreak/>
        <w:drawing>
          <wp:inline distT="0" distB="0" distL="0" distR="0" wp14:anchorId="0FE69237" wp14:editId="5F353C0B">
            <wp:extent cx="5730240" cy="3459480"/>
            <wp:effectExtent l="0" t="0" r="3810" b="762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425" cstate="print">
                      <a:extLst>
                        <a:ext uri="{28A0092B-C50C-407E-A947-70E740481C1C}">
                          <a14:useLocalDpi xmlns:a14="http://schemas.microsoft.com/office/drawing/2010/main" val="0"/>
                        </a:ext>
                      </a:extLst>
                    </a:blip>
                    <a:srcRect/>
                    <a:stretch>
                      <a:fillRect/>
                    </a:stretch>
                  </pic:blipFill>
                  <pic:spPr bwMode="auto">
                    <a:xfrm>
                      <a:off x="0" y="0"/>
                      <a:ext cx="5730240" cy="3459480"/>
                    </a:xfrm>
                    <a:prstGeom prst="rect">
                      <a:avLst/>
                    </a:prstGeom>
                    <a:noFill/>
                    <a:ln>
                      <a:noFill/>
                    </a:ln>
                  </pic:spPr>
                </pic:pic>
              </a:graphicData>
            </a:graphic>
          </wp:inline>
        </w:drawing>
      </w:r>
    </w:p>
    <w:p w14:paraId="4B69A673" w14:textId="582ADDCF" w:rsidR="00952D56" w:rsidRDefault="002D243E" w:rsidP="005D43C3">
      <w:pPr>
        <w:pStyle w:val="Caption"/>
        <w:spacing w:line="360" w:lineRule="auto"/>
        <w:jc w:val="center"/>
      </w:pPr>
      <w:bookmarkStart w:id="300" w:name="_Ref72937911"/>
      <w:bookmarkStart w:id="301" w:name="_Toc73008006"/>
      <w:r>
        <w:t xml:space="preserve">Figure </w:t>
      </w:r>
      <w:r>
        <w:fldChar w:fldCharType="begin"/>
      </w:r>
      <w:r>
        <w:instrText xml:space="preserve"> SEQ Figure \* ARABIC </w:instrText>
      </w:r>
      <w:r>
        <w:fldChar w:fldCharType="separate"/>
      </w:r>
      <w:r w:rsidR="00100A74">
        <w:rPr>
          <w:noProof/>
        </w:rPr>
        <w:t>168</w:t>
      </w:r>
      <w:r>
        <w:fldChar w:fldCharType="end"/>
      </w:r>
      <w:bookmarkEnd w:id="300"/>
      <w:r>
        <w:t xml:space="preserve"> </w:t>
      </w:r>
      <w:r w:rsidRPr="004A22D2">
        <w:t xml:space="preserve">- Female solo artists' songs with a </w:t>
      </w:r>
      <w:r>
        <w:t>nega</w:t>
      </w:r>
      <w:r w:rsidRPr="004A22D2">
        <w:t>tive sentiment value (stacked bar chart).</w:t>
      </w:r>
      <w:bookmarkEnd w:id="301"/>
    </w:p>
    <w:p w14:paraId="0454354C" w14:textId="77777777" w:rsidR="002D243E" w:rsidRDefault="00952D56" w:rsidP="005D43C3">
      <w:pPr>
        <w:keepNext/>
        <w:jc w:val="center"/>
      </w:pPr>
      <w:r>
        <w:rPr>
          <w:noProof/>
        </w:rPr>
        <w:drawing>
          <wp:inline distT="0" distB="0" distL="0" distR="0" wp14:anchorId="467FC959" wp14:editId="276349E7">
            <wp:extent cx="5722620" cy="3429000"/>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426" cstate="print">
                      <a:extLst>
                        <a:ext uri="{28A0092B-C50C-407E-A947-70E740481C1C}">
                          <a14:useLocalDpi xmlns:a14="http://schemas.microsoft.com/office/drawing/2010/main" val="0"/>
                        </a:ext>
                      </a:extLst>
                    </a:blip>
                    <a:srcRect/>
                    <a:stretch>
                      <a:fillRect/>
                    </a:stretch>
                  </pic:blipFill>
                  <pic:spPr bwMode="auto">
                    <a:xfrm>
                      <a:off x="0" y="0"/>
                      <a:ext cx="5722620" cy="3429000"/>
                    </a:xfrm>
                    <a:prstGeom prst="rect">
                      <a:avLst/>
                    </a:prstGeom>
                    <a:noFill/>
                    <a:ln>
                      <a:noFill/>
                    </a:ln>
                  </pic:spPr>
                </pic:pic>
              </a:graphicData>
            </a:graphic>
          </wp:inline>
        </w:drawing>
      </w:r>
    </w:p>
    <w:p w14:paraId="026AA34D" w14:textId="46515FAD" w:rsidR="00952D56" w:rsidRDefault="002D243E" w:rsidP="005D43C3">
      <w:pPr>
        <w:pStyle w:val="Caption"/>
        <w:spacing w:line="360" w:lineRule="auto"/>
        <w:jc w:val="center"/>
      </w:pPr>
      <w:bookmarkStart w:id="302" w:name="_Ref72937933"/>
      <w:bookmarkStart w:id="303" w:name="_Toc73008007"/>
      <w:r>
        <w:t xml:space="preserve">Figure </w:t>
      </w:r>
      <w:r>
        <w:fldChar w:fldCharType="begin"/>
      </w:r>
      <w:r>
        <w:instrText xml:space="preserve"> SEQ Figure \* ARABIC </w:instrText>
      </w:r>
      <w:r>
        <w:fldChar w:fldCharType="separate"/>
      </w:r>
      <w:r w:rsidR="00100A74">
        <w:rPr>
          <w:noProof/>
        </w:rPr>
        <w:t>169</w:t>
      </w:r>
      <w:r>
        <w:fldChar w:fldCharType="end"/>
      </w:r>
      <w:bookmarkEnd w:id="302"/>
      <w:r>
        <w:t xml:space="preserve"> </w:t>
      </w:r>
      <w:r w:rsidRPr="001C0228">
        <w:t xml:space="preserve">- A closer look at the average sentiment of </w:t>
      </w:r>
      <w:r>
        <w:t>groups</w:t>
      </w:r>
      <w:r w:rsidRPr="001C0228">
        <w:t xml:space="preserve"> (stacked bar chart).</w:t>
      </w:r>
      <w:bookmarkEnd w:id="303"/>
    </w:p>
    <w:p w14:paraId="7DB52D38" w14:textId="77777777" w:rsidR="002D243E" w:rsidRDefault="00952D56" w:rsidP="005D43C3">
      <w:pPr>
        <w:keepNext/>
        <w:jc w:val="center"/>
      </w:pPr>
      <w:r>
        <w:rPr>
          <w:noProof/>
        </w:rPr>
        <w:lastRenderedPageBreak/>
        <w:drawing>
          <wp:inline distT="0" distB="0" distL="0" distR="0" wp14:anchorId="2326849B" wp14:editId="7AD2CE1C">
            <wp:extent cx="5730240" cy="3520440"/>
            <wp:effectExtent l="0" t="0" r="3810" b="381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427" cstate="print">
                      <a:extLst>
                        <a:ext uri="{28A0092B-C50C-407E-A947-70E740481C1C}">
                          <a14:useLocalDpi xmlns:a14="http://schemas.microsoft.com/office/drawing/2010/main" val="0"/>
                        </a:ext>
                      </a:extLst>
                    </a:blip>
                    <a:srcRect/>
                    <a:stretch>
                      <a:fillRect/>
                    </a:stretch>
                  </pic:blipFill>
                  <pic:spPr bwMode="auto">
                    <a:xfrm>
                      <a:off x="0" y="0"/>
                      <a:ext cx="5730240" cy="3520440"/>
                    </a:xfrm>
                    <a:prstGeom prst="rect">
                      <a:avLst/>
                    </a:prstGeom>
                    <a:noFill/>
                    <a:ln>
                      <a:noFill/>
                    </a:ln>
                  </pic:spPr>
                </pic:pic>
              </a:graphicData>
            </a:graphic>
          </wp:inline>
        </w:drawing>
      </w:r>
    </w:p>
    <w:p w14:paraId="4548EEAC" w14:textId="2F5B67A0" w:rsidR="00952D56" w:rsidRDefault="002D243E" w:rsidP="005D43C3">
      <w:pPr>
        <w:pStyle w:val="Caption"/>
        <w:spacing w:line="360" w:lineRule="auto"/>
        <w:jc w:val="center"/>
      </w:pPr>
      <w:bookmarkStart w:id="304" w:name="_Ref72937949"/>
      <w:bookmarkStart w:id="305" w:name="_Toc73008008"/>
      <w:r>
        <w:t xml:space="preserve">Figure </w:t>
      </w:r>
      <w:r>
        <w:fldChar w:fldCharType="begin"/>
      </w:r>
      <w:r>
        <w:instrText xml:space="preserve"> SEQ Figure \* ARABIC </w:instrText>
      </w:r>
      <w:r>
        <w:fldChar w:fldCharType="separate"/>
      </w:r>
      <w:r w:rsidR="00100A74">
        <w:rPr>
          <w:noProof/>
        </w:rPr>
        <w:t>170</w:t>
      </w:r>
      <w:r>
        <w:fldChar w:fldCharType="end"/>
      </w:r>
      <w:bookmarkEnd w:id="304"/>
      <w:r>
        <w:t xml:space="preserve"> </w:t>
      </w:r>
      <w:r w:rsidRPr="00F13F9A">
        <w:t xml:space="preserve">- </w:t>
      </w:r>
      <w:r>
        <w:t>Groups</w:t>
      </w:r>
      <w:r w:rsidRPr="00F13F9A">
        <w:t>' songs with a positive sentiment value (stacked bar chart).</w:t>
      </w:r>
      <w:bookmarkEnd w:id="305"/>
    </w:p>
    <w:p w14:paraId="27D38B43" w14:textId="77777777" w:rsidR="002D243E" w:rsidRDefault="00952D56" w:rsidP="005D43C3">
      <w:pPr>
        <w:keepNext/>
        <w:jc w:val="center"/>
      </w:pPr>
      <w:r>
        <w:rPr>
          <w:noProof/>
        </w:rPr>
        <w:drawing>
          <wp:inline distT="0" distB="0" distL="0" distR="0" wp14:anchorId="058FE0B1" wp14:editId="5B4EABEC">
            <wp:extent cx="5730240" cy="3467100"/>
            <wp:effectExtent l="0" t="0" r="3810" b="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428" cstate="print">
                      <a:extLst>
                        <a:ext uri="{28A0092B-C50C-407E-A947-70E740481C1C}">
                          <a14:useLocalDpi xmlns:a14="http://schemas.microsoft.com/office/drawing/2010/main" val="0"/>
                        </a:ext>
                      </a:extLst>
                    </a:blip>
                    <a:srcRect/>
                    <a:stretch>
                      <a:fillRect/>
                    </a:stretch>
                  </pic:blipFill>
                  <pic:spPr bwMode="auto">
                    <a:xfrm>
                      <a:off x="0" y="0"/>
                      <a:ext cx="5730240" cy="3467100"/>
                    </a:xfrm>
                    <a:prstGeom prst="rect">
                      <a:avLst/>
                    </a:prstGeom>
                    <a:noFill/>
                    <a:ln>
                      <a:noFill/>
                    </a:ln>
                  </pic:spPr>
                </pic:pic>
              </a:graphicData>
            </a:graphic>
          </wp:inline>
        </w:drawing>
      </w:r>
    </w:p>
    <w:p w14:paraId="6EFF1DF5" w14:textId="4B8E6D08" w:rsidR="00952D56" w:rsidRDefault="002D243E" w:rsidP="005D43C3">
      <w:pPr>
        <w:pStyle w:val="Caption"/>
        <w:spacing w:line="360" w:lineRule="auto"/>
        <w:jc w:val="center"/>
      </w:pPr>
      <w:bookmarkStart w:id="306" w:name="_Ref72937950"/>
      <w:bookmarkStart w:id="307" w:name="_Toc73008009"/>
      <w:r>
        <w:t xml:space="preserve">Figure </w:t>
      </w:r>
      <w:r>
        <w:fldChar w:fldCharType="begin"/>
      </w:r>
      <w:r>
        <w:instrText xml:space="preserve"> SEQ Figure \* ARABIC </w:instrText>
      </w:r>
      <w:r>
        <w:fldChar w:fldCharType="separate"/>
      </w:r>
      <w:r w:rsidR="00100A74">
        <w:rPr>
          <w:noProof/>
        </w:rPr>
        <w:t>171</w:t>
      </w:r>
      <w:r>
        <w:fldChar w:fldCharType="end"/>
      </w:r>
      <w:bookmarkEnd w:id="306"/>
      <w:r>
        <w:t xml:space="preserve"> </w:t>
      </w:r>
      <w:r w:rsidRPr="00AE0534">
        <w:t xml:space="preserve">- Groups' songs with a </w:t>
      </w:r>
      <w:r>
        <w:t>nega</w:t>
      </w:r>
      <w:r w:rsidRPr="00AE0534">
        <w:t>tive sentiment value (stacked bar chart).</w:t>
      </w:r>
      <w:bookmarkEnd w:id="307"/>
    </w:p>
    <w:p w14:paraId="6E79AABA" w14:textId="77777777" w:rsidR="002D243E" w:rsidRDefault="00952D56" w:rsidP="005D43C3">
      <w:pPr>
        <w:keepNext/>
        <w:jc w:val="center"/>
      </w:pPr>
      <w:r>
        <w:rPr>
          <w:noProof/>
        </w:rPr>
        <w:lastRenderedPageBreak/>
        <w:drawing>
          <wp:inline distT="0" distB="0" distL="0" distR="0" wp14:anchorId="14D88B27" wp14:editId="34EC63A1">
            <wp:extent cx="5722620" cy="3230880"/>
            <wp:effectExtent l="0" t="0" r="0" b="762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429" cstate="print">
                      <a:extLst>
                        <a:ext uri="{28A0092B-C50C-407E-A947-70E740481C1C}">
                          <a14:useLocalDpi xmlns:a14="http://schemas.microsoft.com/office/drawing/2010/main" val="0"/>
                        </a:ext>
                      </a:extLst>
                    </a:blip>
                    <a:srcRect/>
                    <a:stretch>
                      <a:fillRect/>
                    </a:stretch>
                  </pic:blipFill>
                  <pic:spPr bwMode="auto">
                    <a:xfrm>
                      <a:off x="0" y="0"/>
                      <a:ext cx="5722620" cy="3230880"/>
                    </a:xfrm>
                    <a:prstGeom prst="rect">
                      <a:avLst/>
                    </a:prstGeom>
                    <a:noFill/>
                    <a:ln>
                      <a:noFill/>
                    </a:ln>
                  </pic:spPr>
                </pic:pic>
              </a:graphicData>
            </a:graphic>
          </wp:inline>
        </w:drawing>
      </w:r>
    </w:p>
    <w:p w14:paraId="11FCFA30" w14:textId="0DA6C45B" w:rsidR="00952D56" w:rsidRDefault="002D243E" w:rsidP="005D43C3">
      <w:pPr>
        <w:pStyle w:val="Caption"/>
        <w:spacing w:line="360" w:lineRule="auto"/>
        <w:jc w:val="center"/>
      </w:pPr>
      <w:bookmarkStart w:id="308" w:name="_Toc73008010"/>
      <w:r>
        <w:t xml:space="preserve">Figure </w:t>
      </w:r>
      <w:r>
        <w:fldChar w:fldCharType="begin"/>
      </w:r>
      <w:r>
        <w:instrText xml:space="preserve"> SEQ Figure \* ARABIC </w:instrText>
      </w:r>
      <w:r>
        <w:fldChar w:fldCharType="separate"/>
      </w:r>
      <w:r w:rsidR="00100A74">
        <w:rPr>
          <w:noProof/>
        </w:rPr>
        <w:t>172</w:t>
      </w:r>
      <w:r>
        <w:fldChar w:fldCharType="end"/>
      </w:r>
      <w:r>
        <w:t xml:space="preserve"> - The average sentiment of artists who claimed at least four number ones (line and clustered column chart).</w:t>
      </w:r>
      <w:bookmarkEnd w:id="308"/>
    </w:p>
    <w:p w14:paraId="5D69337B" w14:textId="77777777" w:rsidR="002D243E" w:rsidRDefault="00952D56" w:rsidP="005D43C3">
      <w:pPr>
        <w:keepNext/>
        <w:jc w:val="center"/>
      </w:pPr>
      <w:r>
        <w:rPr>
          <w:noProof/>
        </w:rPr>
        <w:drawing>
          <wp:inline distT="0" distB="0" distL="0" distR="0" wp14:anchorId="589B21B2" wp14:editId="062EA475">
            <wp:extent cx="5730240" cy="3444240"/>
            <wp:effectExtent l="0" t="0" r="3810" b="3810"/>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430" cstate="print">
                      <a:extLst>
                        <a:ext uri="{28A0092B-C50C-407E-A947-70E740481C1C}">
                          <a14:useLocalDpi xmlns:a14="http://schemas.microsoft.com/office/drawing/2010/main" val="0"/>
                        </a:ext>
                      </a:extLst>
                    </a:blip>
                    <a:srcRect/>
                    <a:stretch>
                      <a:fillRect/>
                    </a:stretch>
                  </pic:blipFill>
                  <pic:spPr bwMode="auto">
                    <a:xfrm>
                      <a:off x="0" y="0"/>
                      <a:ext cx="5730240" cy="3444240"/>
                    </a:xfrm>
                    <a:prstGeom prst="rect">
                      <a:avLst/>
                    </a:prstGeom>
                    <a:noFill/>
                    <a:ln>
                      <a:noFill/>
                    </a:ln>
                  </pic:spPr>
                </pic:pic>
              </a:graphicData>
            </a:graphic>
          </wp:inline>
        </w:drawing>
      </w:r>
    </w:p>
    <w:p w14:paraId="1654D54D" w14:textId="7B3F007F" w:rsidR="00952D56" w:rsidRDefault="002D243E" w:rsidP="005D43C3">
      <w:pPr>
        <w:pStyle w:val="Caption"/>
        <w:spacing w:line="360" w:lineRule="auto"/>
        <w:jc w:val="center"/>
      </w:pPr>
      <w:bookmarkStart w:id="309" w:name="_Toc73008011"/>
      <w:r>
        <w:t xml:space="preserve">Figure </w:t>
      </w:r>
      <w:r>
        <w:fldChar w:fldCharType="begin"/>
      </w:r>
      <w:r>
        <w:instrText xml:space="preserve"> SEQ Figure \* ARABIC </w:instrText>
      </w:r>
      <w:r>
        <w:fldChar w:fldCharType="separate"/>
      </w:r>
      <w:r w:rsidR="00100A74">
        <w:rPr>
          <w:noProof/>
        </w:rPr>
        <w:t>173</w:t>
      </w:r>
      <w:r>
        <w:fldChar w:fldCharType="end"/>
      </w:r>
      <w:r>
        <w:t xml:space="preserve"> - Sentiment score of songs which topped the UK charts for at least eight weeks (line and stacked column chart).</w:t>
      </w:r>
      <w:bookmarkEnd w:id="309"/>
    </w:p>
    <w:p w14:paraId="6F035E8A" w14:textId="77777777" w:rsidR="002D243E" w:rsidRDefault="00952D56" w:rsidP="005D43C3">
      <w:pPr>
        <w:keepNext/>
        <w:jc w:val="center"/>
      </w:pPr>
      <w:r>
        <w:rPr>
          <w:noProof/>
        </w:rPr>
        <w:lastRenderedPageBreak/>
        <w:drawing>
          <wp:inline distT="0" distB="0" distL="0" distR="0" wp14:anchorId="6BC4E33F" wp14:editId="43231223">
            <wp:extent cx="5730240" cy="3482340"/>
            <wp:effectExtent l="0" t="0" r="3810" b="381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431" cstate="print">
                      <a:extLst>
                        <a:ext uri="{28A0092B-C50C-407E-A947-70E740481C1C}">
                          <a14:useLocalDpi xmlns:a14="http://schemas.microsoft.com/office/drawing/2010/main" val="0"/>
                        </a:ext>
                      </a:extLst>
                    </a:blip>
                    <a:srcRect/>
                    <a:stretch>
                      <a:fillRect/>
                    </a:stretch>
                  </pic:blipFill>
                  <pic:spPr bwMode="auto">
                    <a:xfrm>
                      <a:off x="0" y="0"/>
                      <a:ext cx="5730240" cy="3482340"/>
                    </a:xfrm>
                    <a:prstGeom prst="rect">
                      <a:avLst/>
                    </a:prstGeom>
                    <a:noFill/>
                    <a:ln>
                      <a:noFill/>
                    </a:ln>
                  </pic:spPr>
                </pic:pic>
              </a:graphicData>
            </a:graphic>
          </wp:inline>
        </w:drawing>
      </w:r>
    </w:p>
    <w:p w14:paraId="3F699C49" w14:textId="49DC3BB8" w:rsidR="00952D56" w:rsidRDefault="002D243E" w:rsidP="005D43C3">
      <w:pPr>
        <w:pStyle w:val="Caption"/>
        <w:spacing w:line="360" w:lineRule="auto"/>
        <w:jc w:val="center"/>
      </w:pPr>
      <w:bookmarkStart w:id="310" w:name="_Toc73008012"/>
      <w:r>
        <w:t xml:space="preserve">Figure </w:t>
      </w:r>
      <w:r>
        <w:fldChar w:fldCharType="begin"/>
      </w:r>
      <w:r>
        <w:instrText xml:space="preserve"> SEQ Figure \* ARABIC </w:instrText>
      </w:r>
      <w:r>
        <w:fldChar w:fldCharType="separate"/>
      </w:r>
      <w:r w:rsidR="00100A74">
        <w:rPr>
          <w:noProof/>
        </w:rPr>
        <w:t>174</w:t>
      </w:r>
      <w:r>
        <w:fldChar w:fldCharType="end"/>
      </w:r>
      <w:r>
        <w:t xml:space="preserve"> - The sentiment rating of every artist from negative to positive (line and clustered column chart).</w:t>
      </w:r>
      <w:bookmarkEnd w:id="310"/>
    </w:p>
    <w:p w14:paraId="64C14504" w14:textId="77777777" w:rsidR="00E375B6" w:rsidRPr="00E375B6" w:rsidRDefault="00E375B6" w:rsidP="00E375B6"/>
    <w:p w14:paraId="3F78C003" w14:textId="77777777" w:rsidR="002D243E" w:rsidRDefault="00952D56" w:rsidP="005D43C3">
      <w:pPr>
        <w:keepNext/>
        <w:jc w:val="center"/>
      </w:pPr>
      <w:r>
        <w:rPr>
          <w:noProof/>
        </w:rPr>
        <w:drawing>
          <wp:inline distT="0" distB="0" distL="0" distR="0" wp14:anchorId="3A01098E" wp14:editId="5DD46DD1">
            <wp:extent cx="5730240" cy="3497580"/>
            <wp:effectExtent l="0" t="0" r="3810" b="762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432" cstate="print">
                      <a:extLst>
                        <a:ext uri="{28A0092B-C50C-407E-A947-70E740481C1C}">
                          <a14:useLocalDpi xmlns:a14="http://schemas.microsoft.com/office/drawing/2010/main" val="0"/>
                        </a:ext>
                      </a:extLst>
                    </a:blip>
                    <a:srcRect/>
                    <a:stretch>
                      <a:fillRect/>
                    </a:stretch>
                  </pic:blipFill>
                  <pic:spPr bwMode="auto">
                    <a:xfrm>
                      <a:off x="0" y="0"/>
                      <a:ext cx="5730240" cy="3497580"/>
                    </a:xfrm>
                    <a:prstGeom prst="rect">
                      <a:avLst/>
                    </a:prstGeom>
                    <a:noFill/>
                    <a:ln>
                      <a:noFill/>
                    </a:ln>
                  </pic:spPr>
                </pic:pic>
              </a:graphicData>
            </a:graphic>
          </wp:inline>
        </w:drawing>
      </w:r>
    </w:p>
    <w:p w14:paraId="2969506B" w14:textId="0059EDD2" w:rsidR="00952D56" w:rsidRDefault="002D243E" w:rsidP="005D43C3">
      <w:pPr>
        <w:pStyle w:val="Caption"/>
        <w:spacing w:line="360" w:lineRule="auto"/>
        <w:jc w:val="center"/>
      </w:pPr>
      <w:bookmarkStart w:id="311" w:name="_Toc73008013"/>
      <w:r>
        <w:t xml:space="preserve">Figure </w:t>
      </w:r>
      <w:r>
        <w:fldChar w:fldCharType="begin"/>
      </w:r>
      <w:r>
        <w:instrText xml:space="preserve"> SEQ Figure \* ARABIC </w:instrText>
      </w:r>
      <w:r>
        <w:fldChar w:fldCharType="separate"/>
      </w:r>
      <w:r w:rsidR="00100A74">
        <w:rPr>
          <w:noProof/>
        </w:rPr>
        <w:t>175</w:t>
      </w:r>
      <w:r>
        <w:fldChar w:fldCharType="end"/>
      </w:r>
      <w:r>
        <w:t xml:space="preserve"> </w:t>
      </w:r>
      <w:r w:rsidRPr="00546458">
        <w:t>- The sentiment rating of every artist from negative to positive (line and clustered column chart).</w:t>
      </w:r>
      <w:bookmarkEnd w:id="311"/>
    </w:p>
    <w:p w14:paraId="1EB5994C" w14:textId="77777777" w:rsidR="002D243E" w:rsidRDefault="00952D56" w:rsidP="005D43C3">
      <w:pPr>
        <w:keepNext/>
        <w:jc w:val="center"/>
      </w:pPr>
      <w:r>
        <w:rPr>
          <w:noProof/>
        </w:rPr>
        <w:lastRenderedPageBreak/>
        <w:drawing>
          <wp:inline distT="0" distB="0" distL="0" distR="0" wp14:anchorId="3C2250B8" wp14:editId="365C750C">
            <wp:extent cx="5722620" cy="3581400"/>
            <wp:effectExtent l="0" t="0" r="0" b="0"/>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433" cstate="print">
                      <a:extLst>
                        <a:ext uri="{28A0092B-C50C-407E-A947-70E740481C1C}">
                          <a14:useLocalDpi xmlns:a14="http://schemas.microsoft.com/office/drawing/2010/main" val="0"/>
                        </a:ext>
                      </a:extLst>
                    </a:blip>
                    <a:srcRect/>
                    <a:stretch>
                      <a:fillRect/>
                    </a:stretch>
                  </pic:blipFill>
                  <pic:spPr bwMode="auto">
                    <a:xfrm>
                      <a:off x="0" y="0"/>
                      <a:ext cx="5722620" cy="3581400"/>
                    </a:xfrm>
                    <a:prstGeom prst="rect">
                      <a:avLst/>
                    </a:prstGeom>
                    <a:noFill/>
                    <a:ln>
                      <a:noFill/>
                    </a:ln>
                  </pic:spPr>
                </pic:pic>
              </a:graphicData>
            </a:graphic>
          </wp:inline>
        </w:drawing>
      </w:r>
    </w:p>
    <w:p w14:paraId="006E3EEB" w14:textId="6BABB60A" w:rsidR="00952D56" w:rsidRDefault="002D243E" w:rsidP="005D43C3">
      <w:pPr>
        <w:pStyle w:val="Caption"/>
        <w:spacing w:line="360" w:lineRule="auto"/>
        <w:jc w:val="center"/>
      </w:pPr>
      <w:bookmarkStart w:id="312" w:name="_Toc73008014"/>
      <w:r>
        <w:t xml:space="preserve">Figure </w:t>
      </w:r>
      <w:r>
        <w:fldChar w:fldCharType="begin"/>
      </w:r>
      <w:r>
        <w:instrText xml:space="preserve"> SEQ Figure \* ARABIC </w:instrText>
      </w:r>
      <w:r>
        <w:fldChar w:fldCharType="separate"/>
      </w:r>
      <w:r w:rsidR="00100A74">
        <w:rPr>
          <w:noProof/>
        </w:rPr>
        <w:t>176</w:t>
      </w:r>
      <w:r>
        <w:fldChar w:fldCharType="end"/>
      </w:r>
      <w:r>
        <w:t xml:space="preserve"> </w:t>
      </w:r>
      <w:r w:rsidRPr="00944531">
        <w:t xml:space="preserve">- The sentiment rating of every </w:t>
      </w:r>
      <w:r>
        <w:t>number one song</w:t>
      </w:r>
      <w:r w:rsidRPr="00944531">
        <w:t xml:space="preserve"> from negative to positive (line and clustered column chart).</w:t>
      </w:r>
      <w:bookmarkEnd w:id="312"/>
    </w:p>
    <w:p w14:paraId="380CFCC5" w14:textId="77777777" w:rsidR="00E375B6" w:rsidRPr="00E375B6" w:rsidRDefault="00E375B6" w:rsidP="00E375B6"/>
    <w:p w14:paraId="1F38F67A" w14:textId="77777777" w:rsidR="002D243E" w:rsidRDefault="00952D56" w:rsidP="005D43C3">
      <w:pPr>
        <w:keepNext/>
        <w:jc w:val="center"/>
      </w:pPr>
      <w:r>
        <w:rPr>
          <w:noProof/>
        </w:rPr>
        <w:drawing>
          <wp:inline distT="0" distB="0" distL="0" distR="0" wp14:anchorId="0AB95F8D" wp14:editId="13C068E8">
            <wp:extent cx="5722620" cy="3390900"/>
            <wp:effectExtent l="0" t="0" r="0" b="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434" cstate="print">
                      <a:extLst>
                        <a:ext uri="{28A0092B-C50C-407E-A947-70E740481C1C}">
                          <a14:useLocalDpi xmlns:a14="http://schemas.microsoft.com/office/drawing/2010/main" val="0"/>
                        </a:ext>
                      </a:extLst>
                    </a:blip>
                    <a:srcRect/>
                    <a:stretch>
                      <a:fillRect/>
                    </a:stretch>
                  </pic:blipFill>
                  <pic:spPr bwMode="auto">
                    <a:xfrm>
                      <a:off x="0" y="0"/>
                      <a:ext cx="5722620" cy="3390900"/>
                    </a:xfrm>
                    <a:prstGeom prst="rect">
                      <a:avLst/>
                    </a:prstGeom>
                    <a:noFill/>
                    <a:ln>
                      <a:noFill/>
                    </a:ln>
                  </pic:spPr>
                </pic:pic>
              </a:graphicData>
            </a:graphic>
          </wp:inline>
        </w:drawing>
      </w:r>
    </w:p>
    <w:p w14:paraId="0BC0E55D" w14:textId="3D60C0B0" w:rsidR="00952D56" w:rsidRDefault="002D243E" w:rsidP="005D43C3">
      <w:pPr>
        <w:pStyle w:val="Caption"/>
        <w:spacing w:line="360" w:lineRule="auto"/>
        <w:jc w:val="center"/>
      </w:pPr>
      <w:bookmarkStart w:id="313" w:name="_Toc73008015"/>
      <w:r>
        <w:t xml:space="preserve">Figure </w:t>
      </w:r>
      <w:r>
        <w:fldChar w:fldCharType="begin"/>
      </w:r>
      <w:r>
        <w:instrText xml:space="preserve"> SEQ Figure \* ARABIC </w:instrText>
      </w:r>
      <w:r>
        <w:fldChar w:fldCharType="separate"/>
      </w:r>
      <w:r w:rsidR="00100A74">
        <w:rPr>
          <w:noProof/>
        </w:rPr>
        <w:t>177</w:t>
      </w:r>
      <w:r>
        <w:fldChar w:fldCharType="end"/>
      </w:r>
      <w:r>
        <w:t xml:space="preserve"> </w:t>
      </w:r>
      <w:r w:rsidRPr="001C5798">
        <w:t>- The sentiment rating of every number one song from negative to positive (line and clustered column chart).</w:t>
      </w:r>
      <w:bookmarkEnd w:id="313"/>
    </w:p>
    <w:p w14:paraId="33811F0B" w14:textId="77777777" w:rsidR="002D243E" w:rsidRDefault="00952D56" w:rsidP="005D43C3">
      <w:pPr>
        <w:keepNext/>
        <w:jc w:val="center"/>
      </w:pPr>
      <w:r>
        <w:rPr>
          <w:noProof/>
        </w:rPr>
        <w:lastRenderedPageBreak/>
        <w:drawing>
          <wp:inline distT="0" distB="0" distL="0" distR="0" wp14:anchorId="70D6CF61" wp14:editId="1B913D7F">
            <wp:extent cx="5722620" cy="3550920"/>
            <wp:effectExtent l="0" t="0" r="0" b="0"/>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5722620" cy="3550920"/>
                    </a:xfrm>
                    <a:prstGeom prst="rect">
                      <a:avLst/>
                    </a:prstGeom>
                    <a:noFill/>
                    <a:ln>
                      <a:noFill/>
                    </a:ln>
                  </pic:spPr>
                </pic:pic>
              </a:graphicData>
            </a:graphic>
          </wp:inline>
        </w:drawing>
      </w:r>
    </w:p>
    <w:p w14:paraId="50E79B57" w14:textId="4D3DA989" w:rsidR="00952D56" w:rsidRDefault="002D243E" w:rsidP="005D43C3">
      <w:pPr>
        <w:pStyle w:val="Caption"/>
        <w:spacing w:line="360" w:lineRule="auto"/>
        <w:jc w:val="center"/>
      </w:pPr>
      <w:bookmarkStart w:id="314" w:name="_Toc73008016"/>
      <w:r>
        <w:t xml:space="preserve">Figure </w:t>
      </w:r>
      <w:r>
        <w:fldChar w:fldCharType="begin"/>
      </w:r>
      <w:r>
        <w:instrText xml:space="preserve"> SEQ Figure \* ARABIC </w:instrText>
      </w:r>
      <w:r>
        <w:fldChar w:fldCharType="separate"/>
      </w:r>
      <w:r w:rsidR="00100A74">
        <w:rPr>
          <w:noProof/>
        </w:rPr>
        <w:t>178</w:t>
      </w:r>
      <w:r>
        <w:fldChar w:fldCharType="end"/>
      </w:r>
      <w:r>
        <w:t xml:space="preserve"> - The average sentiment of every year of the UK chart, 1952-2020 (donut chart).</w:t>
      </w:r>
      <w:bookmarkEnd w:id="314"/>
    </w:p>
    <w:p w14:paraId="5BD0D4E1" w14:textId="77777777" w:rsidR="00E375B6" w:rsidRPr="00E375B6" w:rsidRDefault="00E375B6" w:rsidP="00E375B6"/>
    <w:p w14:paraId="6810BA69" w14:textId="77777777" w:rsidR="002D243E" w:rsidRDefault="00952D56" w:rsidP="005D43C3">
      <w:pPr>
        <w:keepNext/>
        <w:jc w:val="center"/>
      </w:pPr>
      <w:r>
        <w:rPr>
          <w:noProof/>
        </w:rPr>
        <w:drawing>
          <wp:inline distT="0" distB="0" distL="0" distR="0" wp14:anchorId="5B2A4B20" wp14:editId="23D2024B">
            <wp:extent cx="5722620" cy="3550920"/>
            <wp:effectExtent l="0" t="0" r="0" b="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435">
                      <a:extLst>
                        <a:ext uri="{28A0092B-C50C-407E-A947-70E740481C1C}">
                          <a14:useLocalDpi xmlns:a14="http://schemas.microsoft.com/office/drawing/2010/main" val="0"/>
                        </a:ext>
                      </a:extLst>
                    </a:blip>
                    <a:srcRect/>
                    <a:stretch>
                      <a:fillRect/>
                    </a:stretch>
                  </pic:blipFill>
                  <pic:spPr bwMode="auto">
                    <a:xfrm>
                      <a:off x="0" y="0"/>
                      <a:ext cx="5722620" cy="3550920"/>
                    </a:xfrm>
                    <a:prstGeom prst="rect">
                      <a:avLst/>
                    </a:prstGeom>
                    <a:noFill/>
                    <a:ln>
                      <a:noFill/>
                    </a:ln>
                  </pic:spPr>
                </pic:pic>
              </a:graphicData>
            </a:graphic>
          </wp:inline>
        </w:drawing>
      </w:r>
    </w:p>
    <w:p w14:paraId="5DC1461C" w14:textId="180699E3" w:rsidR="00952D56" w:rsidRDefault="002D243E" w:rsidP="005D43C3">
      <w:pPr>
        <w:pStyle w:val="Caption"/>
        <w:spacing w:line="360" w:lineRule="auto"/>
        <w:jc w:val="center"/>
      </w:pPr>
      <w:bookmarkStart w:id="315" w:name="_Toc73008017"/>
      <w:r>
        <w:t xml:space="preserve">Figure </w:t>
      </w:r>
      <w:r>
        <w:fldChar w:fldCharType="begin"/>
      </w:r>
      <w:r>
        <w:instrText xml:space="preserve"> SEQ Figure \* ARABIC </w:instrText>
      </w:r>
      <w:r>
        <w:fldChar w:fldCharType="separate"/>
      </w:r>
      <w:r w:rsidR="00100A74">
        <w:rPr>
          <w:noProof/>
        </w:rPr>
        <w:t>179</w:t>
      </w:r>
      <w:r>
        <w:fldChar w:fldCharType="end"/>
      </w:r>
      <w:r>
        <w:t xml:space="preserve"> </w:t>
      </w:r>
      <w:r w:rsidRPr="00A6426C">
        <w:t xml:space="preserve">- </w:t>
      </w:r>
      <w:r>
        <w:t xml:space="preserve">1986, randomly selected, as an example of the sentiment </w:t>
      </w:r>
      <w:r w:rsidR="00660D4D">
        <w:t>being updated</w:t>
      </w:r>
      <w:r>
        <w:t xml:space="preserve"> interactively</w:t>
      </w:r>
      <w:r w:rsidRPr="00A6426C">
        <w:t xml:space="preserve"> (donut chart).</w:t>
      </w:r>
      <w:bookmarkEnd w:id="315"/>
    </w:p>
    <w:p w14:paraId="28735041" w14:textId="77777777" w:rsidR="00BC583F" w:rsidRDefault="00952D56" w:rsidP="005D43C3">
      <w:pPr>
        <w:keepNext/>
        <w:jc w:val="center"/>
      </w:pPr>
      <w:r>
        <w:rPr>
          <w:noProof/>
        </w:rPr>
        <w:lastRenderedPageBreak/>
        <w:drawing>
          <wp:inline distT="0" distB="0" distL="0" distR="0" wp14:anchorId="45B80D46" wp14:editId="636CE016">
            <wp:extent cx="5730240" cy="3223260"/>
            <wp:effectExtent l="0" t="0" r="3810" b="0"/>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5730240" cy="3223260"/>
                    </a:xfrm>
                    <a:prstGeom prst="rect">
                      <a:avLst/>
                    </a:prstGeom>
                    <a:noFill/>
                    <a:ln>
                      <a:noFill/>
                    </a:ln>
                  </pic:spPr>
                </pic:pic>
              </a:graphicData>
            </a:graphic>
          </wp:inline>
        </w:drawing>
      </w:r>
    </w:p>
    <w:p w14:paraId="279154CF" w14:textId="12A99AFC" w:rsidR="00952D56" w:rsidRDefault="00BC583F" w:rsidP="005D43C3">
      <w:pPr>
        <w:pStyle w:val="Caption"/>
        <w:spacing w:line="360" w:lineRule="auto"/>
        <w:jc w:val="center"/>
      </w:pPr>
      <w:bookmarkStart w:id="316" w:name="_Toc73008018"/>
      <w:r>
        <w:t xml:space="preserve">Figure </w:t>
      </w:r>
      <w:r>
        <w:fldChar w:fldCharType="begin"/>
      </w:r>
      <w:r>
        <w:instrText xml:space="preserve"> SEQ Figure \* ARABIC </w:instrText>
      </w:r>
      <w:r>
        <w:fldChar w:fldCharType="separate"/>
      </w:r>
      <w:r w:rsidR="00100A74">
        <w:rPr>
          <w:noProof/>
        </w:rPr>
        <w:t>180</w:t>
      </w:r>
      <w:r>
        <w:fldChar w:fldCharType="end"/>
      </w:r>
      <w:r>
        <w:t xml:space="preserve"> - The average sentiment for each decade of the UK charts (gauge)</w:t>
      </w:r>
      <w:bookmarkEnd w:id="316"/>
    </w:p>
    <w:p w14:paraId="573B9BD6" w14:textId="77777777" w:rsidR="00E375B6" w:rsidRPr="00E375B6" w:rsidRDefault="00E375B6" w:rsidP="00E375B6"/>
    <w:p w14:paraId="32972CE5" w14:textId="77777777" w:rsidR="00BC583F" w:rsidRDefault="00952D56" w:rsidP="005D43C3">
      <w:pPr>
        <w:keepNext/>
        <w:jc w:val="center"/>
      </w:pPr>
      <w:r>
        <w:rPr>
          <w:noProof/>
        </w:rPr>
        <w:drawing>
          <wp:inline distT="0" distB="0" distL="0" distR="0" wp14:anchorId="04A1E0C1" wp14:editId="4FC7F302">
            <wp:extent cx="5730240" cy="3246120"/>
            <wp:effectExtent l="0" t="0" r="3810" b="0"/>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436" cstate="print">
                      <a:extLst>
                        <a:ext uri="{28A0092B-C50C-407E-A947-70E740481C1C}">
                          <a14:useLocalDpi xmlns:a14="http://schemas.microsoft.com/office/drawing/2010/main" val="0"/>
                        </a:ext>
                      </a:extLst>
                    </a:blip>
                    <a:srcRect/>
                    <a:stretch>
                      <a:fillRect/>
                    </a:stretch>
                  </pic:blipFill>
                  <pic:spPr bwMode="auto">
                    <a:xfrm>
                      <a:off x="0" y="0"/>
                      <a:ext cx="5730240" cy="3246120"/>
                    </a:xfrm>
                    <a:prstGeom prst="rect">
                      <a:avLst/>
                    </a:prstGeom>
                    <a:noFill/>
                    <a:ln>
                      <a:noFill/>
                    </a:ln>
                  </pic:spPr>
                </pic:pic>
              </a:graphicData>
            </a:graphic>
          </wp:inline>
        </w:drawing>
      </w:r>
    </w:p>
    <w:p w14:paraId="3C30C6ED" w14:textId="60D04CD1" w:rsidR="00952D56" w:rsidRDefault="00BC583F" w:rsidP="005D43C3">
      <w:pPr>
        <w:pStyle w:val="Caption"/>
        <w:spacing w:line="360" w:lineRule="auto"/>
        <w:jc w:val="center"/>
      </w:pPr>
      <w:bookmarkStart w:id="317" w:name="_Ref72938094"/>
      <w:bookmarkStart w:id="318" w:name="_Toc73008019"/>
      <w:r>
        <w:t xml:space="preserve">Figure </w:t>
      </w:r>
      <w:r>
        <w:fldChar w:fldCharType="begin"/>
      </w:r>
      <w:r>
        <w:instrText xml:space="preserve"> SEQ Figure \* ARABIC </w:instrText>
      </w:r>
      <w:r>
        <w:fldChar w:fldCharType="separate"/>
      </w:r>
      <w:r w:rsidR="00100A74">
        <w:rPr>
          <w:noProof/>
        </w:rPr>
        <w:t>181</w:t>
      </w:r>
      <w:r>
        <w:fldChar w:fldCharType="end"/>
      </w:r>
      <w:bookmarkEnd w:id="317"/>
      <w:r>
        <w:t xml:space="preserve"> - An interactive tool for the reader to search the average sentiment of their favourite artist or number one song (table).</w:t>
      </w:r>
      <w:bookmarkEnd w:id="318"/>
    </w:p>
    <w:p w14:paraId="2793903B" w14:textId="77777777" w:rsidR="00BC583F" w:rsidRDefault="00952D56" w:rsidP="005D43C3">
      <w:pPr>
        <w:keepNext/>
        <w:jc w:val="center"/>
      </w:pPr>
      <w:r>
        <w:rPr>
          <w:noProof/>
        </w:rPr>
        <w:lastRenderedPageBreak/>
        <w:drawing>
          <wp:inline distT="0" distB="0" distL="0" distR="0" wp14:anchorId="1B44BCB9" wp14:editId="1C07CA3B">
            <wp:extent cx="5722620" cy="830580"/>
            <wp:effectExtent l="0" t="0" r="0" b="762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437" cstate="print">
                      <a:extLst>
                        <a:ext uri="{28A0092B-C50C-407E-A947-70E740481C1C}">
                          <a14:useLocalDpi xmlns:a14="http://schemas.microsoft.com/office/drawing/2010/main" val="0"/>
                        </a:ext>
                      </a:extLst>
                    </a:blip>
                    <a:srcRect/>
                    <a:stretch>
                      <a:fillRect/>
                    </a:stretch>
                  </pic:blipFill>
                  <pic:spPr bwMode="auto">
                    <a:xfrm>
                      <a:off x="0" y="0"/>
                      <a:ext cx="5722620" cy="830580"/>
                    </a:xfrm>
                    <a:prstGeom prst="rect">
                      <a:avLst/>
                    </a:prstGeom>
                    <a:noFill/>
                    <a:ln>
                      <a:noFill/>
                    </a:ln>
                  </pic:spPr>
                </pic:pic>
              </a:graphicData>
            </a:graphic>
          </wp:inline>
        </w:drawing>
      </w:r>
    </w:p>
    <w:p w14:paraId="7EB9A5DB" w14:textId="43499E7D" w:rsidR="00952D56" w:rsidRDefault="00BC583F" w:rsidP="005D43C3">
      <w:pPr>
        <w:pStyle w:val="Caption"/>
        <w:spacing w:line="360" w:lineRule="auto"/>
        <w:jc w:val="center"/>
      </w:pPr>
      <w:bookmarkStart w:id="319" w:name="_Toc73008020"/>
      <w:r>
        <w:t xml:space="preserve">Figure </w:t>
      </w:r>
      <w:r>
        <w:fldChar w:fldCharType="begin"/>
      </w:r>
      <w:r>
        <w:instrText xml:space="preserve"> SEQ Figure \* ARABIC </w:instrText>
      </w:r>
      <w:r>
        <w:fldChar w:fldCharType="separate"/>
      </w:r>
      <w:r w:rsidR="00100A74">
        <w:rPr>
          <w:noProof/>
        </w:rPr>
        <w:t>182</w:t>
      </w:r>
      <w:r>
        <w:fldChar w:fldCharType="end"/>
      </w:r>
      <w:r>
        <w:t xml:space="preserve"> - An example of using the 'search bar' to look at the sentiment of "Dry Your Eyes", by The Streets (table).</w:t>
      </w:r>
      <w:bookmarkEnd w:id="319"/>
    </w:p>
    <w:p w14:paraId="069C4E42" w14:textId="77777777" w:rsidR="00BC583F" w:rsidRDefault="00952D56" w:rsidP="005D43C3">
      <w:pPr>
        <w:keepNext/>
        <w:jc w:val="center"/>
      </w:pPr>
      <w:r>
        <w:rPr>
          <w:noProof/>
        </w:rPr>
        <w:drawing>
          <wp:inline distT="0" distB="0" distL="0" distR="0" wp14:anchorId="1A050E5F" wp14:editId="1DF7A354">
            <wp:extent cx="5730240" cy="3048000"/>
            <wp:effectExtent l="0" t="0" r="3810" b="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438" cstate="print">
                      <a:extLst>
                        <a:ext uri="{28A0092B-C50C-407E-A947-70E740481C1C}">
                          <a14:useLocalDpi xmlns:a14="http://schemas.microsoft.com/office/drawing/2010/main" val="0"/>
                        </a:ext>
                      </a:extLst>
                    </a:blip>
                    <a:srcRect/>
                    <a:stretch>
                      <a:fillRect/>
                    </a:stretch>
                  </pic:blipFill>
                  <pic:spPr bwMode="auto">
                    <a:xfrm>
                      <a:off x="0" y="0"/>
                      <a:ext cx="5730240" cy="3048000"/>
                    </a:xfrm>
                    <a:prstGeom prst="rect">
                      <a:avLst/>
                    </a:prstGeom>
                    <a:noFill/>
                    <a:ln>
                      <a:noFill/>
                    </a:ln>
                  </pic:spPr>
                </pic:pic>
              </a:graphicData>
            </a:graphic>
          </wp:inline>
        </w:drawing>
      </w:r>
    </w:p>
    <w:p w14:paraId="59A420DA" w14:textId="2174E3E3" w:rsidR="00952D56" w:rsidRDefault="00BC583F" w:rsidP="005D43C3">
      <w:pPr>
        <w:pStyle w:val="Caption"/>
        <w:spacing w:line="360" w:lineRule="auto"/>
        <w:jc w:val="center"/>
      </w:pPr>
      <w:bookmarkStart w:id="320" w:name="_Toc73008021"/>
      <w:r>
        <w:t xml:space="preserve">Figure </w:t>
      </w:r>
      <w:r>
        <w:fldChar w:fldCharType="begin"/>
      </w:r>
      <w:r>
        <w:instrText xml:space="preserve"> SEQ Figure \* ARABIC </w:instrText>
      </w:r>
      <w:r>
        <w:fldChar w:fldCharType="separate"/>
      </w:r>
      <w:r w:rsidR="00100A74">
        <w:rPr>
          <w:noProof/>
        </w:rPr>
        <w:t>183</w:t>
      </w:r>
      <w:r>
        <w:fldChar w:fldCharType="end"/>
      </w:r>
      <w:r>
        <w:t xml:space="preserve"> - As demonstrated, more than one artist can be selected from the 'search bar' by holding the 'Ctrl' button on the keyboard (table).</w:t>
      </w:r>
      <w:bookmarkEnd w:id="320"/>
    </w:p>
    <w:p w14:paraId="6595C1ED" w14:textId="46A56827" w:rsidR="00952D56" w:rsidRDefault="00952D56" w:rsidP="005D43C3">
      <w:pPr>
        <w:jc w:val="center"/>
      </w:pPr>
      <w:r>
        <w:rPr>
          <w:noProof/>
        </w:rPr>
        <w:drawing>
          <wp:inline distT="0" distB="0" distL="0" distR="0" wp14:anchorId="1FFF0493" wp14:editId="5618E40A">
            <wp:extent cx="5730240" cy="1866900"/>
            <wp:effectExtent l="0" t="0" r="381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328" cstate="print">
                      <a:extLst>
                        <a:ext uri="{28A0092B-C50C-407E-A947-70E740481C1C}">
                          <a14:useLocalDpi xmlns:a14="http://schemas.microsoft.com/office/drawing/2010/main" val="0"/>
                        </a:ext>
                      </a:extLst>
                    </a:blip>
                    <a:srcRect/>
                    <a:stretch>
                      <a:fillRect/>
                    </a:stretch>
                  </pic:blipFill>
                  <pic:spPr bwMode="auto">
                    <a:xfrm>
                      <a:off x="0" y="0"/>
                      <a:ext cx="5730240" cy="1866900"/>
                    </a:xfrm>
                    <a:prstGeom prst="rect">
                      <a:avLst/>
                    </a:prstGeom>
                    <a:noFill/>
                    <a:ln>
                      <a:noFill/>
                    </a:ln>
                  </pic:spPr>
                </pic:pic>
              </a:graphicData>
            </a:graphic>
          </wp:inline>
        </w:drawing>
      </w:r>
    </w:p>
    <w:p w14:paraId="25C3B74E" w14:textId="77777777" w:rsidR="00BC583F" w:rsidRDefault="00952D56" w:rsidP="005D43C3">
      <w:pPr>
        <w:keepNext/>
        <w:jc w:val="center"/>
      </w:pPr>
      <w:r>
        <w:rPr>
          <w:noProof/>
        </w:rPr>
        <w:lastRenderedPageBreak/>
        <w:drawing>
          <wp:inline distT="0" distB="0" distL="0" distR="0" wp14:anchorId="64E84DC8" wp14:editId="598AA1B8">
            <wp:extent cx="5722620" cy="2301240"/>
            <wp:effectExtent l="0" t="0" r="0" b="381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329" cstate="print">
                      <a:extLst>
                        <a:ext uri="{28A0092B-C50C-407E-A947-70E740481C1C}">
                          <a14:useLocalDpi xmlns:a14="http://schemas.microsoft.com/office/drawing/2010/main" val="0"/>
                        </a:ext>
                      </a:extLst>
                    </a:blip>
                    <a:srcRect/>
                    <a:stretch>
                      <a:fillRect/>
                    </a:stretch>
                  </pic:blipFill>
                  <pic:spPr bwMode="auto">
                    <a:xfrm>
                      <a:off x="0" y="0"/>
                      <a:ext cx="5722620" cy="2301240"/>
                    </a:xfrm>
                    <a:prstGeom prst="rect">
                      <a:avLst/>
                    </a:prstGeom>
                    <a:noFill/>
                    <a:ln>
                      <a:noFill/>
                    </a:ln>
                  </pic:spPr>
                </pic:pic>
              </a:graphicData>
            </a:graphic>
          </wp:inline>
        </w:drawing>
      </w:r>
    </w:p>
    <w:p w14:paraId="5299712A" w14:textId="7F2AEBCA" w:rsidR="00952D56" w:rsidRDefault="00BC583F" w:rsidP="005D43C3">
      <w:pPr>
        <w:pStyle w:val="Caption"/>
        <w:spacing w:line="360" w:lineRule="auto"/>
        <w:jc w:val="center"/>
      </w:pPr>
      <w:bookmarkStart w:id="321" w:name="_Toc73008022"/>
      <w:r>
        <w:t xml:space="preserve">Figure </w:t>
      </w:r>
      <w:r>
        <w:fldChar w:fldCharType="begin"/>
      </w:r>
      <w:r>
        <w:instrText xml:space="preserve"> SEQ Figure \* ARABIC </w:instrText>
      </w:r>
      <w:r>
        <w:fldChar w:fldCharType="separate"/>
      </w:r>
      <w:r w:rsidR="00100A74">
        <w:rPr>
          <w:noProof/>
        </w:rPr>
        <w:t>184</w:t>
      </w:r>
      <w:r>
        <w:fldChar w:fldCharType="end"/>
      </w:r>
      <w:r>
        <w:t xml:space="preserve"> - Proof of how a sentiment score can be notably varied over time.  The first two years of Beatles' number ones scored highly (a) which is in stark contrast to their number ones which followed over the next five years (b).  A considerable dip in polarity</w:t>
      </w:r>
      <w:r w:rsidR="0040055A">
        <w:t xml:space="preserve"> (table).</w:t>
      </w:r>
      <w:bookmarkEnd w:id="321"/>
    </w:p>
    <w:p w14:paraId="3BDB6E31" w14:textId="6C1F2EFB" w:rsidR="0046041B" w:rsidRDefault="0046041B" w:rsidP="0046041B"/>
    <w:p w14:paraId="035A4394" w14:textId="1EC919C1" w:rsidR="0046041B" w:rsidRDefault="0046041B" w:rsidP="0046041B"/>
    <w:p w14:paraId="23EDB4AA" w14:textId="2EA90AE7" w:rsidR="0046041B" w:rsidRDefault="0046041B" w:rsidP="0046041B"/>
    <w:p w14:paraId="26141616" w14:textId="79FBF273" w:rsidR="0046041B" w:rsidRDefault="0046041B" w:rsidP="0046041B"/>
    <w:p w14:paraId="51912B13" w14:textId="341BC92F" w:rsidR="0046041B" w:rsidRDefault="0046041B" w:rsidP="0046041B"/>
    <w:p w14:paraId="2901D2E9" w14:textId="714F6EEB" w:rsidR="0046041B" w:rsidRDefault="0046041B" w:rsidP="0046041B"/>
    <w:p w14:paraId="0F5F2675" w14:textId="397B3436" w:rsidR="0046041B" w:rsidRDefault="0046041B" w:rsidP="0046041B"/>
    <w:p w14:paraId="468EBCA8" w14:textId="757E1BEB" w:rsidR="0046041B" w:rsidRDefault="0046041B" w:rsidP="0046041B"/>
    <w:p w14:paraId="0201EED3" w14:textId="0B90CEFB" w:rsidR="0046041B" w:rsidRDefault="0046041B" w:rsidP="0046041B"/>
    <w:p w14:paraId="4D613A71" w14:textId="6F44BA6E" w:rsidR="0046041B" w:rsidRDefault="0046041B" w:rsidP="0046041B"/>
    <w:p w14:paraId="3AB0F716" w14:textId="69C73DDB" w:rsidR="0046041B" w:rsidRDefault="0046041B" w:rsidP="0046041B"/>
    <w:p w14:paraId="1B9CF78B" w14:textId="490E00D7" w:rsidR="0046041B" w:rsidRDefault="0046041B" w:rsidP="0046041B"/>
    <w:p w14:paraId="39430FC6" w14:textId="1D528F73" w:rsidR="0046041B" w:rsidRDefault="0046041B" w:rsidP="0046041B"/>
    <w:p w14:paraId="0355EDA5" w14:textId="7C800DB0" w:rsidR="0046041B" w:rsidRDefault="0046041B" w:rsidP="0046041B"/>
    <w:p w14:paraId="579A0CDA" w14:textId="29E2E1F1" w:rsidR="0046041B" w:rsidRDefault="0046041B" w:rsidP="0046041B"/>
    <w:p w14:paraId="0002A8C8" w14:textId="52605FF5" w:rsidR="0046041B" w:rsidRDefault="0046041B" w:rsidP="0046041B"/>
    <w:p w14:paraId="4D9250E8" w14:textId="330161A4" w:rsidR="0046041B" w:rsidRDefault="0046041B">
      <w:pPr>
        <w:pStyle w:val="TableofFigures"/>
        <w:tabs>
          <w:tab w:val="right" w:leader="dot" w:pos="9016"/>
        </w:tabs>
        <w:rPr>
          <w:rFonts w:asciiTheme="minorHAnsi" w:eastAsiaTheme="minorEastAsia" w:hAnsiTheme="minorHAnsi"/>
          <w:noProof/>
          <w:sz w:val="22"/>
          <w:szCs w:val="22"/>
          <w:lang w:eastAsia="en-GB"/>
        </w:rPr>
      </w:pPr>
      <w:r>
        <w:lastRenderedPageBreak/>
        <w:fldChar w:fldCharType="begin"/>
      </w:r>
      <w:r>
        <w:instrText xml:space="preserve"> TOC \h \z \c "Figure" </w:instrText>
      </w:r>
      <w:r>
        <w:fldChar w:fldCharType="separate"/>
      </w:r>
      <w:hyperlink w:anchor="_Toc73007839" w:history="1">
        <w:r w:rsidRPr="00E43869">
          <w:rPr>
            <w:rStyle w:val="Hyperlink"/>
            <w:noProof/>
          </w:rPr>
          <w:t xml:space="preserve">Figure 1- Example of Positive analysis </w:t>
        </w:r>
        <w:r w:rsidRPr="00E43869">
          <w:rPr>
            <w:rStyle w:val="Hyperlink"/>
            <w:rFonts w:cs="Times New Roman"/>
            <w:noProof/>
          </w:rPr>
          <w:t>(Everything There Is to Know about Sentiment Analysis, 2020)</w:t>
        </w:r>
        <w:r>
          <w:rPr>
            <w:noProof/>
            <w:webHidden/>
          </w:rPr>
          <w:tab/>
        </w:r>
        <w:r>
          <w:rPr>
            <w:noProof/>
            <w:webHidden/>
          </w:rPr>
          <w:fldChar w:fldCharType="begin"/>
        </w:r>
        <w:r>
          <w:rPr>
            <w:noProof/>
            <w:webHidden/>
          </w:rPr>
          <w:instrText xml:space="preserve"> PAGEREF _Toc73007839 \h </w:instrText>
        </w:r>
        <w:r>
          <w:rPr>
            <w:noProof/>
            <w:webHidden/>
          </w:rPr>
        </w:r>
        <w:r>
          <w:rPr>
            <w:noProof/>
            <w:webHidden/>
          </w:rPr>
          <w:fldChar w:fldCharType="separate"/>
        </w:r>
        <w:r w:rsidR="00100A74">
          <w:rPr>
            <w:noProof/>
            <w:webHidden/>
          </w:rPr>
          <w:t>3</w:t>
        </w:r>
        <w:r>
          <w:rPr>
            <w:noProof/>
            <w:webHidden/>
          </w:rPr>
          <w:fldChar w:fldCharType="end"/>
        </w:r>
      </w:hyperlink>
    </w:p>
    <w:p w14:paraId="0136BE02" w14:textId="72C13D21"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840" w:history="1">
        <w:r w:rsidR="0046041B" w:rsidRPr="00E43869">
          <w:rPr>
            <w:rStyle w:val="Hyperlink"/>
            <w:noProof/>
          </w:rPr>
          <w:t xml:space="preserve">Figure 2 - Example of Neutral analysis </w:t>
        </w:r>
        <w:r w:rsidR="0046041B" w:rsidRPr="00E43869">
          <w:rPr>
            <w:rStyle w:val="Hyperlink"/>
            <w:rFonts w:cs="Times New Roman"/>
            <w:noProof/>
          </w:rPr>
          <w:t>(Everything There Is to Know about Sentiment Analysis, 2020)</w:t>
        </w:r>
        <w:r w:rsidR="0046041B">
          <w:rPr>
            <w:noProof/>
            <w:webHidden/>
          </w:rPr>
          <w:tab/>
        </w:r>
        <w:r w:rsidR="0046041B">
          <w:rPr>
            <w:noProof/>
            <w:webHidden/>
          </w:rPr>
          <w:fldChar w:fldCharType="begin"/>
        </w:r>
        <w:r w:rsidR="0046041B">
          <w:rPr>
            <w:noProof/>
            <w:webHidden/>
          </w:rPr>
          <w:instrText xml:space="preserve"> PAGEREF _Toc73007840 \h </w:instrText>
        </w:r>
        <w:r w:rsidR="0046041B">
          <w:rPr>
            <w:noProof/>
            <w:webHidden/>
          </w:rPr>
        </w:r>
        <w:r w:rsidR="0046041B">
          <w:rPr>
            <w:noProof/>
            <w:webHidden/>
          </w:rPr>
          <w:fldChar w:fldCharType="separate"/>
        </w:r>
        <w:r w:rsidR="00100A74">
          <w:rPr>
            <w:noProof/>
            <w:webHidden/>
          </w:rPr>
          <w:t>4</w:t>
        </w:r>
        <w:r w:rsidR="0046041B">
          <w:rPr>
            <w:noProof/>
            <w:webHidden/>
          </w:rPr>
          <w:fldChar w:fldCharType="end"/>
        </w:r>
      </w:hyperlink>
    </w:p>
    <w:p w14:paraId="2C241185" w14:textId="619D34AB"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841" w:history="1">
        <w:r w:rsidR="0046041B" w:rsidRPr="00E43869">
          <w:rPr>
            <w:rStyle w:val="Hyperlink"/>
            <w:noProof/>
          </w:rPr>
          <w:t xml:space="preserve">Figure 3 - Example of Negative analysis </w:t>
        </w:r>
        <w:r w:rsidR="0046041B" w:rsidRPr="00E43869">
          <w:rPr>
            <w:rStyle w:val="Hyperlink"/>
            <w:rFonts w:cs="Times New Roman"/>
            <w:noProof/>
          </w:rPr>
          <w:t>(Everything There Is to Know about Sentiment Analysis, 2020)</w:t>
        </w:r>
        <w:r w:rsidR="0046041B">
          <w:rPr>
            <w:noProof/>
            <w:webHidden/>
          </w:rPr>
          <w:tab/>
        </w:r>
        <w:r w:rsidR="0046041B">
          <w:rPr>
            <w:noProof/>
            <w:webHidden/>
          </w:rPr>
          <w:fldChar w:fldCharType="begin"/>
        </w:r>
        <w:r w:rsidR="0046041B">
          <w:rPr>
            <w:noProof/>
            <w:webHidden/>
          </w:rPr>
          <w:instrText xml:space="preserve"> PAGEREF _Toc73007841 \h </w:instrText>
        </w:r>
        <w:r w:rsidR="0046041B">
          <w:rPr>
            <w:noProof/>
            <w:webHidden/>
          </w:rPr>
        </w:r>
        <w:r w:rsidR="0046041B">
          <w:rPr>
            <w:noProof/>
            <w:webHidden/>
          </w:rPr>
          <w:fldChar w:fldCharType="separate"/>
        </w:r>
        <w:r w:rsidR="00100A74">
          <w:rPr>
            <w:noProof/>
            <w:webHidden/>
          </w:rPr>
          <w:t>4</w:t>
        </w:r>
        <w:r w:rsidR="0046041B">
          <w:rPr>
            <w:noProof/>
            <w:webHidden/>
          </w:rPr>
          <w:fldChar w:fldCharType="end"/>
        </w:r>
      </w:hyperlink>
    </w:p>
    <w:p w14:paraId="7EC0D708" w14:textId="2DA8BB67"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842" w:history="1">
        <w:r w:rsidR="0046041B" w:rsidRPr="00E43869">
          <w:rPr>
            <w:rStyle w:val="Hyperlink"/>
            <w:noProof/>
          </w:rPr>
          <w:t xml:space="preserve">Figure 4 – Ekman’s words associated with emotion detection </w:t>
        </w:r>
        <w:r w:rsidR="0046041B" w:rsidRPr="00E43869">
          <w:rPr>
            <w:rStyle w:val="Hyperlink"/>
            <w:rFonts w:cs="Times New Roman"/>
            <w:noProof/>
          </w:rPr>
          <w:t>(Fernández-Caballero et al., 2016)</w:t>
        </w:r>
        <w:r w:rsidR="0046041B">
          <w:rPr>
            <w:noProof/>
            <w:webHidden/>
          </w:rPr>
          <w:tab/>
        </w:r>
        <w:r w:rsidR="0046041B">
          <w:rPr>
            <w:noProof/>
            <w:webHidden/>
          </w:rPr>
          <w:fldChar w:fldCharType="begin"/>
        </w:r>
        <w:r w:rsidR="0046041B">
          <w:rPr>
            <w:noProof/>
            <w:webHidden/>
          </w:rPr>
          <w:instrText xml:space="preserve"> PAGEREF _Toc73007842 \h </w:instrText>
        </w:r>
        <w:r w:rsidR="0046041B">
          <w:rPr>
            <w:noProof/>
            <w:webHidden/>
          </w:rPr>
        </w:r>
        <w:r w:rsidR="0046041B">
          <w:rPr>
            <w:noProof/>
            <w:webHidden/>
          </w:rPr>
          <w:fldChar w:fldCharType="separate"/>
        </w:r>
        <w:r w:rsidR="00100A74">
          <w:rPr>
            <w:noProof/>
            <w:webHidden/>
          </w:rPr>
          <w:t>10</w:t>
        </w:r>
        <w:r w:rsidR="0046041B">
          <w:rPr>
            <w:noProof/>
            <w:webHidden/>
          </w:rPr>
          <w:fldChar w:fldCharType="end"/>
        </w:r>
      </w:hyperlink>
    </w:p>
    <w:p w14:paraId="470650B2" w14:textId="167B1C23"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843" w:history="1">
        <w:r w:rsidR="0046041B" w:rsidRPr="00E43869">
          <w:rPr>
            <w:rStyle w:val="Hyperlink"/>
            <w:noProof/>
          </w:rPr>
          <w:t xml:space="preserve">Figure 5 - Parrot's emotion detection theory </w:t>
        </w:r>
        <w:r w:rsidR="0046041B" w:rsidRPr="00E43869">
          <w:rPr>
            <w:rStyle w:val="Hyperlink"/>
            <w:rFonts w:cs="Times New Roman"/>
            <w:noProof/>
          </w:rPr>
          <w:t>(H and el, 2011)</w:t>
        </w:r>
        <w:r w:rsidR="0046041B">
          <w:rPr>
            <w:noProof/>
            <w:webHidden/>
          </w:rPr>
          <w:tab/>
        </w:r>
        <w:r w:rsidR="0046041B">
          <w:rPr>
            <w:noProof/>
            <w:webHidden/>
          </w:rPr>
          <w:fldChar w:fldCharType="begin"/>
        </w:r>
        <w:r w:rsidR="0046041B">
          <w:rPr>
            <w:noProof/>
            <w:webHidden/>
          </w:rPr>
          <w:instrText xml:space="preserve"> PAGEREF _Toc73007843 \h </w:instrText>
        </w:r>
        <w:r w:rsidR="0046041B">
          <w:rPr>
            <w:noProof/>
            <w:webHidden/>
          </w:rPr>
        </w:r>
        <w:r w:rsidR="0046041B">
          <w:rPr>
            <w:noProof/>
            <w:webHidden/>
          </w:rPr>
          <w:fldChar w:fldCharType="separate"/>
        </w:r>
        <w:r w:rsidR="00100A74">
          <w:rPr>
            <w:noProof/>
            <w:webHidden/>
          </w:rPr>
          <w:t>10</w:t>
        </w:r>
        <w:r w:rsidR="0046041B">
          <w:rPr>
            <w:noProof/>
            <w:webHidden/>
          </w:rPr>
          <w:fldChar w:fldCharType="end"/>
        </w:r>
      </w:hyperlink>
    </w:p>
    <w:p w14:paraId="5852856B" w14:textId="08F6CE2F"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844" w:history="1">
        <w:r w:rsidR="0046041B" w:rsidRPr="00E43869">
          <w:rPr>
            <w:rStyle w:val="Hyperlink"/>
            <w:noProof/>
          </w:rPr>
          <w:t xml:space="preserve">Figure 6 - Sentiment Analysis tree diagram </w:t>
        </w:r>
        <w:r w:rsidR="0046041B" w:rsidRPr="00E43869">
          <w:rPr>
            <w:rStyle w:val="Hyperlink"/>
            <w:rFonts w:cs="Times New Roman"/>
            <w:noProof/>
          </w:rPr>
          <w:t>(Pandey, Rajpoot and Saraswat, 2017)</w:t>
        </w:r>
        <w:r w:rsidR="0046041B">
          <w:rPr>
            <w:noProof/>
            <w:webHidden/>
          </w:rPr>
          <w:tab/>
        </w:r>
        <w:r w:rsidR="0046041B">
          <w:rPr>
            <w:noProof/>
            <w:webHidden/>
          </w:rPr>
          <w:fldChar w:fldCharType="begin"/>
        </w:r>
        <w:r w:rsidR="0046041B">
          <w:rPr>
            <w:noProof/>
            <w:webHidden/>
          </w:rPr>
          <w:instrText xml:space="preserve"> PAGEREF _Toc73007844 \h </w:instrText>
        </w:r>
        <w:r w:rsidR="0046041B">
          <w:rPr>
            <w:noProof/>
            <w:webHidden/>
          </w:rPr>
        </w:r>
        <w:r w:rsidR="0046041B">
          <w:rPr>
            <w:noProof/>
            <w:webHidden/>
          </w:rPr>
          <w:fldChar w:fldCharType="separate"/>
        </w:r>
        <w:r w:rsidR="00100A74">
          <w:rPr>
            <w:noProof/>
            <w:webHidden/>
          </w:rPr>
          <w:t>11</w:t>
        </w:r>
        <w:r w:rsidR="0046041B">
          <w:rPr>
            <w:noProof/>
            <w:webHidden/>
          </w:rPr>
          <w:fldChar w:fldCharType="end"/>
        </w:r>
      </w:hyperlink>
    </w:p>
    <w:p w14:paraId="70D54205" w14:textId="50E13C96"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845" w:history="1">
        <w:r w:rsidR="0046041B" w:rsidRPr="00E43869">
          <w:rPr>
            <w:rStyle w:val="Hyperlink"/>
            <w:noProof/>
          </w:rPr>
          <w:t>Figure 7 - Australian study on teen music listening stereotypes.</w:t>
        </w:r>
        <w:r w:rsidR="0046041B">
          <w:rPr>
            <w:noProof/>
            <w:webHidden/>
          </w:rPr>
          <w:tab/>
        </w:r>
        <w:r w:rsidR="0046041B">
          <w:rPr>
            <w:noProof/>
            <w:webHidden/>
          </w:rPr>
          <w:fldChar w:fldCharType="begin"/>
        </w:r>
        <w:r w:rsidR="0046041B">
          <w:rPr>
            <w:noProof/>
            <w:webHidden/>
          </w:rPr>
          <w:instrText xml:space="preserve"> PAGEREF _Toc73007845 \h </w:instrText>
        </w:r>
        <w:r w:rsidR="0046041B">
          <w:rPr>
            <w:noProof/>
            <w:webHidden/>
          </w:rPr>
        </w:r>
        <w:r w:rsidR="0046041B">
          <w:rPr>
            <w:noProof/>
            <w:webHidden/>
          </w:rPr>
          <w:fldChar w:fldCharType="separate"/>
        </w:r>
        <w:r w:rsidR="00100A74">
          <w:rPr>
            <w:noProof/>
            <w:webHidden/>
          </w:rPr>
          <w:t>15</w:t>
        </w:r>
        <w:r w:rsidR="0046041B">
          <w:rPr>
            <w:noProof/>
            <w:webHidden/>
          </w:rPr>
          <w:fldChar w:fldCharType="end"/>
        </w:r>
      </w:hyperlink>
    </w:p>
    <w:p w14:paraId="4052A617" w14:textId="41ED412D"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846" w:history="1">
        <w:r w:rsidR="0046041B" w:rsidRPr="00E43869">
          <w:rPr>
            <w:rStyle w:val="Hyperlink"/>
            <w:noProof/>
          </w:rPr>
          <w:t>Figure 8 - UK study on musical taste by ethnicity</w:t>
        </w:r>
        <w:r w:rsidR="0046041B">
          <w:rPr>
            <w:noProof/>
            <w:webHidden/>
          </w:rPr>
          <w:tab/>
        </w:r>
        <w:r w:rsidR="0046041B">
          <w:rPr>
            <w:noProof/>
            <w:webHidden/>
          </w:rPr>
          <w:fldChar w:fldCharType="begin"/>
        </w:r>
        <w:r w:rsidR="0046041B">
          <w:rPr>
            <w:noProof/>
            <w:webHidden/>
          </w:rPr>
          <w:instrText xml:space="preserve"> PAGEREF _Toc73007846 \h </w:instrText>
        </w:r>
        <w:r w:rsidR="0046041B">
          <w:rPr>
            <w:noProof/>
            <w:webHidden/>
          </w:rPr>
        </w:r>
        <w:r w:rsidR="0046041B">
          <w:rPr>
            <w:noProof/>
            <w:webHidden/>
          </w:rPr>
          <w:fldChar w:fldCharType="separate"/>
        </w:r>
        <w:r w:rsidR="00100A74">
          <w:rPr>
            <w:noProof/>
            <w:webHidden/>
          </w:rPr>
          <w:t>16</w:t>
        </w:r>
        <w:r w:rsidR="0046041B">
          <w:rPr>
            <w:noProof/>
            <w:webHidden/>
          </w:rPr>
          <w:fldChar w:fldCharType="end"/>
        </w:r>
      </w:hyperlink>
    </w:p>
    <w:p w14:paraId="3DBA85F7" w14:textId="41EDE7CE"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847" w:history="1">
        <w:r w:rsidR="0046041B" w:rsidRPr="00E43869">
          <w:rPr>
            <w:rStyle w:val="Hyperlink"/>
            <w:noProof/>
          </w:rPr>
          <w:t>Figure 9 - UK study on musical taste by social class</w:t>
        </w:r>
        <w:r w:rsidR="0046041B">
          <w:rPr>
            <w:noProof/>
            <w:webHidden/>
          </w:rPr>
          <w:tab/>
        </w:r>
        <w:r w:rsidR="0046041B">
          <w:rPr>
            <w:noProof/>
            <w:webHidden/>
          </w:rPr>
          <w:fldChar w:fldCharType="begin"/>
        </w:r>
        <w:r w:rsidR="0046041B">
          <w:rPr>
            <w:noProof/>
            <w:webHidden/>
          </w:rPr>
          <w:instrText xml:space="preserve"> PAGEREF _Toc73007847 \h </w:instrText>
        </w:r>
        <w:r w:rsidR="0046041B">
          <w:rPr>
            <w:noProof/>
            <w:webHidden/>
          </w:rPr>
        </w:r>
        <w:r w:rsidR="0046041B">
          <w:rPr>
            <w:noProof/>
            <w:webHidden/>
          </w:rPr>
          <w:fldChar w:fldCharType="separate"/>
        </w:r>
        <w:r w:rsidR="00100A74">
          <w:rPr>
            <w:noProof/>
            <w:webHidden/>
          </w:rPr>
          <w:t>16</w:t>
        </w:r>
        <w:r w:rsidR="0046041B">
          <w:rPr>
            <w:noProof/>
            <w:webHidden/>
          </w:rPr>
          <w:fldChar w:fldCharType="end"/>
        </w:r>
      </w:hyperlink>
    </w:p>
    <w:p w14:paraId="37B224C1" w14:textId="35974D93"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848" w:history="1">
        <w:r w:rsidR="0046041B" w:rsidRPr="00E43869">
          <w:rPr>
            <w:rStyle w:val="Hyperlink"/>
            <w:noProof/>
          </w:rPr>
          <w:t>Figure 10 - Installing libraries and packages.</w:t>
        </w:r>
        <w:r w:rsidR="0046041B">
          <w:rPr>
            <w:noProof/>
            <w:webHidden/>
          </w:rPr>
          <w:tab/>
        </w:r>
        <w:r w:rsidR="0046041B">
          <w:rPr>
            <w:noProof/>
            <w:webHidden/>
          </w:rPr>
          <w:fldChar w:fldCharType="begin"/>
        </w:r>
        <w:r w:rsidR="0046041B">
          <w:rPr>
            <w:noProof/>
            <w:webHidden/>
          </w:rPr>
          <w:instrText xml:space="preserve"> PAGEREF _Toc73007848 \h </w:instrText>
        </w:r>
        <w:r w:rsidR="0046041B">
          <w:rPr>
            <w:noProof/>
            <w:webHidden/>
          </w:rPr>
        </w:r>
        <w:r w:rsidR="0046041B">
          <w:rPr>
            <w:noProof/>
            <w:webHidden/>
          </w:rPr>
          <w:fldChar w:fldCharType="separate"/>
        </w:r>
        <w:r w:rsidR="00100A74">
          <w:rPr>
            <w:noProof/>
            <w:webHidden/>
          </w:rPr>
          <w:t>33</w:t>
        </w:r>
        <w:r w:rsidR="0046041B">
          <w:rPr>
            <w:noProof/>
            <w:webHidden/>
          </w:rPr>
          <w:fldChar w:fldCharType="end"/>
        </w:r>
      </w:hyperlink>
    </w:p>
    <w:p w14:paraId="4838D9A7" w14:textId="5E9E5043"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849" w:history="1">
        <w:r w:rsidR="0046041B" w:rsidRPr="00E43869">
          <w:rPr>
            <w:rStyle w:val="Hyperlink"/>
            <w:noProof/>
          </w:rPr>
          <w:t>Figure 11 - Testing connection between lyricsgenius and Genius API (a), and Taylor Swift's "Shake It Off" proving successful connection between lyricsgenius and Genius API (b).</w:t>
        </w:r>
        <w:r w:rsidR="0046041B">
          <w:rPr>
            <w:noProof/>
            <w:webHidden/>
          </w:rPr>
          <w:tab/>
        </w:r>
        <w:r w:rsidR="0046041B">
          <w:rPr>
            <w:noProof/>
            <w:webHidden/>
          </w:rPr>
          <w:fldChar w:fldCharType="begin"/>
        </w:r>
        <w:r w:rsidR="0046041B">
          <w:rPr>
            <w:noProof/>
            <w:webHidden/>
          </w:rPr>
          <w:instrText xml:space="preserve"> PAGEREF _Toc73007849 \h </w:instrText>
        </w:r>
        <w:r w:rsidR="0046041B">
          <w:rPr>
            <w:noProof/>
            <w:webHidden/>
          </w:rPr>
        </w:r>
        <w:r w:rsidR="0046041B">
          <w:rPr>
            <w:noProof/>
            <w:webHidden/>
          </w:rPr>
          <w:fldChar w:fldCharType="separate"/>
        </w:r>
        <w:r w:rsidR="00100A74">
          <w:rPr>
            <w:noProof/>
            <w:webHidden/>
          </w:rPr>
          <w:t>34</w:t>
        </w:r>
        <w:r w:rsidR="0046041B">
          <w:rPr>
            <w:noProof/>
            <w:webHidden/>
          </w:rPr>
          <w:fldChar w:fldCharType="end"/>
        </w:r>
      </w:hyperlink>
    </w:p>
    <w:p w14:paraId="4802B7D4" w14:textId="37A9EB91"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850" w:history="1">
        <w:r w:rsidR="0046041B" w:rsidRPr="00E43869">
          <w:rPr>
            <w:rStyle w:val="Hyperlink"/>
            <w:noProof/>
          </w:rPr>
          <w:t>Figure 12 - Importing csv file from data.world (a), then displayed in tabular form in notebook (b).</w:t>
        </w:r>
        <w:r w:rsidR="0046041B">
          <w:rPr>
            <w:noProof/>
            <w:webHidden/>
          </w:rPr>
          <w:tab/>
        </w:r>
        <w:r w:rsidR="0046041B">
          <w:rPr>
            <w:noProof/>
            <w:webHidden/>
          </w:rPr>
          <w:fldChar w:fldCharType="begin"/>
        </w:r>
        <w:r w:rsidR="0046041B">
          <w:rPr>
            <w:noProof/>
            <w:webHidden/>
          </w:rPr>
          <w:instrText xml:space="preserve"> PAGEREF _Toc73007850 \h </w:instrText>
        </w:r>
        <w:r w:rsidR="0046041B">
          <w:rPr>
            <w:noProof/>
            <w:webHidden/>
          </w:rPr>
        </w:r>
        <w:r w:rsidR="0046041B">
          <w:rPr>
            <w:noProof/>
            <w:webHidden/>
          </w:rPr>
          <w:fldChar w:fldCharType="separate"/>
        </w:r>
        <w:r w:rsidR="00100A74">
          <w:rPr>
            <w:noProof/>
            <w:webHidden/>
          </w:rPr>
          <w:t>34</w:t>
        </w:r>
        <w:r w:rsidR="0046041B">
          <w:rPr>
            <w:noProof/>
            <w:webHidden/>
          </w:rPr>
          <w:fldChar w:fldCharType="end"/>
        </w:r>
      </w:hyperlink>
    </w:p>
    <w:p w14:paraId="2B5329E4" w14:textId="152659E7"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851" w:history="1">
        <w:r w:rsidR="0046041B" w:rsidRPr="00E43869">
          <w:rPr>
            <w:rStyle w:val="Hyperlink"/>
            <w:noProof/>
          </w:rPr>
          <w:t>Figure 13 - Calling the return_keywords function (a) to display an array of the top keywords for each year (b), (c), (d).</w:t>
        </w:r>
        <w:r w:rsidR="0046041B">
          <w:rPr>
            <w:noProof/>
            <w:webHidden/>
          </w:rPr>
          <w:tab/>
        </w:r>
        <w:r w:rsidR="0046041B">
          <w:rPr>
            <w:noProof/>
            <w:webHidden/>
          </w:rPr>
          <w:fldChar w:fldCharType="begin"/>
        </w:r>
        <w:r w:rsidR="0046041B">
          <w:rPr>
            <w:noProof/>
            <w:webHidden/>
          </w:rPr>
          <w:instrText xml:space="preserve"> PAGEREF _Toc73007851 \h </w:instrText>
        </w:r>
        <w:r w:rsidR="0046041B">
          <w:rPr>
            <w:noProof/>
            <w:webHidden/>
          </w:rPr>
        </w:r>
        <w:r w:rsidR="0046041B">
          <w:rPr>
            <w:noProof/>
            <w:webHidden/>
          </w:rPr>
          <w:fldChar w:fldCharType="separate"/>
        </w:r>
        <w:r w:rsidR="00100A74">
          <w:rPr>
            <w:noProof/>
            <w:webHidden/>
          </w:rPr>
          <w:t>35</w:t>
        </w:r>
        <w:r w:rsidR="0046041B">
          <w:rPr>
            <w:noProof/>
            <w:webHidden/>
          </w:rPr>
          <w:fldChar w:fldCharType="end"/>
        </w:r>
      </w:hyperlink>
    </w:p>
    <w:p w14:paraId="307ADC8E" w14:textId="557367B9"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852" w:history="1">
        <w:r w:rsidR="0046041B" w:rsidRPr="00E43869">
          <w:rPr>
            <w:rStyle w:val="Hyperlink"/>
            <w:noProof/>
          </w:rPr>
          <w:t>Figure 14 - Example of nltk 'Stop Words' in the English language</w:t>
        </w:r>
        <w:r w:rsidR="0046041B">
          <w:rPr>
            <w:noProof/>
            <w:webHidden/>
          </w:rPr>
          <w:tab/>
        </w:r>
        <w:r w:rsidR="0046041B">
          <w:rPr>
            <w:noProof/>
            <w:webHidden/>
          </w:rPr>
          <w:fldChar w:fldCharType="begin"/>
        </w:r>
        <w:r w:rsidR="0046041B">
          <w:rPr>
            <w:noProof/>
            <w:webHidden/>
          </w:rPr>
          <w:instrText xml:space="preserve"> PAGEREF _Toc73007852 \h </w:instrText>
        </w:r>
        <w:r w:rsidR="0046041B">
          <w:rPr>
            <w:noProof/>
            <w:webHidden/>
          </w:rPr>
        </w:r>
        <w:r w:rsidR="0046041B">
          <w:rPr>
            <w:noProof/>
            <w:webHidden/>
          </w:rPr>
          <w:fldChar w:fldCharType="separate"/>
        </w:r>
        <w:r w:rsidR="00100A74">
          <w:rPr>
            <w:noProof/>
            <w:webHidden/>
          </w:rPr>
          <w:t>38</w:t>
        </w:r>
        <w:r w:rsidR="0046041B">
          <w:rPr>
            <w:noProof/>
            <w:webHidden/>
          </w:rPr>
          <w:fldChar w:fldCharType="end"/>
        </w:r>
      </w:hyperlink>
    </w:p>
    <w:p w14:paraId="746C0D6C" w14:textId="2175ED58"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853" w:history="1">
        <w:r w:rsidR="0046041B" w:rsidRPr="00E43869">
          <w:rPr>
            <w:rStyle w:val="Hyperlink"/>
            <w:noProof/>
          </w:rPr>
          <w:t>Figure 15 - Obtaining the client access token from genius.com API.</w:t>
        </w:r>
        <w:r w:rsidR="0046041B">
          <w:rPr>
            <w:noProof/>
            <w:webHidden/>
          </w:rPr>
          <w:tab/>
        </w:r>
        <w:r w:rsidR="0046041B">
          <w:rPr>
            <w:noProof/>
            <w:webHidden/>
          </w:rPr>
          <w:fldChar w:fldCharType="begin"/>
        </w:r>
        <w:r w:rsidR="0046041B">
          <w:rPr>
            <w:noProof/>
            <w:webHidden/>
          </w:rPr>
          <w:instrText xml:space="preserve"> PAGEREF _Toc73007853 \h </w:instrText>
        </w:r>
        <w:r w:rsidR="0046041B">
          <w:rPr>
            <w:noProof/>
            <w:webHidden/>
          </w:rPr>
        </w:r>
        <w:r w:rsidR="0046041B">
          <w:rPr>
            <w:noProof/>
            <w:webHidden/>
          </w:rPr>
          <w:fldChar w:fldCharType="separate"/>
        </w:r>
        <w:r w:rsidR="00100A74">
          <w:rPr>
            <w:noProof/>
            <w:webHidden/>
          </w:rPr>
          <w:t>39</w:t>
        </w:r>
        <w:r w:rsidR="0046041B">
          <w:rPr>
            <w:noProof/>
            <w:webHidden/>
          </w:rPr>
          <w:fldChar w:fldCharType="end"/>
        </w:r>
      </w:hyperlink>
    </w:p>
    <w:p w14:paraId="704BE044" w14:textId="77EF033B"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854" w:history="1">
        <w:r w:rsidR="0046041B" w:rsidRPr="00E43869">
          <w:rPr>
            <w:rStyle w:val="Hyperlink"/>
            <w:noProof/>
          </w:rPr>
          <w:t>Figure 16 - Testing Genius API with Adele's "Hometown Glory".</w:t>
        </w:r>
        <w:r w:rsidR="0046041B">
          <w:rPr>
            <w:noProof/>
            <w:webHidden/>
          </w:rPr>
          <w:tab/>
        </w:r>
        <w:r w:rsidR="0046041B">
          <w:rPr>
            <w:noProof/>
            <w:webHidden/>
          </w:rPr>
          <w:fldChar w:fldCharType="begin"/>
        </w:r>
        <w:r w:rsidR="0046041B">
          <w:rPr>
            <w:noProof/>
            <w:webHidden/>
          </w:rPr>
          <w:instrText xml:space="preserve"> PAGEREF _Toc73007854 \h </w:instrText>
        </w:r>
        <w:r w:rsidR="0046041B">
          <w:rPr>
            <w:noProof/>
            <w:webHidden/>
          </w:rPr>
        </w:r>
        <w:r w:rsidR="0046041B">
          <w:rPr>
            <w:noProof/>
            <w:webHidden/>
          </w:rPr>
          <w:fldChar w:fldCharType="separate"/>
        </w:r>
        <w:r w:rsidR="00100A74">
          <w:rPr>
            <w:noProof/>
            <w:webHidden/>
          </w:rPr>
          <w:t>39</w:t>
        </w:r>
        <w:r w:rsidR="0046041B">
          <w:rPr>
            <w:noProof/>
            <w:webHidden/>
          </w:rPr>
          <w:fldChar w:fldCharType="end"/>
        </w:r>
      </w:hyperlink>
    </w:p>
    <w:p w14:paraId="29E7909B" w14:textId="0E4324EE"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855" w:history="1">
        <w:r w:rsidR="0046041B" w:rsidRPr="00E43869">
          <w:rPr>
            <w:rStyle w:val="Hyperlink"/>
            <w:noProof/>
          </w:rPr>
          <w:t>Figure 17 - Defining 'get_lyrics' function.</w:t>
        </w:r>
        <w:r w:rsidR="0046041B">
          <w:rPr>
            <w:noProof/>
            <w:webHidden/>
          </w:rPr>
          <w:tab/>
        </w:r>
        <w:r w:rsidR="0046041B">
          <w:rPr>
            <w:noProof/>
            <w:webHidden/>
          </w:rPr>
          <w:fldChar w:fldCharType="begin"/>
        </w:r>
        <w:r w:rsidR="0046041B">
          <w:rPr>
            <w:noProof/>
            <w:webHidden/>
          </w:rPr>
          <w:instrText xml:space="preserve"> PAGEREF _Toc73007855 \h </w:instrText>
        </w:r>
        <w:r w:rsidR="0046041B">
          <w:rPr>
            <w:noProof/>
            <w:webHidden/>
          </w:rPr>
        </w:r>
        <w:r w:rsidR="0046041B">
          <w:rPr>
            <w:noProof/>
            <w:webHidden/>
          </w:rPr>
          <w:fldChar w:fldCharType="separate"/>
        </w:r>
        <w:r w:rsidR="00100A74">
          <w:rPr>
            <w:noProof/>
            <w:webHidden/>
          </w:rPr>
          <w:t>40</w:t>
        </w:r>
        <w:r w:rsidR="0046041B">
          <w:rPr>
            <w:noProof/>
            <w:webHidden/>
          </w:rPr>
          <w:fldChar w:fldCharType="end"/>
        </w:r>
      </w:hyperlink>
    </w:p>
    <w:p w14:paraId="33A3668C" w14:textId="48FE7FD1"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856" w:history="1">
        <w:r w:rsidR="0046041B" w:rsidRPr="00E43869">
          <w:rPr>
            <w:rStyle w:val="Hyperlink"/>
            <w:noProof/>
          </w:rPr>
          <w:t>Figure 18 - code implemented to drop any songs where lyrics cannot be found.</w:t>
        </w:r>
        <w:r w:rsidR="0046041B">
          <w:rPr>
            <w:noProof/>
            <w:webHidden/>
          </w:rPr>
          <w:tab/>
        </w:r>
        <w:r w:rsidR="0046041B">
          <w:rPr>
            <w:noProof/>
            <w:webHidden/>
          </w:rPr>
          <w:fldChar w:fldCharType="begin"/>
        </w:r>
        <w:r w:rsidR="0046041B">
          <w:rPr>
            <w:noProof/>
            <w:webHidden/>
          </w:rPr>
          <w:instrText xml:space="preserve"> PAGEREF _Toc73007856 \h </w:instrText>
        </w:r>
        <w:r w:rsidR="0046041B">
          <w:rPr>
            <w:noProof/>
            <w:webHidden/>
          </w:rPr>
        </w:r>
        <w:r w:rsidR="0046041B">
          <w:rPr>
            <w:noProof/>
            <w:webHidden/>
          </w:rPr>
          <w:fldChar w:fldCharType="separate"/>
        </w:r>
        <w:r w:rsidR="00100A74">
          <w:rPr>
            <w:noProof/>
            <w:webHidden/>
          </w:rPr>
          <w:t>40</w:t>
        </w:r>
        <w:r w:rsidR="0046041B">
          <w:rPr>
            <w:noProof/>
            <w:webHidden/>
          </w:rPr>
          <w:fldChar w:fldCharType="end"/>
        </w:r>
      </w:hyperlink>
    </w:p>
    <w:p w14:paraId="1EA1D357" w14:textId="7EAAD5AC"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857" w:history="1">
        <w:r w:rsidR="0046041B" w:rsidRPr="00E43869">
          <w:rPr>
            <w:rStyle w:val="Hyperlink"/>
            <w:noProof/>
          </w:rPr>
          <w:t>Figure 19 - Defining 'get_lyric_sentiment' function.</w:t>
        </w:r>
        <w:r w:rsidR="0046041B">
          <w:rPr>
            <w:noProof/>
            <w:webHidden/>
          </w:rPr>
          <w:tab/>
        </w:r>
        <w:r w:rsidR="0046041B">
          <w:rPr>
            <w:noProof/>
            <w:webHidden/>
          </w:rPr>
          <w:fldChar w:fldCharType="begin"/>
        </w:r>
        <w:r w:rsidR="0046041B">
          <w:rPr>
            <w:noProof/>
            <w:webHidden/>
          </w:rPr>
          <w:instrText xml:space="preserve"> PAGEREF _Toc73007857 \h </w:instrText>
        </w:r>
        <w:r w:rsidR="0046041B">
          <w:rPr>
            <w:noProof/>
            <w:webHidden/>
          </w:rPr>
        </w:r>
        <w:r w:rsidR="0046041B">
          <w:rPr>
            <w:noProof/>
            <w:webHidden/>
          </w:rPr>
          <w:fldChar w:fldCharType="separate"/>
        </w:r>
        <w:r w:rsidR="00100A74">
          <w:rPr>
            <w:noProof/>
            <w:webHidden/>
          </w:rPr>
          <w:t>41</w:t>
        </w:r>
        <w:r w:rsidR="0046041B">
          <w:rPr>
            <w:noProof/>
            <w:webHidden/>
          </w:rPr>
          <w:fldChar w:fldCharType="end"/>
        </w:r>
      </w:hyperlink>
    </w:p>
    <w:p w14:paraId="41357936" w14:textId="364B908C"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858" w:history="1">
        <w:r w:rsidR="0046041B" w:rsidRPr="00E43869">
          <w:rPr>
            <w:rStyle w:val="Hyperlink"/>
            <w:noProof/>
          </w:rPr>
          <w:t>Figure 20 – Defining ‘preprocess’ function.</w:t>
        </w:r>
        <w:r w:rsidR="0046041B">
          <w:rPr>
            <w:noProof/>
            <w:webHidden/>
          </w:rPr>
          <w:tab/>
        </w:r>
        <w:r w:rsidR="0046041B">
          <w:rPr>
            <w:noProof/>
            <w:webHidden/>
          </w:rPr>
          <w:fldChar w:fldCharType="begin"/>
        </w:r>
        <w:r w:rsidR="0046041B">
          <w:rPr>
            <w:noProof/>
            <w:webHidden/>
          </w:rPr>
          <w:instrText xml:space="preserve"> PAGEREF _Toc73007858 \h </w:instrText>
        </w:r>
        <w:r w:rsidR="0046041B">
          <w:rPr>
            <w:noProof/>
            <w:webHidden/>
          </w:rPr>
        </w:r>
        <w:r w:rsidR="0046041B">
          <w:rPr>
            <w:noProof/>
            <w:webHidden/>
          </w:rPr>
          <w:fldChar w:fldCharType="separate"/>
        </w:r>
        <w:r w:rsidR="00100A74">
          <w:rPr>
            <w:noProof/>
            <w:webHidden/>
          </w:rPr>
          <w:t>41</w:t>
        </w:r>
        <w:r w:rsidR="0046041B">
          <w:rPr>
            <w:noProof/>
            <w:webHidden/>
          </w:rPr>
          <w:fldChar w:fldCharType="end"/>
        </w:r>
      </w:hyperlink>
    </w:p>
    <w:p w14:paraId="3B77E6D5" w14:textId="555746AA"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859" w:history="1">
        <w:r w:rsidR="0046041B" w:rsidRPr="00E43869">
          <w:rPr>
            <w:rStyle w:val="Hyperlink"/>
            <w:noProof/>
          </w:rPr>
          <w:t>Figure 21 - Defining 'return_keywords' function.</w:t>
        </w:r>
        <w:r w:rsidR="0046041B">
          <w:rPr>
            <w:noProof/>
            <w:webHidden/>
          </w:rPr>
          <w:tab/>
        </w:r>
        <w:r w:rsidR="0046041B">
          <w:rPr>
            <w:noProof/>
            <w:webHidden/>
          </w:rPr>
          <w:fldChar w:fldCharType="begin"/>
        </w:r>
        <w:r w:rsidR="0046041B">
          <w:rPr>
            <w:noProof/>
            <w:webHidden/>
          </w:rPr>
          <w:instrText xml:space="preserve"> PAGEREF _Toc73007859 \h </w:instrText>
        </w:r>
        <w:r w:rsidR="0046041B">
          <w:rPr>
            <w:noProof/>
            <w:webHidden/>
          </w:rPr>
        </w:r>
        <w:r w:rsidR="0046041B">
          <w:rPr>
            <w:noProof/>
            <w:webHidden/>
          </w:rPr>
          <w:fldChar w:fldCharType="separate"/>
        </w:r>
        <w:r w:rsidR="00100A74">
          <w:rPr>
            <w:noProof/>
            <w:webHidden/>
          </w:rPr>
          <w:t>42</w:t>
        </w:r>
        <w:r w:rsidR="0046041B">
          <w:rPr>
            <w:noProof/>
            <w:webHidden/>
          </w:rPr>
          <w:fldChar w:fldCharType="end"/>
        </w:r>
      </w:hyperlink>
    </w:p>
    <w:p w14:paraId="01DF4789" w14:textId="55F9F532"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860" w:history="1">
        <w:r w:rsidR="0046041B" w:rsidRPr="00E43869">
          <w:rPr>
            <w:rStyle w:val="Hyperlink"/>
            <w:noProof/>
          </w:rPr>
          <w:t>Figure 22 - Cain Osborne's code snippet referring to Beautiful Soup.</w:t>
        </w:r>
        <w:r w:rsidR="0046041B">
          <w:rPr>
            <w:noProof/>
            <w:webHidden/>
          </w:rPr>
          <w:tab/>
        </w:r>
        <w:r w:rsidR="0046041B">
          <w:rPr>
            <w:noProof/>
            <w:webHidden/>
          </w:rPr>
          <w:fldChar w:fldCharType="begin"/>
        </w:r>
        <w:r w:rsidR="0046041B">
          <w:rPr>
            <w:noProof/>
            <w:webHidden/>
          </w:rPr>
          <w:instrText xml:space="preserve"> PAGEREF _Toc73007860 \h </w:instrText>
        </w:r>
        <w:r w:rsidR="0046041B">
          <w:rPr>
            <w:noProof/>
            <w:webHidden/>
          </w:rPr>
        </w:r>
        <w:r w:rsidR="0046041B">
          <w:rPr>
            <w:noProof/>
            <w:webHidden/>
          </w:rPr>
          <w:fldChar w:fldCharType="separate"/>
        </w:r>
        <w:r w:rsidR="00100A74">
          <w:rPr>
            <w:noProof/>
            <w:webHidden/>
          </w:rPr>
          <w:t>44</w:t>
        </w:r>
        <w:r w:rsidR="0046041B">
          <w:rPr>
            <w:noProof/>
            <w:webHidden/>
          </w:rPr>
          <w:fldChar w:fldCharType="end"/>
        </w:r>
      </w:hyperlink>
    </w:p>
    <w:p w14:paraId="6DC7F130" w14:textId="4FC828D3"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861" w:history="1">
        <w:r w:rsidR="0046041B" w:rsidRPr="00E43869">
          <w:rPr>
            <w:rStyle w:val="Hyperlink"/>
            <w:noProof/>
          </w:rPr>
          <w:t>Figure 23 - Osborne's code for scraping UK albums chart (a), (c) &amp; my modifications for scraping UK singles chart (b), (d).</w:t>
        </w:r>
        <w:r w:rsidR="0046041B">
          <w:rPr>
            <w:noProof/>
            <w:webHidden/>
          </w:rPr>
          <w:tab/>
        </w:r>
        <w:r w:rsidR="0046041B">
          <w:rPr>
            <w:noProof/>
            <w:webHidden/>
          </w:rPr>
          <w:fldChar w:fldCharType="begin"/>
        </w:r>
        <w:r w:rsidR="0046041B">
          <w:rPr>
            <w:noProof/>
            <w:webHidden/>
          </w:rPr>
          <w:instrText xml:space="preserve"> PAGEREF _Toc73007861 \h </w:instrText>
        </w:r>
        <w:r w:rsidR="0046041B">
          <w:rPr>
            <w:noProof/>
            <w:webHidden/>
          </w:rPr>
        </w:r>
        <w:r w:rsidR="0046041B">
          <w:rPr>
            <w:noProof/>
            <w:webHidden/>
          </w:rPr>
          <w:fldChar w:fldCharType="separate"/>
        </w:r>
        <w:r w:rsidR="00100A74">
          <w:rPr>
            <w:noProof/>
            <w:webHidden/>
          </w:rPr>
          <w:t>45</w:t>
        </w:r>
        <w:r w:rsidR="0046041B">
          <w:rPr>
            <w:noProof/>
            <w:webHidden/>
          </w:rPr>
          <w:fldChar w:fldCharType="end"/>
        </w:r>
      </w:hyperlink>
    </w:p>
    <w:p w14:paraId="2A7CB4E7" w14:textId="55483922"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862" w:history="1">
        <w:r w:rsidR="0046041B" w:rsidRPr="00E43869">
          <w:rPr>
            <w:rStyle w:val="Hyperlink"/>
            <w:noProof/>
          </w:rPr>
          <w:t>Figure 24 - Power BI's simple method to retrieve data (a) from a website (b).</w:t>
        </w:r>
        <w:r w:rsidR="0046041B">
          <w:rPr>
            <w:noProof/>
            <w:webHidden/>
          </w:rPr>
          <w:tab/>
        </w:r>
        <w:r w:rsidR="0046041B">
          <w:rPr>
            <w:noProof/>
            <w:webHidden/>
          </w:rPr>
          <w:fldChar w:fldCharType="begin"/>
        </w:r>
        <w:r w:rsidR="0046041B">
          <w:rPr>
            <w:noProof/>
            <w:webHidden/>
          </w:rPr>
          <w:instrText xml:space="preserve"> PAGEREF _Toc73007862 \h </w:instrText>
        </w:r>
        <w:r w:rsidR="0046041B">
          <w:rPr>
            <w:noProof/>
            <w:webHidden/>
          </w:rPr>
        </w:r>
        <w:r w:rsidR="0046041B">
          <w:rPr>
            <w:noProof/>
            <w:webHidden/>
          </w:rPr>
          <w:fldChar w:fldCharType="separate"/>
        </w:r>
        <w:r w:rsidR="00100A74">
          <w:rPr>
            <w:noProof/>
            <w:webHidden/>
          </w:rPr>
          <w:t>48</w:t>
        </w:r>
        <w:r w:rsidR="0046041B">
          <w:rPr>
            <w:noProof/>
            <w:webHidden/>
          </w:rPr>
          <w:fldChar w:fldCharType="end"/>
        </w:r>
      </w:hyperlink>
    </w:p>
    <w:p w14:paraId="0D34D312" w14:textId="6D6AE523"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863" w:history="1">
        <w:r w:rsidR="0046041B" w:rsidRPr="00E43869">
          <w:rPr>
            <w:rStyle w:val="Hyperlink"/>
            <w:noProof/>
          </w:rPr>
          <w:t>Figure 25 - Wikipedia data brought into Power BI before cleaning.</w:t>
        </w:r>
        <w:r w:rsidR="0046041B">
          <w:rPr>
            <w:noProof/>
            <w:webHidden/>
          </w:rPr>
          <w:tab/>
        </w:r>
        <w:r w:rsidR="0046041B">
          <w:rPr>
            <w:noProof/>
            <w:webHidden/>
          </w:rPr>
          <w:fldChar w:fldCharType="begin"/>
        </w:r>
        <w:r w:rsidR="0046041B">
          <w:rPr>
            <w:noProof/>
            <w:webHidden/>
          </w:rPr>
          <w:instrText xml:space="preserve"> PAGEREF _Toc73007863 \h </w:instrText>
        </w:r>
        <w:r w:rsidR="0046041B">
          <w:rPr>
            <w:noProof/>
            <w:webHidden/>
          </w:rPr>
        </w:r>
        <w:r w:rsidR="0046041B">
          <w:rPr>
            <w:noProof/>
            <w:webHidden/>
          </w:rPr>
          <w:fldChar w:fldCharType="separate"/>
        </w:r>
        <w:r w:rsidR="00100A74">
          <w:rPr>
            <w:noProof/>
            <w:webHidden/>
          </w:rPr>
          <w:t>49</w:t>
        </w:r>
        <w:r w:rsidR="0046041B">
          <w:rPr>
            <w:noProof/>
            <w:webHidden/>
          </w:rPr>
          <w:fldChar w:fldCharType="end"/>
        </w:r>
      </w:hyperlink>
    </w:p>
    <w:p w14:paraId="3E920227" w14:textId="532071D8"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864" w:history="1">
        <w:r w:rsidR="0046041B" w:rsidRPr="00E43869">
          <w:rPr>
            <w:rStyle w:val="Hyperlink"/>
            <w:noProof/>
          </w:rPr>
          <w:t>Figure 26 - Setting the index of the dataframe to be sorted by 'WeekID' column.  Although this worked for Zubair, it had caused errors on the UK code test run.</w:t>
        </w:r>
        <w:r w:rsidR="0046041B">
          <w:rPr>
            <w:noProof/>
            <w:webHidden/>
          </w:rPr>
          <w:tab/>
        </w:r>
        <w:r w:rsidR="0046041B">
          <w:rPr>
            <w:noProof/>
            <w:webHidden/>
          </w:rPr>
          <w:fldChar w:fldCharType="begin"/>
        </w:r>
        <w:r w:rsidR="0046041B">
          <w:rPr>
            <w:noProof/>
            <w:webHidden/>
          </w:rPr>
          <w:instrText xml:space="preserve"> PAGEREF _Toc73007864 \h </w:instrText>
        </w:r>
        <w:r w:rsidR="0046041B">
          <w:rPr>
            <w:noProof/>
            <w:webHidden/>
          </w:rPr>
        </w:r>
        <w:r w:rsidR="0046041B">
          <w:rPr>
            <w:noProof/>
            <w:webHidden/>
          </w:rPr>
          <w:fldChar w:fldCharType="separate"/>
        </w:r>
        <w:r w:rsidR="00100A74">
          <w:rPr>
            <w:noProof/>
            <w:webHidden/>
          </w:rPr>
          <w:t>50</w:t>
        </w:r>
        <w:r w:rsidR="0046041B">
          <w:rPr>
            <w:noProof/>
            <w:webHidden/>
          </w:rPr>
          <w:fldChar w:fldCharType="end"/>
        </w:r>
      </w:hyperlink>
    </w:p>
    <w:p w14:paraId="026956E2" w14:textId="38FACB04"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865" w:history="1">
        <w:r w:rsidR="0046041B" w:rsidRPr="00E43869">
          <w:rPr>
            <w:rStyle w:val="Hyperlink"/>
            <w:noProof/>
          </w:rPr>
          <w:t>Figure 27 - UK dataset created with added columns. First five number 1s (a) and last five number 1s (b)</w:t>
        </w:r>
        <w:r w:rsidR="0046041B">
          <w:rPr>
            <w:noProof/>
            <w:webHidden/>
          </w:rPr>
          <w:tab/>
        </w:r>
        <w:r w:rsidR="0046041B">
          <w:rPr>
            <w:noProof/>
            <w:webHidden/>
          </w:rPr>
          <w:fldChar w:fldCharType="begin"/>
        </w:r>
        <w:r w:rsidR="0046041B">
          <w:rPr>
            <w:noProof/>
            <w:webHidden/>
          </w:rPr>
          <w:instrText xml:space="preserve"> PAGEREF _Toc73007865 \h </w:instrText>
        </w:r>
        <w:r w:rsidR="0046041B">
          <w:rPr>
            <w:noProof/>
            <w:webHidden/>
          </w:rPr>
        </w:r>
        <w:r w:rsidR="0046041B">
          <w:rPr>
            <w:noProof/>
            <w:webHidden/>
          </w:rPr>
          <w:fldChar w:fldCharType="separate"/>
        </w:r>
        <w:r w:rsidR="00100A74">
          <w:rPr>
            <w:noProof/>
            <w:webHidden/>
          </w:rPr>
          <w:t>50</w:t>
        </w:r>
        <w:r w:rsidR="0046041B">
          <w:rPr>
            <w:noProof/>
            <w:webHidden/>
          </w:rPr>
          <w:fldChar w:fldCharType="end"/>
        </w:r>
      </w:hyperlink>
    </w:p>
    <w:p w14:paraId="1E36BEDF" w14:textId="483414A6"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866" w:history="1">
        <w:r w:rsidR="0046041B" w:rsidRPr="00E43869">
          <w:rPr>
            <w:rStyle w:val="Hyperlink"/>
            <w:noProof/>
          </w:rPr>
          <w:t>Figure 28 - Altering genism install code.</w:t>
        </w:r>
        <w:r w:rsidR="0046041B">
          <w:rPr>
            <w:noProof/>
            <w:webHidden/>
          </w:rPr>
          <w:tab/>
        </w:r>
        <w:r w:rsidR="0046041B">
          <w:rPr>
            <w:noProof/>
            <w:webHidden/>
          </w:rPr>
          <w:fldChar w:fldCharType="begin"/>
        </w:r>
        <w:r w:rsidR="0046041B">
          <w:rPr>
            <w:noProof/>
            <w:webHidden/>
          </w:rPr>
          <w:instrText xml:space="preserve"> PAGEREF _Toc73007866 \h </w:instrText>
        </w:r>
        <w:r w:rsidR="0046041B">
          <w:rPr>
            <w:noProof/>
            <w:webHidden/>
          </w:rPr>
        </w:r>
        <w:r w:rsidR="0046041B">
          <w:rPr>
            <w:noProof/>
            <w:webHidden/>
          </w:rPr>
          <w:fldChar w:fldCharType="separate"/>
        </w:r>
        <w:r w:rsidR="00100A74">
          <w:rPr>
            <w:noProof/>
            <w:webHidden/>
          </w:rPr>
          <w:t>50</w:t>
        </w:r>
        <w:r w:rsidR="0046041B">
          <w:rPr>
            <w:noProof/>
            <w:webHidden/>
          </w:rPr>
          <w:fldChar w:fldCharType="end"/>
        </w:r>
      </w:hyperlink>
    </w:p>
    <w:p w14:paraId="35452F48" w14:textId="239725C2"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867" w:history="1">
        <w:r w:rsidR="0046041B" w:rsidRPr="00E43869">
          <w:rPr>
            <w:rStyle w:val="Hyperlink"/>
            <w:noProof/>
          </w:rPr>
          <w:t>Figure 29 - Importing csv file from local drive.</w:t>
        </w:r>
        <w:r w:rsidR="0046041B">
          <w:rPr>
            <w:noProof/>
            <w:webHidden/>
          </w:rPr>
          <w:tab/>
        </w:r>
        <w:r w:rsidR="0046041B">
          <w:rPr>
            <w:noProof/>
            <w:webHidden/>
          </w:rPr>
          <w:fldChar w:fldCharType="begin"/>
        </w:r>
        <w:r w:rsidR="0046041B">
          <w:rPr>
            <w:noProof/>
            <w:webHidden/>
          </w:rPr>
          <w:instrText xml:space="preserve"> PAGEREF _Toc73007867 \h </w:instrText>
        </w:r>
        <w:r w:rsidR="0046041B">
          <w:rPr>
            <w:noProof/>
            <w:webHidden/>
          </w:rPr>
        </w:r>
        <w:r w:rsidR="0046041B">
          <w:rPr>
            <w:noProof/>
            <w:webHidden/>
          </w:rPr>
          <w:fldChar w:fldCharType="separate"/>
        </w:r>
        <w:r w:rsidR="00100A74">
          <w:rPr>
            <w:noProof/>
            <w:webHidden/>
          </w:rPr>
          <w:t>51</w:t>
        </w:r>
        <w:r w:rsidR="0046041B">
          <w:rPr>
            <w:noProof/>
            <w:webHidden/>
          </w:rPr>
          <w:fldChar w:fldCharType="end"/>
        </w:r>
      </w:hyperlink>
    </w:p>
    <w:p w14:paraId="3A33A576" w14:textId="5311385A"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868" w:history="1">
        <w:r w:rsidR="0046041B" w:rsidRPr="00E43869">
          <w:rPr>
            <w:rStyle w:val="Hyperlink"/>
            <w:noProof/>
          </w:rPr>
          <w:t>Figure 30 - 'Lyrics' and 'Sentiment' columns added to UK dataframe..</w:t>
        </w:r>
        <w:r w:rsidR="0046041B">
          <w:rPr>
            <w:noProof/>
            <w:webHidden/>
          </w:rPr>
          <w:tab/>
        </w:r>
        <w:r w:rsidR="0046041B">
          <w:rPr>
            <w:noProof/>
            <w:webHidden/>
          </w:rPr>
          <w:fldChar w:fldCharType="begin"/>
        </w:r>
        <w:r w:rsidR="0046041B">
          <w:rPr>
            <w:noProof/>
            <w:webHidden/>
          </w:rPr>
          <w:instrText xml:space="preserve"> PAGEREF _Toc73007868 \h </w:instrText>
        </w:r>
        <w:r w:rsidR="0046041B">
          <w:rPr>
            <w:noProof/>
            <w:webHidden/>
          </w:rPr>
        </w:r>
        <w:r w:rsidR="0046041B">
          <w:rPr>
            <w:noProof/>
            <w:webHidden/>
          </w:rPr>
          <w:fldChar w:fldCharType="separate"/>
        </w:r>
        <w:r w:rsidR="00100A74">
          <w:rPr>
            <w:noProof/>
            <w:webHidden/>
          </w:rPr>
          <w:t>51</w:t>
        </w:r>
        <w:r w:rsidR="0046041B">
          <w:rPr>
            <w:noProof/>
            <w:webHidden/>
          </w:rPr>
          <w:fldChar w:fldCharType="end"/>
        </w:r>
      </w:hyperlink>
    </w:p>
    <w:p w14:paraId="6A5F8492" w14:textId="12289CE5"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869" w:history="1">
        <w:r w:rsidR="0046041B" w:rsidRPr="00E43869">
          <w:rPr>
            <w:rStyle w:val="Hyperlink"/>
            <w:noProof/>
          </w:rPr>
          <w:t>Figure 31 - Plot graph of UK chart (1952-1955).</w:t>
        </w:r>
        <w:r w:rsidR="0046041B">
          <w:rPr>
            <w:noProof/>
            <w:webHidden/>
          </w:rPr>
          <w:tab/>
        </w:r>
        <w:r w:rsidR="0046041B">
          <w:rPr>
            <w:noProof/>
            <w:webHidden/>
          </w:rPr>
          <w:fldChar w:fldCharType="begin"/>
        </w:r>
        <w:r w:rsidR="0046041B">
          <w:rPr>
            <w:noProof/>
            <w:webHidden/>
          </w:rPr>
          <w:instrText xml:space="preserve"> PAGEREF _Toc73007869 \h </w:instrText>
        </w:r>
        <w:r w:rsidR="0046041B">
          <w:rPr>
            <w:noProof/>
            <w:webHidden/>
          </w:rPr>
        </w:r>
        <w:r w:rsidR="0046041B">
          <w:rPr>
            <w:noProof/>
            <w:webHidden/>
          </w:rPr>
          <w:fldChar w:fldCharType="separate"/>
        </w:r>
        <w:r w:rsidR="00100A74">
          <w:rPr>
            <w:noProof/>
            <w:webHidden/>
          </w:rPr>
          <w:t>51</w:t>
        </w:r>
        <w:r w:rsidR="0046041B">
          <w:rPr>
            <w:noProof/>
            <w:webHidden/>
          </w:rPr>
          <w:fldChar w:fldCharType="end"/>
        </w:r>
      </w:hyperlink>
    </w:p>
    <w:p w14:paraId="6D6DB3AC" w14:textId="17CD1731"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870" w:history="1">
        <w:r w:rsidR="0046041B" w:rsidRPr="00E43869">
          <w:rPr>
            <w:rStyle w:val="Hyperlink"/>
            <w:noProof/>
          </w:rPr>
          <w:t>Figure 32 - Amended dataset saved as a csv file.</w:t>
        </w:r>
        <w:r w:rsidR="0046041B">
          <w:rPr>
            <w:noProof/>
            <w:webHidden/>
          </w:rPr>
          <w:tab/>
        </w:r>
        <w:r w:rsidR="0046041B">
          <w:rPr>
            <w:noProof/>
            <w:webHidden/>
          </w:rPr>
          <w:fldChar w:fldCharType="begin"/>
        </w:r>
        <w:r w:rsidR="0046041B">
          <w:rPr>
            <w:noProof/>
            <w:webHidden/>
          </w:rPr>
          <w:instrText xml:space="preserve"> PAGEREF _Toc73007870 \h </w:instrText>
        </w:r>
        <w:r w:rsidR="0046041B">
          <w:rPr>
            <w:noProof/>
            <w:webHidden/>
          </w:rPr>
        </w:r>
        <w:r w:rsidR="0046041B">
          <w:rPr>
            <w:noProof/>
            <w:webHidden/>
          </w:rPr>
          <w:fldChar w:fldCharType="separate"/>
        </w:r>
        <w:r w:rsidR="00100A74">
          <w:rPr>
            <w:noProof/>
            <w:webHidden/>
          </w:rPr>
          <w:t>52</w:t>
        </w:r>
        <w:r w:rsidR="0046041B">
          <w:rPr>
            <w:noProof/>
            <w:webHidden/>
          </w:rPr>
          <w:fldChar w:fldCharType="end"/>
        </w:r>
      </w:hyperlink>
    </w:p>
    <w:p w14:paraId="2492B723" w14:textId="2F0BF791"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871" w:history="1">
        <w:r w:rsidR="0046041B" w:rsidRPr="00E43869">
          <w:rPr>
            <w:rStyle w:val="Hyperlink"/>
            <w:noProof/>
          </w:rPr>
          <w:t>Figure 33 - error-laden csv file.</w:t>
        </w:r>
        <w:r w:rsidR="0046041B">
          <w:rPr>
            <w:noProof/>
            <w:webHidden/>
          </w:rPr>
          <w:tab/>
        </w:r>
        <w:r w:rsidR="0046041B">
          <w:rPr>
            <w:noProof/>
            <w:webHidden/>
          </w:rPr>
          <w:fldChar w:fldCharType="begin"/>
        </w:r>
        <w:r w:rsidR="0046041B">
          <w:rPr>
            <w:noProof/>
            <w:webHidden/>
          </w:rPr>
          <w:instrText xml:space="preserve"> PAGEREF _Toc73007871 \h </w:instrText>
        </w:r>
        <w:r w:rsidR="0046041B">
          <w:rPr>
            <w:noProof/>
            <w:webHidden/>
          </w:rPr>
        </w:r>
        <w:r w:rsidR="0046041B">
          <w:rPr>
            <w:noProof/>
            <w:webHidden/>
          </w:rPr>
          <w:fldChar w:fldCharType="separate"/>
        </w:r>
        <w:r w:rsidR="00100A74">
          <w:rPr>
            <w:noProof/>
            <w:webHidden/>
          </w:rPr>
          <w:t>52</w:t>
        </w:r>
        <w:r w:rsidR="0046041B">
          <w:rPr>
            <w:noProof/>
            <w:webHidden/>
          </w:rPr>
          <w:fldChar w:fldCharType="end"/>
        </w:r>
      </w:hyperlink>
    </w:p>
    <w:p w14:paraId="2B8871B0" w14:textId="280385A5"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872" w:history="1">
        <w:r w:rsidR="0046041B" w:rsidRPr="00E43869">
          <w:rPr>
            <w:rStyle w:val="Hyperlink"/>
            <w:noProof/>
          </w:rPr>
          <w:t>Figure 34 - Erroneous lyrics assigned to Hale &amp; Pace (a), Guy Mitchell (b), and Band Aid 2020 (c)</w:t>
        </w:r>
        <w:r w:rsidR="0046041B">
          <w:rPr>
            <w:noProof/>
            <w:webHidden/>
          </w:rPr>
          <w:tab/>
        </w:r>
        <w:r w:rsidR="0046041B">
          <w:rPr>
            <w:noProof/>
            <w:webHidden/>
          </w:rPr>
          <w:fldChar w:fldCharType="begin"/>
        </w:r>
        <w:r w:rsidR="0046041B">
          <w:rPr>
            <w:noProof/>
            <w:webHidden/>
          </w:rPr>
          <w:instrText xml:space="preserve"> PAGEREF _Toc73007872 \h </w:instrText>
        </w:r>
        <w:r w:rsidR="0046041B">
          <w:rPr>
            <w:noProof/>
            <w:webHidden/>
          </w:rPr>
        </w:r>
        <w:r w:rsidR="0046041B">
          <w:rPr>
            <w:noProof/>
            <w:webHidden/>
          </w:rPr>
          <w:fldChar w:fldCharType="separate"/>
        </w:r>
        <w:r w:rsidR="00100A74">
          <w:rPr>
            <w:noProof/>
            <w:webHidden/>
          </w:rPr>
          <w:t>53</w:t>
        </w:r>
        <w:r w:rsidR="0046041B">
          <w:rPr>
            <w:noProof/>
            <w:webHidden/>
          </w:rPr>
          <w:fldChar w:fldCharType="end"/>
        </w:r>
      </w:hyperlink>
    </w:p>
    <w:p w14:paraId="2C7E3AB7" w14:textId="45EBD421"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873" w:history="1">
        <w:r w:rsidR="0046041B" w:rsidRPr="00E43869">
          <w:rPr>
            <w:rStyle w:val="Hyperlink"/>
            <w:noProof/>
          </w:rPr>
          <w:t>Figure 35 - Chart (a) showing 0.03 as the average sentiment of 1969, while the median of 0.09 is displayed in (b).</w:t>
        </w:r>
        <w:r w:rsidR="0046041B">
          <w:rPr>
            <w:noProof/>
            <w:webHidden/>
          </w:rPr>
          <w:tab/>
        </w:r>
        <w:r w:rsidR="0046041B">
          <w:rPr>
            <w:noProof/>
            <w:webHidden/>
          </w:rPr>
          <w:fldChar w:fldCharType="begin"/>
        </w:r>
        <w:r w:rsidR="0046041B">
          <w:rPr>
            <w:noProof/>
            <w:webHidden/>
          </w:rPr>
          <w:instrText xml:space="preserve"> PAGEREF _Toc73007873 \h </w:instrText>
        </w:r>
        <w:r w:rsidR="0046041B">
          <w:rPr>
            <w:noProof/>
            <w:webHidden/>
          </w:rPr>
        </w:r>
        <w:r w:rsidR="0046041B">
          <w:rPr>
            <w:noProof/>
            <w:webHidden/>
          </w:rPr>
          <w:fldChar w:fldCharType="separate"/>
        </w:r>
        <w:r w:rsidR="00100A74">
          <w:rPr>
            <w:noProof/>
            <w:webHidden/>
          </w:rPr>
          <w:t>54</w:t>
        </w:r>
        <w:r w:rsidR="0046041B">
          <w:rPr>
            <w:noProof/>
            <w:webHidden/>
          </w:rPr>
          <w:fldChar w:fldCharType="end"/>
        </w:r>
      </w:hyperlink>
    </w:p>
    <w:p w14:paraId="019F46CA" w14:textId="40959F28"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874" w:history="1">
        <w:r w:rsidR="0046041B" w:rsidRPr="00E43869">
          <w:rPr>
            <w:rStyle w:val="Hyperlink"/>
            <w:noProof/>
          </w:rPr>
          <w:t>Figure 36 - 1969 dataframe in Power BI.</w:t>
        </w:r>
        <w:r w:rsidR="0046041B">
          <w:rPr>
            <w:noProof/>
            <w:webHidden/>
          </w:rPr>
          <w:tab/>
        </w:r>
        <w:r w:rsidR="0046041B">
          <w:rPr>
            <w:noProof/>
            <w:webHidden/>
          </w:rPr>
          <w:fldChar w:fldCharType="begin"/>
        </w:r>
        <w:r w:rsidR="0046041B">
          <w:rPr>
            <w:noProof/>
            <w:webHidden/>
          </w:rPr>
          <w:instrText xml:space="preserve"> PAGEREF _Toc73007874 \h </w:instrText>
        </w:r>
        <w:r w:rsidR="0046041B">
          <w:rPr>
            <w:noProof/>
            <w:webHidden/>
          </w:rPr>
        </w:r>
        <w:r w:rsidR="0046041B">
          <w:rPr>
            <w:noProof/>
            <w:webHidden/>
          </w:rPr>
          <w:fldChar w:fldCharType="separate"/>
        </w:r>
        <w:r w:rsidR="00100A74">
          <w:rPr>
            <w:noProof/>
            <w:webHidden/>
          </w:rPr>
          <w:t>55</w:t>
        </w:r>
        <w:r w:rsidR="0046041B">
          <w:rPr>
            <w:noProof/>
            <w:webHidden/>
          </w:rPr>
          <w:fldChar w:fldCharType="end"/>
        </w:r>
      </w:hyperlink>
    </w:p>
    <w:p w14:paraId="566B71B9" w14:textId="08D80017"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875" w:history="1">
        <w:r w:rsidR="0046041B" w:rsidRPr="00E43869">
          <w:rPr>
            <w:rStyle w:val="Hyperlink"/>
            <w:noProof/>
          </w:rPr>
          <w:t>Figure 37 - Arranging the values in order (a) before calculating the median value (b).</w:t>
        </w:r>
        <w:r w:rsidR="0046041B">
          <w:rPr>
            <w:noProof/>
            <w:webHidden/>
          </w:rPr>
          <w:tab/>
        </w:r>
        <w:r w:rsidR="0046041B">
          <w:rPr>
            <w:noProof/>
            <w:webHidden/>
          </w:rPr>
          <w:fldChar w:fldCharType="begin"/>
        </w:r>
        <w:r w:rsidR="0046041B">
          <w:rPr>
            <w:noProof/>
            <w:webHidden/>
          </w:rPr>
          <w:instrText xml:space="preserve"> PAGEREF _Toc73007875 \h </w:instrText>
        </w:r>
        <w:r w:rsidR="0046041B">
          <w:rPr>
            <w:noProof/>
            <w:webHidden/>
          </w:rPr>
        </w:r>
        <w:r w:rsidR="0046041B">
          <w:rPr>
            <w:noProof/>
            <w:webHidden/>
          </w:rPr>
          <w:fldChar w:fldCharType="separate"/>
        </w:r>
        <w:r w:rsidR="00100A74">
          <w:rPr>
            <w:noProof/>
            <w:webHidden/>
          </w:rPr>
          <w:t>55</w:t>
        </w:r>
        <w:r w:rsidR="0046041B">
          <w:rPr>
            <w:noProof/>
            <w:webHidden/>
          </w:rPr>
          <w:fldChar w:fldCharType="end"/>
        </w:r>
      </w:hyperlink>
    </w:p>
    <w:p w14:paraId="72F6A4D7" w14:textId="3D06A63C"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876" w:history="1">
        <w:r w:rsidR="0046041B" w:rsidRPr="00E43869">
          <w:rPr>
            <w:rStyle w:val="Hyperlink"/>
            <w:noProof/>
          </w:rPr>
          <w:t>Figure 38 - Example of how to calculate average.</w:t>
        </w:r>
        <w:r w:rsidR="0046041B">
          <w:rPr>
            <w:noProof/>
            <w:webHidden/>
          </w:rPr>
          <w:tab/>
        </w:r>
        <w:r w:rsidR="0046041B">
          <w:rPr>
            <w:noProof/>
            <w:webHidden/>
          </w:rPr>
          <w:fldChar w:fldCharType="begin"/>
        </w:r>
        <w:r w:rsidR="0046041B">
          <w:rPr>
            <w:noProof/>
            <w:webHidden/>
          </w:rPr>
          <w:instrText xml:space="preserve"> PAGEREF _Toc73007876 \h </w:instrText>
        </w:r>
        <w:r w:rsidR="0046041B">
          <w:rPr>
            <w:noProof/>
            <w:webHidden/>
          </w:rPr>
        </w:r>
        <w:r w:rsidR="0046041B">
          <w:rPr>
            <w:noProof/>
            <w:webHidden/>
          </w:rPr>
          <w:fldChar w:fldCharType="separate"/>
        </w:r>
        <w:r w:rsidR="00100A74">
          <w:rPr>
            <w:noProof/>
            <w:webHidden/>
          </w:rPr>
          <w:t>56</w:t>
        </w:r>
        <w:r w:rsidR="0046041B">
          <w:rPr>
            <w:noProof/>
            <w:webHidden/>
          </w:rPr>
          <w:fldChar w:fldCharType="end"/>
        </w:r>
      </w:hyperlink>
    </w:p>
    <w:p w14:paraId="7B1EC137" w14:textId="5D34CAD7"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877" w:history="1">
        <w:r w:rsidR="0046041B" w:rsidRPr="00E43869">
          <w:rPr>
            <w:rStyle w:val="Hyperlink"/>
            <w:noProof/>
          </w:rPr>
          <w:t>Figure 39 - Variance of sentiment in 1969.</w:t>
        </w:r>
        <w:r w:rsidR="0046041B">
          <w:rPr>
            <w:noProof/>
            <w:webHidden/>
          </w:rPr>
          <w:tab/>
        </w:r>
        <w:r w:rsidR="0046041B">
          <w:rPr>
            <w:noProof/>
            <w:webHidden/>
          </w:rPr>
          <w:fldChar w:fldCharType="begin"/>
        </w:r>
        <w:r w:rsidR="0046041B">
          <w:rPr>
            <w:noProof/>
            <w:webHidden/>
          </w:rPr>
          <w:instrText xml:space="preserve"> PAGEREF _Toc73007877 \h </w:instrText>
        </w:r>
        <w:r w:rsidR="0046041B">
          <w:rPr>
            <w:noProof/>
            <w:webHidden/>
          </w:rPr>
        </w:r>
        <w:r w:rsidR="0046041B">
          <w:rPr>
            <w:noProof/>
            <w:webHidden/>
          </w:rPr>
          <w:fldChar w:fldCharType="separate"/>
        </w:r>
        <w:r w:rsidR="00100A74">
          <w:rPr>
            <w:noProof/>
            <w:webHidden/>
          </w:rPr>
          <w:t>56</w:t>
        </w:r>
        <w:r w:rsidR="0046041B">
          <w:rPr>
            <w:noProof/>
            <w:webHidden/>
          </w:rPr>
          <w:fldChar w:fldCharType="end"/>
        </w:r>
      </w:hyperlink>
    </w:p>
    <w:p w14:paraId="65E75796" w14:textId="0D4287B2"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878" w:history="1">
        <w:r w:rsidR="0046041B" w:rsidRPr="00E43869">
          <w:rPr>
            <w:rStyle w:val="Hyperlink"/>
            <w:noProof/>
          </w:rPr>
          <w:t>Figure 40 - 1969 outliers (a).  How they compare to the full dataset (b).</w:t>
        </w:r>
        <w:r w:rsidR="0046041B">
          <w:rPr>
            <w:noProof/>
            <w:webHidden/>
          </w:rPr>
          <w:tab/>
        </w:r>
        <w:r w:rsidR="0046041B">
          <w:rPr>
            <w:noProof/>
            <w:webHidden/>
          </w:rPr>
          <w:fldChar w:fldCharType="begin"/>
        </w:r>
        <w:r w:rsidR="0046041B">
          <w:rPr>
            <w:noProof/>
            <w:webHidden/>
          </w:rPr>
          <w:instrText xml:space="preserve"> PAGEREF _Toc73007878 \h </w:instrText>
        </w:r>
        <w:r w:rsidR="0046041B">
          <w:rPr>
            <w:noProof/>
            <w:webHidden/>
          </w:rPr>
        </w:r>
        <w:r w:rsidR="0046041B">
          <w:rPr>
            <w:noProof/>
            <w:webHidden/>
          </w:rPr>
          <w:fldChar w:fldCharType="separate"/>
        </w:r>
        <w:r w:rsidR="00100A74">
          <w:rPr>
            <w:noProof/>
            <w:webHidden/>
          </w:rPr>
          <w:t>57</w:t>
        </w:r>
        <w:r w:rsidR="0046041B">
          <w:rPr>
            <w:noProof/>
            <w:webHidden/>
          </w:rPr>
          <w:fldChar w:fldCharType="end"/>
        </w:r>
      </w:hyperlink>
    </w:p>
    <w:p w14:paraId="7717F207" w14:textId="10D4B243"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879" w:history="1">
        <w:r w:rsidR="0046041B" w:rsidRPr="00E43869">
          <w:rPr>
            <w:rStyle w:val="Hyperlink"/>
            <w:noProof/>
          </w:rPr>
          <w:t>Figure 41 - 1996, the lowest ranked year in the dataset with an average sentiment of just, 0.02.</w:t>
        </w:r>
        <w:r w:rsidR="0046041B">
          <w:rPr>
            <w:noProof/>
            <w:webHidden/>
          </w:rPr>
          <w:tab/>
        </w:r>
        <w:r w:rsidR="0046041B">
          <w:rPr>
            <w:noProof/>
            <w:webHidden/>
          </w:rPr>
          <w:fldChar w:fldCharType="begin"/>
        </w:r>
        <w:r w:rsidR="0046041B">
          <w:rPr>
            <w:noProof/>
            <w:webHidden/>
          </w:rPr>
          <w:instrText xml:space="preserve"> PAGEREF _Toc73007879 \h </w:instrText>
        </w:r>
        <w:r w:rsidR="0046041B">
          <w:rPr>
            <w:noProof/>
            <w:webHidden/>
          </w:rPr>
        </w:r>
        <w:r w:rsidR="0046041B">
          <w:rPr>
            <w:noProof/>
            <w:webHidden/>
          </w:rPr>
          <w:fldChar w:fldCharType="separate"/>
        </w:r>
        <w:r w:rsidR="00100A74">
          <w:rPr>
            <w:noProof/>
            <w:webHidden/>
          </w:rPr>
          <w:t>58</w:t>
        </w:r>
        <w:r w:rsidR="0046041B">
          <w:rPr>
            <w:noProof/>
            <w:webHidden/>
          </w:rPr>
          <w:fldChar w:fldCharType="end"/>
        </w:r>
      </w:hyperlink>
    </w:p>
    <w:p w14:paraId="6CACDCE5" w14:textId="5F67E8C7"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880" w:history="1">
        <w:r w:rsidR="0046041B" w:rsidRPr="00E43869">
          <w:rPr>
            <w:rStyle w:val="Hyperlink"/>
            <w:noProof/>
          </w:rPr>
          <w:t>Figure 42 - 1996 data showing songs with a significantly low polarity (a), and those songs at the lowest end of the sentiment scale overall (b).</w:t>
        </w:r>
        <w:r w:rsidR="0046041B">
          <w:rPr>
            <w:noProof/>
            <w:webHidden/>
          </w:rPr>
          <w:tab/>
        </w:r>
        <w:r w:rsidR="0046041B">
          <w:rPr>
            <w:noProof/>
            <w:webHidden/>
          </w:rPr>
          <w:fldChar w:fldCharType="begin"/>
        </w:r>
        <w:r w:rsidR="0046041B">
          <w:rPr>
            <w:noProof/>
            <w:webHidden/>
          </w:rPr>
          <w:instrText xml:space="preserve"> PAGEREF _Toc73007880 \h </w:instrText>
        </w:r>
        <w:r w:rsidR="0046041B">
          <w:rPr>
            <w:noProof/>
            <w:webHidden/>
          </w:rPr>
        </w:r>
        <w:r w:rsidR="0046041B">
          <w:rPr>
            <w:noProof/>
            <w:webHidden/>
          </w:rPr>
          <w:fldChar w:fldCharType="separate"/>
        </w:r>
        <w:r w:rsidR="00100A74">
          <w:rPr>
            <w:noProof/>
            <w:webHidden/>
          </w:rPr>
          <w:t>59</w:t>
        </w:r>
        <w:r w:rsidR="0046041B">
          <w:rPr>
            <w:noProof/>
            <w:webHidden/>
          </w:rPr>
          <w:fldChar w:fldCharType="end"/>
        </w:r>
      </w:hyperlink>
    </w:p>
    <w:p w14:paraId="3EA31BD4" w14:textId="06DAA3CF"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881" w:history="1">
        <w:r w:rsidR="0046041B" w:rsidRPr="00E43869">
          <w:rPr>
            <w:rStyle w:val="Hyperlink"/>
            <w:noProof/>
          </w:rPr>
          <w:t>Figure 43 - The four lowest scoring years over the history of the charts, of which two have occurred very recently.</w:t>
        </w:r>
        <w:r w:rsidR="0046041B">
          <w:rPr>
            <w:noProof/>
            <w:webHidden/>
          </w:rPr>
          <w:tab/>
        </w:r>
        <w:r w:rsidR="0046041B">
          <w:rPr>
            <w:noProof/>
            <w:webHidden/>
          </w:rPr>
          <w:fldChar w:fldCharType="begin"/>
        </w:r>
        <w:r w:rsidR="0046041B">
          <w:rPr>
            <w:noProof/>
            <w:webHidden/>
          </w:rPr>
          <w:instrText xml:space="preserve"> PAGEREF _Toc73007881 \h </w:instrText>
        </w:r>
        <w:r w:rsidR="0046041B">
          <w:rPr>
            <w:noProof/>
            <w:webHidden/>
          </w:rPr>
        </w:r>
        <w:r w:rsidR="0046041B">
          <w:rPr>
            <w:noProof/>
            <w:webHidden/>
          </w:rPr>
          <w:fldChar w:fldCharType="separate"/>
        </w:r>
        <w:r w:rsidR="00100A74">
          <w:rPr>
            <w:noProof/>
            <w:webHidden/>
          </w:rPr>
          <w:t>59</w:t>
        </w:r>
        <w:r w:rsidR="0046041B">
          <w:rPr>
            <w:noProof/>
            <w:webHidden/>
          </w:rPr>
          <w:fldChar w:fldCharType="end"/>
        </w:r>
      </w:hyperlink>
    </w:p>
    <w:p w14:paraId="126F5761" w14:textId="633C5048"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882" w:history="1">
        <w:r w:rsidR="0046041B" w:rsidRPr="00E43869">
          <w:rPr>
            <w:rStyle w:val="Hyperlink"/>
            <w:noProof/>
          </w:rPr>
          <w:t>Figure 44 - Variances of the four lowest rated years; 1969, 1996, 2015, and 2016, are bolded.</w:t>
        </w:r>
        <w:r w:rsidR="0046041B">
          <w:rPr>
            <w:noProof/>
            <w:webHidden/>
          </w:rPr>
          <w:tab/>
        </w:r>
        <w:r w:rsidR="0046041B">
          <w:rPr>
            <w:noProof/>
            <w:webHidden/>
          </w:rPr>
          <w:fldChar w:fldCharType="begin"/>
        </w:r>
        <w:r w:rsidR="0046041B">
          <w:rPr>
            <w:noProof/>
            <w:webHidden/>
          </w:rPr>
          <w:instrText xml:space="preserve"> PAGEREF _Toc73007882 \h </w:instrText>
        </w:r>
        <w:r w:rsidR="0046041B">
          <w:rPr>
            <w:noProof/>
            <w:webHidden/>
          </w:rPr>
        </w:r>
        <w:r w:rsidR="0046041B">
          <w:rPr>
            <w:noProof/>
            <w:webHidden/>
          </w:rPr>
          <w:fldChar w:fldCharType="separate"/>
        </w:r>
        <w:r w:rsidR="00100A74">
          <w:rPr>
            <w:noProof/>
            <w:webHidden/>
          </w:rPr>
          <w:t>60</w:t>
        </w:r>
        <w:r w:rsidR="0046041B">
          <w:rPr>
            <w:noProof/>
            <w:webHidden/>
          </w:rPr>
          <w:fldChar w:fldCharType="end"/>
        </w:r>
      </w:hyperlink>
    </w:p>
    <w:p w14:paraId="5477E307" w14:textId="18969618"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883" w:history="1">
        <w:r w:rsidR="0046041B" w:rsidRPr="00E43869">
          <w:rPr>
            <w:rStyle w:val="Hyperlink"/>
            <w:noProof/>
          </w:rPr>
          <w:t>Figure 45 - Song lyrics from the four lowest sentiment rating years (word cloud).</w:t>
        </w:r>
        <w:r w:rsidR="0046041B">
          <w:rPr>
            <w:noProof/>
            <w:webHidden/>
          </w:rPr>
          <w:tab/>
        </w:r>
        <w:r w:rsidR="0046041B">
          <w:rPr>
            <w:noProof/>
            <w:webHidden/>
          </w:rPr>
          <w:fldChar w:fldCharType="begin"/>
        </w:r>
        <w:r w:rsidR="0046041B">
          <w:rPr>
            <w:noProof/>
            <w:webHidden/>
          </w:rPr>
          <w:instrText xml:space="preserve"> PAGEREF _Toc73007883 \h </w:instrText>
        </w:r>
        <w:r w:rsidR="0046041B">
          <w:rPr>
            <w:noProof/>
            <w:webHidden/>
          </w:rPr>
        </w:r>
        <w:r w:rsidR="0046041B">
          <w:rPr>
            <w:noProof/>
            <w:webHidden/>
          </w:rPr>
          <w:fldChar w:fldCharType="separate"/>
        </w:r>
        <w:r w:rsidR="00100A74">
          <w:rPr>
            <w:noProof/>
            <w:webHidden/>
          </w:rPr>
          <w:t>60</w:t>
        </w:r>
        <w:r w:rsidR="0046041B">
          <w:rPr>
            <w:noProof/>
            <w:webHidden/>
          </w:rPr>
          <w:fldChar w:fldCharType="end"/>
        </w:r>
      </w:hyperlink>
    </w:p>
    <w:p w14:paraId="164D65A1" w14:textId="407E0F1F"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884" w:history="1">
        <w:r w:rsidR="0046041B" w:rsidRPr="00E43869">
          <w:rPr>
            <w:rStyle w:val="Hyperlink"/>
            <w:noProof/>
          </w:rPr>
          <w:t>Figure 46 - "Shit and "Fuck" were amongst many obscene words littered throughout 2018 number ones, "Freaky Friday", by Lil' Dicky and Chris Brown.(a) and Drake's, "Nice For What" (b).</w:t>
        </w:r>
        <w:r w:rsidR="0046041B">
          <w:rPr>
            <w:noProof/>
            <w:webHidden/>
          </w:rPr>
          <w:tab/>
        </w:r>
        <w:r w:rsidR="0046041B">
          <w:rPr>
            <w:noProof/>
            <w:webHidden/>
          </w:rPr>
          <w:fldChar w:fldCharType="begin"/>
        </w:r>
        <w:r w:rsidR="0046041B">
          <w:rPr>
            <w:noProof/>
            <w:webHidden/>
          </w:rPr>
          <w:instrText xml:space="preserve"> PAGEREF _Toc73007884 \h </w:instrText>
        </w:r>
        <w:r w:rsidR="0046041B">
          <w:rPr>
            <w:noProof/>
            <w:webHidden/>
          </w:rPr>
        </w:r>
        <w:r w:rsidR="0046041B">
          <w:rPr>
            <w:noProof/>
            <w:webHidden/>
          </w:rPr>
          <w:fldChar w:fldCharType="separate"/>
        </w:r>
        <w:r w:rsidR="00100A74">
          <w:rPr>
            <w:noProof/>
            <w:webHidden/>
          </w:rPr>
          <w:t>61</w:t>
        </w:r>
        <w:r w:rsidR="0046041B">
          <w:rPr>
            <w:noProof/>
            <w:webHidden/>
          </w:rPr>
          <w:fldChar w:fldCharType="end"/>
        </w:r>
      </w:hyperlink>
    </w:p>
    <w:p w14:paraId="32407C0C" w14:textId="6CC8D2D5"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885" w:history="1">
        <w:r w:rsidR="0046041B" w:rsidRPr="00E43869">
          <w:rPr>
            <w:rStyle w:val="Hyperlink"/>
            <w:noProof/>
          </w:rPr>
          <w:t>Figure 47 - Clean Bandit ft Demi Lovato's, "Solo" received the lowest polarity of 2018; -0.12.</w:t>
        </w:r>
        <w:r w:rsidR="0046041B">
          <w:rPr>
            <w:noProof/>
            <w:webHidden/>
          </w:rPr>
          <w:tab/>
        </w:r>
        <w:r w:rsidR="0046041B">
          <w:rPr>
            <w:noProof/>
            <w:webHidden/>
          </w:rPr>
          <w:fldChar w:fldCharType="begin"/>
        </w:r>
        <w:r w:rsidR="0046041B">
          <w:rPr>
            <w:noProof/>
            <w:webHidden/>
          </w:rPr>
          <w:instrText xml:space="preserve"> PAGEREF _Toc73007885 \h </w:instrText>
        </w:r>
        <w:r w:rsidR="0046041B">
          <w:rPr>
            <w:noProof/>
            <w:webHidden/>
          </w:rPr>
        </w:r>
        <w:r w:rsidR="0046041B">
          <w:rPr>
            <w:noProof/>
            <w:webHidden/>
          </w:rPr>
          <w:fldChar w:fldCharType="separate"/>
        </w:r>
        <w:r w:rsidR="00100A74">
          <w:rPr>
            <w:noProof/>
            <w:webHidden/>
          </w:rPr>
          <w:t>62</w:t>
        </w:r>
        <w:r w:rsidR="0046041B">
          <w:rPr>
            <w:noProof/>
            <w:webHidden/>
          </w:rPr>
          <w:fldChar w:fldCharType="end"/>
        </w:r>
      </w:hyperlink>
    </w:p>
    <w:p w14:paraId="6EE3B8CA" w14:textId="7E5B5A53"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886" w:history="1">
        <w:r w:rsidR="0046041B" w:rsidRPr="00E43869">
          <w:rPr>
            <w:rStyle w:val="Hyperlink"/>
            <w:noProof/>
          </w:rPr>
          <w:t>Figure 48 - Songs and their lyrics from 1954 which at least matched the 0.31 sentiment score.</w:t>
        </w:r>
        <w:r w:rsidR="0046041B">
          <w:rPr>
            <w:noProof/>
            <w:webHidden/>
          </w:rPr>
          <w:tab/>
        </w:r>
        <w:r w:rsidR="0046041B">
          <w:rPr>
            <w:noProof/>
            <w:webHidden/>
          </w:rPr>
          <w:fldChar w:fldCharType="begin"/>
        </w:r>
        <w:r w:rsidR="0046041B">
          <w:rPr>
            <w:noProof/>
            <w:webHidden/>
          </w:rPr>
          <w:instrText xml:space="preserve"> PAGEREF _Toc73007886 \h </w:instrText>
        </w:r>
        <w:r w:rsidR="0046041B">
          <w:rPr>
            <w:noProof/>
            <w:webHidden/>
          </w:rPr>
        </w:r>
        <w:r w:rsidR="0046041B">
          <w:rPr>
            <w:noProof/>
            <w:webHidden/>
          </w:rPr>
          <w:fldChar w:fldCharType="separate"/>
        </w:r>
        <w:r w:rsidR="00100A74">
          <w:rPr>
            <w:noProof/>
            <w:webHidden/>
          </w:rPr>
          <w:t>62</w:t>
        </w:r>
        <w:r w:rsidR="0046041B">
          <w:rPr>
            <w:noProof/>
            <w:webHidden/>
          </w:rPr>
          <w:fldChar w:fldCharType="end"/>
        </w:r>
      </w:hyperlink>
    </w:p>
    <w:p w14:paraId="313514D2" w14:textId="085A40D8"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887" w:history="1">
        <w:r w:rsidR="0046041B" w:rsidRPr="00E43869">
          <w:rPr>
            <w:rStyle w:val="Hyperlink"/>
            <w:noProof/>
          </w:rPr>
          <w:t>Figure 49 - 1954 outliers.</w:t>
        </w:r>
        <w:r w:rsidR="0046041B">
          <w:rPr>
            <w:noProof/>
            <w:webHidden/>
          </w:rPr>
          <w:tab/>
        </w:r>
        <w:r w:rsidR="0046041B">
          <w:rPr>
            <w:noProof/>
            <w:webHidden/>
          </w:rPr>
          <w:fldChar w:fldCharType="begin"/>
        </w:r>
        <w:r w:rsidR="0046041B">
          <w:rPr>
            <w:noProof/>
            <w:webHidden/>
          </w:rPr>
          <w:instrText xml:space="preserve"> PAGEREF _Toc73007887 \h </w:instrText>
        </w:r>
        <w:r w:rsidR="0046041B">
          <w:rPr>
            <w:noProof/>
            <w:webHidden/>
          </w:rPr>
        </w:r>
        <w:r w:rsidR="0046041B">
          <w:rPr>
            <w:noProof/>
            <w:webHidden/>
          </w:rPr>
          <w:fldChar w:fldCharType="separate"/>
        </w:r>
        <w:r w:rsidR="00100A74">
          <w:rPr>
            <w:noProof/>
            <w:webHidden/>
          </w:rPr>
          <w:t>63</w:t>
        </w:r>
        <w:r w:rsidR="0046041B">
          <w:rPr>
            <w:noProof/>
            <w:webHidden/>
          </w:rPr>
          <w:fldChar w:fldCharType="end"/>
        </w:r>
      </w:hyperlink>
    </w:p>
    <w:p w14:paraId="5C6C8472" w14:textId="18B73F2B"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888" w:history="1">
        <w:r w:rsidR="0046041B" w:rsidRPr="00E43869">
          <w:rPr>
            <w:rStyle w:val="Hyperlink"/>
            <w:noProof/>
          </w:rPr>
          <w:t>Figure 50 - 1957 outlier.</w:t>
        </w:r>
        <w:r w:rsidR="0046041B">
          <w:rPr>
            <w:noProof/>
            <w:webHidden/>
          </w:rPr>
          <w:tab/>
        </w:r>
        <w:r w:rsidR="0046041B">
          <w:rPr>
            <w:noProof/>
            <w:webHidden/>
          </w:rPr>
          <w:fldChar w:fldCharType="begin"/>
        </w:r>
        <w:r w:rsidR="0046041B">
          <w:rPr>
            <w:noProof/>
            <w:webHidden/>
          </w:rPr>
          <w:instrText xml:space="preserve"> PAGEREF _Toc73007888 \h </w:instrText>
        </w:r>
        <w:r w:rsidR="0046041B">
          <w:rPr>
            <w:noProof/>
            <w:webHidden/>
          </w:rPr>
        </w:r>
        <w:r w:rsidR="0046041B">
          <w:rPr>
            <w:noProof/>
            <w:webHidden/>
          </w:rPr>
          <w:fldChar w:fldCharType="separate"/>
        </w:r>
        <w:r w:rsidR="00100A74">
          <w:rPr>
            <w:noProof/>
            <w:webHidden/>
          </w:rPr>
          <w:t>64</w:t>
        </w:r>
        <w:r w:rsidR="0046041B">
          <w:rPr>
            <w:noProof/>
            <w:webHidden/>
          </w:rPr>
          <w:fldChar w:fldCharType="end"/>
        </w:r>
      </w:hyperlink>
    </w:p>
    <w:p w14:paraId="4A21E02E" w14:textId="7F16A883"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889" w:history="1">
        <w:r w:rsidR="0046041B" w:rsidRPr="00E43869">
          <w:rPr>
            <w:rStyle w:val="Hyperlink"/>
            <w:noProof/>
          </w:rPr>
          <w:t>Figure 51 - 1988 outlier.</w:t>
        </w:r>
        <w:r w:rsidR="0046041B">
          <w:rPr>
            <w:noProof/>
            <w:webHidden/>
          </w:rPr>
          <w:tab/>
        </w:r>
        <w:r w:rsidR="0046041B">
          <w:rPr>
            <w:noProof/>
            <w:webHidden/>
          </w:rPr>
          <w:fldChar w:fldCharType="begin"/>
        </w:r>
        <w:r w:rsidR="0046041B">
          <w:rPr>
            <w:noProof/>
            <w:webHidden/>
          </w:rPr>
          <w:instrText xml:space="preserve"> PAGEREF _Toc73007889 \h </w:instrText>
        </w:r>
        <w:r w:rsidR="0046041B">
          <w:rPr>
            <w:noProof/>
            <w:webHidden/>
          </w:rPr>
        </w:r>
        <w:r w:rsidR="0046041B">
          <w:rPr>
            <w:noProof/>
            <w:webHidden/>
          </w:rPr>
          <w:fldChar w:fldCharType="separate"/>
        </w:r>
        <w:r w:rsidR="00100A74">
          <w:rPr>
            <w:noProof/>
            <w:webHidden/>
          </w:rPr>
          <w:t>64</w:t>
        </w:r>
        <w:r w:rsidR="0046041B">
          <w:rPr>
            <w:noProof/>
            <w:webHidden/>
          </w:rPr>
          <w:fldChar w:fldCharType="end"/>
        </w:r>
      </w:hyperlink>
    </w:p>
    <w:p w14:paraId="10A22B97" w14:textId="2847C7DF"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890" w:history="1">
        <w:r w:rsidR="0046041B" w:rsidRPr="00E43869">
          <w:rPr>
            <w:rStyle w:val="Hyperlink"/>
            <w:noProof/>
          </w:rPr>
          <w:t>Figure 52 - The 50 songs with the highest average sentiment.</w:t>
        </w:r>
        <w:r w:rsidR="0046041B">
          <w:rPr>
            <w:noProof/>
            <w:webHidden/>
          </w:rPr>
          <w:tab/>
        </w:r>
        <w:r w:rsidR="0046041B">
          <w:rPr>
            <w:noProof/>
            <w:webHidden/>
          </w:rPr>
          <w:fldChar w:fldCharType="begin"/>
        </w:r>
        <w:r w:rsidR="0046041B">
          <w:rPr>
            <w:noProof/>
            <w:webHidden/>
          </w:rPr>
          <w:instrText xml:space="preserve"> PAGEREF _Toc73007890 \h </w:instrText>
        </w:r>
        <w:r w:rsidR="0046041B">
          <w:rPr>
            <w:noProof/>
            <w:webHidden/>
          </w:rPr>
        </w:r>
        <w:r w:rsidR="0046041B">
          <w:rPr>
            <w:noProof/>
            <w:webHidden/>
          </w:rPr>
          <w:fldChar w:fldCharType="separate"/>
        </w:r>
        <w:r w:rsidR="00100A74">
          <w:rPr>
            <w:noProof/>
            <w:webHidden/>
          </w:rPr>
          <w:t>65</w:t>
        </w:r>
        <w:r w:rsidR="0046041B">
          <w:rPr>
            <w:noProof/>
            <w:webHidden/>
          </w:rPr>
          <w:fldChar w:fldCharType="end"/>
        </w:r>
      </w:hyperlink>
    </w:p>
    <w:p w14:paraId="386F0265" w14:textId="6EF32008"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891" w:history="1">
        <w:r w:rsidR="0046041B" w:rsidRPr="00E43869">
          <w:rPr>
            <w:rStyle w:val="Hyperlink"/>
            <w:noProof/>
          </w:rPr>
          <w:t>Figure 53 - 1994's lack of outliers.</w:t>
        </w:r>
        <w:r w:rsidR="0046041B">
          <w:rPr>
            <w:noProof/>
            <w:webHidden/>
          </w:rPr>
          <w:tab/>
        </w:r>
        <w:r w:rsidR="0046041B">
          <w:rPr>
            <w:noProof/>
            <w:webHidden/>
          </w:rPr>
          <w:fldChar w:fldCharType="begin"/>
        </w:r>
        <w:r w:rsidR="0046041B">
          <w:rPr>
            <w:noProof/>
            <w:webHidden/>
          </w:rPr>
          <w:instrText xml:space="preserve"> PAGEREF _Toc73007891 \h </w:instrText>
        </w:r>
        <w:r w:rsidR="0046041B">
          <w:rPr>
            <w:noProof/>
            <w:webHidden/>
          </w:rPr>
        </w:r>
        <w:r w:rsidR="0046041B">
          <w:rPr>
            <w:noProof/>
            <w:webHidden/>
          </w:rPr>
          <w:fldChar w:fldCharType="separate"/>
        </w:r>
        <w:r w:rsidR="00100A74">
          <w:rPr>
            <w:noProof/>
            <w:webHidden/>
          </w:rPr>
          <w:t>65</w:t>
        </w:r>
        <w:r w:rsidR="0046041B">
          <w:rPr>
            <w:noProof/>
            <w:webHidden/>
          </w:rPr>
          <w:fldChar w:fldCharType="end"/>
        </w:r>
      </w:hyperlink>
    </w:p>
    <w:p w14:paraId="15BB9B8F" w14:textId="02F43184"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892" w:history="1">
        <w:r w:rsidR="0046041B" w:rsidRPr="00E43869">
          <w:rPr>
            <w:rStyle w:val="Hyperlink"/>
            <w:noProof/>
          </w:rPr>
          <w:t>Figure 54 - Sentiment of songs which topped the UK charts for at least eight weeks. The 1950s perform particularly well.</w:t>
        </w:r>
        <w:r w:rsidR="0046041B">
          <w:rPr>
            <w:noProof/>
            <w:webHidden/>
          </w:rPr>
          <w:tab/>
        </w:r>
        <w:r w:rsidR="0046041B">
          <w:rPr>
            <w:noProof/>
            <w:webHidden/>
          </w:rPr>
          <w:fldChar w:fldCharType="begin"/>
        </w:r>
        <w:r w:rsidR="0046041B">
          <w:rPr>
            <w:noProof/>
            <w:webHidden/>
          </w:rPr>
          <w:instrText xml:space="preserve"> PAGEREF _Toc73007892 \h </w:instrText>
        </w:r>
        <w:r w:rsidR="0046041B">
          <w:rPr>
            <w:noProof/>
            <w:webHidden/>
          </w:rPr>
        </w:r>
        <w:r w:rsidR="0046041B">
          <w:rPr>
            <w:noProof/>
            <w:webHidden/>
          </w:rPr>
          <w:fldChar w:fldCharType="separate"/>
        </w:r>
        <w:r w:rsidR="00100A74">
          <w:rPr>
            <w:noProof/>
            <w:webHidden/>
          </w:rPr>
          <w:t>67</w:t>
        </w:r>
        <w:r w:rsidR="0046041B">
          <w:rPr>
            <w:noProof/>
            <w:webHidden/>
          </w:rPr>
          <w:fldChar w:fldCharType="end"/>
        </w:r>
      </w:hyperlink>
    </w:p>
    <w:p w14:paraId="594B7FA2" w14:textId="71B19CE4"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893" w:history="1">
        <w:r w:rsidR="0046041B" w:rsidRPr="00E43869">
          <w:rPr>
            <w:rStyle w:val="Hyperlink"/>
            <w:noProof/>
          </w:rPr>
          <w:t>Figure 55 - The average sentiment of every year of the UK chart, 1952-2020</w:t>
        </w:r>
        <w:r w:rsidR="0046041B">
          <w:rPr>
            <w:noProof/>
            <w:webHidden/>
          </w:rPr>
          <w:tab/>
        </w:r>
        <w:r w:rsidR="0046041B">
          <w:rPr>
            <w:noProof/>
            <w:webHidden/>
          </w:rPr>
          <w:fldChar w:fldCharType="begin"/>
        </w:r>
        <w:r w:rsidR="0046041B">
          <w:rPr>
            <w:noProof/>
            <w:webHidden/>
          </w:rPr>
          <w:instrText xml:space="preserve"> PAGEREF _Toc73007893 \h </w:instrText>
        </w:r>
        <w:r w:rsidR="0046041B">
          <w:rPr>
            <w:noProof/>
            <w:webHidden/>
          </w:rPr>
        </w:r>
        <w:r w:rsidR="0046041B">
          <w:rPr>
            <w:noProof/>
            <w:webHidden/>
          </w:rPr>
          <w:fldChar w:fldCharType="separate"/>
        </w:r>
        <w:r w:rsidR="00100A74">
          <w:rPr>
            <w:noProof/>
            <w:webHidden/>
          </w:rPr>
          <w:t>67</w:t>
        </w:r>
        <w:r w:rsidR="0046041B">
          <w:rPr>
            <w:noProof/>
            <w:webHidden/>
          </w:rPr>
          <w:fldChar w:fldCharType="end"/>
        </w:r>
      </w:hyperlink>
    </w:p>
    <w:p w14:paraId="406C5D04" w14:textId="43F8A23D"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894" w:history="1">
        <w:r w:rsidR="0046041B" w:rsidRPr="00E43869">
          <w:rPr>
            <w:rStyle w:val="Hyperlink"/>
            <w:noProof/>
          </w:rPr>
          <w:t>Figure 56 - The average sentiment for each decade of the UK charts.</w:t>
        </w:r>
        <w:r w:rsidR="0046041B">
          <w:rPr>
            <w:noProof/>
            <w:webHidden/>
          </w:rPr>
          <w:tab/>
        </w:r>
        <w:r w:rsidR="0046041B">
          <w:rPr>
            <w:noProof/>
            <w:webHidden/>
          </w:rPr>
          <w:fldChar w:fldCharType="begin"/>
        </w:r>
        <w:r w:rsidR="0046041B">
          <w:rPr>
            <w:noProof/>
            <w:webHidden/>
          </w:rPr>
          <w:instrText xml:space="preserve"> PAGEREF _Toc73007894 \h </w:instrText>
        </w:r>
        <w:r w:rsidR="0046041B">
          <w:rPr>
            <w:noProof/>
            <w:webHidden/>
          </w:rPr>
        </w:r>
        <w:r w:rsidR="0046041B">
          <w:rPr>
            <w:noProof/>
            <w:webHidden/>
          </w:rPr>
          <w:fldChar w:fldCharType="separate"/>
        </w:r>
        <w:r w:rsidR="00100A74">
          <w:rPr>
            <w:noProof/>
            <w:webHidden/>
          </w:rPr>
          <w:t>68</w:t>
        </w:r>
        <w:r w:rsidR="0046041B">
          <w:rPr>
            <w:noProof/>
            <w:webHidden/>
          </w:rPr>
          <w:fldChar w:fldCharType="end"/>
        </w:r>
      </w:hyperlink>
    </w:p>
    <w:p w14:paraId="18394343" w14:textId="0363D499"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895" w:history="1">
        <w:r w:rsidR="0046041B" w:rsidRPr="00E43869">
          <w:rPr>
            <w:rStyle w:val="Hyperlink"/>
            <w:noProof/>
          </w:rPr>
          <w:t>Figure 57 - Line graphs detailing the annual UK GDP of the 1950s (a), 1960s (b), 1970s (c), 1980s (d), 1990s (e), 2000s (f), and 2010s (g)</w:t>
        </w:r>
        <w:r w:rsidR="0046041B">
          <w:rPr>
            <w:noProof/>
            <w:webHidden/>
          </w:rPr>
          <w:tab/>
        </w:r>
        <w:r w:rsidR="0046041B">
          <w:rPr>
            <w:noProof/>
            <w:webHidden/>
          </w:rPr>
          <w:fldChar w:fldCharType="begin"/>
        </w:r>
        <w:r w:rsidR="0046041B">
          <w:rPr>
            <w:noProof/>
            <w:webHidden/>
          </w:rPr>
          <w:instrText xml:space="preserve"> PAGEREF _Toc73007895 \h </w:instrText>
        </w:r>
        <w:r w:rsidR="0046041B">
          <w:rPr>
            <w:noProof/>
            <w:webHidden/>
          </w:rPr>
        </w:r>
        <w:r w:rsidR="0046041B">
          <w:rPr>
            <w:noProof/>
            <w:webHidden/>
          </w:rPr>
          <w:fldChar w:fldCharType="separate"/>
        </w:r>
        <w:r w:rsidR="00100A74">
          <w:rPr>
            <w:noProof/>
            <w:webHidden/>
          </w:rPr>
          <w:t>70</w:t>
        </w:r>
        <w:r w:rsidR="0046041B">
          <w:rPr>
            <w:noProof/>
            <w:webHidden/>
          </w:rPr>
          <w:fldChar w:fldCharType="end"/>
        </w:r>
      </w:hyperlink>
    </w:p>
    <w:p w14:paraId="67D62EE3" w14:textId="46CC84A7"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896" w:history="1">
        <w:r w:rsidR="0046041B" w:rsidRPr="00E43869">
          <w:rPr>
            <w:rStyle w:val="Hyperlink"/>
            <w:noProof/>
          </w:rPr>
          <w:t>Figure 58 - Chart displaying significant growth relating to Income Tax and National Insurance.</w:t>
        </w:r>
        <w:r w:rsidR="0046041B">
          <w:rPr>
            <w:noProof/>
            <w:webHidden/>
          </w:rPr>
          <w:tab/>
        </w:r>
        <w:r w:rsidR="0046041B">
          <w:rPr>
            <w:noProof/>
            <w:webHidden/>
          </w:rPr>
          <w:fldChar w:fldCharType="begin"/>
        </w:r>
        <w:r w:rsidR="0046041B">
          <w:rPr>
            <w:noProof/>
            <w:webHidden/>
          </w:rPr>
          <w:instrText xml:space="preserve"> PAGEREF _Toc73007896 \h </w:instrText>
        </w:r>
        <w:r w:rsidR="0046041B">
          <w:rPr>
            <w:noProof/>
            <w:webHidden/>
          </w:rPr>
        </w:r>
        <w:r w:rsidR="0046041B">
          <w:rPr>
            <w:noProof/>
            <w:webHidden/>
          </w:rPr>
          <w:fldChar w:fldCharType="separate"/>
        </w:r>
        <w:r w:rsidR="00100A74">
          <w:rPr>
            <w:noProof/>
            <w:webHidden/>
          </w:rPr>
          <w:t>71</w:t>
        </w:r>
        <w:r w:rsidR="0046041B">
          <w:rPr>
            <w:noProof/>
            <w:webHidden/>
          </w:rPr>
          <w:fldChar w:fldCharType="end"/>
        </w:r>
      </w:hyperlink>
    </w:p>
    <w:p w14:paraId="1ED1BA98" w14:textId="254486C2"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897" w:history="1">
        <w:r w:rsidR="0046041B" w:rsidRPr="00E43869">
          <w:rPr>
            <w:rStyle w:val="Hyperlink"/>
            <w:noProof/>
          </w:rPr>
          <w:t>Figure 59 - Public spending figures for healthcare (a), transport (b), education (c), and welfare (d).</w:t>
        </w:r>
        <w:r w:rsidR="0046041B">
          <w:rPr>
            <w:noProof/>
            <w:webHidden/>
          </w:rPr>
          <w:tab/>
        </w:r>
        <w:r w:rsidR="0046041B">
          <w:rPr>
            <w:noProof/>
            <w:webHidden/>
          </w:rPr>
          <w:fldChar w:fldCharType="begin"/>
        </w:r>
        <w:r w:rsidR="0046041B">
          <w:rPr>
            <w:noProof/>
            <w:webHidden/>
          </w:rPr>
          <w:instrText xml:space="preserve"> PAGEREF _Toc73007897 \h </w:instrText>
        </w:r>
        <w:r w:rsidR="0046041B">
          <w:rPr>
            <w:noProof/>
            <w:webHidden/>
          </w:rPr>
        </w:r>
        <w:r w:rsidR="0046041B">
          <w:rPr>
            <w:noProof/>
            <w:webHidden/>
          </w:rPr>
          <w:fldChar w:fldCharType="separate"/>
        </w:r>
        <w:r w:rsidR="00100A74">
          <w:rPr>
            <w:noProof/>
            <w:webHidden/>
          </w:rPr>
          <w:t>72</w:t>
        </w:r>
        <w:r w:rsidR="0046041B">
          <w:rPr>
            <w:noProof/>
            <w:webHidden/>
          </w:rPr>
          <w:fldChar w:fldCharType="end"/>
        </w:r>
      </w:hyperlink>
    </w:p>
    <w:p w14:paraId="6EF023EB" w14:textId="0128FFE0"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898" w:history="1">
        <w:r w:rsidR="0046041B" w:rsidRPr="00E43869">
          <w:rPr>
            <w:rStyle w:val="Hyperlink"/>
            <w:noProof/>
          </w:rPr>
          <w:t>Figure 60 - Unemployment rates in general terms (a), and youth unemployment (b).</w:t>
        </w:r>
        <w:r w:rsidR="0046041B">
          <w:rPr>
            <w:noProof/>
            <w:webHidden/>
          </w:rPr>
          <w:tab/>
        </w:r>
        <w:r w:rsidR="0046041B">
          <w:rPr>
            <w:noProof/>
            <w:webHidden/>
          </w:rPr>
          <w:fldChar w:fldCharType="begin"/>
        </w:r>
        <w:r w:rsidR="0046041B">
          <w:rPr>
            <w:noProof/>
            <w:webHidden/>
          </w:rPr>
          <w:instrText xml:space="preserve"> PAGEREF _Toc73007898 \h </w:instrText>
        </w:r>
        <w:r w:rsidR="0046041B">
          <w:rPr>
            <w:noProof/>
            <w:webHidden/>
          </w:rPr>
        </w:r>
        <w:r w:rsidR="0046041B">
          <w:rPr>
            <w:noProof/>
            <w:webHidden/>
          </w:rPr>
          <w:fldChar w:fldCharType="separate"/>
        </w:r>
        <w:r w:rsidR="00100A74">
          <w:rPr>
            <w:noProof/>
            <w:webHidden/>
          </w:rPr>
          <w:t>72</w:t>
        </w:r>
        <w:r w:rsidR="0046041B">
          <w:rPr>
            <w:noProof/>
            <w:webHidden/>
          </w:rPr>
          <w:fldChar w:fldCharType="end"/>
        </w:r>
      </w:hyperlink>
    </w:p>
    <w:p w14:paraId="0D9EF240" w14:textId="485EFE2B"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899" w:history="1">
        <w:r w:rsidR="0046041B" w:rsidRPr="00E43869">
          <w:rPr>
            <w:rStyle w:val="Hyperlink"/>
            <w:noProof/>
          </w:rPr>
          <w:t>Figure 61 - Crime figures across the 20th century.</w:t>
        </w:r>
        <w:r w:rsidR="0046041B">
          <w:rPr>
            <w:noProof/>
            <w:webHidden/>
          </w:rPr>
          <w:tab/>
        </w:r>
        <w:r w:rsidR="0046041B">
          <w:rPr>
            <w:noProof/>
            <w:webHidden/>
          </w:rPr>
          <w:fldChar w:fldCharType="begin"/>
        </w:r>
        <w:r w:rsidR="0046041B">
          <w:rPr>
            <w:noProof/>
            <w:webHidden/>
          </w:rPr>
          <w:instrText xml:space="preserve"> PAGEREF _Toc73007899 \h </w:instrText>
        </w:r>
        <w:r w:rsidR="0046041B">
          <w:rPr>
            <w:noProof/>
            <w:webHidden/>
          </w:rPr>
        </w:r>
        <w:r w:rsidR="0046041B">
          <w:rPr>
            <w:noProof/>
            <w:webHidden/>
          </w:rPr>
          <w:fldChar w:fldCharType="separate"/>
        </w:r>
        <w:r w:rsidR="00100A74">
          <w:rPr>
            <w:noProof/>
            <w:webHidden/>
          </w:rPr>
          <w:t>73</w:t>
        </w:r>
        <w:r w:rsidR="0046041B">
          <w:rPr>
            <w:noProof/>
            <w:webHidden/>
          </w:rPr>
          <w:fldChar w:fldCharType="end"/>
        </w:r>
      </w:hyperlink>
    </w:p>
    <w:p w14:paraId="25C028BD" w14:textId="45B2CE2D"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900" w:history="1">
        <w:r w:rsidR="0046041B" w:rsidRPr="00E43869">
          <w:rPr>
            <w:rStyle w:val="Hyperlink"/>
            <w:noProof/>
          </w:rPr>
          <w:t>Figure 62 - Homicide rates, 1950s-2017.</w:t>
        </w:r>
        <w:r w:rsidR="0046041B">
          <w:rPr>
            <w:noProof/>
            <w:webHidden/>
          </w:rPr>
          <w:tab/>
        </w:r>
        <w:r w:rsidR="0046041B">
          <w:rPr>
            <w:noProof/>
            <w:webHidden/>
          </w:rPr>
          <w:fldChar w:fldCharType="begin"/>
        </w:r>
        <w:r w:rsidR="0046041B">
          <w:rPr>
            <w:noProof/>
            <w:webHidden/>
          </w:rPr>
          <w:instrText xml:space="preserve"> PAGEREF _Toc73007900 \h </w:instrText>
        </w:r>
        <w:r w:rsidR="0046041B">
          <w:rPr>
            <w:noProof/>
            <w:webHidden/>
          </w:rPr>
        </w:r>
        <w:r w:rsidR="0046041B">
          <w:rPr>
            <w:noProof/>
            <w:webHidden/>
          </w:rPr>
          <w:fldChar w:fldCharType="separate"/>
        </w:r>
        <w:r w:rsidR="00100A74">
          <w:rPr>
            <w:noProof/>
            <w:webHidden/>
          </w:rPr>
          <w:t>73</w:t>
        </w:r>
        <w:r w:rsidR="0046041B">
          <w:rPr>
            <w:noProof/>
            <w:webHidden/>
          </w:rPr>
          <w:fldChar w:fldCharType="end"/>
        </w:r>
      </w:hyperlink>
    </w:p>
    <w:p w14:paraId="57E7A9EF" w14:textId="4838EDBA"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901" w:history="1">
        <w:r w:rsidR="0046041B" w:rsidRPr="00E43869">
          <w:rPr>
            <w:rStyle w:val="Hyperlink"/>
            <w:noProof/>
          </w:rPr>
          <w:t>Figure 63 - Alcohol consumption rates 1900-2010.</w:t>
        </w:r>
        <w:r w:rsidR="0046041B">
          <w:rPr>
            <w:noProof/>
            <w:webHidden/>
          </w:rPr>
          <w:tab/>
        </w:r>
        <w:r w:rsidR="0046041B">
          <w:rPr>
            <w:noProof/>
            <w:webHidden/>
          </w:rPr>
          <w:fldChar w:fldCharType="begin"/>
        </w:r>
        <w:r w:rsidR="0046041B">
          <w:rPr>
            <w:noProof/>
            <w:webHidden/>
          </w:rPr>
          <w:instrText xml:space="preserve"> PAGEREF _Toc73007901 \h </w:instrText>
        </w:r>
        <w:r w:rsidR="0046041B">
          <w:rPr>
            <w:noProof/>
            <w:webHidden/>
          </w:rPr>
        </w:r>
        <w:r w:rsidR="0046041B">
          <w:rPr>
            <w:noProof/>
            <w:webHidden/>
          </w:rPr>
          <w:fldChar w:fldCharType="separate"/>
        </w:r>
        <w:r w:rsidR="00100A74">
          <w:rPr>
            <w:noProof/>
            <w:webHidden/>
          </w:rPr>
          <w:t>74</w:t>
        </w:r>
        <w:r w:rsidR="0046041B">
          <w:rPr>
            <w:noProof/>
            <w:webHidden/>
          </w:rPr>
          <w:fldChar w:fldCharType="end"/>
        </w:r>
      </w:hyperlink>
    </w:p>
    <w:p w14:paraId="6D6F1668" w14:textId="16223420"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902" w:history="1">
        <w:r w:rsidR="0046041B" w:rsidRPr="00E43869">
          <w:rPr>
            <w:rStyle w:val="Hyperlink"/>
            <w:noProof/>
          </w:rPr>
          <w:t>Figure 64 - Marriage and divorce rates 1930-2010.</w:t>
        </w:r>
        <w:r w:rsidR="0046041B">
          <w:rPr>
            <w:noProof/>
            <w:webHidden/>
          </w:rPr>
          <w:tab/>
        </w:r>
        <w:r w:rsidR="0046041B">
          <w:rPr>
            <w:noProof/>
            <w:webHidden/>
          </w:rPr>
          <w:fldChar w:fldCharType="begin"/>
        </w:r>
        <w:r w:rsidR="0046041B">
          <w:rPr>
            <w:noProof/>
            <w:webHidden/>
          </w:rPr>
          <w:instrText xml:space="preserve"> PAGEREF _Toc73007902 \h </w:instrText>
        </w:r>
        <w:r w:rsidR="0046041B">
          <w:rPr>
            <w:noProof/>
            <w:webHidden/>
          </w:rPr>
        </w:r>
        <w:r w:rsidR="0046041B">
          <w:rPr>
            <w:noProof/>
            <w:webHidden/>
          </w:rPr>
          <w:fldChar w:fldCharType="separate"/>
        </w:r>
        <w:r w:rsidR="00100A74">
          <w:rPr>
            <w:noProof/>
            <w:webHidden/>
          </w:rPr>
          <w:t>74</w:t>
        </w:r>
        <w:r w:rsidR="0046041B">
          <w:rPr>
            <w:noProof/>
            <w:webHidden/>
          </w:rPr>
          <w:fldChar w:fldCharType="end"/>
        </w:r>
      </w:hyperlink>
    </w:p>
    <w:p w14:paraId="59BB72CA" w14:textId="7878D79D"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903" w:history="1">
        <w:r w:rsidR="0046041B" w:rsidRPr="00E43869">
          <w:rPr>
            <w:rStyle w:val="Hyperlink"/>
            <w:noProof/>
          </w:rPr>
          <w:t>Figure 65 - Closer look at the period of 1950-2014 for divorce rates.</w:t>
        </w:r>
        <w:r w:rsidR="0046041B">
          <w:rPr>
            <w:noProof/>
            <w:webHidden/>
          </w:rPr>
          <w:tab/>
        </w:r>
        <w:r w:rsidR="0046041B">
          <w:rPr>
            <w:noProof/>
            <w:webHidden/>
          </w:rPr>
          <w:fldChar w:fldCharType="begin"/>
        </w:r>
        <w:r w:rsidR="0046041B">
          <w:rPr>
            <w:noProof/>
            <w:webHidden/>
          </w:rPr>
          <w:instrText xml:space="preserve"> PAGEREF _Toc73007903 \h </w:instrText>
        </w:r>
        <w:r w:rsidR="0046041B">
          <w:rPr>
            <w:noProof/>
            <w:webHidden/>
          </w:rPr>
        </w:r>
        <w:r w:rsidR="0046041B">
          <w:rPr>
            <w:noProof/>
            <w:webHidden/>
          </w:rPr>
          <w:fldChar w:fldCharType="separate"/>
        </w:r>
        <w:r w:rsidR="00100A74">
          <w:rPr>
            <w:noProof/>
            <w:webHidden/>
          </w:rPr>
          <w:t>74</w:t>
        </w:r>
        <w:r w:rsidR="0046041B">
          <w:rPr>
            <w:noProof/>
            <w:webHidden/>
          </w:rPr>
          <w:fldChar w:fldCharType="end"/>
        </w:r>
      </w:hyperlink>
    </w:p>
    <w:p w14:paraId="072F9584" w14:textId="15F5FE78"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904" w:history="1">
        <w:r w:rsidR="0046041B" w:rsidRPr="00E43869">
          <w:rPr>
            <w:rStyle w:val="Hyperlink"/>
            <w:noProof/>
          </w:rPr>
          <w:t>Figure 66 - "Don't Stop" by The Outhere Brothers, from 1995, was the first number one to contain both of the words, “Ass” and “Pussy”.</w:t>
        </w:r>
        <w:r w:rsidR="0046041B">
          <w:rPr>
            <w:noProof/>
            <w:webHidden/>
          </w:rPr>
          <w:tab/>
        </w:r>
        <w:r w:rsidR="0046041B">
          <w:rPr>
            <w:noProof/>
            <w:webHidden/>
          </w:rPr>
          <w:fldChar w:fldCharType="begin"/>
        </w:r>
        <w:r w:rsidR="0046041B">
          <w:rPr>
            <w:noProof/>
            <w:webHidden/>
          </w:rPr>
          <w:instrText xml:space="preserve"> PAGEREF _Toc73007904 \h </w:instrText>
        </w:r>
        <w:r w:rsidR="0046041B">
          <w:rPr>
            <w:noProof/>
            <w:webHidden/>
          </w:rPr>
        </w:r>
        <w:r w:rsidR="0046041B">
          <w:rPr>
            <w:noProof/>
            <w:webHidden/>
          </w:rPr>
          <w:fldChar w:fldCharType="separate"/>
        </w:r>
        <w:r w:rsidR="00100A74">
          <w:rPr>
            <w:noProof/>
            <w:webHidden/>
          </w:rPr>
          <w:t>78</w:t>
        </w:r>
        <w:r w:rsidR="0046041B">
          <w:rPr>
            <w:noProof/>
            <w:webHidden/>
          </w:rPr>
          <w:fldChar w:fldCharType="end"/>
        </w:r>
      </w:hyperlink>
    </w:p>
    <w:p w14:paraId="47878C2B" w14:textId="5EF0AFAF"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905" w:history="1">
        <w:r w:rsidR="0046041B" w:rsidRPr="00E43869">
          <w:rPr>
            <w:rStyle w:val="Hyperlink"/>
            <w:noProof/>
          </w:rPr>
          <w:t>Figure 67 - 1996 included the first case of the word, “nigga”, appearing in a number one of, surprisingly, high polarity.</w:t>
        </w:r>
        <w:r w:rsidR="0046041B">
          <w:rPr>
            <w:noProof/>
            <w:webHidden/>
          </w:rPr>
          <w:tab/>
        </w:r>
        <w:r w:rsidR="0046041B">
          <w:rPr>
            <w:noProof/>
            <w:webHidden/>
          </w:rPr>
          <w:fldChar w:fldCharType="begin"/>
        </w:r>
        <w:r w:rsidR="0046041B">
          <w:rPr>
            <w:noProof/>
            <w:webHidden/>
          </w:rPr>
          <w:instrText xml:space="preserve"> PAGEREF _Toc73007905 \h </w:instrText>
        </w:r>
        <w:r w:rsidR="0046041B">
          <w:rPr>
            <w:noProof/>
            <w:webHidden/>
          </w:rPr>
        </w:r>
        <w:r w:rsidR="0046041B">
          <w:rPr>
            <w:noProof/>
            <w:webHidden/>
          </w:rPr>
          <w:fldChar w:fldCharType="separate"/>
        </w:r>
        <w:r w:rsidR="00100A74">
          <w:rPr>
            <w:noProof/>
            <w:webHidden/>
          </w:rPr>
          <w:t>79</w:t>
        </w:r>
        <w:r w:rsidR="0046041B">
          <w:rPr>
            <w:noProof/>
            <w:webHidden/>
          </w:rPr>
          <w:fldChar w:fldCharType="end"/>
        </w:r>
      </w:hyperlink>
    </w:p>
    <w:p w14:paraId="361935B3" w14:textId="1643B488"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906" w:history="1">
        <w:r w:rsidR="0046041B" w:rsidRPr="00E43869">
          <w:rPr>
            <w:rStyle w:val="Hyperlink"/>
            <w:noProof/>
          </w:rPr>
          <w:t>Figure 68 - Sentiment of songs by artist, year, and nationality.  1996 hit, "Ready or Not" receiving a sentiment rating of 0.14.</w:t>
        </w:r>
        <w:r w:rsidR="0046041B">
          <w:rPr>
            <w:noProof/>
            <w:webHidden/>
          </w:rPr>
          <w:tab/>
        </w:r>
        <w:r w:rsidR="0046041B">
          <w:rPr>
            <w:noProof/>
            <w:webHidden/>
          </w:rPr>
          <w:fldChar w:fldCharType="begin"/>
        </w:r>
        <w:r w:rsidR="0046041B">
          <w:rPr>
            <w:noProof/>
            <w:webHidden/>
          </w:rPr>
          <w:instrText xml:space="preserve"> PAGEREF _Toc73007906 \h </w:instrText>
        </w:r>
        <w:r w:rsidR="0046041B">
          <w:rPr>
            <w:noProof/>
            <w:webHidden/>
          </w:rPr>
        </w:r>
        <w:r w:rsidR="0046041B">
          <w:rPr>
            <w:noProof/>
            <w:webHidden/>
          </w:rPr>
          <w:fldChar w:fldCharType="separate"/>
        </w:r>
        <w:r w:rsidR="00100A74">
          <w:rPr>
            <w:noProof/>
            <w:webHidden/>
          </w:rPr>
          <w:t>80</w:t>
        </w:r>
        <w:r w:rsidR="0046041B">
          <w:rPr>
            <w:noProof/>
            <w:webHidden/>
          </w:rPr>
          <w:fldChar w:fldCharType="end"/>
        </w:r>
      </w:hyperlink>
    </w:p>
    <w:p w14:paraId="002DD2F9" w14:textId="229BE340"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907" w:history="1">
        <w:r w:rsidR="0046041B" w:rsidRPr="00E43869">
          <w:rPr>
            <w:rStyle w:val="Hyperlink"/>
            <w:noProof/>
          </w:rPr>
          <w:t>Figure 69 - "Nasty Girl", by Notorious B.I.G., became the first number one to use, “nigga”, which had a negative polarity score.</w:t>
        </w:r>
        <w:r w:rsidR="0046041B">
          <w:rPr>
            <w:noProof/>
            <w:webHidden/>
          </w:rPr>
          <w:tab/>
        </w:r>
        <w:r w:rsidR="0046041B">
          <w:rPr>
            <w:noProof/>
            <w:webHidden/>
          </w:rPr>
          <w:fldChar w:fldCharType="begin"/>
        </w:r>
        <w:r w:rsidR="0046041B">
          <w:rPr>
            <w:noProof/>
            <w:webHidden/>
          </w:rPr>
          <w:instrText xml:space="preserve"> PAGEREF _Toc73007907 \h </w:instrText>
        </w:r>
        <w:r w:rsidR="0046041B">
          <w:rPr>
            <w:noProof/>
            <w:webHidden/>
          </w:rPr>
        </w:r>
        <w:r w:rsidR="0046041B">
          <w:rPr>
            <w:noProof/>
            <w:webHidden/>
          </w:rPr>
          <w:fldChar w:fldCharType="separate"/>
        </w:r>
        <w:r w:rsidR="00100A74">
          <w:rPr>
            <w:noProof/>
            <w:webHidden/>
          </w:rPr>
          <w:t>81</w:t>
        </w:r>
        <w:r w:rsidR="0046041B">
          <w:rPr>
            <w:noProof/>
            <w:webHidden/>
          </w:rPr>
          <w:fldChar w:fldCharType="end"/>
        </w:r>
      </w:hyperlink>
    </w:p>
    <w:p w14:paraId="79033DBF" w14:textId="628A1F1C"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908" w:history="1">
        <w:r w:rsidR="0046041B" w:rsidRPr="00E43869">
          <w:rPr>
            <w:rStyle w:val="Hyperlink"/>
            <w:noProof/>
          </w:rPr>
          <w:t>Figure 70 - Eminem's year 2000 included two number ones containing the words, "Shit" and "Fuck".</w:t>
        </w:r>
        <w:r w:rsidR="0046041B">
          <w:rPr>
            <w:noProof/>
            <w:webHidden/>
          </w:rPr>
          <w:tab/>
        </w:r>
        <w:r w:rsidR="0046041B">
          <w:rPr>
            <w:noProof/>
            <w:webHidden/>
          </w:rPr>
          <w:fldChar w:fldCharType="begin"/>
        </w:r>
        <w:r w:rsidR="0046041B">
          <w:rPr>
            <w:noProof/>
            <w:webHidden/>
          </w:rPr>
          <w:instrText xml:space="preserve"> PAGEREF _Toc73007908 \h </w:instrText>
        </w:r>
        <w:r w:rsidR="0046041B">
          <w:rPr>
            <w:noProof/>
            <w:webHidden/>
          </w:rPr>
        </w:r>
        <w:r w:rsidR="0046041B">
          <w:rPr>
            <w:noProof/>
            <w:webHidden/>
          </w:rPr>
          <w:fldChar w:fldCharType="separate"/>
        </w:r>
        <w:r w:rsidR="00100A74">
          <w:rPr>
            <w:noProof/>
            <w:webHidden/>
          </w:rPr>
          <w:t>81</w:t>
        </w:r>
        <w:r w:rsidR="0046041B">
          <w:rPr>
            <w:noProof/>
            <w:webHidden/>
          </w:rPr>
          <w:fldChar w:fldCharType="end"/>
        </w:r>
      </w:hyperlink>
    </w:p>
    <w:p w14:paraId="0C64B76F" w14:textId="72C5FBF4"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909" w:history="1">
        <w:r w:rsidR="0046041B" w:rsidRPr="00E43869">
          <w:rPr>
            <w:rStyle w:val="Hyperlink"/>
            <w:noProof/>
          </w:rPr>
          <w:t>Figure 71 - Gotye is the highest scoring artist with a song containing, "Love" and "Happy" in the past decade.</w:t>
        </w:r>
        <w:r w:rsidR="0046041B">
          <w:rPr>
            <w:noProof/>
            <w:webHidden/>
          </w:rPr>
          <w:tab/>
        </w:r>
        <w:r w:rsidR="0046041B">
          <w:rPr>
            <w:noProof/>
            <w:webHidden/>
          </w:rPr>
          <w:fldChar w:fldCharType="begin"/>
        </w:r>
        <w:r w:rsidR="0046041B">
          <w:rPr>
            <w:noProof/>
            <w:webHidden/>
          </w:rPr>
          <w:instrText xml:space="preserve"> PAGEREF _Toc73007909 \h </w:instrText>
        </w:r>
        <w:r w:rsidR="0046041B">
          <w:rPr>
            <w:noProof/>
            <w:webHidden/>
          </w:rPr>
        </w:r>
        <w:r w:rsidR="0046041B">
          <w:rPr>
            <w:noProof/>
            <w:webHidden/>
          </w:rPr>
          <w:fldChar w:fldCharType="separate"/>
        </w:r>
        <w:r w:rsidR="00100A74">
          <w:rPr>
            <w:noProof/>
            <w:webHidden/>
          </w:rPr>
          <w:t>82</w:t>
        </w:r>
        <w:r w:rsidR="0046041B">
          <w:rPr>
            <w:noProof/>
            <w:webHidden/>
          </w:rPr>
          <w:fldChar w:fldCharType="end"/>
        </w:r>
      </w:hyperlink>
    </w:p>
    <w:p w14:paraId="0EDDE688" w14:textId="63B17A40"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910" w:history="1">
        <w:r w:rsidR="0046041B" w:rsidRPr="00E43869">
          <w:rPr>
            <w:rStyle w:val="Hyperlink"/>
            <w:noProof/>
          </w:rPr>
          <w:t>Figure 72 - 2012 is also the only year of the past decade to reach an average sentiment of at least 0.18.</w:t>
        </w:r>
        <w:r w:rsidR="0046041B">
          <w:rPr>
            <w:noProof/>
            <w:webHidden/>
          </w:rPr>
          <w:tab/>
        </w:r>
        <w:r w:rsidR="0046041B">
          <w:rPr>
            <w:noProof/>
            <w:webHidden/>
          </w:rPr>
          <w:fldChar w:fldCharType="begin"/>
        </w:r>
        <w:r w:rsidR="0046041B">
          <w:rPr>
            <w:noProof/>
            <w:webHidden/>
          </w:rPr>
          <w:instrText xml:space="preserve"> PAGEREF _Toc73007910 \h </w:instrText>
        </w:r>
        <w:r w:rsidR="0046041B">
          <w:rPr>
            <w:noProof/>
            <w:webHidden/>
          </w:rPr>
        </w:r>
        <w:r w:rsidR="0046041B">
          <w:rPr>
            <w:noProof/>
            <w:webHidden/>
          </w:rPr>
          <w:fldChar w:fldCharType="separate"/>
        </w:r>
        <w:r w:rsidR="00100A74">
          <w:rPr>
            <w:noProof/>
            <w:webHidden/>
          </w:rPr>
          <w:t>82</w:t>
        </w:r>
        <w:r w:rsidR="0046041B">
          <w:rPr>
            <w:noProof/>
            <w:webHidden/>
          </w:rPr>
          <w:fldChar w:fldCharType="end"/>
        </w:r>
      </w:hyperlink>
    </w:p>
    <w:p w14:paraId="71E1B4A3" w14:textId="1F8F7FAB"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911" w:history="1">
        <w:r w:rsidR="0046041B" w:rsidRPr="00E43869">
          <w:rPr>
            <w:rStyle w:val="Hyperlink"/>
            <w:noProof/>
          </w:rPr>
          <w:t>Figure 73 - The highest sentiment scoring songs containing the lyrics, 'Love' and 'Happy' both came from The Beatles in 1963, and 1964, respectively.</w:t>
        </w:r>
        <w:r w:rsidR="0046041B">
          <w:rPr>
            <w:noProof/>
            <w:webHidden/>
          </w:rPr>
          <w:tab/>
        </w:r>
        <w:r w:rsidR="0046041B">
          <w:rPr>
            <w:noProof/>
            <w:webHidden/>
          </w:rPr>
          <w:fldChar w:fldCharType="begin"/>
        </w:r>
        <w:r w:rsidR="0046041B">
          <w:rPr>
            <w:noProof/>
            <w:webHidden/>
          </w:rPr>
          <w:instrText xml:space="preserve"> PAGEREF _Toc73007911 \h </w:instrText>
        </w:r>
        <w:r w:rsidR="0046041B">
          <w:rPr>
            <w:noProof/>
            <w:webHidden/>
          </w:rPr>
        </w:r>
        <w:r w:rsidR="0046041B">
          <w:rPr>
            <w:noProof/>
            <w:webHidden/>
          </w:rPr>
          <w:fldChar w:fldCharType="separate"/>
        </w:r>
        <w:r w:rsidR="00100A74">
          <w:rPr>
            <w:noProof/>
            <w:webHidden/>
          </w:rPr>
          <w:t>83</w:t>
        </w:r>
        <w:r w:rsidR="0046041B">
          <w:rPr>
            <w:noProof/>
            <w:webHidden/>
          </w:rPr>
          <w:fldChar w:fldCharType="end"/>
        </w:r>
      </w:hyperlink>
    </w:p>
    <w:p w14:paraId="7ADBCB1F" w14:textId="25BAD01F"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912" w:history="1">
        <w:r w:rsidR="0046041B" w:rsidRPr="00E43869">
          <w:rPr>
            <w:rStyle w:val="Hyperlink"/>
            <w:noProof/>
          </w:rPr>
          <w:t>Figure 74 - Proof of how a sentiment score can be notably varied over time.  The first two years of Beatles' number ones scored highly (a) which is in stark contrast to their number ones which followed over the next five years (b).  A considerable dip in polarity.</w:t>
        </w:r>
        <w:r w:rsidR="0046041B">
          <w:rPr>
            <w:noProof/>
            <w:webHidden/>
          </w:rPr>
          <w:tab/>
        </w:r>
        <w:r w:rsidR="0046041B">
          <w:rPr>
            <w:noProof/>
            <w:webHidden/>
          </w:rPr>
          <w:fldChar w:fldCharType="begin"/>
        </w:r>
        <w:r w:rsidR="0046041B">
          <w:rPr>
            <w:noProof/>
            <w:webHidden/>
          </w:rPr>
          <w:instrText xml:space="preserve"> PAGEREF _Toc73007912 \h </w:instrText>
        </w:r>
        <w:r w:rsidR="0046041B">
          <w:rPr>
            <w:noProof/>
            <w:webHidden/>
          </w:rPr>
        </w:r>
        <w:r w:rsidR="0046041B">
          <w:rPr>
            <w:noProof/>
            <w:webHidden/>
          </w:rPr>
          <w:fldChar w:fldCharType="separate"/>
        </w:r>
        <w:r w:rsidR="00100A74">
          <w:rPr>
            <w:noProof/>
            <w:webHidden/>
          </w:rPr>
          <w:t>84</w:t>
        </w:r>
        <w:r w:rsidR="0046041B">
          <w:rPr>
            <w:noProof/>
            <w:webHidden/>
          </w:rPr>
          <w:fldChar w:fldCharType="end"/>
        </w:r>
      </w:hyperlink>
    </w:p>
    <w:p w14:paraId="5D0C527B" w14:textId="41A06B5B"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913" w:history="1">
        <w:r w:rsidR="0046041B" w:rsidRPr="00E43869">
          <w:rPr>
            <w:rStyle w:val="Hyperlink"/>
            <w:noProof/>
          </w:rPr>
          <w:t>Figure 75 - Average sentiment by nationality of artists.</w:t>
        </w:r>
        <w:r w:rsidR="0046041B">
          <w:rPr>
            <w:noProof/>
            <w:webHidden/>
          </w:rPr>
          <w:tab/>
        </w:r>
        <w:r w:rsidR="0046041B">
          <w:rPr>
            <w:noProof/>
            <w:webHidden/>
          </w:rPr>
          <w:fldChar w:fldCharType="begin"/>
        </w:r>
        <w:r w:rsidR="0046041B">
          <w:rPr>
            <w:noProof/>
            <w:webHidden/>
          </w:rPr>
          <w:instrText xml:space="preserve"> PAGEREF _Toc73007913 \h </w:instrText>
        </w:r>
        <w:r w:rsidR="0046041B">
          <w:rPr>
            <w:noProof/>
            <w:webHidden/>
          </w:rPr>
        </w:r>
        <w:r w:rsidR="0046041B">
          <w:rPr>
            <w:noProof/>
            <w:webHidden/>
          </w:rPr>
          <w:fldChar w:fldCharType="separate"/>
        </w:r>
        <w:r w:rsidR="00100A74">
          <w:rPr>
            <w:noProof/>
            <w:webHidden/>
          </w:rPr>
          <w:t>84</w:t>
        </w:r>
        <w:r w:rsidR="0046041B">
          <w:rPr>
            <w:noProof/>
            <w:webHidden/>
          </w:rPr>
          <w:fldChar w:fldCharType="end"/>
        </w:r>
      </w:hyperlink>
    </w:p>
    <w:p w14:paraId="3CC51A04" w14:textId="2AD65300"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914" w:history="1">
        <w:r w:rsidR="0046041B" w:rsidRPr="00E43869">
          <w:rPr>
            <w:rStyle w:val="Hyperlink"/>
            <w:noProof/>
          </w:rPr>
          <w:t>Figure 76 - The average sentiment for each decade of the UK charts.</w:t>
        </w:r>
        <w:r w:rsidR="0046041B">
          <w:rPr>
            <w:noProof/>
            <w:webHidden/>
          </w:rPr>
          <w:tab/>
        </w:r>
        <w:r w:rsidR="0046041B">
          <w:rPr>
            <w:noProof/>
            <w:webHidden/>
          </w:rPr>
          <w:fldChar w:fldCharType="begin"/>
        </w:r>
        <w:r w:rsidR="0046041B">
          <w:rPr>
            <w:noProof/>
            <w:webHidden/>
          </w:rPr>
          <w:instrText xml:space="preserve"> PAGEREF _Toc73007914 \h </w:instrText>
        </w:r>
        <w:r w:rsidR="0046041B">
          <w:rPr>
            <w:noProof/>
            <w:webHidden/>
          </w:rPr>
        </w:r>
        <w:r w:rsidR="0046041B">
          <w:rPr>
            <w:noProof/>
            <w:webHidden/>
          </w:rPr>
          <w:fldChar w:fldCharType="separate"/>
        </w:r>
        <w:r w:rsidR="00100A74">
          <w:rPr>
            <w:noProof/>
            <w:webHidden/>
          </w:rPr>
          <w:t>85</w:t>
        </w:r>
        <w:r w:rsidR="0046041B">
          <w:rPr>
            <w:noProof/>
            <w:webHidden/>
          </w:rPr>
          <w:fldChar w:fldCharType="end"/>
        </w:r>
      </w:hyperlink>
    </w:p>
    <w:p w14:paraId="7083E36B" w14:textId="1D26DD1F"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915" w:history="1">
        <w:r w:rsidR="0046041B" w:rsidRPr="00E43869">
          <w:rPr>
            <w:rStyle w:val="Hyperlink"/>
            <w:noProof/>
          </w:rPr>
          <w:t>Figure 77 - Installing libraries and packages.</w:t>
        </w:r>
        <w:r w:rsidR="0046041B">
          <w:rPr>
            <w:noProof/>
            <w:webHidden/>
          </w:rPr>
          <w:tab/>
        </w:r>
        <w:r w:rsidR="0046041B">
          <w:rPr>
            <w:noProof/>
            <w:webHidden/>
          </w:rPr>
          <w:fldChar w:fldCharType="begin"/>
        </w:r>
        <w:r w:rsidR="0046041B">
          <w:rPr>
            <w:noProof/>
            <w:webHidden/>
          </w:rPr>
          <w:instrText xml:space="preserve"> PAGEREF _Toc73007915 \h </w:instrText>
        </w:r>
        <w:r w:rsidR="0046041B">
          <w:rPr>
            <w:noProof/>
            <w:webHidden/>
          </w:rPr>
        </w:r>
        <w:r w:rsidR="0046041B">
          <w:rPr>
            <w:noProof/>
            <w:webHidden/>
          </w:rPr>
          <w:fldChar w:fldCharType="separate"/>
        </w:r>
        <w:r w:rsidR="00100A74">
          <w:rPr>
            <w:noProof/>
            <w:webHidden/>
          </w:rPr>
          <w:t>124</w:t>
        </w:r>
        <w:r w:rsidR="0046041B">
          <w:rPr>
            <w:noProof/>
            <w:webHidden/>
          </w:rPr>
          <w:fldChar w:fldCharType="end"/>
        </w:r>
      </w:hyperlink>
    </w:p>
    <w:p w14:paraId="0EB86328" w14:textId="7EDBB72B"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916" w:history="1">
        <w:r w:rsidR="0046041B" w:rsidRPr="00E43869">
          <w:rPr>
            <w:rStyle w:val="Hyperlink"/>
            <w:noProof/>
          </w:rPr>
          <w:t>Figure 78 - Libraires and packages installing (1)</w:t>
        </w:r>
        <w:r w:rsidR="0046041B">
          <w:rPr>
            <w:noProof/>
            <w:webHidden/>
          </w:rPr>
          <w:tab/>
        </w:r>
        <w:r w:rsidR="0046041B">
          <w:rPr>
            <w:noProof/>
            <w:webHidden/>
          </w:rPr>
          <w:fldChar w:fldCharType="begin"/>
        </w:r>
        <w:r w:rsidR="0046041B">
          <w:rPr>
            <w:noProof/>
            <w:webHidden/>
          </w:rPr>
          <w:instrText xml:space="preserve"> PAGEREF _Toc73007916 \h </w:instrText>
        </w:r>
        <w:r w:rsidR="0046041B">
          <w:rPr>
            <w:noProof/>
            <w:webHidden/>
          </w:rPr>
        </w:r>
        <w:r w:rsidR="0046041B">
          <w:rPr>
            <w:noProof/>
            <w:webHidden/>
          </w:rPr>
          <w:fldChar w:fldCharType="separate"/>
        </w:r>
        <w:r w:rsidR="00100A74">
          <w:rPr>
            <w:noProof/>
            <w:webHidden/>
          </w:rPr>
          <w:t>124</w:t>
        </w:r>
        <w:r w:rsidR="0046041B">
          <w:rPr>
            <w:noProof/>
            <w:webHidden/>
          </w:rPr>
          <w:fldChar w:fldCharType="end"/>
        </w:r>
      </w:hyperlink>
    </w:p>
    <w:p w14:paraId="52C09C91" w14:textId="2D722E78"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917" w:history="1">
        <w:r w:rsidR="0046041B" w:rsidRPr="00E43869">
          <w:rPr>
            <w:rStyle w:val="Hyperlink"/>
            <w:noProof/>
          </w:rPr>
          <w:t>Figure 79 - Libraires and packages installing (2)</w:t>
        </w:r>
        <w:r w:rsidR="0046041B">
          <w:rPr>
            <w:noProof/>
            <w:webHidden/>
          </w:rPr>
          <w:tab/>
        </w:r>
        <w:r w:rsidR="0046041B">
          <w:rPr>
            <w:noProof/>
            <w:webHidden/>
          </w:rPr>
          <w:fldChar w:fldCharType="begin"/>
        </w:r>
        <w:r w:rsidR="0046041B">
          <w:rPr>
            <w:noProof/>
            <w:webHidden/>
          </w:rPr>
          <w:instrText xml:space="preserve"> PAGEREF _Toc73007917 \h </w:instrText>
        </w:r>
        <w:r w:rsidR="0046041B">
          <w:rPr>
            <w:noProof/>
            <w:webHidden/>
          </w:rPr>
        </w:r>
        <w:r w:rsidR="0046041B">
          <w:rPr>
            <w:noProof/>
            <w:webHidden/>
          </w:rPr>
          <w:fldChar w:fldCharType="separate"/>
        </w:r>
        <w:r w:rsidR="00100A74">
          <w:rPr>
            <w:noProof/>
            <w:webHidden/>
          </w:rPr>
          <w:t>125</w:t>
        </w:r>
        <w:r w:rsidR="0046041B">
          <w:rPr>
            <w:noProof/>
            <w:webHidden/>
          </w:rPr>
          <w:fldChar w:fldCharType="end"/>
        </w:r>
      </w:hyperlink>
    </w:p>
    <w:p w14:paraId="424358DE" w14:textId="54E71A5E"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918" w:history="1">
        <w:r w:rsidR="0046041B" w:rsidRPr="00E43869">
          <w:rPr>
            <w:rStyle w:val="Hyperlink"/>
            <w:noProof/>
          </w:rPr>
          <w:t>Figure 80 - Testing connection between lyricsgenius and Genius API</w:t>
        </w:r>
        <w:r w:rsidR="0046041B">
          <w:rPr>
            <w:noProof/>
            <w:webHidden/>
          </w:rPr>
          <w:tab/>
        </w:r>
        <w:r w:rsidR="0046041B">
          <w:rPr>
            <w:noProof/>
            <w:webHidden/>
          </w:rPr>
          <w:fldChar w:fldCharType="begin"/>
        </w:r>
        <w:r w:rsidR="0046041B">
          <w:rPr>
            <w:noProof/>
            <w:webHidden/>
          </w:rPr>
          <w:instrText xml:space="preserve"> PAGEREF _Toc73007918 \h </w:instrText>
        </w:r>
        <w:r w:rsidR="0046041B">
          <w:rPr>
            <w:noProof/>
            <w:webHidden/>
          </w:rPr>
        </w:r>
        <w:r w:rsidR="0046041B">
          <w:rPr>
            <w:noProof/>
            <w:webHidden/>
          </w:rPr>
          <w:fldChar w:fldCharType="separate"/>
        </w:r>
        <w:r w:rsidR="00100A74">
          <w:rPr>
            <w:noProof/>
            <w:webHidden/>
          </w:rPr>
          <w:t>125</w:t>
        </w:r>
        <w:r w:rsidR="0046041B">
          <w:rPr>
            <w:noProof/>
            <w:webHidden/>
          </w:rPr>
          <w:fldChar w:fldCharType="end"/>
        </w:r>
      </w:hyperlink>
    </w:p>
    <w:p w14:paraId="2CB50F98" w14:textId="21BED136"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919" w:history="1">
        <w:r w:rsidR="0046041B" w:rsidRPr="00E43869">
          <w:rPr>
            <w:rStyle w:val="Hyperlink"/>
            <w:noProof/>
          </w:rPr>
          <w:t>Figure 81 - Taylor Swift's "Shake It Off" proving successful connection between lyricsgenius and Genius API (a), (b), (c)</w:t>
        </w:r>
        <w:r w:rsidR="0046041B">
          <w:rPr>
            <w:noProof/>
            <w:webHidden/>
          </w:rPr>
          <w:tab/>
        </w:r>
        <w:r w:rsidR="0046041B">
          <w:rPr>
            <w:noProof/>
            <w:webHidden/>
          </w:rPr>
          <w:fldChar w:fldCharType="begin"/>
        </w:r>
        <w:r w:rsidR="0046041B">
          <w:rPr>
            <w:noProof/>
            <w:webHidden/>
          </w:rPr>
          <w:instrText xml:space="preserve"> PAGEREF _Toc73007919 \h </w:instrText>
        </w:r>
        <w:r w:rsidR="0046041B">
          <w:rPr>
            <w:noProof/>
            <w:webHidden/>
          </w:rPr>
        </w:r>
        <w:r w:rsidR="0046041B">
          <w:rPr>
            <w:noProof/>
            <w:webHidden/>
          </w:rPr>
          <w:fldChar w:fldCharType="separate"/>
        </w:r>
        <w:r w:rsidR="00100A74">
          <w:rPr>
            <w:noProof/>
            <w:webHidden/>
          </w:rPr>
          <w:t>126</w:t>
        </w:r>
        <w:r w:rsidR="0046041B">
          <w:rPr>
            <w:noProof/>
            <w:webHidden/>
          </w:rPr>
          <w:fldChar w:fldCharType="end"/>
        </w:r>
      </w:hyperlink>
    </w:p>
    <w:p w14:paraId="392416FB" w14:textId="5AD8A919"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920" w:history="1">
        <w:r w:rsidR="0046041B" w:rsidRPr="00E43869">
          <w:rPr>
            <w:rStyle w:val="Hyperlink"/>
            <w:noProof/>
          </w:rPr>
          <w:t>Figure 82 - Importing csv file from data.world</w:t>
        </w:r>
        <w:r w:rsidR="0046041B">
          <w:rPr>
            <w:noProof/>
            <w:webHidden/>
          </w:rPr>
          <w:tab/>
        </w:r>
        <w:r w:rsidR="0046041B">
          <w:rPr>
            <w:noProof/>
            <w:webHidden/>
          </w:rPr>
          <w:fldChar w:fldCharType="begin"/>
        </w:r>
        <w:r w:rsidR="0046041B">
          <w:rPr>
            <w:noProof/>
            <w:webHidden/>
          </w:rPr>
          <w:instrText xml:space="preserve"> PAGEREF _Toc73007920 \h </w:instrText>
        </w:r>
        <w:r w:rsidR="0046041B">
          <w:rPr>
            <w:noProof/>
            <w:webHidden/>
          </w:rPr>
        </w:r>
        <w:r w:rsidR="0046041B">
          <w:rPr>
            <w:noProof/>
            <w:webHidden/>
          </w:rPr>
          <w:fldChar w:fldCharType="separate"/>
        </w:r>
        <w:r w:rsidR="00100A74">
          <w:rPr>
            <w:noProof/>
            <w:webHidden/>
          </w:rPr>
          <w:t>127</w:t>
        </w:r>
        <w:r w:rsidR="0046041B">
          <w:rPr>
            <w:noProof/>
            <w:webHidden/>
          </w:rPr>
          <w:fldChar w:fldCharType="end"/>
        </w:r>
      </w:hyperlink>
    </w:p>
    <w:p w14:paraId="38927014" w14:textId="48F65DE5"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921" w:history="1">
        <w:r w:rsidR="0046041B" w:rsidRPr="00E43869">
          <w:rPr>
            <w:rStyle w:val="Hyperlink"/>
            <w:noProof/>
          </w:rPr>
          <w:t>Figure 83 - Imported csv table displayed in notebook.</w:t>
        </w:r>
        <w:r w:rsidR="0046041B">
          <w:rPr>
            <w:noProof/>
            <w:webHidden/>
          </w:rPr>
          <w:tab/>
        </w:r>
        <w:r w:rsidR="0046041B">
          <w:rPr>
            <w:noProof/>
            <w:webHidden/>
          </w:rPr>
          <w:fldChar w:fldCharType="begin"/>
        </w:r>
        <w:r w:rsidR="0046041B">
          <w:rPr>
            <w:noProof/>
            <w:webHidden/>
          </w:rPr>
          <w:instrText xml:space="preserve"> PAGEREF _Toc73007921 \h </w:instrText>
        </w:r>
        <w:r w:rsidR="0046041B">
          <w:rPr>
            <w:noProof/>
            <w:webHidden/>
          </w:rPr>
        </w:r>
        <w:r w:rsidR="0046041B">
          <w:rPr>
            <w:noProof/>
            <w:webHidden/>
          </w:rPr>
          <w:fldChar w:fldCharType="separate"/>
        </w:r>
        <w:r w:rsidR="00100A74">
          <w:rPr>
            <w:noProof/>
            <w:webHidden/>
          </w:rPr>
          <w:t>127</w:t>
        </w:r>
        <w:r w:rsidR="0046041B">
          <w:rPr>
            <w:noProof/>
            <w:webHidden/>
          </w:rPr>
          <w:fldChar w:fldCharType="end"/>
        </w:r>
      </w:hyperlink>
    </w:p>
    <w:p w14:paraId="64E28163" w14:textId="0A79CAC8"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922" w:history="1">
        <w:r w:rsidR="0046041B" w:rsidRPr="00E43869">
          <w:rPr>
            <w:rStyle w:val="Hyperlink"/>
            <w:noProof/>
          </w:rPr>
          <w:t>Figure 84 - Functions being defined for use further on</w:t>
        </w:r>
        <w:r w:rsidR="0046041B">
          <w:rPr>
            <w:noProof/>
            <w:webHidden/>
          </w:rPr>
          <w:tab/>
        </w:r>
        <w:r w:rsidR="0046041B">
          <w:rPr>
            <w:noProof/>
            <w:webHidden/>
          </w:rPr>
          <w:fldChar w:fldCharType="begin"/>
        </w:r>
        <w:r w:rsidR="0046041B">
          <w:rPr>
            <w:noProof/>
            <w:webHidden/>
          </w:rPr>
          <w:instrText xml:space="preserve"> PAGEREF _Toc73007922 \h </w:instrText>
        </w:r>
        <w:r w:rsidR="0046041B">
          <w:rPr>
            <w:noProof/>
            <w:webHidden/>
          </w:rPr>
        </w:r>
        <w:r w:rsidR="0046041B">
          <w:rPr>
            <w:noProof/>
            <w:webHidden/>
          </w:rPr>
          <w:fldChar w:fldCharType="separate"/>
        </w:r>
        <w:r w:rsidR="00100A74">
          <w:rPr>
            <w:noProof/>
            <w:webHidden/>
          </w:rPr>
          <w:t>128</w:t>
        </w:r>
        <w:r w:rsidR="0046041B">
          <w:rPr>
            <w:noProof/>
            <w:webHidden/>
          </w:rPr>
          <w:fldChar w:fldCharType="end"/>
        </w:r>
      </w:hyperlink>
    </w:p>
    <w:p w14:paraId="608A8FCD" w14:textId="27CAEC50"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923" w:history="1">
        <w:r w:rsidR="0046041B" w:rsidRPr="00E43869">
          <w:rPr>
            <w:rStyle w:val="Hyperlink"/>
            <w:noProof/>
          </w:rPr>
          <w:t>Figure 85 - get_lyrics function connecting with Genius API.</w:t>
        </w:r>
        <w:r w:rsidR="0046041B">
          <w:rPr>
            <w:noProof/>
            <w:webHidden/>
          </w:rPr>
          <w:tab/>
        </w:r>
        <w:r w:rsidR="0046041B">
          <w:rPr>
            <w:noProof/>
            <w:webHidden/>
          </w:rPr>
          <w:fldChar w:fldCharType="begin"/>
        </w:r>
        <w:r w:rsidR="0046041B">
          <w:rPr>
            <w:noProof/>
            <w:webHidden/>
          </w:rPr>
          <w:instrText xml:space="preserve"> PAGEREF _Toc73007923 \h </w:instrText>
        </w:r>
        <w:r w:rsidR="0046041B">
          <w:rPr>
            <w:noProof/>
            <w:webHidden/>
          </w:rPr>
        </w:r>
        <w:r w:rsidR="0046041B">
          <w:rPr>
            <w:noProof/>
            <w:webHidden/>
          </w:rPr>
          <w:fldChar w:fldCharType="separate"/>
        </w:r>
        <w:r w:rsidR="00100A74">
          <w:rPr>
            <w:noProof/>
            <w:webHidden/>
          </w:rPr>
          <w:t>128</w:t>
        </w:r>
        <w:r w:rsidR="0046041B">
          <w:rPr>
            <w:noProof/>
            <w:webHidden/>
          </w:rPr>
          <w:fldChar w:fldCharType="end"/>
        </w:r>
      </w:hyperlink>
    </w:p>
    <w:p w14:paraId="3EBB8756" w14:textId="40E82EDF"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924" w:history="1">
        <w:r w:rsidR="0046041B" w:rsidRPr="00E43869">
          <w:rPr>
            <w:rStyle w:val="Hyperlink"/>
            <w:noProof/>
          </w:rPr>
          <w:t>Figure 86 - Lyrics being imported from Genius API (a), and being added as a new 'Lyrics' column (b), (c), (d)</w:t>
        </w:r>
        <w:r w:rsidR="0046041B">
          <w:rPr>
            <w:noProof/>
            <w:webHidden/>
          </w:rPr>
          <w:tab/>
        </w:r>
        <w:r w:rsidR="0046041B">
          <w:rPr>
            <w:noProof/>
            <w:webHidden/>
          </w:rPr>
          <w:fldChar w:fldCharType="begin"/>
        </w:r>
        <w:r w:rsidR="0046041B">
          <w:rPr>
            <w:noProof/>
            <w:webHidden/>
          </w:rPr>
          <w:instrText xml:space="preserve"> PAGEREF _Toc73007924 \h </w:instrText>
        </w:r>
        <w:r w:rsidR="0046041B">
          <w:rPr>
            <w:noProof/>
            <w:webHidden/>
          </w:rPr>
        </w:r>
        <w:r w:rsidR="0046041B">
          <w:rPr>
            <w:noProof/>
            <w:webHidden/>
          </w:rPr>
          <w:fldChar w:fldCharType="separate"/>
        </w:r>
        <w:r w:rsidR="00100A74">
          <w:rPr>
            <w:noProof/>
            <w:webHidden/>
          </w:rPr>
          <w:t>129</w:t>
        </w:r>
        <w:r w:rsidR="0046041B">
          <w:rPr>
            <w:noProof/>
            <w:webHidden/>
          </w:rPr>
          <w:fldChar w:fldCharType="end"/>
        </w:r>
      </w:hyperlink>
    </w:p>
    <w:p w14:paraId="3B43BC3E" w14:textId="0CC07E93"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925" w:history="1">
        <w:r w:rsidR="0046041B" w:rsidRPr="00E43869">
          <w:rPr>
            <w:rStyle w:val="Hyperlink"/>
            <w:noProof/>
          </w:rPr>
          <w:t>Figure 87 - get_lyric_sentiment function being called to classify polarity on lyrics and create 'Sentiment' column.</w:t>
        </w:r>
        <w:r w:rsidR="0046041B">
          <w:rPr>
            <w:noProof/>
            <w:webHidden/>
          </w:rPr>
          <w:tab/>
        </w:r>
        <w:r w:rsidR="0046041B">
          <w:rPr>
            <w:noProof/>
            <w:webHidden/>
          </w:rPr>
          <w:fldChar w:fldCharType="begin"/>
        </w:r>
        <w:r w:rsidR="0046041B">
          <w:rPr>
            <w:noProof/>
            <w:webHidden/>
          </w:rPr>
          <w:instrText xml:space="preserve"> PAGEREF _Toc73007925 \h </w:instrText>
        </w:r>
        <w:r w:rsidR="0046041B">
          <w:rPr>
            <w:noProof/>
            <w:webHidden/>
          </w:rPr>
        </w:r>
        <w:r w:rsidR="0046041B">
          <w:rPr>
            <w:noProof/>
            <w:webHidden/>
          </w:rPr>
          <w:fldChar w:fldCharType="separate"/>
        </w:r>
        <w:r w:rsidR="00100A74">
          <w:rPr>
            <w:noProof/>
            <w:webHidden/>
          </w:rPr>
          <w:t>130</w:t>
        </w:r>
        <w:r w:rsidR="0046041B">
          <w:rPr>
            <w:noProof/>
            <w:webHidden/>
          </w:rPr>
          <w:fldChar w:fldCharType="end"/>
        </w:r>
      </w:hyperlink>
    </w:p>
    <w:p w14:paraId="309973BC" w14:textId="432BEB68"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926" w:history="1">
        <w:r w:rsidR="0046041B" w:rsidRPr="00E43869">
          <w:rPr>
            <w:rStyle w:val="Hyperlink"/>
            <w:noProof/>
          </w:rPr>
          <w:t>Figure 88 - Setting the index of the dataframe to be sorted by 'WeekID' column.</w:t>
        </w:r>
        <w:r w:rsidR="0046041B">
          <w:rPr>
            <w:noProof/>
            <w:webHidden/>
          </w:rPr>
          <w:tab/>
        </w:r>
        <w:r w:rsidR="0046041B">
          <w:rPr>
            <w:noProof/>
            <w:webHidden/>
          </w:rPr>
          <w:fldChar w:fldCharType="begin"/>
        </w:r>
        <w:r w:rsidR="0046041B">
          <w:rPr>
            <w:noProof/>
            <w:webHidden/>
          </w:rPr>
          <w:instrText xml:space="preserve"> PAGEREF _Toc73007926 \h </w:instrText>
        </w:r>
        <w:r w:rsidR="0046041B">
          <w:rPr>
            <w:noProof/>
            <w:webHidden/>
          </w:rPr>
        </w:r>
        <w:r w:rsidR="0046041B">
          <w:rPr>
            <w:noProof/>
            <w:webHidden/>
          </w:rPr>
          <w:fldChar w:fldCharType="separate"/>
        </w:r>
        <w:r w:rsidR="00100A74">
          <w:rPr>
            <w:noProof/>
            <w:webHidden/>
          </w:rPr>
          <w:t>130</w:t>
        </w:r>
        <w:r w:rsidR="0046041B">
          <w:rPr>
            <w:noProof/>
            <w:webHidden/>
          </w:rPr>
          <w:fldChar w:fldCharType="end"/>
        </w:r>
      </w:hyperlink>
    </w:p>
    <w:p w14:paraId="09F9CBA4" w14:textId="2C4F370A"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927" w:history="1">
        <w:r w:rsidR="0046041B" w:rsidRPr="00E43869">
          <w:rPr>
            <w:rStyle w:val="Hyperlink"/>
            <w:noProof/>
          </w:rPr>
          <w:t>Figure 89 - Resampling the dataframe to calculate the mean sentiment of the lyrics for each year.</w:t>
        </w:r>
        <w:r w:rsidR="0046041B">
          <w:rPr>
            <w:noProof/>
            <w:webHidden/>
          </w:rPr>
          <w:tab/>
        </w:r>
        <w:r w:rsidR="0046041B">
          <w:rPr>
            <w:noProof/>
            <w:webHidden/>
          </w:rPr>
          <w:fldChar w:fldCharType="begin"/>
        </w:r>
        <w:r w:rsidR="0046041B">
          <w:rPr>
            <w:noProof/>
            <w:webHidden/>
          </w:rPr>
          <w:instrText xml:space="preserve"> PAGEREF _Toc73007927 \h </w:instrText>
        </w:r>
        <w:r w:rsidR="0046041B">
          <w:rPr>
            <w:noProof/>
            <w:webHidden/>
          </w:rPr>
        </w:r>
        <w:r w:rsidR="0046041B">
          <w:rPr>
            <w:noProof/>
            <w:webHidden/>
          </w:rPr>
          <w:fldChar w:fldCharType="separate"/>
        </w:r>
        <w:r w:rsidR="00100A74">
          <w:rPr>
            <w:noProof/>
            <w:webHidden/>
          </w:rPr>
          <w:t>130</w:t>
        </w:r>
        <w:r w:rsidR="0046041B">
          <w:rPr>
            <w:noProof/>
            <w:webHidden/>
          </w:rPr>
          <w:fldChar w:fldCharType="end"/>
        </w:r>
      </w:hyperlink>
    </w:p>
    <w:p w14:paraId="4F060BF9" w14:textId="5B872399"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928" w:history="1">
        <w:r w:rsidR="0046041B" w:rsidRPr="00E43869">
          <w:rPr>
            <w:rStyle w:val="Hyperlink"/>
            <w:noProof/>
          </w:rPr>
          <w:t>Figure 90 - Plotting a line graph to display the sentiment of each year.</w:t>
        </w:r>
        <w:r w:rsidR="0046041B">
          <w:rPr>
            <w:noProof/>
            <w:webHidden/>
          </w:rPr>
          <w:tab/>
        </w:r>
        <w:r w:rsidR="0046041B">
          <w:rPr>
            <w:noProof/>
            <w:webHidden/>
          </w:rPr>
          <w:fldChar w:fldCharType="begin"/>
        </w:r>
        <w:r w:rsidR="0046041B">
          <w:rPr>
            <w:noProof/>
            <w:webHidden/>
          </w:rPr>
          <w:instrText xml:space="preserve"> PAGEREF _Toc73007928 \h </w:instrText>
        </w:r>
        <w:r w:rsidR="0046041B">
          <w:rPr>
            <w:noProof/>
            <w:webHidden/>
          </w:rPr>
        </w:r>
        <w:r w:rsidR="0046041B">
          <w:rPr>
            <w:noProof/>
            <w:webHidden/>
          </w:rPr>
          <w:fldChar w:fldCharType="separate"/>
        </w:r>
        <w:r w:rsidR="00100A74">
          <w:rPr>
            <w:noProof/>
            <w:webHidden/>
          </w:rPr>
          <w:t>130</w:t>
        </w:r>
        <w:r w:rsidR="0046041B">
          <w:rPr>
            <w:noProof/>
            <w:webHidden/>
          </w:rPr>
          <w:fldChar w:fldCharType="end"/>
        </w:r>
      </w:hyperlink>
    </w:p>
    <w:p w14:paraId="36062E8B" w14:textId="088EA4C5"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929" w:history="1">
        <w:r w:rsidR="0046041B" w:rsidRPr="00E43869">
          <w:rPr>
            <w:rStyle w:val="Hyperlink"/>
            <w:noProof/>
          </w:rPr>
          <w:t>Figure 91 - Resampling the lyric sentiment (a) to calculate the mean percentage change (b)</w:t>
        </w:r>
        <w:r w:rsidR="0046041B">
          <w:rPr>
            <w:noProof/>
            <w:webHidden/>
          </w:rPr>
          <w:tab/>
        </w:r>
        <w:r w:rsidR="0046041B">
          <w:rPr>
            <w:noProof/>
            <w:webHidden/>
          </w:rPr>
          <w:fldChar w:fldCharType="begin"/>
        </w:r>
        <w:r w:rsidR="0046041B">
          <w:rPr>
            <w:noProof/>
            <w:webHidden/>
          </w:rPr>
          <w:instrText xml:space="preserve"> PAGEREF _Toc73007929 \h </w:instrText>
        </w:r>
        <w:r w:rsidR="0046041B">
          <w:rPr>
            <w:noProof/>
            <w:webHidden/>
          </w:rPr>
        </w:r>
        <w:r w:rsidR="0046041B">
          <w:rPr>
            <w:noProof/>
            <w:webHidden/>
          </w:rPr>
          <w:fldChar w:fldCharType="separate"/>
        </w:r>
        <w:r w:rsidR="00100A74">
          <w:rPr>
            <w:noProof/>
            <w:webHidden/>
          </w:rPr>
          <w:t>130</w:t>
        </w:r>
        <w:r w:rsidR="0046041B">
          <w:rPr>
            <w:noProof/>
            <w:webHidden/>
          </w:rPr>
          <w:fldChar w:fldCharType="end"/>
        </w:r>
      </w:hyperlink>
    </w:p>
    <w:p w14:paraId="2634513B" w14:textId="1ECBC93E"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930" w:history="1">
        <w:r w:rsidR="0046041B" w:rsidRPr="00E43869">
          <w:rPr>
            <w:rStyle w:val="Hyperlink"/>
            <w:noProof/>
          </w:rPr>
          <w:t>Figure 92 - Resampling the 'Lyrics' column to collect the lyrics from each year.</w:t>
        </w:r>
        <w:r w:rsidR="0046041B">
          <w:rPr>
            <w:noProof/>
            <w:webHidden/>
          </w:rPr>
          <w:tab/>
        </w:r>
        <w:r w:rsidR="0046041B">
          <w:rPr>
            <w:noProof/>
            <w:webHidden/>
          </w:rPr>
          <w:fldChar w:fldCharType="begin"/>
        </w:r>
        <w:r w:rsidR="0046041B">
          <w:rPr>
            <w:noProof/>
            <w:webHidden/>
          </w:rPr>
          <w:instrText xml:space="preserve"> PAGEREF _Toc73007930 \h </w:instrText>
        </w:r>
        <w:r w:rsidR="0046041B">
          <w:rPr>
            <w:noProof/>
            <w:webHidden/>
          </w:rPr>
        </w:r>
        <w:r w:rsidR="0046041B">
          <w:rPr>
            <w:noProof/>
            <w:webHidden/>
          </w:rPr>
          <w:fldChar w:fldCharType="separate"/>
        </w:r>
        <w:r w:rsidR="00100A74">
          <w:rPr>
            <w:noProof/>
            <w:webHidden/>
          </w:rPr>
          <w:t>130</w:t>
        </w:r>
        <w:r w:rsidR="0046041B">
          <w:rPr>
            <w:noProof/>
            <w:webHidden/>
          </w:rPr>
          <w:fldChar w:fldCharType="end"/>
        </w:r>
      </w:hyperlink>
    </w:p>
    <w:p w14:paraId="401D09E4" w14:textId="506E4E4A"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931" w:history="1">
        <w:r w:rsidR="0046041B" w:rsidRPr="00E43869">
          <w:rPr>
            <w:rStyle w:val="Hyperlink"/>
            <w:noProof/>
          </w:rPr>
          <w:t>Figure 93 - Calling the return_keywords function (a) to display an array of the top keywords for each year (b), (c), (d)</w:t>
        </w:r>
        <w:r w:rsidR="0046041B">
          <w:rPr>
            <w:noProof/>
            <w:webHidden/>
          </w:rPr>
          <w:tab/>
        </w:r>
        <w:r w:rsidR="0046041B">
          <w:rPr>
            <w:noProof/>
            <w:webHidden/>
          </w:rPr>
          <w:fldChar w:fldCharType="begin"/>
        </w:r>
        <w:r w:rsidR="0046041B">
          <w:rPr>
            <w:noProof/>
            <w:webHidden/>
          </w:rPr>
          <w:instrText xml:space="preserve"> PAGEREF _Toc73007931 \h </w:instrText>
        </w:r>
        <w:r w:rsidR="0046041B">
          <w:rPr>
            <w:noProof/>
            <w:webHidden/>
          </w:rPr>
        </w:r>
        <w:r w:rsidR="0046041B">
          <w:rPr>
            <w:noProof/>
            <w:webHidden/>
          </w:rPr>
          <w:fldChar w:fldCharType="separate"/>
        </w:r>
        <w:r w:rsidR="00100A74">
          <w:rPr>
            <w:noProof/>
            <w:webHidden/>
          </w:rPr>
          <w:t>131</w:t>
        </w:r>
        <w:r w:rsidR="0046041B">
          <w:rPr>
            <w:noProof/>
            <w:webHidden/>
          </w:rPr>
          <w:fldChar w:fldCharType="end"/>
        </w:r>
      </w:hyperlink>
    </w:p>
    <w:p w14:paraId="35115847" w14:textId="491933F7"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932" w:history="1">
        <w:r w:rsidR="0046041B" w:rsidRPr="00E43869">
          <w:rPr>
            <w:rStyle w:val="Hyperlink"/>
            <w:noProof/>
          </w:rPr>
          <w:t>Figure 94 - Creating a dataframe from the keywords yielded.</w:t>
        </w:r>
        <w:r w:rsidR="0046041B">
          <w:rPr>
            <w:noProof/>
            <w:webHidden/>
          </w:rPr>
          <w:tab/>
        </w:r>
        <w:r w:rsidR="0046041B">
          <w:rPr>
            <w:noProof/>
            <w:webHidden/>
          </w:rPr>
          <w:fldChar w:fldCharType="begin"/>
        </w:r>
        <w:r w:rsidR="0046041B">
          <w:rPr>
            <w:noProof/>
            <w:webHidden/>
          </w:rPr>
          <w:instrText xml:space="preserve"> PAGEREF _Toc73007932 \h </w:instrText>
        </w:r>
        <w:r w:rsidR="0046041B">
          <w:rPr>
            <w:noProof/>
            <w:webHidden/>
          </w:rPr>
        </w:r>
        <w:r w:rsidR="0046041B">
          <w:rPr>
            <w:noProof/>
            <w:webHidden/>
          </w:rPr>
          <w:fldChar w:fldCharType="separate"/>
        </w:r>
        <w:r w:rsidR="00100A74">
          <w:rPr>
            <w:noProof/>
            <w:webHidden/>
          </w:rPr>
          <w:t>131</w:t>
        </w:r>
        <w:r w:rsidR="0046041B">
          <w:rPr>
            <w:noProof/>
            <w:webHidden/>
          </w:rPr>
          <w:fldChar w:fldCharType="end"/>
        </w:r>
      </w:hyperlink>
    </w:p>
    <w:p w14:paraId="75747D92" w14:textId="6EF40CEA"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933" w:history="1">
        <w:r w:rsidR="0046041B" w:rsidRPr="00E43869">
          <w:rPr>
            <w:rStyle w:val="Hyperlink"/>
            <w:noProof/>
          </w:rPr>
          <w:t>Figure 95 - Keywords dataframe displayed in tabular form including 'WeekID', 'Lyrics', and 'Sentiment' columns (a), (b), (c), (d), (e), (f), (g)</w:t>
        </w:r>
        <w:r w:rsidR="0046041B">
          <w:rPr>
            <w:noProof/>
            <w:webHidden/>
          </w:rPr>
          <w:tab/>
        </w:r>
        <w:r w:rsidR="0046041B">
          <w:rPr>
            <w:noProof/>
            <w:webHidden/>
          </w:rPr>
          <w:fldChar w:fldCharType="begin"/>
        </w:r>
        <w:r w:rsidR="0046041B">
          <w:rPr>
            <w:noProof/>
            <w:webHidden/>
          </w:rPr>
          <w:instrText xml:space="preserve"> PAGEREF _Toc73007933 \h </w:instrText>
        </w:r>
        <w:r w:rsidR="0046041B">
          <w:rPr>
            <w:noProof/>
            <w:webHidden/>
          </w:rPr>
        </w:r>
        <w:r w:rsidR="0046041B">
          <w:rPr>
            <w:noProof/>
            <w:webHidden/>
          </w:rPr>
          <w:fldChar w:fldCharType="separate"/>
        </w:r>
        <w:r w:rsidR="00100A74">
          <w:rPr>
            <w:noProof/>
            <w:webHidden/>
          </w:rPr>
          <w:t>133</w:t>
        </w:r>
        <w:r w:rsidR="0046041B">
          <w:rPr>
            <w:noProof/>
            <w:webHidden/>
          </w:rPr>
          <w:fldChar w:fldCharType="end"/>
        </w:r>
      </w:hyperlink>
    </w:p>
    <w:p w14:paraId="11024BD1" w14:textId="5D5F38CB"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934" w:history="1">
        <w:r w:rsidR="0046041B" w:rsidRPr="00E43869">
          <w:rPr>
            <w:rStyle w:val="Hyperlink"/>
            <w:noProof/>
          </w:rPr>
          <w:t>Figure 96 – Porter stemming (a), and spaCy lemmatisation (b) of ‘change’ and ‘changing’.</w:t>
        </w:r>
        <w:r w:rsidR="0046041B">
          <w:rPr>
            <w:noProof/>
            <w:webHidden/>
          </w:rPr>
          <w:tab/>
        </w:r>
        <w:r w:rsidR="0046041B">
          <w:rPr>
            <w:noProof/>
            <w:webHidden/>
          </w:rPr>
          <w:fldChar w:fldCharType="begin"/>
        </w:r>
        <w:r w:rsidR="0046041B">
          <w:rPr>
            <w:noProof/>
            <w:webHidden/>
          </w:rPr>
          <w:instrText xml:space="preserve"> PAGEREF _Toc73007934 \h </w:instrText>
        </w:r>
        <w:r w:rsidR="0046041B">
          <w:rPr>
            <w:noProof/>
            <w:webHidden/>
          </w:rPr>
        </w:r>
        <w:r w:rsidR="0046041B">
          <w:rPr>
            <w:noProof/>
            <w:webHidden/>
          </w:rPr>
          <w:fldChar w:fldCharType="separate"/>
        </w:r>
        <w:r w:rsidR="00100A74">
          <w:rPr>
            <w:noProof/>
            <w:webHidden/>
          </w:rPr>
          <w:t>134</w:t>
        </w:r>
        <w:r w:rsidR="0046041B">
          <w:rPr>
            <w:noProof/>
            <w:webHidden/>
          </w:rPr>
          <w:fldChar w:fldCharType="end"/>
        </w:r>
      </w:hyperlink>
    </w:p>
    <w:p w14:paraId="20235B7B" w14:textId="4B79268D"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935" w:history="1">
        <w:r w:rsidR="0046041B" w:rsidRPr="00E43869">
          <w:rPr>
            <w:rStyle w:val="Hyperlink"/>
            <w:noProof/>
          </w:rPr>
          <w:t>Figure 97 – Porter stemming (a), and spaCy lemmatisation (b) of ‘beautiful’.</w:t>
        </w:r>
        <w:r w:rsidR="0046041B">
          <w:rPr>
            <w:noProof/>
            <w:webHidden/>
          </w:rPr>
          <w:tab/>
        </w:r>
        <w:r w:rsidR="0046041B">
          <w:rPr>
            <w:noProof/>
            <w:webHidden/>
          </w:rPr>
          <w:fldChar w:fldCharType="begin"/>
        </w:r>
        <w:r w:rsidR="0046041B">
          <w:rPr>
            <w:noProof/>
            <w:webHidden/>
          </w:rPr>
          <w:instrText xml:space="preserve"> PAGEREF _Toc73007935 \h </w:instrText>
        </w:r>
        <w:r w:rsidR="0046041B">
          <w:rPr>
            <w:noProof/>
            <w:webHidden/>
          </w:rPr>
        </w:r>
        <w:r w:rsidR="0046041B">
          <w:rPr>
            <w:noProof/>
            <w:webHidden/>
          </w:rPr>
          <w:fldChar w:fldCharType="separate"/>
        </w:r>
        <w:r w:rsidR="00100A74">
          <w:rPr>
            <w:noProof/>
            <w:webHidden/>
          </w:rPr>
          <w:t>134</w:t>
        </w:r>
        <w:r w:rsidR="0046041B">
          <w:rPr>
            <w:noProof/>
            <w:webHidden/>
          </w:rPr>
          <w:fldChar w:fldCharType="end"/>
        </w:r>
      </w:hyperlink>
    </w:p>
    <w:p w14:paraId="07794D43" w14:textId="0DF8E672"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936" w:history="1">
        <w:r w:rsidR="0046041B" w:rsidRPr="00E43869">
          <w:rPr>
            <w:rStyle w:val="Hyperlink"/>
            <w:noProof/>
          </w:rPr>
          <w:t>Figure 98 – Lancaster stemming (a), and spaCy lemmatisation (b) of ‘skies’.</w:t>
        </w:r>
        <w:r w:rsidR="0046041B">
          <w:rPr>
            <w:noProof/>
            <w:webHidden/>
          </w:rPr>
          <w:tab/>
        </w:r>
        <w:r w:rsidR="0046041B">
          <w:rPr>
            <w:noProof/>
            <w:webHidden/>
          </w:rPr>
          <w:fldChar w:fldCharType="begin"/>
        </w:r>
        <w:r w:rsidR="0046041B">
          <w:rPr>
            <w:noProof/>
            <w:webHidden/>
          </w:rPr>
          <w:instrText xml:space="preserve"> PAGEREF _Toc73007936 \h </w:instrText>
        </w:r>
        <w:r w:rsidR="0046041B">
          <w:rPr>
            <w:noProof/>
            <w:webHidden/>
          </w:rPr>
        </w:r>
        <w:r w:rsidR="0046041B">
          <w:rPr>
            <w:noProof/>
            <w:webHidden/>
          </w:rPr>
          <w:fldChar w:fldCharType="separate"/>
        </w:r>
        <w:r w:rsidR="00100A74">
          <w:rPr>
            <w:noProof/>
            <w:webHidden/>
          </w:rPr>
          <w:t>135</w:t>
        </w:r>
        <w:r w:rsidR="0046041B">
          <w:rPr>
            <w:noProof/>
            <w:webHidden/>
          </w:rPr>
          <w:fldChar w:fldCharType="end"/>
        </w:r>
      </w:hyperlink>
    </w:p>
    <w:p w14:paraId="5395B311" w14:textId="3669A04E"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937" w:history="1">
        <w:r w:rsidR="0046041B" w:rsidRPr="00E43869">
          <w:rPr>
            <w:rStyle w:val="Hyperlink"/>
            <w:noProof/>
          </w:rPr>
          <w:t>Figure 99 – spaCy lemmatisation of ‘best’ to ‘good’.</w:t>
        </w:r>
        <w:r w:rsidR="0046041B">
          <w:rPr>
            <w:noProof/>
            <w:webHidden/>
          </w:rPr>
          <w:tab/>
        </w:r>
        <w:r w:rsidR="0046041B">
          <w:rPr>
            <w:noProof/>
            <w:webHidden/>
          </w:rPr>
          <w:fldChar w:fldCharType="begin"/>
        </w:r>
        <w:r w:rsidR="0046041B">
          <w:rPr>
            <w:noProof/>
            <w:webHidden/>
          </w:rPr>
          <w:instrText xml:space="preserve"> PAGEREF _Toc73007937 \h </w:instrText>
        </w:r>
        <w:r w:rsidR="0046041B">
          <w:rPr>
            <w:noProof/>
            <w:webHidden/>
          </w:rPr>
        </w:r>
        <w:r w:rsidR="0046041B">
          <w:rPr>
            <w:noProof/>
            <w:webHidden/>
          </w:rPr>
          <w:fldChar w:fldCharType="separate"/>
        </w:r>
        <w:r w:rsidR="00100A74">
          <w:rPr>
            <w:noProof/>
            <w:webHidden/>
          </w:rPr>
          <w:t>135</w:t>
        </w:r>
        <w:r w:rsidR="0046041B">
          <w:rPr>
            <w:noProof/>
            <w:webHidden/>
          </w:rPr>
          <w:fldChar w:fldCharType="end"/>
        </w:r>
      </w:hyperlink>
    </w:p>
    <w:p w14:paraId="31038811" w14:textId="2874B575"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938" w:history="1">
        <w:r w:rsidR="0046041B" w:rsidRPr="00E43869">
          <w:rPr>
            <w:rStyle w:val="Hyperlink"/>
            <w:noProof/>
          </w:rPr>
          <w:t>Figure 100 – TextBlob polarity score of ‘best’ (a) and ‘good’ (b).</w:t>
        </w:r>
        <w:r w:rsidR="0046041B">
          <w:rPr>
            <w:noProof/>
            <w:webHidden/>
          </w:rPr>
          <w:tab/>
        </w:r>
        <w:r w:rsidR="0046041B">
          <w:rPr>
            <w:noProof/>
            <w:webHidden/>
          </w:rPr>
          <w:fldChar w:fldCharType="begin"/>
        </w:r>
        <w:r w:rsidR="0046041B">
          <w:rPr>
            <w:noProof/>
            <w:webHidden/>
          </w:rPr>
          <w:instrText xml:space="preserve"> PAGEREF _Toc73007938 \h </w:instrText>
        </w:r>
        <w:r w:rsidR="0046041B">
          <w:rPr>
            <w:noProof/>
            <w:webHidden/>
          </w:rPr>
        </w:r>
        <w:r w:rsidR="0046041B">
          <w:rPr>
            <w:noProof/>
            <w:webHidden/>
          </w:rPr>
          <w:fldChar w:fldCharType="separate"/>
        </w:r>
        <w:r w:rsidR="00100A74">
          <w:rPr>
            <w:noProof/>
            <w:webHidden/>
          </w:rPr>
          <w:t>136</w:t>
        </w:r>
        <w:r w:rsidR="0046041B">
          <w:rPr>
            <w:noProof/>
            <w:webHidden/>
          </w:rPr>
          <w:fldChar w:fldCharType="end"/>
        </w:r>
      </w:hyperlink>
    </w:p>
    <w:p w14:paraId="6F87B570" w14:textId="6C9FDEEB"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939" w:history="1">
        <w:r w:rsidR="0046041B" w:rsidRPr="00E43869">
          <w:rPr>
            <w:rStyle w:val="Hyperlink"/>
            <w:noProof/>
          </w:rPr>
          <w:t>Figure 101 - Power BI's simple method to retrieve data (a) from a website (b).</w:t>
        </w:r>
        <w:r w:rsidR="0046041B">
          <w:rPr>
            <w:noProof/>
            <w:webHidden/>
          </w:rPr>
          <w:tab/>
        </w:r>
        <w:r w:rsidR="0046041B">
          <w:rPr>
            <w:noProof/>
            <w:webHidden/>
          </w:rPr>
          <w:fldChar w:fldCharType="begin"/>
        </w:r>
        <w:r w:rsidR="0046041B">
          <w:rPr>
            <w:noProof/>
            <w:webHidden/>
          </w:rPr>
          <w:instrText xml:space="preserve"> PAGEREF _Toc73007939 \h </w:instrText>
        </w:r>
        <w:r w:rsidR="0046041B">
          <w:rPr>
            <w:noProof/>
            <w:webHidden/>
          </w:rPr>
        </w:r>
        <w:r w:rsidR="0046041B">
          <w:rPr>
            <w:noProof/>
            <w:webHidden/>
          </w:rPr>
          <w:fldChar w:fldCharType="separate"/>
        </w:r>
        <w:r w:rsidR="00100A74">
          <w:rPr>
            <w:noProof/>
            <w:webHidden/>
          </w:rPr>
          <w:t>137</w:t>
        </w:r>
        <w:r w:rsidR="0046041B">
          <w:rPr>
            <w:noProof/>
            <w:webHidden/>
          </w:rPr>
          <w:fldChar w:fldCharType="end"/>
        </w:r>
      </w:hyperlink>
    </w:p>
    <w:p w14:paraId="44486B8B" w14:textId="14FFF061"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940" w:history="1">
        <w:r w:rsidR="0046041B" w:rsidRPr="00E43869">
          <w:rPr>
            <w:rStyle w:val="Hyperlink"/>
            <w:noProof/>
          </w:rPr>
          <w:t>Figure 102 - Wikipedia's 1950s data in tabular form.</w:t>
        </w:r>
        <w:r w:rsidR="0046041B">
          <w:rPr>
            <w:noProof/>
            <w:webHidden/>
          </w:rPr>
          <w:tab/>
        </w:r>
        <w:r w:rsidR="0046041B">
          <w:rPr>
            <w:noProof/>
            <w:webHidden/>
          </w:rPr>
          <w:fldChar w:fldCharType="begin"/>
        </w:r>
        <w:r w:rsidR="0046041B">
          <w:rPr>
            <w:noProof/>
            <w:webHidden/>
          </w:rPr>
          <w:instrText xml:space="preserve"> PAGEREF _Toc73007940 \h </w:instrText>
        </w:r>
        <w:r w:rsidR="0046041B">
          <w:rPr>
            <w:noProof/>
            <w:webHidden/>
          </w:rPr>
        </w:r>
        <w:r w:rsidR="0046041B">
          <w:rPr>
            <w:noProof/>
            <w:webHidden/>
          </w:rPr>
          <w:fldChar w:fldCharType="separate"/>
        </w:r>
        <w:r w:rsidR="00100A74">
          <w:rPr>
            <w:noProof/>
            <w:webHidden/>
          </w:rPr>
          <w:t>137</w:t>
        </w:r>
        <w:r w:rsidR="0046041B">
          <w:rPr>
            <w:noProof/>
            <w:webHidden/>
          </w:rPr>
          <w:fldChar w:fldCharType="end"/>
        </w:r>
      </w:hyperlink>
    </w:p>
    <w:p w14:paraId="29529607" w14:textId="00045B10"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941" w:history="1">
        <w:r w:rsidR="0046041B" w:rsidRPr="00E43869">
          <w:rPr>
            <w:rStyle w:val="Hyperlink"/>
            <w:noProof/>
          </w:rPr>
          <w:t>Figure 103 - Wikipedia data brought into Power BI before cleaning.</w:t>
        </w:r>
        <w:r w:rsidR="0046041B">
          <w:rPr>
            <w:noProof/>
            <w:webHidden/>
          </w:rPr>
          <w:tab/>
        </w:r>
        <w:r w:rsidR="0046041B">
          <w:rPr>
            <w:noProof/>
            <w:webHidden/>
          </w:rPr>
          <w:fldChar w:fldCharType="begin"/>
        </w:r>
        <w:r w:rsidR="0046041B">
          <w:rPr>
            <w:noProof/>
            <w:webHidden/>
          </w:rPr>
          <w:instrText xml:space="preserve"> PAGEREF _Toc73007941 \h </w:instrText>
        </w:r>
        <w:r w:rsidR="0046041B">
          <w:rPr>
            <w:noProof/>
            <w:webHidden/>
          </w:rPr>
        </w:r>
        <w:r w:rsidR="0046041B">
          <w:rPr>
            <w:noProof/>
            <w:webHidden/>
          </w:rPr>
          <w:fldChar w:fldCharType="separate"/>
        </w:r>
        <w:r w:rsidR="00100A74">
          <w:rPr>
            <w:noProof/>
            <w:webHidden/>
          </w:rPr>
          <w:t>138</w:t>
        </w:r>
        <w:r w:rsidR="0046041B">
          <w:rPr>
            <w:noProof/>
            <w:webHidden/>
          </w:rPr>
          <w:fldChar w:fldCharType="end"/>
        </w:r>
      </w:hyperlink>
    </w:p>
    <w:p w14:paraId="60525EE9" w14:textId="4B6621C2"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942" w:history="1">
        <w:r w:rsidR="0046041B" w:rsidRPr="00E43869">
          <w:rPr>
            <w:rStyle w:val="Hyperlink"/>
            <w:noProof/>
          </w:rPr>
          <w:t>Figure 104 - Giving meaningful heading names.</w:t>
        </w:r>
        <w:r w:rsidR="0046041B">
          <w:rPr>
            <w:noProof/>
            <w:webHidden/>
          </w:rPr>
          <w:tab/>
        </w:r>
        <w:r w:rsidR="0046041B">
          <w:rPr>
            <w:noProof/>
            <w:webHidden/>
          </w:rPr>
          <w:fldChar w:fldCharType="begin"/>
        </w:r>
        <w:r w:rsidR="0046041B">
          <w:rPr>
            <w:noProof/>
            <w:webHidden/>
          </w:rPr>
          <w:instrText xml:space="preserve"> PAGEREF _Toc73007942 \h </w:instrText>
        </w:r>
        <w:r w:rsidR="0046041B">
          <w:rPr>
            <w:noProof/>
            <w:webHidden/>
          </w:rPr>
        </w:r>
        <w:r w:rsidR="0046041B">
          <w:rPr>
            <w:noProof/>
            <w:webHidden/>
          </w:rPr>
          <w:fldChar w:fldCharType="separate"/>
        </w:r>
        <w:r w:rsidR="00100A74">
          <w:rPr>
            <w:noProof/>
            <w:webHidden/>
          </w:rPr>
          <w:t>138</w:t>
        </w:r>
        <w:r w:rsidR="0046041B">
          <w:rPr>
            <w:noProof/>
            <w:webHidden/>
          </w:rPr>
          <w:fldChar w:fldCharType="end"/>
        </w:r>
      </w:hyperlink>
    </w:p>
    <w:p w14:paraId="530FFEB7" w14:textId="68D1F226"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943" w:history="1">
        <w:r w:rsidR="0046041B" w:rsidRPr="00E43869">
          <w:rPr>
            <w:rStyle w:val="Hyperlink"/>
            <w:noProof/>
          </w:rPr>
          <w:t>Figure 105 - Omitting the years (a) to ensure correct index numbers (b).</w:t>
        </w:r>
        <w:r w:rsidR="0046041B">
          <w:rPr>
            <w:noProof/>
            <w:webHidden/>
          </w:rPr>
          <w:tab/>
        </w:r>
        <w:r w:rsidR="0046041B">
          <w:rPr>
            <w:noProof/>
            <w:webHidden/>
          </w:rPr>
          <w:fldChar w:fldCharType="begin"/>
        </w:r>
        <w:r w:rsidR="0046041B">
          <w:rPr>
            <w:noProof/>
            <w:webHidden/>
          </w:rPr>
          <w:instrText xml:space="preserve"> PAGEREF _Toc73007943 \h </w:instrText>
        </w:r>
        <w:r w:rsidR="0046041B">
          <w:rPr>
            <w:noProof/>
            <w:webHidden/>
          </w:rPr>
        </w:r>
        <w:r w:rsidR="0046041B">
          <w:rPr>
            <w:noProof/>
            <w:webHidden/>
          </w:rPr>
          <w:fldChar w:fldCharType="separate"/>
        </w:r>
        <w:r w:rsidR="00100A74">
          <w:rPr>
            <w:noProof/>
            <w:webHidden/>
          </w:rPr>
          <w:t>138</w:t>
        </w:r>
        <w:r w:rsidR="0046041B">
          <w:rPr>
            <w:noProof/>
            <w:webHidden/>
          </w:rPr>
          <w:fldChar w:fldCharType="end"/>
        </w:r>
      </w:hyperlink>
    </w:p>
    <w:p w14:paraId="27AB85CD" w14:textId="1196CC79"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944" w:history="1">
        <w:r w:rsidR="0046041B" w:rsidRPr="00E43869">
          <w:rPr>
            <w:rStyle w:val="Hyperlink"/>
            <w:noProof/>
          </w:rPr>
          <w:t xml:space="preserve">Figure 106 - Using Google to find the correct keyboard code for the 'Cross sign' symbol </w:t>
        </w:r>
        <w:r w:rsidR="0046041B" w:rsidRPr="00E43869">
          <w:rPr>
            <w:rStyle w:val="Hyperlink"/>
            <w:rFonts w:cs="Times New Roman"/>
            <w:noProof/>
          </w:rPr>
          <w:t>(Alt shortcuts list, 2021)</w:t>
        </w:r>
        <w:r w:rsidR="0046041B" w:rsidRPr="00E43869">
          <w:rPr>
            <w:rStyle w:val="Hyperlink"/>
            <w:noProof/>
          </w:rPr>
          <w:t>.</w:t>
        </w:r>
        <w:r w:rsidR="0046041B">
          <w:rPr>
            <w:noProof/>
            <w:webHidden/>
          </w:rPr>
          <w:tab/>
        </w:r>
        <w:r w:rsidR="0046041B">
          <w:rPr>
            <w:noProof/>
            <w:webHidden/>
          </w:rPr>
          <w:fldChar w:fldCharType="begin"/>
        </w:r>
        <w:r w:rsidR="0046041B">
          <w:rPr>
            <w:noProof/>
            <w:webHidden/>
          </w:rPr>
          <w:instrText xml:space="preserve"> PAGEREF _Toc73007944 \h </w:instrText>
        </w:r>
        <w:r w:rsidR="0046041B">
          <w:rPr>
            <w:noProof/>
            <w:webHidden/>
          </w:rPr>
        </w:r>
        <w:r w:rsidR="0046041B">
          <w:rPr>
            <w:noProof/>
            <w:webHidden/>
          </w:rPr>
          <w:fldChar w:fldCharType="separate"/>
        </w:r>
        <w:r w:rsidR="00100A74">
          <w:rPr>
            <w:noProof/>
            <w:webHidden/>
          </w:rPr>
          <w:t>139</w:t>
        </w:r>
        <w:r w:rsidR="0046041B">
          <w:rPr>
            <w:noProof/>
            <w:webHidden/>
          </w:rPr>
          <w:fldChar w:fldCharType="end"/>
        </w:r>
      </w:hyperlink>
    </w:p>
    <w:p w14:paraId="7A38E2B6" w14:textId="5F41D465"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945" w:history="1">
        <w:r w:rsidR="0046041B" w:rsidRPr="00E43869">
          <w:rPr>
            <w:rStyle w:val="Hyperlink"/>
            <w:noProof/>
          </w:rPr>
          <w:t>Figure 107 - Using 'Text before delimiter' function to remove 'double-cross' (a) &amp; 'cross' (b) symbols.</w:t>
        </w:r>
        <w:r w:rsidR="0046041B">
          <w:rPr>
            <w:noProof/>
            <w:webHidden/>
          </w:rPr>
          <w:tab/>
        </w:r>
        <w:r w:rsidR="0046041B">
          <w:rPr>
            <w:noProof/>
            <w:webHidden/>
          </w:rPr>
          <w:fldChar w:fldCharType="begin"/>
        </w:r>
        <w:r w:rsidR="0046041B">
          <w:rPr>
            <w:noProof/>
            <w:webHidden/>
          </w:rPr>
          <w:instrText xml:space="preserve"> PAGEREF _Toc73007945 \h </w:instrText>
        </w:r>
        <w:r w:rsidR="0046041B">
          <w:rPr>
            <w:noProof/>
            <w:webHidden/>
          </w:rPr>
        </w:r>
        <w:r w:rsidR="0046041B">
          <w:rPr>
            <w:noProof/>
            <w:webHidden/>
          </w:rPr>
          <w:fldChar w:fldCharType="separate"/>
        </w:r>
        <w:r w:rsidR="00100A74">
          <w:rPr>
            <w:noProof/>
            <w:webHidden/>
          </w:rPr>
          <w:t>139</w:t>
        </w:r>
        <w:r w:rsidR="0046041B">
          <w:rPr>
            <w:noProof/>
            <w:webHidden/>
          </w:rPr>
          <w:fldChar w:fldCharType="end"/>
        </w:r>
      </w:hyperlink>
    </w:p>
    <w:p w14:paraId="735E46C4" w14:textId="2C7CAC5B"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946" w:history="1">
        <w:r w:rsidR="0046041B" w:rsidRPr="00E43869">
          <w:rPr>
            <w:rStyle w:val="Hyperlink"/>
            <w:noProof/>
          </w:rPr>
          <w:t>Figure 108 - Two songs before (a) and after (b) removal of symbols.</w:t>
        </w:r>
        <w:r w:rsidR="0046041B">
          <w:rPr>
            <w:noProof/>
            <w:webHidden/>
          </w:rPr>
          <w:tab/>
        </w:r>
        <w:r w:rsidR="0046041B">
          <w:rPr>
            <w:noProof/>
            <w:webHidden/>
          </w:rPr>
          <w:fldChar w:fldCharType="begin"/>
        </w:r>
        <w:r w:rsidR="0046041B">
          <w:rPr>
            <w:noProof/>
            <w:webHidden/>
          </w:rPr>
          <w:instrText xml:space="preserve"> PAGEREF _Toc73007946 \h </w:instrText>
        </w:r>
        <w:r w:rsidR="0046041B">
          <w:rPr>
            <w:noProof/>
            <w:webHidden/>
          </w:rPr>
        </w:r>
        <w:r w:rsidR="0046041B">
          <w:rPr>
            <w:noProof/>
            <w:webHidden/>
          </w:rPr>
          <w:fldChar w:fldCharType="separate"/>
        </w:r>
        <w:r w:rsidR="00100A74">
          <w:rPr>
            <w:noProof/>
            <w:webHidden/>
          </w:rPr>
          <w:t>140</w:t>
        </w:r>
        <w:r w:rsidR="0046041B">
          <w:rPr>
            <w:noProof/>
            <w:webHidden/>
          </w:rPr>
          <w:fldChar w:fldCharType="end"/>
        </w:r>
      </w:hyperlink>
    </w:p>
    <w:p w14:paraId="02CDC7B7" w14:textId="2BAB888B"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947" w:history="1">
        <w:r w:rsidR="0046041B" w:rsidRPr="00E43869">
          <w:rPr>
            <w:rStyle w:val="Hyperlink"/>
            <w:noProof/>
          </w:rPr>
          <w:t>Figure 109 - Replacing floating-point numbers with an integer (a), and an erroneous value (b).</w:t>
        </w:r>
        <w:r w:rsidR="0046041B">
          <w:rPr>
            <w:noProof/>
            <w:webHidden/>
          </w:rPr>
          <w:tab/>
        </w:r>
        <w:r w:rsidR="0046041B">
          <w:rPr>
            <w:noProof/>
            <w:webHidden/>
          </w:rPr>
          <w:fldChar w:fldCharType="begin"/>
        </w:r>
        <w:r w:rsidR="0046041B">
          <w:rPr>
            <w:noProof/>
            <w:webHidden/>
          </w:rPr>
          <w:instrText xml:space="preserve"> PAGEREF _Toc73007947 \h </w:instrText>
        </w:r>
        <w:r w:rsidR="0046041B">
          <w:rPr>
            <w:noProof/>
            <w:webHidden/>
          </w:rPr>
        </w:r>
        <w:r w:rsidR="0046041B">
          <w:rPr>
            <w:noProof/>
            <w:webHidden/>
          </w:rPr>
          <w:fldChar w:fldCharType="separate"/>
        </w:r>
        <w:r w:rsidR="00100A74">
          <w:rPr>
            <w:noProof/>
            <w:webHidden/>
          </w:rPr>
          <w:t>140</w:t>
        </w:r>
        <w:r w:rsidR="0046041B">
          <w:rPr>
            <w:noProof/>
            <w:webHidden/>
          </w:rPr>
          <w:fldChar w:fldCharType="end"/>
        </w:r>
      </w:hyperlink>
    </w:p>
    <w:p w14:paraId="2B736A5C" w14:textId="59348A73"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948" w:history="1">
        <w:r w:rsidR="0046041B" w:rsidRPr="00E43869">
          <w:rPr>
            <w:rStyle w:val="Hyperlink"/>
            <w:noProof/>
          </w:rPr>
          <w:t>Figure 110 - All applied modifications to the original data table (a).  Labelling the dataset with a meaningful name (b).</w:t>
        </w:r>
        <w:r w:rsidR="0046041B">
          <w:rPr>
            <w:noProof/>
            <w:webHidden/>
          </w:rPr>
          <w:tab/>
        </w:r>
        <w:r w:rsidR="0046041B">
          <w:rPr>
            <w:noProof/>
            <w:webHidden/>
          </w:rPr>
          <w:fldChar w:fldCharType="begin"/>
        </w:r>
        <w:r w:rsidR="0046041B">
          <w:rPr>
            <w:noProof/>
            <w:webHidden/>
          </w:rPr>
          <w:instrText xml:space="preserve"> PAGEREF _Toc73007948 \h </w:instrText>
        </w:r>
        <w:r w:rsidR="0046041B">
          <w:rPr>
            <w:noProof/>
            <w:webHidden/>
          </w:rPr>
        </w:r>
        <w:r w:rsidR="0046041B">
          <w:rPr>
            <w:noProof/>
            <w:webHidden/>
          </w:rPr>
          <w:fldChar w:fldCharType="separate"/>
        </w:r>
        <w:r w:rsidR="00100A74">
          <w:rPr>
            <w:noProof/>
            <w:webHidden/>
          </w:rPr>
          <w:t>141</w:t>
        </w:r>
        <w:r w:rsidR="0046041B">
          <w:rPr>
            <w:noProof/>
            <w:webHidden/>
          </w:rPr>
          <w:fldChar w:fldCharType="end"/>
        </w:r>
      </w:hyperlink>
    </w:p>
    <w:p w14:paraId="05C40BB7" w14:textId="396BD661"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949" w:history="1">
        <w:r w:rsidR="0046041B" w:rsidRPr="00E43869">
          <w:rPr>
            <w:rStyle w:val="Hyperlink"/>
            <w:noProof/>
          </w:rPr>
          <w:t>Figure 111 - Installing libraries and packages.</w:t>
        </w:r>
        <w:r w:rsidR="0046041B">
          <w:rPr>
            <w:noProof/>
            <w:webHidden/>
          </w:rPr>
          <w:tab/>
        </w:r>
        <w:r w:rsidR="0046041B">
          <w:rPr>
            <w:noProof/>
            <w:webHidden/>
          </w:rPr>
          <w:fldChar w:fldCharType="begin"/>
        </w:r>
        <w:r w:rsidR="0046041B">
          <w:rPr>
            <w:noProof/>
            <w:webHidden/>
          </w:rPr>
          <w:instrText xml:space="preserve"> PAGEREF _Toc73007949 \h </w:instrText>
        </w:r>
        <w:r w:rsidR="0046041B">
          <w:rPr>
            <w:noProof/>
            <w:webHidden/>
          </w:rPr>
        </w:r>
        <w:r w:rsidR="0046041B">
          <w:rPr>
            <w:noProof/>
            <w:webHidden/>
          </w:rPr>
          <w:fldChar w:fldCharType="separate"/>
        </w:r>
        <w:r w:rsidR="00100A74">
          <w:rPr>
            <w:noProof/>
            <w:webHidden/>
          </w:rPr>
          <w:t>142</w:t>
        </w:r>
        <w:r w:rsidR="0046041B">
          <w:rPr>
            <w:noProof/>
            <w:webHidden/>
          </w:rPr>
          <w:fldChar w:fldCharType="end"/>
        </w:r>
      </w:hyperlink>
    </w:p>
    <w:p w14:paraId="4D02301D" w14:textId="5D9239A6"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950" w:history="1">
        <w:r w:rsidR="0046041B" w:rsidRPr="00E43869">
          <w:rPr>
            <w:rStyle w:val="Hyperlink"/>
            <w:noProof/>
          </w:rPr>
          <w:t>Figure 112 - Testing connection between lyricsgenius and Genius API</w:t>
        </w:r>
        <w:r w:rsidR="0046041B">
          <w:rPr>
            <w:noProof/>
            <w:webHidden/>
          </w:rPr>
          <w:tab/>
        </w:r>
        <w:r w:rsidR="0046041B">
          <w:rPr>
            <w:noProof/>
            <w:webHidden/>
          </w:rPr>
          <w:fldChar w:fldCharType="begin"/>
        </w:r>
        <w:r w:rsidR="0046041B">
          <w:rPr>
            <w:noProof/>
            <w:webHidden/>
          </w:rPr>
          <w:instrText xml:space="preserve"> PAGEREF _Toc73007950 \h </w:instrText>
        </w:r>
        <w:r w:rsidR="0046041B">
          <w:rPr>
            <w:noProof/>
            <w:webHidden/>
          </w:rPr>
        </w:r>
        <w:r w:rsidR="0046041B">
          <w:rPr>
            <w:noProof/>
            <w:webHidden/>
          </w:rPr>
          <w:fldChar w:fldCharType="separate"/>
        </w:r>
        <w:r w:rsidR="00100A74">
          <w:rPr>
            <w:noProof/>
            <w:webHidden/>
          </w:rPr>
          <w:t>142</w:t>
        </w:r>
        <w:r w:rsidR="0046041B">
          <w:rPr>
            <w:noProof/>
            <w:webHidden/>
          </w:rPr>
          <w:fldChar w:fldCharType="end"/>
        </w:r>
      </w:hyperlink>
    </w:p>
    <w:p w14:paraId="67FCB10F" w14:textId="05FB9C76"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951" w:history="1">
        <w:r w:rsidR="0046041B" w:rsidRPr="00E43869">
          <w:rPr>
            <w:rStyle w:val="Hyperlink"/>
            <w:noProof/>
          </w:rPr>
          <w:t>Figure 113 - Importing csv file from local machine.</w:t>
        </w:r>
        <w:r w:rsidR="0046041B">
          <w:rPr>
            <w:noProof/>
            <w:webHidden/>
          </w:rPr>
          <w:tab/>
        </w:r>
        <w:r w:rsidR="0046041B">
          <w:rPr>
            <w:noProof/>
            <w:webHidden/>
          </w:rPr>
          <w:fldChar w:fldCharType="begin"/>
        </w:r>
        <w:r w:rsidR="0046041B">
          <w:rPr>
            <w:noProof/>
            <w:webHidden/>
          </w:rPr>
          <w:instrText xml:space="preserve"> PAGEREF _Toc73007951 \h </w:instrText>
        </w:r>
        <w:r w:rsidR="0046041B">
          <w:rPr>
            <w:noProof/>
            <w:webHidden/>
          </w:rPr>
        </w:r>
        <w:r w:rsidR="0046041B">
          <w:rPr>
            <w:noProof/>
            <w:webHidden/>
          </w:rPr>
          <w:fldChar w:fldCharType="separate"/>
        </w:r>
        <w:r w:rsidR="00100A74">
          <w:rPr>
            <w:noProof/>
            <w:webHidden/>
          </w:rPr>
          <w:t>143</w:t>
        </w:r>
        <w:r w:rsidR="0046041B">
          <w:rPr>
            <w:noProof/>
            <w:webHidden/>
          </w:rPr>
          <w:fldChar w:fldCharType="end"/>
        </w:r>
      </w:hyperlink>
    </w:p>
    <w:p w14:paraId="64217532" w14:textId="4E74EE25"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952" w:history="1">
        <w:r w:rsidR="0046041B" w:rsidRPr="00E43869">
          <w:rPr>
            <w:rStyle w:val="Hyperlink"/>
            <w:noProof/>
          </w:rPr>
          <w:t>Figure 114 - Functions being defined for use further on (note that 'preprocess' and 'keywords' functions commented out from prototype as this will be done in Power BI on this occasion).</w:t>
        </w:r>
        <w:r w:rsidR="0046041B">
          <w:rPr>
            <w:noProof/>
            <w:webHidden/>
          </w:rPr>
          <w:tab/>
        </w:r>
        <w:r w:rsidR="0046041B">
          <w:rPr>
            <w:noProof/>
            <w:webHidden/>
          </w:rPr>
          <w:fldChar w:fldCharType="begin"/>
        </w:r>
        <w:r w:rsidR="0046041B">
          <w:rPr>
            <w:noProof/>
            <w:webHidden/>
          </w:rPr>
          <w:instrText xml:space="preserve"> PAGEREF _Toc73007952 \h </w:instrText>
        </w:r>
        <w:r w:rsidR="0046041B">
          <w:rPr>
            <w:noProof/>
            <w:webHidden/>
          </w:rPr>
        </w:r>
        <w:r w:rsidR="0046041B">
          <w:rPr>
            <w:noProof/>
            <w:webHidden/>
          </w:rPr>
          <w:fldChar w:fldCharType="separate"/>
        </w:r>
        <w:r w:rsidR="00100A74">
          <w:rPr>
            <w:noProof/>
            <w:webHidden/>
          </w:rPr>
          <w:t>144</w:t>
        </w:r>
        <w:r w:rsidR="0046041B">
          <w:rPr>
            <w:noProof/>
            <w:webHidden/>
          </w:rPr>
          <w:fldChar w:fldCharType="end"/>
        </w:r>
      </w:hyperlink>
    </w:p>
    <w:p w14:paraId="7299FCD1" w14:textId="2971C00A"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953" w:history="1">
        <w:r w:rsidR="0046041B" w:rsidRPr="00E43869">
          <w:rPr>
            <w:rStyle w:val="Hyperlink"/>
            <w:noProof/>
          </w:rPr>
          <w:t>Figure 115 - get_lyrics function connecting with Genius API.</w:t>
        </w:r>
        <w:r w:rsidR="0046041B">
          <w:rPr>
            <w:noProof/>
            <w:webHidden/>
          </w:rPr>
          <w:tab/>
        </w:r>
        <w:r w:rsidR="0046041B">
          <w:rPr>
            <w:noProof/>
            <w:webHidden/>
          </w:rPr>
          <w:fldChar w:fldCharType="begin"/>
        </w:r>
        <w:r w:rsidR="0046041B">
          <w:rPr>
            <w:noProof/>
            <w:webHidden/>
          </w:rPr>
          <w:instrText xml:space="preserve"> PAGEREF _Toc73007953 \h </w:instrText>
        </w:r>
        <w:r w:rsidR="0046041B">
          <w:rPr>
            <w:noProof/>
            <w:webHidden/>
          </w:rPr>
        </w:r>
        <w:r w:rsidR="0046041B">
          <w:rPr>
            <w:noProof/>
            <w:webHidden/>
          </w:rPr>
          <w:fldChar w:fldCharType="separate"/>
        </w:r>
        <w:r w:rsidR="00100A74">
          <w:rPr>
            <w:noProof/>
            <w:webHidden/>
          </w:rPr>
          <w:t>144</w:t>
        </w:r>
        <w:r w:rsidR="0046041B">
          <w:rPr>
            <w:noProof/>
            <w:webHidden/>
          </w:rPr>
          <w:fldChar w:fldCharType="end"/>
        </w:r>
      </w:hyperlink>
    </w:p>
    <w:p w14:paraId="1884CF38" w14:textId="535C227E"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954" w:history="1">
        <w:r w:rsidR="0046041B" w:rsidRPr="00E43869">
          <w:rPr>
            <w:rStyle w:val="Hyperlink"/>
            <w:noProof/>
          </w:rPr>
          <w:t>Figure 116 - Lyrics being imported from Genius API and being added as a new 'Lyrics' column.</w:t>
        </w:r>
        <w:r w:rsidR="0046041B">
          <w:rPr>
            <w:noProof/>
            <w:webHidden/>
          </w:rPr>
          <w:tab/>
        </w:r>
        <w:r w:rsidR="0046041B">
          <w:rPr>
            <w:noProof/>
            <w:webHidden/>
          </w:rPr>
          <w:fldChar w:fldCharType="begin"/>
        </w:r>
        <w:r w:rsidR="0046041B">
          <w:rPr>
            <w:noProof/>
            <w:webHidden/>
          </w:rPr>
          <w:instrText xml:space="preserve"> PAGEREF _Toc73007954 \h </w:instrText>
        </w:r>
        <w:r w:rsidR="0046041B">
          <w:rPr>
            <w:noProof/>
            <w:webHidden/>
          </w:rPr>
        </w:r>
        <w:r w:rsidR="0046041B">
          <w:rPr>
            <w:noProof/>
            <w:webHidden/>
          </w:rPr>
          <w:fldChar w:fldCharType="separate"/>
        </w:r>
        <w:r w:rsidR="00100A74">
          <w:rPr>
            <w:noProof/>
            <w:webHidden/>
          </w:rPr>
          <w:t>145</w:t>
        </w:r>
        <w:r w:rsidR="0046041B">
          <w:rPr>
            <w:noProof/>
            <w:webHidden/>
          </w:rPr>
          <w:fldChar w:fldCharType="end"/>
        </w:r>
      </w:hyperlink>
    </w:p>
    <w:p w14:paraId="3A0E6366" w14:textId="04959A6A"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955" w:history="1">
        <w:r w:rsidR="0046041B" w:rsidRPr="00E43869">
          <w:rPr>
            <w:rStyle w:val="Hyperlink"/>
            <w:noProof/>
          </w:rPr>
          <w:t>Figure 117 get_lyric_sentiment function being called to classify polarity on lyrics and create 'Sentiment' column. (Using 'print' to check all fields are entered).</w:t>
        </w:r>
        <w:r w:rsidR="0046041B">
          <w:rPr>
            <w:noProof/>
            <w:webHidden/>
          </w:rPr>
          <w:tab/>
        </w:r>
        <w:r w:rsidR="0046041B">
          <w:rPr>
            <w:noProof/>
            <w:webHidden/>
          </w:rPr>
          <w:fldChar w:fldCharType="begin"/>
        </w:r>
        <w:r w:rsidR="0046041B">
          <w:rPr>
            <w:noProof/>
            <w:webHidden/>
          </w:rPr>
          <w:instrText xml:space="preserve"> PAGEREF _Toc73007955 \h </w:instrText>
        </w:r>
        <w:r w:rsidR="0046041B">
          <w:rPr>
            <w:noProof/>
            <w:webHidden/>
          </w:rPr>
        </w:r>
        <w:r w:rsidR="0046041B">
          <w:rPr>
            <w:noProof/>
            <w:webHidden/>
          </w:rPr>
          <w:fldChar w:fldCharType="separate"/>
        </w:r>
        <w:r w:rsidR="00100A74">
          <w:rPr>
            <w:noProof/>
            <w:webHidden/>
          </w:rPr>
          <w:t>145</w:t>
        </w:r>
        <w:r w:rsidR="0046041B">
          <w:rPr>
            <w:noProof/>
            <w:webHidden/>
          </w:rPr>
          <w:fldChar w:fldCharType="end"/>
        </w:r>
      </w:hyperlink>
    </w:p>
    <w:p w14:paraId="5508018B" w14:textId="24CF20BD"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956" w:history="1">
        <w:r w:rsidR="0046041B" w:rsidRPr="00E43869">
          <w:rPr>
            <w:rStyle w:val="Hyperlink"/>
            <w:noProof/>
          </w:rPr>
          <w:t>Figure 118 - Double checking all fields are implemented in table.</w:t>
        </w:r>
        <w:r w:rsidR="0046041B">
          <w:rPr>
            <w:noProof/>
            <w:webHidden/>
          </w:rPr>
          <w:tab/>
        </w:r>
        <w:r w:rsidR="0046041B">
          <w:rPr>
            <w:noProof/>
            <w:webHidden/>
          </w:rPr>
          <w:fldChar w:fldCharType="begin"/>
        </w:r>
        <w:r w:rsidR="0046041B">
          <w:rPr>
            <w:noProof/>
            <w:webHidden/>
          </w:rPr>
          <w:instrText xml:space="preserve"> PAGEREF _Toc73007956 \h </w:instrText>
        </w:r>
        <w:r w:rsidR="0046041B">
          <w:rPr>
            <w:noProof/>
            <w:webHidden/>
          </w:rPr>
        </w:r>
        <w:r w:rsidR="0046041B">
          <w:rPr>
            <w:noProof/>
            <w:webHidden/>
          </w:rPr>
          <w:fldChar w:fldCharType="separate"/>
        </w:r>
        <w:r w:rsidR="00100A74">
          <w:rPr>
            <w:noProof/>
            <w:webHidden/>
          </w:rPr>
          <w:t>145</w:t>
        </w:r>
        <w:r w:rsidR="0046041B">
          <w:rPr>
            <w:noProof/>
            <w:webHidden/>
          </w:rPr>
          <w:fldChar w:fldCharType="end"/>
        </w:r>
      </w:hyperlink>
    </w:p>
    <w:p w14:paraId="2F3001E5" w14:textId="438A4274"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957" w:history="1">
        <w:r w:rsidR="0046041B" w:rsidRPr="00E43869">
          <w:rPr>
            <w:rStyle w:val="Hyperlink"/>
            <w:noProof/>
          </w:rPr>
          <w:t>Figure 119 - Checking data types of columns are correct.</w:t>
        </w:r>
        <w:r w:rsidR="0046041B">
          <w:rPr>
            <w:noProof/>
            <w:webHidden/>
          </w:rPr>
          <w:tab/>
        </w:r>
        <w:r w:rsidR="0046041B">
          <w:rPr>
            <w:noProof/>
            <w:webHidden/>
          </w:rPr>
          <w:fldChar w:fldCharType="begin"/>
        </w:r>
        <w:r w:rsidR="0046041B">
          <w:rPr>
            <w:noProof/>
            <w:webHidden/>
          </w:rPr>
          <w:instrText xml:space="preserve"> PAGEREF _Toc73007957 \h </w:instrText>
        </w:r>
        <w:r w:rsidR="0046041B">
          <w:rPr>
            <w:noProof/>
            <w:webHidden/>
          </w:rPr>
        </w:r>
        <w:r w:rsidR="0046041B">
          <w:rPr>
            <w:noProof/>
            <w:webHidden/>
          </w:rPr>
          <w:fldChar w:fldCharType="separate"/>
        </w:r>
        <w:r w:rsidR="00100A74">
          <w:rPr>
            <w:noProof/>
            <w:webHidden/>
          </w:rPr>
          <w:t>146</w:t>
        </w:r>
        <w:r w:rsidR="0046041B">
          <w:rPr>
            <w:noProof/>
            <w:webHidden/>
          </w:rPr>
          <w:fldChar w:fldCharType="end"/>
        </w:r>
      </w:hyperlink>
    </w:p>
    <w:p w14:paraId="5FC58435" w14:textId="48FB7E15"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958" w:history="1">
        <w:r w:rsidR="0046041B" w:rsidRPr="00E43869">
          <w:rPr>
            <w:rStyle w:val="Hyperlink"/>
            <w:noProof/>
          </w:rPr>
          <w:t>Figure 120 - Setting the index of the dataframe to be sorted by 'WeekID' column (a), resampling the dataframe to calculate the mean sentiment of the lyrics for each year (b), plotting a line graph to display the sentiment of each year (c), and resampling the lyric sentiment to calculate the mean percentage change (d).</w:t>
        </w:r>
        <w:r w:rsidR="0046041B">
          <w:rPr>
            <w:noProof/>
            <w:webHidden/>
          </w:rPr>
          <w:tab/>
        </w:r>
        <w:r w:rsidR="0046041B">
          <w:rPr>
            <w:noProof/>
            <w:webHidden/>
          </w:rPr>
          <w:fldChar w:fldCharType="begin"/>
        </w:r>
        <w:r w:rsidR="0046041B">
          <w:rPr>
            <w:noProof/>
            <w:webHidden/>
          </w:rPr>
          <w:instrText xml:space="preserve"> PAGEREF _Toc73007958 \h </w:instrText>
        </w:r>
        <w:r w:rsidR="0046041B">
          <w:rPr>
            <w:noProof/>
            <w:webHidden/>
          </w:rPr>
        </w:r>
        <w:r w:rsidR="0046041B">
          <w:rPr>
            <w:noProof/>
            <w:webHidden/>
          </w:rPr>
          <w:fldChar w:fldCharType="separate"/>
        </w:r>
        <w:r w:rsidR="00100A74">
          <w:rPr>
            <w:noProof/>
            <w:webHidden/>
          </w:rPr>
          <w:t>146</w:t>
        </w:r>
        <w:r w:rsidR="0046041B">
          <w:rPr>
            <w:noProof/>
            <w:webHidden/>
          </w:rPr>
          <w:fldChar w:fldCharType="end"/>
        </w:r>
      </w:hyperlink>
    </w:p>
    <w:p w14:paraId="376DD32D" w14:textId="4A24EB33"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959" w:history="1">
        <w:r w:rsidR="0046041B" w:rsidRPr="00E43869">
          <w:rPr>
            <w:rStyle w:val="Hyperlink"/>
            <w:noProof/>
          </w:rPr>
          <w:t>Figure 121 - An essential section of coding for the prototype is commented out for the UK data run as Power BI will perform this function.</w:t>
        </w:r>
        <w:r w:rsidR="0046041B">
          <w:rPr>
            <w:noProof/>
            <w:webHidden/>
          </w:rPr>
          <w:tab/>
        </w:r>
        <w:r w:rsidR="0046041B">
          <w:rPr>
            <w:noProof/>
            <w:webHidden/>
          </w:rPr>
          <w:fldChar w:fldCharType="begin"/>
        </w:r>
        <w:r w:rsidR="0046041B">
          <w:rPr>
            <w:noProof/>
            <w:webHidden/>
          </w:rPr>
          <w:instrText xml:space="preserve"> PAGEREF _Toc73007959 \h </w:instrText>
        </w:r>
        <w:r w:rsidR="0046041B">
          <w:rPr>
            <w:noProof/>
            <w:webHidden/>
          </w:rPr>
        </w:r>
        <w:r w:rsidR="0046041B">
          <w:rPr>
            <w:noProof/>
            <w:webHidden/>
          </w:rPr>
          <w:fldChar w:fldCharType="separate"/>
        </w:r>
        <w:r w:rsidR="00100A74">
          <w:rPr>
            <w:noProof/>
            <w:webHidden/>
          </w:rPr>
          <w:t>147</w:t>
        </w:r>
        <w:r w:rsidR="0046041B">
          <w:rPr>
            <w:noProof/>
            <w:webHidden/>
          </w:rPr>
          <w:fldChar w:fldCharType="end"/>
        </w:r>
      </w:hyperlink>
    </w:p>
    <w:p w14:paraId="0B4B2ABC" w14:textId="48354269"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960" w:history="1">
        <w:r w:rsidR="0046041B" w:rsidRPr="00E43869">
          <w:rPr>
            <w:rStyle w:val="Hyperlink"/>
            <w:noProof/>
          </w:rPr>
          <w:t>Figure 122 - Saving amended dataset back to csv on local drive.</w:t>
        </w:r>
        <w:r w:rsidR="0046041B">
          <w:rPr>
            <w:noProof/>
            <w:webHidden/>
          </w:rPr>
          <w:tab/>
        </w:r>
        <w:r w:rsidR="0046041B">
          <w:rPr>
            <w:noProof/>
            <w:webHidden/>
          </w:rPr>
          <w:fldChar w:fldCharType="begin"/>
        </w:r>
        <w:r w:rsidR="0046041B">
          <w:rPr>
            <w:noProof/>
            <w:webHidden/>
          </w:rPr>
          <w:instrText xml:space="preserve"> PAGEREF _Toc73007960 \h </w:instrText>
        </w:r>
        <w:r w:rsidR="0046041B">
          <w:rPr>
            <w:noProof/>
            <w:webHidden/>
          </w:rPr>
        </w:r>
        <w:r w:rsidR="0046041B">
          <w:rPr>
            <w:noProof/>
            <w:webHidden/>
          </w:rPr>
          <w:fldChar w:fldCharType="separate"/>
        </w:r>
        <w:r w:rsidR="00100A74">
          <w:rPr>
            <w:noProof/>
            <w:webHidden/>
          </w:rPr>
          <w:t>147</w:t>
        </w:r>
        <w:r w:rsidR="0046041B">
          <w:rPr>
            <w:noProof/>
            <w:webHidden/>
          </w:rPr>
          <w:fldChar w:fldCharType="end"/>
        </w:r>
      </w:hyperlink>
    </w:p>
    <w:p w14:paraId="5DB3296A" w14:textId="71ED62DB"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961" w:history="1">
        <w:r w:rsidR="0046041B" w:rsidRPr="00E43869">
          <w:rPr>
            <w:rStyle w:val="Hyperlink"/>
            <w:noProof/>
          </w:rPr>
          <w:t>Figure 123 - Average sentiment by year (stacked column chart).</w:t>
        </w:r>
        <w:r w:rsidR="0046041B">
          <w:rPr>
            <w:noProof/>
            <w:webHidden/>
          </w:rPr>
          <w:tab/>
        </w:r>
        <w:r w:rsidR="0046041B">
          <w:rPr>
            <w:noProof/>
            <w:webHidden/>
          </w:rPr>
          <w:fldChar w:fldCharType="begin"/>
        </w:r>
        <w:r w:rsidR="0046041B">
          <w:rPr>
            <w:noProof/>
            <w:webHidden/>
          </w:rPr>
          <w:instrText xml:space="preserve"> PAGEREF _Toc73007961 \h </w:instrText>
        </w:r>
        <w:r w:rsidR="0046041B">
          <w:rPr>
            <w:noProof/>
            <w:webHidden/>
          </w:rPr>
        </w:r>
        <w:r w:rsidR="0046041B">
          <w:rPr>
            <w:noProof/>
            <w:webHidden/>
          </w:rPr>
          <w:fldChar w:fldCharType="separate"/>
        </w:r>
        <w:r w:rsidR="00100A74">
          <w:rPr>
            <w:noProof/>
            <w:webHidden/>
          </w:rPr>
          <w:t>148</w:t>
        </w:r>
        <w:r w:rsidR="0046041B">
          <w:rPr>
            <w:noProof/>
            <w:webHidden/>
          </w:rPr>
          <w:fldChar w:fldCharType="end"/>
        </w:r>
      </w:hyperlink>
    </w:p>
    <w:p w14:paraId="3D48AD69" w14:textId="1B3D61D4"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962" w:history="1">
        <w:r w:rsidR="0046041B" w:rsidRPr="00E43869">
          <w:rPr>
            <w:rStyle w:val="Hyperlink"/>
            <w:noProof/>
          </w:rPr>
          <w:t>Figure 124 - Standard deviation of sentiment by year (stacked column chart).</w:t>
        </w:r>
        <w:r w:rsidR="0046041B">
          <w:rPr>
            <w:noProof/>
            <w:webHidden/>
          </w:rPr>
          <w:tab/>
        </w:r>
        <w:r w:rsidR="0046041B">
          <w:rPr>
            <w:noProof/>
            <w:webHidden/>
          </w:rPr>
          <w:fldChar w:fldCharType="begin"/>
        </w:r>
        <w:r w:rsidR="0046041B">
          <w:rPr>
            <w:noProof/>
            <w:webHidden/>
          </w:rPr>
          <w:instrText xml:space="preserve"> PAGEREF _Toc73007962 \h </w:instrText>
        </w:r>
        <w:r w:rsidR="0046041B">
          <w:rPr>
            <w:noProof/>
            <w:webHidden/>
          </w:rPr>
        </w:r>
        <w:r w:rsidR="0046041B">
          <w:rPr>
            <w:noProof/>
            <w:webHidden/>
          </w:rPr>
          <w:fldChar w:fldCharType="separate"/>
        </w:r>
        <w:r w:rsidR="00100A74">
          <w:rPr>
            <w:noProof/>
            <w:webHidden/>
          </w:rPr>
          <w:t>148</w:t>
        </w:r>
        <w:r w:rsidR="0046041B">
          <w:rPr>
            <w:noProof/>
            <w:webHidden/>
          </w:rPr>
          <w:fldChar w:fldCharType="end"/>
        </w:r>
      </w:hyperlink>
    </w:p>
    <w:p w14:paraId="2831702F" w14:textId="2B0FE478"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963" w:history="1">
        <w:r w:rsidR="0046041B" w:rsidRPr="00E43869">
          <w:rPr>
            <w:rStyle w:val="Hyperlink"/>
            <w:noProof/>
          </w:rPr>
          <w:t>Figure 125 - Variance of sentiment by year (stacked column chart).</w:t>
        </w:r>
        <w:r w:rsidR="0046041B">
          <w:rPr>
            <w:noProof/>
            <w:webHidden/>
          </w:rPr>
          <w:tab/>
        </w:r>
        <w:r w:rsidR="0046041B">
          <w:rPr>
            <w:noProof/>
            <w:webHidden/>
          </w:rPr>
          <w:fldChar w:fldCharType="begin"/>
        </w:r>
        <w:r w:rsidR="0046041B">
          <w:rPr>
            <w:noProof/>
            <w:webHidden/>
          </w:rPr>
          <w:instrText xml:space="preserve"> PAGEREF _Toc73007963 \h </w:instrText>
        </w:r>
        <w:r w:rsidR="0046041B">
          <w:rPr>
            <w:noProof/>
            <w:webHidden/>
          </w:rPr>
        </w:r>
        <w:r w:rsidR="0046041B">
          <w:rPr>
            <w:noProof/>
            <w:webHidden/>
          </w:rPr>
          <w:fldChar w:fldCharType="separate"/>
        </w:r>
        <w:r w:rsidR="00100A74">
          <w:rPr>
            <w:noProof/>
            <w:webHidden/>
          </w:rPr>
          <w:t>149</w:t>
        </w:r>
        <w:r w:rsidR="0046041B">
          <w:rPr>
            <w:noProof/>
            <w:webHidden/>
          </w:rPr>
          <w:fldChar w:fldCharType="end"/>
        </w:r>
      </w:hyperlink>
    </w:p>
    <w:p w14:paraId="0BA98927" w14:textId="2AC3724A"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964" w:history="1">
        <w:r w:rsidR="0046041B" w:rsidRPr="00E43869">
          <w:rPr>
            <w:rStyle w:val="Hyperlink"/>
            <w:noProof/>
          </w:rPr>
          <w:t>Figure 126 - Median of sentiment by year (area chart).</w:t>
        </w:r>
        <w:r w:rsidR="0046041B">
          <w:rPr>
            <w:noProof/>
            <w:webHidden/>
          </w:rPr>
          <w:tab/>
        </w:r>
        <w:r w:rsidR="0046041B">
          <w:rPr>
            <w:noProof/>
            <w:webHidden/>
          </w:rPr>
          <w:fldChar w:fldCharType="begin"/>
        </w:r>
        <w:r w:rsidR="0046041B">
          <w:rPr>
            <w:noProof/>
            <w:webHidden/>
          </w:rPr>
          <w:instrText xml:space="preserve"> PAGEREF _Toc73007964 \h </w:instrText>
        </w:r>
        <w:r w:rsidR="0046041B">
          <w:rPr>
            <w:noProof/>
            <w:webHidden/>
          </w:rPr>
        </w:r>
        <w:r w:rsidR="0046041B">
          <w:rPr>
            <w:noProof/>
            <w:webHidden/>
          </w:rPr>
          <w:fldChar w:fldCharType="separate"/>
        </w:r>
        <w:r w:rsidR="00100A74">
          <w:rPr>
            <w:noProof/>
            <w:webHidden/>
          </w:rPr>
          <w:t>149</w:t>
        </w:r>
        <w:r w:rsidR="0046041B">
          <w:rPr>
            <w:noProof/>
            <w:webHidden/>
          </w:rPr>
          <w:fldChar w:fldCharType="end"/>
        </w:r>
      </w:hyperlink>
    </w:p>
    <w:p w14:paraId="01FF5AFD" w14:textId="6AA978F1"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965" w:history="1">
        <w:r w:rsidR="0046041B" w:rsidRPr="00E43869">
          <w:rPr>
            <w:rStyle w:val="Hyperlink"/>
            <w:noProof/>
          </w:rPr>
          <w:t>Figure 127 - Minimum sentiment by year (area chart).</w:t>
        </w:r>
        <w:r w:rsidR="0046041B">
          <w:rPr>
            <w:noProof/>
            <w:webHidden/>
          </w:rPr>
          <w:tab/>
        </w:r>
        <w:r w:rsidR="0046041B">
          <w:rPr>
            <w:noProof/>
            <w:webHidden/>
          </w:rPr>
          <w:fldChar w:fldCharType="begin"/>
        </w:r>
        <w:r w:rsidR="0046041B">
          <w:rPr>
            <w:noProof/>
            <w:webHidden/>
          </w:rPr>
          <w:instrText xml:space="preserve"> PAGEREF _Toc73007965 \h </w:instrText>
        </w:r>
        <w:r w:rsidR="0046041B">
          <w:rPr>
            <w:noProof/>
            <w:webHidden/>
          </w:rPr>
        </w:r>
        <w:r w:rsidR="0046041B">
          <w:rPr>
            <w:noProof/>
            <w:webHidden/>
          </w:rPr>
          <w:fldChar w:fldCharType="separate"/>
        </w:r>
        <w:r w:rsidR="00100A74">
          <w:rPr>
            <w:noProof/>
            <w:webHidden/>
          </w:rPr>
          <w:t>149</w:t>
        </w:r>
        <w:r w:rsidR="0046041B">
          <w:rPr>
            <w:noProof/>
            <w:webHidden/>
          </w:rPr>
          <w:fldChar w:fldCharType="end"/>
        </w:r>
      </w:hyperlink>
    </w:p>
    <w:p w14:paraId="3C5249C4" w14:textId="26EE8D37"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966" w:history="1">
        <w:r w:rsidR="0046041B" w:rsidRPr="00E43869">
          <w:rPr>
            <w:rStyle w:val="Hyperlink"/>
            <w:noProof/>
          </w:rPr>
          <w:t>Figure 128 - Maximum sentiment by year (area chart).</w:t>
        </w:r>
        <w:r w:rsidR="0046041B">
          <w:rPr>
            <w:noProof/>
            <w:webHidden/>
          </w:rPr>
          <w:tab/>
        </w:r>
        <w:r w:rsidR="0046041B">
          <w:rPr>
            <w:noProof/>
            <w:webHidden/>
          </w:rPr>
          <w:fldChar w:fldCharType="begin"/>
        </w:r>
        <w:r w:rsidR="0046041B">
          <w:rPr>
            <w:noProof/>
            <w:webHidden/>
          </w:rPr>
          <w:instrText xml:space="preserve"> PAGEREF _Toc73007966 \h </w:instrText>
        </w:r>
        <w:r w:rsidR="0046041B">
          <w:rPr>
            <w:noProof/>
            <w:webHidden/>
          </w:rPr>
        </w:r>
        <w:r w:rsidR="0046041B">
          <w:rPr>
            <w:noProof/>
            <w:webHidden/>
          </w:rPr>
          <w:fldChar w:fldCharType="separate"/>
        </w:r>
        <w:r w:rsidR="00100A74">
          <w:rPr>
            <w:noProof/>
            <w:webHidden/>
          </w:rPr>
          <w:t>150</w:t>
        </w:r>
        <w:r w:rsidR="0046041B">
          <w:rPr>
            <w:noProof/>
            <w:webHidden/>
          </w:rPr>
          <w:fldChar w:fldCharType="end"/>
        </w:r>
      </w:hyperlink>
    </w:p>
    <w:p w14:paraId="3BE4C457" w14:textId="73132E94"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967" w:history="1">
        <w:r w:rsidR="0046041B" w:rsidRPr="00E43869">
          <w:rPr>
            <w:rStyle w:val="Hyperlink"/>
            <w:noProof/>
          </w:rPr>
          <w:t>Figure 129 - Average sentiment of artists by year and nationality.  The Beatles' 1963 seen here as an example (Map) and (stacked bar chart).</w:t>
        </w:r>
        <w:r w:rsidR="0046041B">
          <w:rPr>
            <w:noProof/>
            <w:webHidden/>
          </w:rPr>
          <w:tab/>
        </w:r>
        <w:r w:rsidR="0046041B">
          <w:rPr>
            <w:noProof/>
            <w:webHidden/>
          </w:rPr>
          <w:fldChar w:fldCharType="begin"/>
        </w:r>
        <w:r w:rsidR="0046041B">
          <w:rPr>
            <w:noProof/>
            <w:webHidden/>
          </w:rPr>
          <w:instrText xml:space="preserve"> PAGEREF _Toc73007967 \h </w:instrText>
        </w:r>
        <w:r w:rsidR="0046041B">
          <w:rPr>
            <w:noProof/>
            <w:webHidden/>
          </w:rPr>
        </w:r>
        <w:r w:rsidR="0046041B">
          <w:rPr>
            <w:noProof/>
            <w:webHidden/>
          </w:rPr>
          <w:fldChar w:fldCharType="separate"/>
        </w:r>
        <w:r w:rsidR="00100A74">
          <w:rPr>
            <w:noProof/>
            <w:webHidden/>
          </w:rPr>
          <w:t>150</w:t>
        </w:r>
        <w:r w:rsidR="0046041B">
          <w:rPr>
            <w:noProof/>
            <w:webHidden/>
          </w:rPr>
          <w:fldChar w:fldCharType="end"/>
        </w:r>
      </w:hyperlink>
    </w:p>
    <w:p w14:paraId="524D09CF" w14:textId="00F21DC8"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968" w:history="1">
        <w:r w:rsidR="0046041B" w:rsidRPr="00E43869">
          <w:rPr>
            <w:rStyle w:val="Hyperlink"/>
            <w:noProof/>
          </w:rPr>
          <w:t>Figure 130 - Using the filter to show all artists with a sentiment of 0.50 by year and nationality.  South Korean, Psy, is the example shown here through his 'one-hit-wonder' global success, "Gangnam Style" (Map) and (stacked bar chart).</w:t>
        </w:r>
        <w:r w:rsidR="0046041B">
          <w:rPr>
            <w:noProof/>
            <w:webHidden/>
          </w:rPr>
          <w:tab/>
        </w:r>
        <w:r w:rsidR="0046041B">
          <w:rPr>
            <w:noProof/>
            <w:webHidden/>
          </w:rPr>
          <w:fldChar w:fldCharType="begin"/>
        </w:r>
        <w:r w:rsidR="0046041B">
          <w:rPr>
            <w:noProof/>
            <w:webHidden/>
          </w:rPr>
          <w:instrText xml:space="preserve"> PAGEREF _Toc73007968 \h </w:instrText>
        </w:r>
        <w:r w:rsidR="0046041B">
          <w:rPr>
            <w:noProof/>
            <w:webHidden/>
          </w:rPr>
        </w:r>
        <w:r w:rsidR="0046041B">
          <w:rPr>
            <w:noProof/>
            <w:webHidden/>
          </w:rPr>
          <w:fldChar w:fldCharType="separate"/>
        </w:r>
        <w:r w:rsidR="00100A74">
          <w:rPr>
            <w:noProof/>
            <w:webHidden/>
          </w:rPr>
          <w:t>151</w:t>
        </w:r>
        <w:r w:rsidR="0046041B">
          <w:rPr>
            <w:noProof/>
            <w:webHidden/>
          </w:rPr>
          <w:fldChar w:fldCharType="end"/>
        </w:r>
      </w:hyperlink>
    </w:p>
    <w:p w14:paraId="707E199F" w14:textId="6EA7D604"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969" w:history="1">
        <w:r w:rsidR="0046041B" w:rsidRPr="00E43869">
          <w:rPr>
            <w:rStyle w:val="Hyperlink"/>
            <w:noProof/>
          </w:rPr>
          <w:t>Figure 131 - Sentiment of songs by artist, year, and nationality.  Elvis Presley had the highest polarity score of 1963 with, "(You're the) Devil in Disguise" (Map) and (stacked bar chart).</w:t>
        </w:r>
        <w:r w:rsidR="0046041B">
          <w:rPr>
            <w:noProof/>
            <w:webHidden/>
          </w:rPr>
          <w:tab/>
        </w:r>
        <w:r w:rsidR="0046041B">
          <w:rPr>
            <w:noProof/>
            <w:webHidden/>
          </w:rPr>
          <w:fldChar w:fldCharType="begin"/>
        </w:r>
        <w:r w:rsidR="0046041B">
          <w:rPr>
            <w:noProof/>
            <w:webHidden/>
          </w:rPr>
          <w:instrText xml:space="preserve"> PAGEREF _Toc73007969 \h </w:instrText>
        </w:r>
        <w:r w:rsidR="0046041B">
          <w:rPr>
            <w:noProof/>
            <w:webHidden/>
          </w:rPr>
        </w:r>
        <w:r w:rsidR="0046041B">
          <w:rPr>
            <w:noProof/>
            <w:webHidden/>
          </w:rPr>
          <w:fldChar w:fldCharType="separate"/>
        </w:r>
        <w:r w:rsidR="00100A74">
          <w:rPr>
            <w:noProof/>
            <w:webHidden/>
          </w:rPr>
          <w:t>151</w:t>
        </w:r>
        <w:r w:rsidR="0046041B">
          <w:rPr>
            <w:noProof/>
            <w:webHidden/>
          </w:rPr>
          <w:fldChar w:fldCharType="end"/>
        </w:r>
      </w:hyperlink>
    </w:p>
    <w:p w14:paraId="30A9D748" w14:textId="65390051"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970" w:history="1">
        <w:r w:rsidR="0046041B" w:rsidRPr="00E43869">
          <w:rPr>
            <w:rStyle w:val="Hyperlink"/>
            <w:noProof/>
          </w:rPr>
          <w:t>Figure 132 - Sentiment of songs by artist, year, and nationality.  1996 hit, "Ready or Not" receiving a sentiment rating of 0.14 (Map) and (stacked bar chart).</w:t>
        </w:r>
        <w:r w:rsidR="0046041B">
          <w:rPr>
            <w:noProof/>
            <w:webHidden/>
          </w:rPr>
          <w:tab/>
        </w:r>
        <w:r w:rsidR="0046041B">
          <w:rPr>
            <w:noProof/>
            <w:webHidden/>
          </w:rPr>
          <w:fldChar w:fldCharType="begin"/>
        </w:r>
        <w:r w:rsidR="0046041B">
          <w:rPr>
            <w:noProof/>
            <w:webHidden/>
          </w:rPr>
          <w:instrText xml:space="preserve"> PAGEREF _Toc73007970 \h </w:instrText>
        </w:r>
        <w:r w:rsidR="0046041B">
          <w:rPr>
            <w:noProof/>
            <w:webHidden/>
          </w:rPr>
        </w:r>
        <w:r w:rsidR="0046041B">
          <w:rPr>
            <w:noProof/>
            <w:webHidden/>
          </w:rPr>
          <w:fldChar w:fldCharType="separate"/>
        </w:r>
        <w:r w:rsidR="00100A74">
          <w:rPr>
            <w:noProof/>
            <w:webHidden/>
          </w:rPr>
          <w:t>152</w:t>
        </w:r>
        <w:r w:rsidR="0046041B">
          <w:rPr>
            <w:noProof/>
            <w:webHidden/>
          </w:rPr>
          <w:fldChar w:fldCharType="end"/>
        </w:r>
      </w:hyperlink>
    </w:p>
    <w:p w14:paraId="7EB4BBFF" w14:textId="38853F59"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971" w:history="1">
        <w:r w:rsidR="0046041B" w:rsidRPr="00E43869">
          <w:rPr>
            <w:rStyle w:val="Hyperlink"/>
            <w:noProof/>
          </w:rPr>
          <w:t>Figure 133 - Average sentiment of each nation to have a UK number one (stacked column chart)</w:t>
        </w:r>
        <w:r w:rsidR="0046041B">
          <w:rPr>
            <w:noProof/>
            <w:webHidden/>
          </w:rPr>
          <w:tab/>
        </w:r>
        <w:r w:rsidR="0046041B">
          <w:rPr>
            <w:noProof/>
            <w:webHidden/>
          </w:rPr>
          <w:fldChar w:fldCharType="begin"/>
        </w:r>
        <w:r w:rsidR="0046041B">
          <w:rPr>
            <w:noProof/>
            <w:webHidden/>
          </w:rPr>
          <w:instrText xml:space="preserve"> PAGEREF _Toc73007971 \h </w:instrText>
        </w:r>
        <w:r w:rsidR="0046041B">
          <w:rPr>
            <w:noProof/>
            <w:webHidden/>
          </w:rPr>
        </w:r>
        <w:r w:rsidR="0046041B">
          <w:rPr>
            <w:noProof/>
            <w:webHidden/>
          </w:rPr>
          <w:fldChar w:fldCharType="separate"/>
        </w:r>
        <w:r w:rsidR="00100A74">
          <w:rPr>
            <w:noProof/>
            <w:webHidden/>
          </w:rPr>
          <w:t>152</w:t>
        </w:r>
        <w:r w:rsidR="0046041B">
          <w:rPr>
            <w:noProof/>
            <w:webHidden/>
          </w:rPr>
          <w:fldChar w:fldCharType="end"/>
        </w:r>
      </w:hyperlink>
    </w:p>
    <w:p w14:paraId="769D137B" w14:textId="17D570CA"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972" w:history="1">
        <w:r w:rsidR="0046041B" w:rsidRPr="00E43869">
          <w:rPr>
            <w:rStyle w:val="Hyperlink"/>
            <w:noProof/>
          </w:rPr>
          <w:t>Figure 134 - 1954 was the year which reached the highest average sentiment (word cloud).</w:t>
        </w:r>
        <w:r w:rsidR="0046041B">
          <w:rPr>
            <w:noProof/>
            <w:webHidden/>
          </w:rPr>
          <w:tab/>
        </w:r>
        <w:r w:rsidR="0046041B">
          <w:rPr>
            <w:noProof/>
            <w:webHidden/>
          </w:rPr>
          <w:fldChar w:fldCharType="begin"/>
        </w:r>
        <w:r w:rsidR="0046041B">
          <w:rPr>
            <w:noProof/>
            <w:webHidden/>
          </w:rPr>
          <w:instrText xml:space="preserve"> PAGEREF _Toc73007972 \h </w:instrText>
        </w:r>
        <w:r w:rsidR="0046041B">
          <w:rPr>
            <w:noProof/>
            <w:webHidden/>
          </w:rPr>
        </w:r>
        <w:r w:rsidR="0046041B">
          <w:rPr>
            <w:noProof/>
            <w:webHidden/>
          </w:rPr>
          <w:fldChar w:fldCharType="separate"/>
        </w:r>
        <w:r w:rsidR="00100A74">
          <w:rPr>
            <w:noProof/>
            <w:webHidden/>
          </w:rPr>
          <w:t>153</w:t>
        </w:r>
        <w:r w:rsidR="0046041B">
          <w:rPr>
            <w:noProof/>
            <w:webHidden/>
          </w:rPr>
          <w:fldChar w:fldCharType="end"/>
        </w:r>
      </w:hyperlink>
    </w:p>
    <w:p w14:paraId="03013A9E" w14:textId="356E8B21"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973" w:history="1">
        <w:r w:rsidR="0046041B" w:rsidRPr="00E43869">
          <w:rPr>
            <w:rStyle w:val="Hyperlink"/>
            <w:noProof/>
          </w:rPr>
          <w:t>Figure 135 - Songs and their lyrics from 1954 which at least matched the 0.31 sentiment score (word cloud).</w:t>
        </w:r>
        <w:r w:rsidR="0046041B">
          <w:rPr>
            <w:noProof/>
            <w:webHidden/>
          </w:rPr>
          <w:tab/>
        </w:r>
        <w:r w:rsidR="0046041B">
          <w:rPr>
            <w:noProof/>
            <w:webHidden/>
          </w:rPr>
          <w:fldChar w:fldCharType="begin"/>
        </w:r>
        <w:r w:rsidR="0046041B">
          <w:rPr>
            <w:noProof/>
            <w:webHidden/>
          </w:rPr>
          <w:instrText xml:space="preserve"> PAGEREF _Toc73007973 \h </w:instrText>
        </w:r>
        <w:r w:rsidR="0046041B">
          <w:rPr>
            <w:noProof/>
            <w:webHidden/>
          </w:rPr>
        </w:r>
        <w:r w:rsidR="0046041B">
          <w:rPr>
            <w:noProof/>
            <w:webHidden/>
          </w:rPr>
          <w:fldChar w:fldCharType="separate"/>
        </w:r>
        <w:r w:rsidR="00100A74">
          <w:rPr>
            <w:noProof/>
            <w:webHidden/>
          </w:rPr>
          <w:t>153</w:t>
        </w:r>
        <w:r w:rsidR="0046041B">
          <w:rPr>
            <w:noProof/>
            <w:webHidden/>
          </w:rPr>
          <w:fldChar w:fldCharType="end"/>
        </w:r>
      </w:hyperlink>
    </w:p>
    <w:p w14:paraId="61326649" w14:textId="57FC1209"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974" w:history="1">
        <w:r w:rsidR="0046041B" w:rsidRPr="00E43869">
          <w:rPr>
            <w:rStyle w:val="Hyperlink"/>
            <w:noProof/>
          </w:rPr>
          <w:t>Figure 136 - The highest sentiment scoring songs containing the lyrics, 'Love' and 'Happy' both came from The Beatles in 1963, and 1964, respectively (word cloud).</w:t>
        </w:r>
        <w:r w:rsidR="0046041B">
          <w:rPr>
            <w:noProof/>
            <w:webHidden/>
          </w:rPr>
          <w:tab/>
        </w:r>
        <w:r w:rsidR="0046041B">
          <w:rPr>
            <w:noProof/>
            <w:webHidden/>
          </w:rPr>
          <w:fldChar w:fldCharType="begin"/>
        </w:r>
        <w:r w:rsidR="0046041B">
          <w:rPr>
            <w:noProof/>
            <w:webHidden/>
          </w:rPr>
          <w:instrText xml:space="preserve"> PAGEREF _Toc73007974 \h </w:instrText>
        </w:r>
        <w:r w:rsidR="0046041B">
          <w:rPr>
            <w:noProof/>
            <w:webHidden/>
          </w:rPr>
        </w:r>
        <w:r w:rsidR="0046041B">
          <w:rPr>
            <w:noProof/>
            <w:webHidden/>
          </w:rPr>
          <w:fldChar w:fldCharType="separate"/>
        </w:r>
        <w:r w:rsidR="00100A74">
          <w:rPr>
            <w:noProof/>
            <w:webHidden/>
          </w:rPr>
          <w:t>153</w:t>
        </w:r>
        <w:r w:rsidR="0046041B">
          <w:rPr>
            <w:noProof/>
            <w:webHidden/>
          </w:rPr>
          <w:fldChar w:fldCharType="end"/>
        </w:r>
      </w:hyperlink>
    </w:p>
    <w:p w14:paraId="658AE2C6" w14:textId="2744A9BE"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975" w:history="1">
        <w:r w:rsidR="0046041B" w:rsidRPr="00E43869">
          <w:rPr>
            <w:rStyle w:val="Hyperlink"/>
            <w:noProof/>
          </w:rPr>
          <w:t>Figure 137 - Almost 50 years later, and Gotye is the highest scoring artist with a song containing, "Love" and "Happy" in the past decade.  His polarity score is not even half of The Beatles previously mentioned efforts (word cloud).</w:t>
        </w:r>
        <w:r w:rsidR="0046041B">
          <w:rPr>
            <w:noProof/>
            <w:webHidden/>
          </w:rPr>
          <w:tab/>
        </w:r>
        <w:r w:rsidR="0046041B">
          <w:rPr>
            <w:noProof/>
            <w:webHidden/>
          </w:rPr>
          <w:fldChar w:fldCharType="begin"/>
        </w:r>
        <w:r w:rsidR="0046041B">
          <w:rPr>
            <w:noProof/>
            <w:webHidden/>
          </w:rPr>
          <w:instrText xml:space="preserve"> PAGEREF _Toc73007975 \h </w:instrText>
        </w:r>
        <w:r w:rsidR="0046041B">
          <w:rPr>
            <w:noProof/>
            <w:webHidden/>
          </w:rPr>
        </w:r>
        <w:r w:rsidR="0046041B">
          <w:rPr>
            <w:noProof/>
            <w:webHidden/>
          </w:rPr>
          <w:fldChar w:fldCharType="separate"/>
        </w:r>
        <w:r w:rsidR="00100A74">
          <w:rPr>
            <w:noProof/>
            <w:webHidden/>
          </w:rPr>
          <w:t>154</w:t>
        </w:r>
        <w:r w:rsidR="0046041B">
          <w:rPr>
            <w:noProof/>
            <w:webHidden/>
          </w:rPr>
          <w:fldChar w:fldCharType="end"/>
        </w:r>
      </w:hyperlink>
    </w:p>
    <w:p w14:paraId="1C2AB81F" w14:textId="34AC11C1"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976" w:history="1">
        <w:r w:rsidR="0046041B" w:rsidRPr="00E43869">
          <w:rPr>
            <w:rStyle w:val="Hyperlink"/>
            <w:noProof/>
          </w:rPr>
          <w:t>Figure 138 - 2012 is also the only year of the past decade to reach an average sentiment of at least 0.18 (word cloud).</w:t>
        </w:r>
        <w:r w:rsidR="0046041B">
          <w:rPr>
            <w:noProof/>
            <w:webHidden/>
          </w:rPr>
          <w:tab/>
        </w:r>
        <w:r w:rsidR="0046041B">
          <w:rPr>
            <w:noProof/>
            <w:webHidden/>
          </w:rPr>
          <w:fldChar w:fldCharType="begin"/>
        </w:r>
        <w:r w:rsidR="0046041B">
          <w:rPr>
            <w:noProof/>
            <w:webHidden/>
          </w:rPr>
          <w:instrText xml:space="preserve"> PAGEREF _Toc73007976 \h </w:instrText>
        </w:r>
        <w:r w:rsidR="0046041B">
          <w:rPr>
            <w:noProof/>
            <w:webHidden/>
          </w:rPr>
        </w:r>
        <w:r w:rsidR="0046041B">
          <w:rPr>
            <w:noProof/>
            <w:webHidden/>
          </w:rPr>
          <w:fldChar w:fldCharType="separate"/>
        </w:r>
        <w:r w:rsidR="00100A74">
          <w:rPr>
            <w:noProof/>
            <w:webHidden/>
          </w:rPr>
          <w:t>154</w:t>
        </w:r>
        <w:r w:rsidR="0046041B">
          <w:rPr>
            <w:noProof/>
            <w:webHidden/>
          </w:rPr>
          <w:fldChar w:fldCharType="end"/>
        </w:r>
      </w:hyperlink>
    </w:p>
    <w:p w14:paraId="2DE65035" w14:textId="407E7E16"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977" w:history="1">
        <w:r w:rsidR="0046041B" w:rsidRPr="00E43869">
          <w:rPr>
            <w:rStyle w:val="Hyperlink"/>
            <w:noProof/>
          </w:rPr>
          <w:t>Figure 139 - Nine number one hits with a, relatively, high sentiment score (word cloud)</w:t>
        </w:r>
        <w:r w:rsidR="0046041B">
          <w:rPr>
            <w:noProof/>
            <w:webHidden/>
          </w:rPr>
          <w:tab/>
        </w:r>
        <w:r w:rsidR="0046041B">
          <w:rPr>
            <w:noProof/>
            <w:webHidden/>
          </w:rPr>
          <w:fldChar w:fldCharType="begin"/>
        </w:r>
        <w:r w:rsidR="0046041B">
          <w:rPr>
            <w:noProof/>
            <w:webHidden/>
          </w:rPr>
          <w:instrText xml:space="preserve"> PAGEREF _Toc73007977 \h </w:instrText>
        </w:r>
        <w:r w:rsidR="0046041B">
          <w:rPr>
            <w:noProof/>
            <w:webHidden/>
          </w:rPr>
        </w:r>
        <w:r w:rsidR="0046041B">
          <w:rPr>
            <w:noProof/>
            <w:webHidden/>
          </w:rPr>
          <w:fldChar w:fldCharType="separate"/>
        </w:r>
        <w:r w:rsidR="00100A74">
          <w:rPr>
            <w:noProof/>
            <w:webHidden/>
          </w:rPr>
          <w:t>155</w:t>
        </w:r>
        <w:r w:rsidR="0046041B">
          <w:rPr>
            <w:noProof/>
            <w:webHidden/>
          </w:rPr>
          <w:fldChar w:fldCharType="end"/>
        </w:r>
      </w:hyperlink>
    </w:p>
    <w:p w14:paraId="779FDE03" w14:textId="5EDC10AB"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978" w:history="1">
        <w:r w:rsidR="0046041B" w:rsidRPr="00E43869">
          <w:rPr>
            <w:rStyle w:val="Hyperlink"/>
            <w:noProof/>
          </w:rPr>
          <w:t>Figure 140 - 1996 was the lowest rating year of sentiment (word cloud).</w:t>
        </w:r>
        <w:r w:rsidR="0046041B">
          <w:rPr>
            <w:noProof/>
            <w:webHidden/>
          </w:rPr>
          <w:tab/>
        </w:r>
        <w:r w:rsidR="0046041B">
          <w:rPr>
            <w:noProof/>
            <w:webHidden/>
          </w:rPr>
          <w:fldChar w:fldCharType="begin"/>
        </w:r>
        <w:r w:rsidR="0046041B">
          <w:rPr>
            <w:noProof/>
            <w:webHidden/>
          </w:rPr>
          <w:instrText xml:space="preserve"> PAGEREF _Toc73007978 \h </w:instrText>
        </w:r>
        <w:r w:rsidR="0046041B">
          <w:rPr>
            <w:noProof/>
            <w:webHidden/>
          </w:rPr>
        </w:r>
        <w:r w:rsidR="0046041B">
          <w:rPr>
            <w:noProof/>
            <w:webHidden/>
          </w:rPr>
          <w:fldChar w:fldCharType="separate"/>
        </w:r>
        <w:r w:rsidR="00100A74">
          <w:rPr>
            <w:noProof/>
            <w:webHidden/>
          </w:rPr>
          <w:t>155</w:t>
        </w:r>
        <w:r w:rsidR="0046041B">
          <w:rPr>
            <w:noProof/>
            <w:webHidden/>
          </w:rPr>
          <w:fldChar w:fldCharType="end"/>
        </w:r>
      </w:hyperlink>
    </w:p>
    <w:p w14:paraId="4B151459" w14:textId="13CDD09B"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979" w:history="1">
        <w:r w:rsidR="0046041B" w:rsidRPr="00E43869">
          <w:rPr>
            <w:rStyle w:val="Hyperlink"/>
            <w:noProof/>
          </w:rPr>
          <w:t>Figure 141 - Song lyrics matching or less than the 0.02 sentiment score of 1996 (word cloud).</w:t>
        </w:r>
        <w:r w:rsidR="0046041B">
          <w:rPr>
            <w:noProof/>
            <w:webHidden/>
          </w:rPr>
          <w:tab/>
        </w:r>
        <w:r w:rsidR="0046041B">
          <w:rPr>
            <w:noProof/>
            <w:webHidden/>
          </w:rPr>
          <w:fldChar w:fldCharType="begin"/>
        </w:r>
        <w:r w:rsidR="0046041B">
          <w:rPr>
            <w:noProof/>
            <w:webHidden/>
          </w:rPr>
          <w:instrText xml:space="preserve"> PAGEREF _Toc73007979 \h </w:instrText>
        </w:r>
        <w:r w:rsidR="0046041B">
          <w:rPr>
            <w:noProof/>
            <w:webHidden/>
          </w:rPr>
        </w:r>
        <w:r w:rsidR="0046041B">
          <w:rPr>
            <w:noProof/>
            <w:webHidden/>
          </w:rPr>
          <w:fldChar w:fldCharType="separate"/>
        </w:r>
        <w:r w:rsidR="00100A74">
          <w:rPr>
            <w:noProof/>
            <w:webHidden/>
          </w:rPr>
          <w:t>155</w:t>
        </w:r>
        <w:r w:rsidR="0046041B">
          <w:rPr>
            <w:noProof/>
            <w:webHidden/>
          </w:rPr>
          <w:fldChar w:fldCharType="end"/>
        </w:r>
      </w:hyperlink>
    </w:p>
    <w:p w14:paraId="02BA6C88" w14:textId="7EBEB4F6"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980" w:history="1">
        <w:r w:rsidR="0046041B" w:rsidRPr="00E43869">
          <w:rPr>
            <w:rStyle w:val="Hyperlink"/>
            <w:noProof/>
          </w:rPr>
          <w:t>Figure 142 - 1996 included the first case of the word, “nigga”, appearing in a number one of, surprisingly, high polarity (word cloud).</w:t>
        </w:r>
        <w:r w:rsidR="0046041B">
          <w:rPr>
            <w:noProof/>
            <w:webHidden/>
          </w:rPr>
          <w:tab/>
        </w:r>
        <w:r w:rsidR="0046041B">
          <w:rPr>
            <w:noProof/>
            <w:webHidden/>
          </w:rPr>
          <w:fldChar w:fldCharType="begin"/>
        </w:r>
        <w:r w:rsidR="0046041B">
          <w:rPr>
            <w:noProof/>
            <w:webHidden/>
          </w:rPr>
          <w:instrText xml:space="preserve"> PAGEREF _Toc73007980 \h </w:instrText>
        </w:r>
        <w:r w:rsidR="0046041B">
          <w:rPr>
            <w:noProof/>
            <w:webHidden/>
          </w:rPr>
        </w:r>
        <w:r w:rsidR="0046041B">
          <w:rPr>
            <w:noProof/>
            <w:webHidden/>
          </w:rPr>
          <w:fldChar w:fldCharType="separate"/>
        </w:r>
        <w:r w:rsidR="00100A74">
          <w:rPr>
            <w:noProof/>
            <w:webHidden/>
          </w:rPr>
          <w:t>156</w:t>
        </w:r>
        <w:r w:rsidR="0046041B">
          <w:rPr>
            <w:noProof/>
            <w:webHidden/>
          </w:rPr>
          <w:fldChar w:fldCharType="end"/>
        </w:r>
      </w:hyperlink>
    </w:p>
    <w:p w14:paraId="44E25AD9" w14:textId="7AB0B22F"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981" w:history="1">
        <w:r w:rsidR="0046041B" w:rsidRPr="00E43869">
          <w:rPr>
            <w:rStyle w:val="Hyperlink"/>
            <w:noProof/>
          </w:rPr>
          <w:t>Figure 143 - "Nasty Girl", by Notorious B.I.G., became the first number one to use, “nigga”, which had a negative polarity score (word cloud).</w:t>
        </w:r>
        <w:r w:rsidR="0046041B">
          <w:rPr>
            <w:noProof/>
            <w:webHidden/>
          </w:rPr>
          <w:tab/>
        </w:r>
        <w:r w:rsidR="0046041B">
          <w:rPr>
            <w:noProof/>
            <w:webHidden/>
          </w:rPr>
          <w:fldChar w:fldCharType="begin"/>
        </w:r>
        <w:r w:rsidR="0046041B">
          <w:rPr>
            <w:noProof/>
            <w:webHidden/>
          </w:rPr>
          <w:instrText xml:space="preserve"> PAGEREF _Toc73007981 \h </w:instrText>
        </w:r>
        <w:r w:rsidR="0046041B">
          <w:rPr>
            <w:noProof/>
            <w:webHidden/>
          </w:rPr>
        </w:r>
        <w:r w:rsidR="0046041B">
          <w:rPr>
            <w:noProof/>
            <w:webHidden/>
          </w:rPr>
          <w:fldChar w:fldCharType="separate"/>
        </w:r>
        <w:r w:rsidR="00100A74">
          <w:rPr>
            <w:noProof/>
            <w:webHidden/>
          </w:rPr>
          <w:t>156</w:t>
        </w:r>
        <w:r w:rsidR="0046041B">
          <w:rPr>
            <w:noProof/>
            <w:webHidden/>
          </w:rPr>
          <w:fldChar w:fldCharType="end"/>
        </w:r>
      </w:hyperlink>
    </w:p>
    <w:p w14:paraId="3AC40E93" w14:textId="7FB18759"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982" w:history="1">
        <w:r w:rsidR="0046041B" w:rsidRPr="00E43869">
          <w:rPr>
            <w:rStyle w:val="Hyperlink"/>
            <w:noProof/>
          </w:rPr>
          <w:t>Figure 144 - The four lowest scoring years over the history of the charts, of which two have occurred very recently (word cloud).</w:t>
        </w:r>
        <w:r w:rsidR="0046041B">
          <w:rPr>
            <w:noProof/>
            <w:webHidden/>
          </w:rPr>
          <w:tab/>
        </w:r>
        <w:r w:rsidR="0046041B">
          <w:rPr>
            <w:noProof/>
            <w:webHidden/>
          </w:rPr>
          <w:fldChar w:fldCharType="begin"/>
        </w:r>
        <w:r w:rsidR="0046041B">
          <w:rPr>
            <w:noProof/>
            <w:webHidden/>
          </w:rPr>
          <w:instrText xml:space="preserve"> PAGEREF _Toc73007982 \h </w:instrText>
        </w:r>
        <w:r w:rsidR="0046041B">
          <w:rPr>
            <w:noProof/>
            <w:webHidden/>
          </w:rPr>
        </w:r>
        <w:r w:rsidR="0046041B">
          <w:rPr>
            <w:noProof/>
            <w:webHidden/>
          </w:rPr>
          <w:fldChar w:fldCharType="separate"/>
        </w:r>
        <w:r w:rsidR="00100A74">
          <w:rPr>
            <w:noProof/>
            <w:webHidden/>
          </w:rPr>
          <w:t>157</w:t>
        </w:r>
        <w:r w:rsidR="0046041B">
          <w:rPr>
            <w:noProof/>
            <w:webHidden/>
          </w:rPr>
          <w:fldChar w:fldCharType="end"/>
        </w:r>
      </w:hyperlink>
    </w:p>
    <w:p w14:paraId="0E7002C9" w14:textId="694AED84"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983" w:history="1">
        <w:r w:rsidR="0046041B" w:rsidRPr="00E43869">
          <w:rPr>
            <w:rStyle w:val="Hyperlink"/>
            <w:noProof/>
          </w:rPr>
          <w:t>Figure 145 - Song lyrics from the four lowest sentiment rating years (word cloud).</w:t>
        </w:r>
        <w:r w:rsidR="0046041B">
          <w:rPr>
            <w:noProof/>
            <w:webHidden/>
          </w:rPr>
          <w:tab/>
        </w:r>
        <w:r w:rsidR="0046041B">
          <w:rPr>
            <w:noProof/>
            <w:webHidden/>
          </w:rPr>
          <w:fldChar w:fldCharType="begin"/>
        </w:r>
        <w:r w:rsidR="0046041B">
          <w:rPr>
            <w:noProof/>
            <w:webHidden/>
          </w:rPr>
          <w:instrText xml:space="preserve"> PAGEREF _Toc73007983 \h </w:instrText>
        </w:r>
        <w:r w:rsidR="0046041B">
          <w:rPr>
            <w:noProof/>
            <w:webHidden/>
          </w:rPr>
        </w:r>
        <w:r w:rsidR="0046041B">
          <w:rPr>
            <w:noProof/>
            <w:webHidden/>
          </w:rPr>
          <w:fldChar w:fldCharType="separate"/>
        </w:r>
        <w:r w:rsidR="00100A74">
          <w:rPr>
            <w:noProof/>
            <w:webHidden/>
          </w:rPr>
          <w:t>157</w:t>
        </w:r>
        <w:r w:rsidR="0046041B">
          <w:rPr>
            <w:noProof/>
            <w:webHidden/>
          </w:rPr>
          <w:fldChar w:fldCharType="end"/>
        </w:r>
      </w:hyperlink>
    </w:p>
    <w:p w14:paraId="7A278347" w14:textId="2108C945"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984" w:history="1">
        <w:r w:rsidR="0046041B" w:rsidRPr="00E43869">
          <w:rPr>
            <w:rStyle w:val="Hyperlink"/>
            <w:noProof/>
          </w:rPr>
          <w:t>Figure 146 - "Don't Stop" by The Outhere Brothers, from 1994, was the first number one to contain both of the words, “Ass” and “Pussy” (word cloud).</w:t>
        </w:r>
        <w:r w:rsidR="0046041B">
          <w:rPr>
            <w:noProof/>
            <w:webHidden/>
          </w:rPr>
          <w:tab/>
        </w:r>
        <w:r w:rsidR="0046041B">
          <w:rPr>
            <w:noProof/>
            <w:webHidden/>
          </w:rPr>
          <w:fldChar w:fldCharType="begin"/>
        </w:r>
        <w:r w:rsidR="0046041B">
          <w:rPr>
            <w:noProof/>
            <w:webHidden/>
          </w:rPr>
          <w:instrText xml:space="preserve"> PAGEREF _Toc73007984 \h </w:instrText>
        </w:r>
        <w:r w:rsidR="0046041B">
          <w:rPr>
            <w:noProof/>
            <w:webHidden/>
          </w:rPr>
        </w:r>
        <w:r w:rsidR="0046041B">
          <w:rPr>
            <w:noProof/>
            <w:webHidden/>
          </w:rPr>
          <w:fldChar w:fldCharType="separate"/>
        </w:r>
        <w:r w:rsidR="00100A74">
          <w:rPr>
            <w:noProof/>
            <w:webHidden/>
          </w:rPr>
          <w:t>158</w:t>
        </w:r>
        <w:r w:rsidR="0046041B">
          <w:rPr>
            <w:noProof/>
            <w:webHidden/>
          </w:rPr>
          <w:fldChar w:fldCharType="end"/>
        </w:r>
      </w:hyperlink>
    </w:p>
    <w:p w14:paraId="58E425B7" w14:textId="4301C540"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985" w:history="1">
        <w:r w:rsidR="0046041B" w:rsidRPr="00E43869">
          <w:rPr>
            <w:rStyle w:val="Hyperlink"/>
            <w:noProof/>
          </w:rPr>
          <w:t>Figure 147 - Eminem's year 2000 included two number ones containing the words, "Shit" and "Fuck" (word cloud).</w:t>
        </w:r>
        <w:r w:rsidR="0046041B">
          <w:rPr>
            <w:noProof/>
            <w:webHidden/>
          </w:rPr>
          <w:tab/>
        </w:r>
        <w:r w:rsidR="0046041B">
          <w:rPr>
            <w:noProof/>
            <w:webHidden/>
          </w:rPr>
          <w:fldChar w:fldCharType="begin"/>
        </w:r>
        <w:r w:rsidR="0046041B">
          <w:rPr>
            <w:noProof/>
            <w:webHidden/>
          </w:rPr>
          <w:instrText xml:space="preserve"> PAGEREF _Toc73007985 \h </w:instrText>
        </w:r>
        <w:r w:rsidR="0046041B">
          <w:rPr>
            <w:noProof/>
            <w:webHidden/>
          </w:rPr>
        </w:r>
        <w:r w:rsidR="0046041B">
          <w:rPr>
            <w:noProof/>
            <w:webHidden/>
          </w:rPr>
          <w:fldChar w:fldCharType="separate"/>
        </w:r>
        <w:r w:rsidR="00100A74">
          <w:rPr>
            <w:noProof/>
            <w:webHidden/>
          </w:rPr>
          <w:t>158</w:t>
        </w:r>
        <w:r w:rsidR="0046041B">
          <w:rPr>
            <w:noProof/>
            <w:webHidden/>
          </w:rPr>
          <w:fldChar w:fldCharType="end"/>
        </w:r>
      </w:hyperlink>
    </w:p>
    <w:p w14:paraId="4387BF1D" w14:textId="2F61608B"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986" w:history="1">
        <w:r w:rsidR="0046041B" w:rsidRPr="00E43869">
          <w:rPr>
            <w:rStyle w:val="Hyperlink"/>
            <w:noProof/>
          </w:rPr>
          <w:t>Figure 148 - "Shit and "Fuck" were amongst many obscene words littered throughout "Freaky Friday", a 2018 number one for Lil' Dicky and Chris Brown (word cloud).</w:t>
        </w:r>
        <w:r w:rsidR="0046041B">
          <w:rPr>
            <w:noProof/>
            <w:webHidden/>
          </w:rPr>
          <w:tab/>
        </w:r>
        <w:r w:rsidR="0046041B">
          <w:rPr>
            <w:noProof/>
            <w:webHidden/>
          </w:rPr>
          <w:fldChar w:fldCharType="begin"/>
        </w:r>
        <w:r w:rsidR="0046041B">
          <w:rPr>
            <w:noProof/>
            <w:webHidden/>
          </w:rPr>
          <w:instrText xml:space="preserve"> PAGEREF _Toc73007986 \h </w:instrText>
        </w:r>
        <w:r w:rsidR="0046041B">
          <w:rPr>
            <w:noProof/>
            <w:webHidden/>
          </w:rPr>
        </w:r>
        <w:r w:rsidR="0046041B">
          <w:rPr>
            <w:noProof/>
            <w:webHidden/>
          </w:rPr>
          <w:fldChar w:fldCharType="separate"/>
        </w:r>
        <w:r w:rsidR="00100A74">
          <w:rPr>
            <w:noProof/>
            <w:webHidden/>
          </w:rPr>
          <w:t>159</w:t>
        </w:r>
        <w:r w:rsidR="0046041B">
          <w:rPr>
            <w:noProof/>
            <w:webHidden/>
          </w:rPr>
          <w:fldChar w:fldCharType="end"/>
        </w:r>
      </w:hyperlink>
    </w:p>
    <w:p w14:paraId="49BB8903" w14:textId="2A98AC48"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987" w:history="1">
        <w:r w:rsidR="0046041B" w:rsidRPr="00E43869">
          <w:rPr>
            <w:rStyle w:val="Hyperlink"/>
            <w:noProof/>
          </w:rPr>
          <w:t>Figure 149 - Drake's, "Nice For What" was another 2018 hit using bad language (word cloud).</w:t>
        </w:r>
        <w:r w:rsidR="0046041B">
          <w:rPr>
            <w:noProof/>
            <w:webHidden/>
          </w:rPr>
          <w:tab/>
        </w:r>
        <w:r w:rsidR="0046041B">
          <w:rPr>
            <w:noProof/>
            <w:webHidden/>
          </w:rPr>
          <w:fldChar w:fldCharType="begin"/>
        </w:r>
        <w:r w:rsidR="0046041B">
          <w:rPr>
            <w:noProof/>
            <w:webHidden/>
          </w:rPr>
          <w:instrText xml:space="preserve"> PAGEREF _Toc73007987 \h </w:instrText>
        </w:r>
        <w:r w:rsidR="0046041B">
          <w:rPr>
            <w:noProof/>
            <w:webHidden/>
          </w:rPr>
        </w:r>
        <w:r w:rsidR="0046041B">
          <w:rPr>
            <w:noProof/>
            <w:webHidden/>
          </w:rPr>
          <w:fldChar w:fldCharType="separate"/>
        </w:r>
        <w:r w:rsidR="00100A74">
          <w:rPr>
            <w:noProof/>
            <w:webHidden/>
          </w:rPr>
          <w:t>159</w:t>
        </w:r>
        <w:r w:rsidR="0046041B">
          <w:rPr>
            <w:noProof/>
            <w:webHidden/>
          </w:rPr>
          <w:fldChar w:fldCharType="end"/>
        </w:r>
      </w:hyperlink>
    </w:p>
    <w:p w14:paraId="3A840AE3" w14:textId="70215EF7"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988" w:history="1">
        <w:r w:rsidR="0046041B" w:rsidRPr="00E43869">
          <w:rPr>
            <w:rStyle w:val="Hyperlink"/>
            <w:noProof/>
          </w:rPr>
          <w:t>Figure 150 - A snapshot of the evolution of song lyrics over the history of the UK charts (word cloud).</w:t>
        </w:r>
        <w:r w:rsidR="0046041B">
          <w:rPr>
            <w:noProof/>
            <w:webHidden/>
          </w:rPr>
          <w:tab/>
        </w:r>
        <w:r w:rsidR="0046041B">
          <w:rPr>
            <w:noProof/>
            <w:webHidden/>
          </w:rPr>
          <w:fldChar w:fldCharType="begin"/>
        </w:r>
        <w:r w:rsidR="0046041B">
          <w:rPr>
            <w:noProof/>
            <w:webHidden/>
          </w:rPr>
          <w:instrText xml:space="preserve"> PAGEREF _Toc73007988 \h </w:instrText>
        </w:r>
        <w:r w:rsidR="0046041B">
          <w:rPr>
            <w:noProof/>
            <w:webHidden/>
          </w:rPr>
        </w:r>
        <w:r w:rsidR="0046041B">
          <w:rPr>
            <w:noProof/>
            <w:webHidden/>
          </w:rPr>
          <w:fldChar w:fldCharType="separate"/>
        </w:r>
        <w:r w:rsidR="00100A74">
          <w:rPr>
            <w:noProof/>
            <w:webHidden/>
          </w:rPr>
          <w:t>160</w:t>
        </w:r>
        <w:r w:rsidR="0046041B">
          <w:rPr>
            <w:noProof/>
            <w:webHidden/>
          </w:rPr>
          <w:fldChar w:fldCharType="end"/>
        </w:r>
      </w:hyperlink>
    </w:p>
    <w:p w14:paraId="76A27549" w14:textId="337874D6"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989" w:history="1">
        <w:r w:rsidR="0046041B" w:rsidRPr="00E43869">
          <w:rPr>
            <w:rStyle w:val="Hyperlink"/>
            <w:noProof/>
          </w:rPr>
          <w:t>Figure 151 - Five number ones with a surprisingly negative rating (word cloud).</w:t>
        </w:r>
        <w:r w:rsidR="0046041B">
          <w:rPr>
            <w:noProof/>
            <w:webHidden/>
          </w:rPr>
          <w:tab/>
        </w:r>
        <w:r w:rsidR="0046041B">
          <w:rPr>
            <w:noProof/>
            <w:webHidden/>
          </w:rPr>
          <w:fldChar w:fldCharType="begin"/>
        </w:r>
        <w:r w:rsidR="0046041B">
          <w:rPr>
            <w:noProof/>
            <w:webHidden/>
          </w:rPr>
          <w:instrText xml:space="preserve"> PAGEREF _Toc73007989 \h </w:instrText>
        </w:r>
        <w:r w:rsidR="0046041B">
          <w:rPr>
            <w:noProof/>
            <w:webHidden/>
          </w:rPr>
        </w:r>
        <w:r w:rsidR="0046041B">
          <w:rPr>
            <w:noProof/>
            <w:webHidden/>
          </w:rPr>
          <w:fldChar w:fldCharType="separate"/>
        </w:r>
        <w:r w:rsidR="00100A74">
          <w:rPr>
            <w:noProof/>
            <w:webHidden/>
          </w:rPr>
          <w:t>160</w:t>
        </w:r>
        <w:r w:rsidR="0046041B">
          <w:rPr>
            <w:noProof/>
            <w:webHidden/>
          </w:rPr>
          <w:fldChar w:fldCharType="end"/>
        </w:r>
      </w:hyperlink>
    </w:p>
    <w:p w14:paraId="517A7505" w14:textId="07378832"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990" w:history="1">
        <w:r w:rsidR="0046041B" w:rsidRPr="00E43869">
          <w:rPr>
            <w:rStyle w:val="Hyperlink"/>
            <w:noProof/>
          </w:rPr>
          <w:t>Figure 152 - A closer look at the average sentiment of artists deemed as "Heartthrobs" by many (stacked bar chart).</w:t>
        </w:r>
        <w:r w:rsidR="0046041B">
          <w:rPr>
            <w:noProof/>
            <w:webHidden/>
          </w:rPr>
          <w:tab/>
        </w:r>
        <w:r w:rsidR="0046041B">
          <w:rPr>
            <w:noProof/>
            <w:webHidden/>
          </w:rPr>
          <w:fldChar w:fldCharType="begin"/>
        </w:r>
        <w:r w:rsidR="0046041B">
          <w:rPr>
            <w:noProof/>
            <w:webHidden/>
          </w:rPr>
          <w:instrText xml:space="preserve"> PAGEREF _Toc73007990 \h </w:instrText>
        </w:r>
        <w:r w:rsidR="0046041B">
          <w:rPr>
            <w:noProof/>
            <w:webHidden/>
          </w:rPr>
        </w:r>
        <w:r w:rsidR="0046041B">
          <w:rPr>
            <w:noProof/>
            <w:webHidden/>
          </w:rPr>
          <w:fldChar w:fldCharType="separate"/>
        </w:r>
        <w:r w:rsidR="00100A74">
          <w:rPr>
            <w:noProof/>
            <w:webHidden/>
          </w:rPr>
          <w:t>161</w:t>
        </w:r>
        <w:r w:rsidR="0046041B">
          <w:rPr>
            <w:noProof/>
            <w:webHidden/>
          </w:rPr>
          <w:fldChar w:fldCharType="end"/>
        </w:r>
      </w:hyperlink>
    </w:p>
    <w:p w14:paraId="61E81243" w14:textId="1172A962"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991" w:history="1">
        <w:r w:rsidR="0046041B" w:rsidRPr="00E43869">
          <w:rPr>
            <w:rStyle w:val="Hyperlink"/>
            <w:noProof/>
          </w:rPr>
          <w:t>Figure 153 - "Heartthrob" songs with a positive sentiment value (stacked bar chart).</w:t>
        </w:r>
        <w:r w:rsidR="0046041B">
          <w:rPr>
            <w:noProof/>
            <w:webHidden/>
          </w:rPr>
          <w:tab/>
        </w:r>
        <w:r w:rsidR="0046041B">
          <w:rPr>
            <w:noProof/>
            <w:webHidden/>
          </w:rPr>
          <w:fldChar w:fldCharType="begin"/>
        </w:r>
        <w:r w:rsidR="0046041B">
          <w:rPr>
            <w:noProof/>
            <w:webHidden/>
          </w:rPr>
          <w:instrText xml:space="preserve"> PAGEREF _Toc73007991 \h </w:instrText>
        </w:r>
        <w:r w:rsidR="0046041B">
          <w:rPr>
            <w:noProof/>
            <w:webHidden/>
          </w:rPr>
        </w:r>
        <w:r w:rsidR="0046041B">
          <w:rPr>
            <w:noProof/>
            <w:webHidden/>
          </w:rPr>
          <w:fldChar w:fldCharType="separate"/>
        </w:r>
        <w:r w:rsidR="00100A74">
          <w:rPr>
            <w:noProof/>
            <w:webHidden/>
          </w:rPr>
          <w:t>161</w:t>
        </w:r>
        <w:r w:rsidR="0046041B">
          <w:rPr>
            <w:noProof/>
            <w:webHidden/>
          </w:rPr>
          <w:fldChar w:fldCharType="end"/>
        </w:r>
      </w:hyperlink>
    </w:p>
    <w:p w14:paraId="1F117F31" w14:textId="78B693F2"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992" w:history="1">
        <w:r w:rsidR="0046041B" w:rsidRPr="00E43869">
          <w:rPr>
            <w:rStyle w:val="Hyperlink"/>
            <w:noProof/>
          </w:rPr>
          <w:t>Figure 154 - "Heartthrob" songs with a negative sentiment value (stacked bar chart).</w:t>
        </w:r>
        <w:r w:rsidR="0046041B">
          <w:rPr>
            <w:noProof/>
            <w:webHidden/>
          </w:rPr>
          <w:tab/>
        </w:r>
        <w:r w:rsidR="0046041B">
          <w:rPr>
            <w:noProof/>
            <w:webHidden/>
          </w:rPr>
          <w:fldChar w:fldCharType="begin"/>
        </w:r>
        <w:r w:rsidR="0046041B">
          <w:rPr>
            <w:noProof/>
            <w:webHidden/>
          </w:rPr>
          <w:instrText xml:space="preserve"> PAGEREF _Toc73007992 \h </w:instrText>
        </w:r>
        <w:r w:rsidR="0046041B">
          <w:rPr>
            <w:noProof/>
            <w:webHidden/>
          </w:rPr>
        </w:r>
        <w:r w:rsidR="0046041B">
          <w:rPr>
            <w:noProof/>
            <w:webHidden/>
          </w:rPr>
          <w:fldChar w:fldCharType="separate"/>
        </w:r>
        <w:r w:rsidR="00100A74">
          <w:rPr>
            <w:noProof/>
            <w:webHidden/>
          </w:rPr>
          <w:t>162</w:t>
        </w:r>
        <w:r w:rsidR="0046041B">
          <w:rPr>
            <w:noProof/>
            <w:webHidden/>
          </w:rPr>
          <w:fldChar w:fldCharType="end"/>
        </w:r>
      </w:hyperlink>
    </w:p>
    <w:p w14:paraId="7D492F06" w14:textId="0C765E0F"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993" w:history="1">
        <w:r w:rsidR="0046041B" w:rsidRPr="00E43869">
          <w:rPr>
            <w:rStyle w:val="Hyperlink"/>
            <w:noProof/>
          </w:rPr>
          <w:t>Figure 155 - A closer look at the average sentiment of artists deemed as "Girl groups" (stacked bar chart).</w:t>
        </w:r>
        <w:r w:rsidR="0046041B">
          <w:rPr>
            <w:noProof/>
            <w:webHidden/>
          </w:rPr>
          <w:tab/>
        </w:r>
        <w:r w:rsidR="0046041B">
          <w:rPr>
            <w:noProof/>
            <w:webHidden/>
          </w:rPr>
          <w:fldChar w:fldCharType="begin"/>
        </w:r>
        <w:r w:rsidR="0046041B">
          <w:rPr>
            <w:noProof/>
            <w:webHidden/>
          </w:rPr>
          <w:instrText xml:space="preserve"> PAGEREF _Toc73007993 \h </w:instrText>
        </w:r>
        <w:r w:rsidR="0046041B">
          <w:rPr>
            <w:noProof/>
            <w:webHidden/>
          </w:rPr>
        </w:r>
        <w:r w:rsidR="0046041B">
          <w:rPr>
            <w:noProof/>
            <w:webHidden/>
          </w:rPr>
          <w:fldChar w:fldCharType="separate"/>
        </w:r>
        <w:r w:rsidR="00100A74">
          <w:rPr>
            <w:noProof/>
            <w:webHidden/>
          </w:rPr>
          <w:t>162</w:t>
        </w:r>
        <w:r w:rsidR="0046041B">
          <w:rPr>
            <w:noProof/>
            <w:webHidden/>
          </w:rPr>
          <w:fldChar w:fldCharType="end"/>
        </w:r>
      </w:hyperlink>
    </w:p>
    <w:p w14:paraId="7B9DEA2B" w14:textId="791908A6"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994" w:history="1">
        <w:r w:rsidR="0046041B" w:rsidRPr="00E43869">
          <w:rPr>
            <w:rStyle w:val="Hyperlink"/>
            <w:noProof/>
          </w:rPr>
          <w:t>Figure 156 - "Girl group" songs with a positive sentiment value (stacked bar chart).</w:t>
        </w:r>
        <w:r w:rsidR="0046041B">
          <w:rPr>
            <w:noProof/>
            <w:webHidden/>
          </w:rPr>
          <w:tab/>
        </w:r>
        <w:r w:rsidR="0046041B">
          <w:rPr>
            <w:noProof/>
            <w:webHidden/>
          </w:rPr>
          <w:fldChar w:fldCharType="begin"/>
        </w:r>
        <w:r w:rsidR="0046041B">
          <w:rPr>
            <w:noProof/>
            <w:webHidden/>
          </w:rPr>
          <w:instrText xml:space="preserve"> PAGEREF _Toc73007994 \h </w:instrText>
        </w:r>
        <w:r w:rsidR="0046041B">
          <w:rPr>
            <w:noProof/>
            <w:webHidden/>
          </w:rPr>
        </w:r>
        <w:r w:rsidR="0046041B">
          <w:rPr>
            <w:noProof/>
            <w:webHidden/>
          </w:rPr>
          <w:fldChar w:fldCharType="separate"/>
        </w:r>
        <w:r w:rsidR="00100A74">
          <w:rPr>
            <w:noProof/>
            <w:webHidden/>
          </w:rPr>
          <w:t>163</w:t>
        </w:r>
        <w:r w:rsidR="0046041B">
          <w:rPr>
            <w:noProof/>
            <w:webHidden/>
          </w:rPr>
          <w:fldChar w:fldCharType="end"/>
        </w:r>
      </w:hyperlink>
    </w:p>
    <w:p w14:paraId="742D7086" w14:textId="1F9ACA6D"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995" w:history="1">
        <w:r w:rsidR="0046041B" w:rsidRPr="00E43869">
          <w:rPr>
            <w:rStyle w:val="Hyperlink"/>
            <w:noProof/>
          </w:rPr>
          <w:t>Figure 157 - "Girl group" songs with a negative sentiment value (stacked bar chart).</w:t>
        </w:r>
        <w:r w:rsidR="0046041B">
          <w:rPr>
            <w:noProof/>
            <w:webHidden/>
          </w:rPr>
          <w:tab/>
        </w:r>
        <w:r w:rsidR="0046041B">
          <w:rPr>
            <w:noProof/>
            <w:webHidden/>
          </w:rPr>
          <w:fldChar w:fldCharType="begin"/>
        </w:r>
        <w:r w:rsidR="0046041B">
          <w:rPr>
            <w:noProof/>
            <w:webHidden/>
          </w:rPr>
          <w:instrText xml:space="preserve"> PAGEREF _Toc73007995 \h </w:instrText>
        </w:r>
        <w:r w:rsidR="0046041B">
          <w:rPr>
            <w:noProof/>
            <w:webHidden/>
          </w:rPr>
        </w:r>
        <w:r w:rsidR="0046041B">
          <w:rPr>
            <w:noProof/>
            <w:webHidden/>
          </w:rPr>
          <w:fldChar w:fldCharType="separate"/>
        </w:r>
        <w:r w:rsidR="00100A74">
          <w:rPr>
            <w:noProof/>
            <w:webHidden/>
          </w:rPr>
          <w:t>163</w:t>
        </w:r>
        <w:r w:rsidR="0046041B">
          <w:rPr>
            <w:noProof/>
            <w:webHidden/>
          </w:rPr>
          <w:fldChar w:fldCharType="end"/>
        </w:r>
      </w:hyperlink>
    </w:p>
    <w:p w14:paraId="0E42BD18" w14:textId="13431691"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996" w:history="1">
        <w:r w:rsidR="0046041B" w:rsidRPr="00E43869">
          <w:rPr>
            <w:rStyle w:val="Hyperlink"/>
            <w:noProof/>
          </w:rPr>
          <w:t>Figure 158 - A closer look at the average sentiment of artists deemed as "Era-defining" (stacked bar chart).</w:t>
        </w:r>
        <w:r w:rsidR="0046041B">
          <w:rPr>
            <w:noProof/>
            <w:webHidden/>
          </w:rPr>
          <w:tab/>
        </w:r>
        <w:r w:rsidR="0046041B">
          <w:rPr>
            <w:noProof/>
            <w:webHidden/>
          </w:rPr>
          <w:fldChar w:fldCharType="begin"/>
        </w:r>
        <w:r w:rsidR="0046041B">
          <w:rPr>
            <w:noProof/>
            <w:webHidden/>
          </w:rPr>
          <w:instrText xml:space="preserve"> PAGEREF _Toc73007996 \h </w:instrText>
        </w:r>
        <w:r w:rsidR="0046041B">
          <w:rPr>
            <w:noProof/>
            <w:webHidden/>
          </w:rPr>
        </w:r>
        <w:r w:rsidR="0046041B">
          <w:rPr>
            <w:noProof/>
            <w:webHidden/>
          </w:rPr>
          <w:fldChar w:fldCharType="separate"/>
        </w:r>
        <w:r w:rsidR="00100A74">
          <w:rPr>
            <w:noProof/>
            <w:webHidden/>
          </w:rPr>
          <w:t>164</w:t>
        </w:r>
        <w:r w:rsidR="0046041B">
          <w:rPr>
            <w:noProof/>
            <w:webHidden/>
          </w:rPr>
          <w:fldChar w:fldCharType="end"/>
        </w:r>
      </w:hyperlink>
    </w:p>
    <w:p w14:paraId="315CF14D" w14:textId="24F538C8"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997" w:history="1">
        <w:r w:rsidR="0046041B" w:rsidRPr="00E43869">
          <w:rPr>
            <w:rStyle w:val="Hyperlink"/>
            <w:noProof/>
          </w:rPr>
          <w:t>Figure 159 - A closer look at the average sentiment of artists deemed as "Era-defining" (stacked bar chart).</w:t>
        </w:r>
        <w:r w:rsidR="0046041B">
          <w:rPr>
            <w:noProof/>
            <w:webHidden/>
          </w:rPr>
          <w:tab/>
        </w:r>
        <w:r w:rsidR="0046041B">
          <w:rPr>
            <w:noProof/>
            <w:webHidden/>
          </w:rPr>
          <w:fldChar w:fldCharType="begin"/>
        </w:r>
        <w:r w:rsidR="0046041B">
          <w:rPr>
            <w:noProof/>
            <w:webHidden/>
          </w:rPr>
          <w:instrText xml:space="preserve"> PAGEREF _Toc73007997 \h </w:instrText>
        </w:r>
        <w:r w:rsidR="0046041B">
          <w:rPr>
            <w:noProof/>
            <w:webHidden/>
          </w:rPr>
        </w:r>
        <w:r w:rsidR="0046041B">
          <w:rPr>
            <w:noProof/>
            <w:webHidden/>
          </w:rPr>
          <w:fldChar w:fldCharType="separate"/>
        </w:r>
        <w:r w:rsidR="00100A74">
          <w:rPr>
            <w:noProof/>
            <w:webHidden/>
          </w:rPr>
          <w:t>164</w:t>
        </w:r>
        <w:r w:rsidR="0046041B">
          <w:rPr>
            <w:noProof/>
            <w:webHidden/>
          </w:rPr>
          <w:fldChar w:fldCharType="end"/>
        </w:r>
      </w:hyperlink>
    </w:p>
    <w:p w14:paraId="55A1D78F" w14:textId="26C774D8"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998" w:history="1">
        <w:r w:rsidR="0046041B" w:rsidRPr="00E43869">
          <w:rPr>
            <w:rStyle w:val="Hyperlink"/>
            <w:noProof/>
          </w:rPr>
          <w:t>Figure 160 - "Era-defining" artists' songs with a positive sentiment value (stacked bar chart).</w:t>
        </w:r>
        <w:r w:rsidR="0046041B">
          <w:rPr>
            <w:noProof/>
            <w:webHidden/>
          </w:rPr>
          <w:tab/>
        </w:r>
        <w:r w:rsidR="0046041B">
          <w:rPr>
            <w:noProof/>
            <w:webHidden/>
          </w:rPr>
          <w:fldChar w:fldCharType="begin"/>
        </w:r>
        <w:r w:rsidR="0046041B">
          <w:rPr>
            <w:noProof/>
            <w:webHidden/>
          </w:rPr>
          <w:instrText xml:space="preserve"> PAGEREF _Toc73007998 \h </w:instrText>
        </w:r>
        <w:r w:rsidR="0046041B">
          <w:rPr>
            <w:noProof/>
            <w:webHidden/>
          </w:rPr>
        </w:r>
        <w:r w:rsidR="0046041B">
          <w:rPr>
            <w:noProof/>
            <w:webHidden/>
          </w:rPr>
          <w:fldChar w:fldCharType="separate"/>
        </w:r>
        <w:r w:rsidR="00100A74">
          <w:rPr>
            <w:noProof/>
            <w:webHidden/>
          </w:rPr>
          <w:t>165</w:t>
        </w:r>
        <w:r w:rsidR="0046041B">
          <w:rPr>
            <w:noProof/>
            <w:webHidden/>
          </w:rPr>
          <w:fldChar w:fldCharType="end"/>
        </w:r>
      </w:hyperlink>
    </w:p>
    <w:p w14:paraId="3CD778D1" w14:textId="6C6AFE87"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7999" w:history="1">
        <w:r w:rsidR="0046041B" w:rsidRPr="00E43869">
          <w:rPr>
            <w:rStyle w:val="Hyperlink"/>
            <w:noProof/>
          </w:rPr>
          <w:t>Figure 161 - "Era-defining" artists' songs with a negative sentiment value (stacked bar chart).</w:t>
        </w:r>
        <w:r w:rsidR="0046041B">
          <w:rPr>
            <w:noProof/>
            <w:webHidden/>
          </w:rPr>
          <w:tab/>
        </w:r>
        <w:r w:rsidR="0046041B">
          <w:rPr>
            <w:noProof/>
            <w:webHidden/>
          </w:rPr>
          <w:fldChar w:fldCharType="begin"/>
        </w:r>
        <w:r w:rsidR="0046041B">
          <w:rPr>
            <w:noProof/>
            <w:webHidden/>
          </w:rPr>
          <w:instrText xml:space="preserve"> PAGEREF _Toc73007999 \h </w:instrText>
        </w:r>
        <w:r w:rsidR="0046041B">
          <w:rPr>
            <w:noProof/>
            <w:webHidden/>
          </w:rPr>
        </w:r>
        <w:r w:rsidR="0046041B">
          <w:rPr>
            <w:noProof/>
            <w:webHidden/>
          </w:rPr>
          <w:fldChar w:fldCharType="separate"/>
        </w:r>
        <w:r w:rsidR="00100A74">
          <w:rPr>
            <w:noProof/>
            <w:webHidden/>
          </w:rPr>
          <w:t>165</w:t>
        </w:r>
        <w:r w:rsidR="0046041B">
          <w:rPr>
            <w:noProof/>
            <w:webHidden/>
          </w:rPr>
          <w:fldChar w:fldCharType="end"/>
        </w:r>
      </w:hyperlink>
    </w:p>
    <w:p w14:paraId="3142CB09" w14:textId="047D9F1F"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8000" w:history="1">
        <w:r w:rsidR="0046041B" w:rsidRPr="00E43869">
          <w:rPr>
            <w:rStyle w:val="Hyperlink"/>
            <w:noProof/>
          </w:rPr>
          <w:t>Figure 162 - A closer look at the average sentiment of male solo artists (stacked bar chart).</w:t>
        </w:r>
        <w:r w:rsidR="0046041B">
          <w:rPr>
            <w:noProof/>
            <w:webHidden/>
          </w:rPr>
          <w:tab/>
        </w:r>
        <w:r w:rsidR="0046041B">
          <w:rPr>
            <w:noProof/>
            <w:webHidden/>
          </w:rPr>
          <w:fldChar w:fldCharType="begin"/>
        </w:r>
        <w:r w:rsidR="0046041B">
          <w:rPr>
            <w:noProof/>
            <w:webHidden/>
          </w:rPr>
          <w:instrText xml:space="preserve"> PAGEREF _Toc73008000 \h </w:instrText>
        </w:r>
        <w:r w:rsidR="0046041B">
          <w:rPr>
            <w:noProof/>
            <w:webHidden/>
          </w:rPr>
        </w:r>
        <w:r w:rsidR="0046041B">
          <w:rPr>
            <w:noProof/>
            <w:webHidden/>
          </w:rPr>
          <w:fldChar w:fldCharType="separate"/>
        </w:r>
        <w:r w:rsidR="00100A74">
          <w:rPr>
            <w:noProof/>
            <w:webHidden/>
          </w:rPr>
          <w:t>166</w:t>
        </w:r>
        <w:r w:rsidR="0046041B">
          <w:rPr>
            <w:noProof/>
            <w:webHidden/>
          </w:rPr>
          <w:fldChar w:fldCharType="end"/>
        </w:r>
      </w:hyperlink>
    </w:p>
    <w:p w14:paraId="6A73DB54" w14:textId="680CA488"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8001" w:history="1">
        <w:r w:rsidR="0046041B" w:rsidRPr="00E43869">
          <w:rPr>
            <w:rStyle w:val="Hyperlink"/>
            <w:noProof/>
          </w:rPr>
          <w:t>Figure 163 - A closer look at the average sentiment of male solo artists (stacked bar chart).</w:t>
        </w:r>
        <w:r w:rsidR="0046041B">
          <w:rPr>
            <w:noProof/>
            <w:webHidden/>
          </w:rPr>
          <w:tab/>
        </w:r>
        <w:r w:rsidR="0046041B">
          <w:rPr>
            <w:noProof/>
            <w:webHidden/>
          </w:rPr>
          <w:fldChar w:fldCharType="begin"/>
        </w:r>
        <w:r w:rsidR="0046041B">
          <w:rPr>
            <w:noProof/>
            <w:webHidden/>
          </w:rPr>
          <w:instrText xml:space="preserve"> PAGEREF _Toc73008001 \h </w:instrText>
        </w:r>
        <w:r w:rsidR="0046041B">
          <w:rPr>
            <w:noProof/>
            <w:webHidden/>
          </w:rPr>
        </w:r>
        <w:r w:rsidR="0046041B">
          <w:rPr>
            <w:noProof/>
            <w:webHidden/>
          </w:rPr>
          <w:fldChar w:fldCharType="separate"/>
        </w:r>
        <w:r w:rsidR="00100A74">
          <w:rPr>
            <w:noProof/>
            <w:webHidden/>
          </w:rPr>
          <w:t>166</w:t>
        </w:r>
        <w:r w:rsidR="0046041B">
          <w:rPr>
            <w:noProof/>
            <w:webHidden/>
          </w:rPr>
          <w:fldChar w:fldCharType="end"/>
        </w:r>
      </w:hyperlink>
    </w:p>
    <w:p w14:paraId="79B21528" w14:textId="4980C353"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8002" w:history="1">
        <w:r w:rsidR="0046041B" w:rsidRPr="00E43869">
          <w:rPr>
            <w:rStyle w:val="Hyperlink"/>
            <w:noProof/>
          </w:rPr>
          <w:t>Figure 164 - Male solo artists' songs with a positive sentiment value (stacked bar chart).</w:t>
        </w:r>
        <w:r w:rsidR="0046041B">
          <w:rPr>
            <w:noProof/>
            <w:webHidden/>
          </w:rPr>
          <w:tab/>
        </w:r>
        <w:r w:rsidR="0046041B">
          <w:rPr>
            <w:noProof/>
            <w:webHidden/>
          </w:rPr>
          <w:fldChar w:fldCharType="begin"/>
        </w:r>
        <w:r w:rsidR="0046041B">
          <w:rPr>
            <w:noProof/>
            <w:webHidden/>
          </w:rPr>
          <w:instrText xml:space="preserve"> PAGEREF _Toc73008002 \h </w:instrText>
        </w:r>
        <w:r w:rsidR="0046041B">
          <w:rPr>
            <w:noProof/>
            <w:webHidden/>
          </w:rPr>
        </w:r>
        <w:r w:rsidR="0046041B">
          <w:rPr>
            <w:noProof/>
            <w:webHidden/>
          </w:rPr>
          <w:fldChar w:fldCharType="separate"/>
        </w:r>
        <w:r w:rsidR="00100A74">
          <w:rPr>
            <w:noProof/>
            <w:webHidden/>
          </w:rPr>
          <w:t>167</w:t>
        </w:r>
        <w:r w:rsidR="0046041B">
          <w:rPr>
            <w:noProof/>
            <w:webHidden/>
          </w:rPr>
          <w:fldChar w:fldCharType="end"/>
        </w:r>
      </w:hyperlink>
    </w:p>
    <w:p w14:paraId="3FE29219" w14:textId="765FAC6B"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8003" w:history="1">
        <w:r w:rsidR="0046041B" w:rsidRPr="00E43869">
          <w:rPr>
            <w:rStyle w:val="Hyperlink"/>
            <w:noProof/>
          </w:rPr>
          <w:t>Figure 165 - Male solo artists' songs with a negative sentiment value (stacked bar chart).</w:t>
        </w:r>
        <w:r w:rsidR="0046041B">
          <w:rPr>
            <w:noProof/>
            <w:webHidden/>
          </w:rPr>
          <w:tab/>
        </w:r>
        <w:r w:rsidR="0046041B">
          <w:rPr>
            <w:noProof/>
            <w:webHidden/>
          </w:rPr>
          <w:fldChar w:fldCharType="begin"/>
        </w:r>
        <w:r w:rsidR="0046041B">
          <w:rPr>
            <w:noProof/>
            <w:webHidden/>
          </w:rPr>
          <w:instrText xml:space="preserve"> PAGEREF _Toc73008003 \h </w:instrText>
        </w:r>
        <w:r w:rsidR="0046041B">
          <w:rPr>
            <w:noProof/>
            <w:webHidden/>
          </w:rPr>
        </w:r>
        <w:r w:rsidR="0046041B">
          <w:rPr>
            <w:noProof/>
            <w:webHidden/>
          </w:rPr>
          <w:fldChar w:fldCharType="separate"/>
        </w:r>
        <w:r w:rsidR="00100A74">
          <w:rPr>
            <w:noProof/>
            <w:webHidden/>
          </w:rPr>
          <w:t>167</w:t>
        </w:r>
        <w:r w:rsidR="0046041B">
          <w:rPr>
            <w:noProof/>
            <w:webHidden/>
          </w:rPr>
          <w:fldChar w:fldCharType="end"/>
        </w:r>
      </w:hyperlink>
    </w:p>
    <w:p w14:paraId="720B9894" w14:textId="2945D016"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8004" w:history="1">
        <w:r w:rsidR="0046041B" w:rsidRPr="00E43869">
          <w:rPr>
            <w:rStyle w:val="Hyperlink"/>
            <w:noProof/>
          </w:rPr>
          <w:t>Figure 166 - A closer look at the average sentiment of female solo artists (stacked bar chart).</w:t>
        </w:r>
        <w:r w:rsidR="0046041B">
          <w:rPr>
            <w:noProof/>
            <w:webHidden/>
          </w:rPr>
          <w:tab/>
        </w:r>
        <w:r w:rsidR="0046041B">
          <w:rPr>
            <w:noProof/>
            <w:webHidden/>
          </w:rPr>
          <w:fldChar w:fldCharType="begin"/>
        </w:r>
        <w:r w:rsidR="0046041B">
          <w:rPr>
            <w:noProof/>
            <w:webHidden/>
          </w:rPr>
          <w:instrText xml:space="preserve"> PAGEREF _Toc73008004 \h </w:instrText>
        </w:r>
        <w:r w:rsidR="0046041B">
          <w:rPr>
            <w:noProof/>
            <w:webHidden/>
          </w:rPr>
        </w:r>
        <w:r w:rsidR="0046041B">
          <w:rPr>
            <w:noProof/>
            <w:webHidden/>
          </w:rPr>
          <w:fldChar w:fldCharType="separate"/>
        </w:r>
        <w:r w:rsidR="00100A74">
          <w:rPr>
            <w:noProof/>
            <w:webHidden/>
          </w:rPr>
          <w:t>168</w:t>
        </w:r>
        <w:r w:rsidR="0046041B">
          <w:rPr>
            <w:noProof/>
            <w:webHidden/>
          </w:rPr>
          <w:fldChar w:fldCharType="end"/>
        </w:r>
      </w:hyperlink>
    </w:p>
    <w:p w14:paraId="41E95B41" w14:textId="72FA96D2"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8005" w:history="1">
        <w:r w:rsidR="0046041B" w:rsidRPr="00E43869">
          <w:rPr>
            <w:rStyle w:val="Hyperlink"/>
            <w:noProof/>
          </w:rPr>
          <w:t>Figure 167 - Female solo artists' songs with a positive sentiment value (stacked bar chart).</w:t>
        </w:r>
        <w:r w:rsidR="0046041B">
          <w:rPr>
            <w:noProof/>
            <w:webHidden/>
          </w:rPr>
          <w:tab/>
        </w:r>
        <w:r w:rsidR="0046041B">
          <w:rPr>
            <w:noProof/>
            <w:webHidden/>
          </w:rPr>
          <w:fldChar w:fldCharType="begin"/>
        </w:r>
        <w:r w:rsidR="0046041B">
          <w:rPr>
            <w:noProof/>
            <w:webHidden/>
          </w:rPr>
          <w:instrText xml:space="preserve"> PAGEREF _Toc73008005 \h </w:instrText>
        </w:r>
        <w:r w:rsidR="0046041B">
          <w:rPr>
            <w:noProof/>
            <w:webHidden/>
          </w:rPr>
        </w:r>
        <w:r w:rsidR="0046041B">
          <w:rPr>
            <w:noProof/>
            <w:webHidden/>
          </w:rPr>
          <w:fldChar w:fldCharType="separate"/>
        </w:r>
        <w:r w:rsidR="00100A74">
          <w:rPr>
            <w:noProof/>
            <w:webHidden/>
          </w:rPr>
          <w:t>168</w:t>
        </w:r>
        <w:r w:rsidR="0046041B">
          <w:rPr>
            <w:noProof/>
            <w:webHidden/>
          </w:rPr>
          <w:fldChar w:fldCharType="end"/>
        </w:r>
      </w:hyperlink>
    </w:p>
    <w:p w14:paraId="305E9F43" w14:textId="466F87B1"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8006" w:history="1">
        <w:r w:rsidR="0046041B" w:rsidRPr="00E43869">
          <w:rPr>
            <w:rStyle w:val="Hyperlink"/>
            <w:noProof/>
          </w:rPr>
          <w:t>Figure 168 - Female solo artists' songs with a negative sentiment value (stacked bar chart).</w:t>
        </w:r>
        <w:r w:rsidR="0046041B">
          <w:rPr>
            <w:noProof/>
            <w:webHidden/>
          </w:rPr>
          <w:tab/>
        </w:r>
        <w:r w:rsidR="0046041B">
          <w:rPr>
            <w:noProof/>
            <w:webHidden/>
          </w:rPr>
          <w:fldChar w:fldCharType="begin"/>
        </w:r>
        <w:r w:rsidR="0046041B">
          <w:rPr>
            <w:noProof/>
            <w:webHidden/>
          </w:rPr>
          <w:instrText xml:space="preserve"> PAGEREF _Toc73008006 \h </w:instrText>
        </w:r>
        <w:r w:rsidR="0046041B">
          <w:rPr>
            <w:noProof/>
            <w:webHidden/>
          </w:rPr>
        </w:r>
        <w:r w:rsidR="0046041B">
          <w:rPr>
            <w:noProof/>
            <w:webHidden/>
          </w:rPr>
          <w:fldChar w:fldCharType="separate"/>
        </w:r>
        <w:r w:rsidR="00100A74">
          <w:rPr>
            <w:noProof/>
            <w:webHidden/>
          </w:rPr>
          <w:t>169</w:t>
        </w:r>
        <w:r w:rsidR="0046041B">
          <w:rPr>
            <w:noProof/>
            <w:webHidden/>
          </w:rPr>
          <w:fldChar w:fldCharType="end"/>
        </w:r>
      </w:hyperlink>
    </w:p>
    <w:p w14:paraId="39108E3A" w14:textId="2DE4B55D"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8007" w:history="1">
        <w:r w:rsidR="0046041B" w:rsidRPr="00E43869">
          <w:rPr>
            <w:rStyle w:val="Hyperlink"/>
            <w:noProof/>
          </w:rPr>
          <w:t>Figure 169 - A closer look at the average sentiment of groups (stacked bar chart).</w:t>
        </w:r>
        <w:r w:rsidR="0046041B">
          <w:rPr>
            <w:noProof/>
            <w:webHidden/>
          </w:rPr>
          <w:tab/>
        </w:r>
        <w:r w:rsidR="0046041B">
          <w:rPr>
            <w:noProof/>
            <w:webHidden/>
          </w:rPr>
          <w:fldChar w:fldCharType="begin"/>
        </w:r>
        <w:r w:rsidR="0046041B">
          <w:rPr>
            <w:noProof/>
            <w:webHidden/>
          </w:rPr>
          <w:instrText xml:space="preserve"> PAGEREF _Toc73008007 \h </w:instrText>
        </w:r>
        <w:r w:rsidR="0046041B">
          <w:rPr>
            <w:noProof/>
            <w:webHidden/>
          </w:rPr>
        </w:r>
        <w:r w:rsidR="0046041B">
          <w:rPr>
            <w:noProof/>
            <w:webHidden/>
          </w:rPr>
          <w:fldChar w:fldCharType="separate"/>
        </w:r>
        <w:r w:rsidR="00100A74">
          <w:rPr>
            <w:noProof/>
            <w:webHidden/>
          </w:rPr>
          <w:t>169</w:t>
        </w:r>
        <w:r w:rsidR="0046041B">
          <w:rPr>
            <w:noProof/>
            <w:webHidden/>
          </w:rPr>
          <w:fldChar w:fldCharType="end"/>
        </w:r>
      </w:hyperlink>
    </w:p>
    <w:p w14:paraId="4B2D2C73" w14:textId="58FD63E9"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8008" w:history="1">
        <w:r w:rsidR="0046041B" w:rsidRPr="00E43869">
          <w:rPr>
            <w:rStyle w:val="Hyperlink"/>
            <w:noProof/>
          </w:rPr>
          <w:t>Figure 170 - Groups' songs with a positive sentiment value (stacked bar chart).</w:t>
        </w:r>
        <w:r w:rsidR="0046041B">
          <w:rPr>
            <w:noProof/>
            <w:webHidden/>
          </w:rPr>
          <w:tab/>
        </w:r>
        <w:r w:rsidR="0046041B">
          <w:rPr>
            <w:noProof/>
            <w:webHidden/>
          </w:rPr>
          <w:fldChar w:fldCharType="begin"/>
        </w:r>
        <w:r w:rsidR="0046041B">
          <w:rPr>
            <w:noProof/>
            <w:webHidden/>
          </w:rPr>
          <w:instrText xml:space="preserve"> PAGEREF _Toc73008008 \h </w:instrText>
        </w:r>
        <w:r w:rsidR="0046041B">
          <w:rPr>
            <w:noProof/>
            <w:webHidden/>
          </w:rPr>
        </w:r>
        <w:r w:rsidR="0046041B">
          <w:rPr>
            <w:noProof/>
            <w:webHidden/>
          </w:rPr>
          <w:fldChar w:fldCharType="separate"/>
        </w:r>
        <w:r w:rsidR="00100A74">
          <w:rPr>
            <w:noProof/>
            <w:webHidden/>
          </w:rPr>
          <w:t>170</w:t>
        </w:r>
        <w:r w:rsidR="0046041B">
          <w:rPr>
            <w:noProof/>
            <w:webHidden/>
          </w:rPr>
          <w:fldChar w:fldCharType="end"/>
        </w:r>
      </w:hyperlink>
    </w:p>
    <w:p w14:paraId="1F0F0867" w14:textId="62A95E0D"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8009" w:history="1">
        <w:r w:rsidR="0046041B" w:rsidRPr="00E43869">
          <w:rPr>
            <w:rStyle w:val="Hyperlink"/>
            <w:noProof/>
          </w:rPr>
          <w:t>Figure 171 - Groups' songs with a negative sentiment value (stacked bar chart).</w:t>
        </w:r>
        <w:r w:rsidR="0046041B">
          <w:rPr>
            <w:noProof/>
            <w:webHidden/>
          </w:rPr>
          <w:tab/>
        </w:r>
        <w:r w:rsidR="0046041B">
          <w:rPr>
            <w:noProof/>
            <w:webHidden/>
          </w:rPr>
          <w:fldChar w:fldCharType="begin"/>
        </w:r>
        <w:r w:rsidR="0046041B">
          <w:rPr>
            <w:noProof/>
            <w:webHidden/>
          </w:rPr>
          <w:instrText xml:space="preserve"> PAGEREF _Toc73008009 \h </w:instrText>
        </w:r>
        <w:r w:rsidR="0046041B">
          <w:rPr>
            <w:noProof/>
            <w:webHidden/>
          </w:rPr>
        </w:r>
        <w:r w:rsidR="0046041B">
          <w:rPr>
            <w:noProof/>
            <w:webHidden/>
          </w:rPr>
          <w:fldChar w:fldCharType="separate"/>
        </w:r>
        <w:r w:rsidR="00100A74">
          <w:rPr>
            <w:noProof/>
            <w:webHidden/>
          </w:rPr>
          <w:t>170</w:t>
        </w:r>
        <w:r w:rsidR="0046041B">
          <w:rPr>
            <w:noProof/>
            <w:webHidden/>
          </w:rPr>
          <w:fldChar w:fldCharType="end"/>
        </w:r>
      </w:hyperlink>
    </w:p>
    <w:p w14:paraId="1EC21BFB" w14:textId="47111A21"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8010" w:history="1">
        <w:r w:rsidR="0046041B" w:rsidRPr="00E43869">
          <w:rPr>
            <w:rStyle w:val="Hyperlink"/>
            <w:noProof/>
          </w:rPr>
          <w:t>Figure 172 - The average sentiment of artists who claimed at least four number ones (line and clustered column chart).</w:t>
        </w:r>
        <w:r w:rsidR="0046041B">
          <w:rPr>
            <w:noProof/>
            <w:webHidden/>
          </w:rPr>
          <w:tab/>
        </w:r>
        <w:r w:rsidR="0046041B">
          <w:rPr>
            <w:noProof/>
            <w:webHidden/>
          </w:rPr>
          <w:fldChar w:fldCharType="begin"/>
        </w:r>
        <w:r w:rsidR="0046041B">
          <w:rPr>
            <w:noProof/>
            <w:webHidden/>
          </w:rPr>
          <w:instrText xml:space="preserve"> PAGEREF _Toc73008010 \h </w:instrText>
        </w:r>
        <w:r w:rsidR="0046041B">
          <w:rPr>
            <w:noProof/>
            <w:webHidden/>
          </w:rPr>
        </w:r>
        <w:r w:rsidR="0046041B">
          <w:rPr>
            <w:noProof/>
            <w:webHidden/>
          </w:rPr>
          <w:fldChar w:fldCharType="separate"/>
        </w:r>
        <w:r w:rsidR="00100A74">
          <w:rPr>
            <w:noProof/>
            <w:webHidden/>
          </w:rPr>
          <w:t>171</w:t>
        </w:r>
        <w:r w:rsidR="0046041B">
          <w:rPr>
            <w:noProof/>
            <w:webHidden/>
          </w:rPr>
          <w:fldChar w:fldCharType="end"/>
        </w:r>
      </w:hyperlink>
    </w:p>
    <w:p w14:paraId="17B82761" w14:textId="66706AAE"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8011" w:history="1">
        <w:r w:rsidR="0046041B" w:rsidRPr="00E43869">
          <w:rPr>
            <w:rStyle w:val="Hyperlink"/>
            <w:noProof/>
          </w:rPr>
          <w:t>Figure 173 - Sentiment score of songs which topped the UK charts for at least eight weeks (line and stacked column chart).</w:t>
        </w:r>
        <w:r w:rsidR="0046041B">
          <w:rPr>
            <w:noProof/>
            <w:webHidden/>
          </w:rPr>
          <w:tab/>
        </w:r>
        <w:r w:rsidR="0046041B">
          <w:rPr>
            <w:noProof/>
            <w:webHidden/>
          </w:rPr>
          <w:fldChar w:fldCharType="begin"/>
        </w:r>
        <w:r w:rsidR="0046041B">
          <w:rPr>
            <w:noProof/>
            <w:webHidden/>
          </w:rPr>
          <w:instrText xml:space="preserve"> PAGEREF _Toc73008011 \h </w:instrText>
        </w:r>
        <w:r w:rsidR="0046041B">
          <w:rPr>
            <w:noProof/>
            <w:webHidden/>
          </w:rPr>
        </w:r>
        <w:r w:rsidR="0046041B">
          <w:rPr>
            <w:noProof/>
            <w:webHidden/>
          </w:rPr>
          <w:fldChar w:fldCharType="separate"/>
        </w:r>
        <w:r w:rsidR="00100A74">
          <w:rPr>
            <w:noProof/>
            <w:webHidden/>
          </w:rPr>
          <w:t>171</w:t>
        </w:r>
        <w:r w:rsidR="0046041B">
          <w:rPr>
            <w:noProof/>
            <w:webHidden/>
          </w:rPr>
          <w:fldChar w:fldCharType="end"/>
        </w:r>
      </w:hyperlink>
    </w:p>
    <w:p w14:paraId="0ECB7AC0" w14:textId="42984F60"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8012" w:history="1">
        <w:r w:rsidR="0046041B" w:rsidRPr="00E43869">
          <w:rPr>
            <w:rStyle w:val="Hyperlink"/>
            <w:noProof/>
          </w:rPr>
          <w:t>Figure 174 - The sentiment rating of every artist from negative to positive (line and clustered column chart).</w:t>
        </w:r>
        <w:r w:rsidR="0046041B">
          <w:rPr>
            <w:noProof/>
            <w:webHidden/>
          </w:rPr>
          <w:tab/>
        </w:r>
        <w:r w:rsidR="0046041B">
          <w:rPr>
            <w:noProof/>
            <w:webHidden/>
          </w:rPr>
          <w:fldChar w:fldCharType="begin"/>
        </w:r>
        <w:r w:rsidR="0046041B">
          <w:rPr>
            <w:noProof/>
            <w:webHidden/>
          </w:rPr>
          <w:instrText xml:space="preserve"> PAGEREF _Toc73008012 \h </w:instrText>
        </w:r>
        <w:r w:rsidR="0046041B">
          <w:rPr>
            <w:noProof/>
            <w:webHidden/>
          </w:rPr>
        </w:r>
        <w:r w:rsidR="0046041B">
          <w:rPr>
            <w:noProof/>
            <w:webHidden/>
          </w:rPr>
          <w:fldChar w:fldCharType="separate"/>
        </w:r>
        <w:r w:rsidR="00100A74">
          <w:rPr>
            <w:noProof/>
            <w:webHidden/>
          </w:rPr>
          <w:t>172</w:t>
        </w:r>
        <w:r w:rsidR="0046041B">
          <w:rPr>
            <w:noProof/>
            <w:webHidden/>
          </w:rPr>
          <w:fldChar w:fldCharType="end"/>
        </w:r>
      </w:hyperlink>
    </w:p>
    <w:p w14:paraId="2F30C84E" w14:textId="2DC1126E"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8013" w:history="1">
        <w:r w:rsidR="0046041B" w:rsidRPr="00E43869">
          <w:rPr>
            <w:rStyle w:val="Hyperlink"/>
            <w:noProof/>
          </w:rPr>
          <w:t>Figure 175 - The sentiment rating of every artist from negative to positive (line and clustered column chart).</w:t>
        </w:r>
        <w:r w:rsidR="0046041B">
          <w:rPr>
            <w:noProof/>
            <w:webHidden/>
          </w:rPr>
          <w:tab/>
        </w:r>
        <w:r w:rsidR="0046041B">
          <w:rPr>
            <w:noProof/>
            <w:webHidden/>
          </w:rPr>
          <w:fldChar w:fldCharType="begin"/>
        </w:r>
        <w:r w:rsidR="0046041B">
          <w:rPr>
            <w:noProof/>
            <w:webHidden/>
          </w:rPr>
          <w:instrText xml:space="preserve"> PAGEREF _Toc73008013 \h </w:instrText>
        </w:r>
        <w:r w:rsidR="0046041B">
          <w:rPr>
            <w:noProof/>
            <w:webHidden/>
          </w:rPr>
        </w:r>
        <w:r w:rsidR="0046041B">
          <w:rPr>
            <w:noProof/>
            <w:webHidden/>
          </w:rPr>
          <w:fldChar w:fldCharType="separate"/>
        </w:r>
        <w:r w:rsidR="00100A74">
          <w:rPr>
            <w:noProof/>
            <w:webHidden/>
          </w:rPr>
          <w:t>172</w:t>
        </w:r>
        <w:r w:rsidR="0046041B">
          <w:rPr>
            <w:noProof/>
            <w:webHidden/>
          </w:rPr>
          <w:fldChar w:fldCharType="end"/>
        </w:r>
      </w:hyperlink>
    </w:p>
    <w:p w14:paraId="7D8126C8" w14:textId="32A080AD"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8014" w:history="1">
        <w:r w:rsidR="0046041B" w:rsidRPr="00E43869">
          <w:rPr>
            <w:rStyle w:val="Hyperlink"/>
            <w:noProof/>
          </w:rPr>
          <w:t>Figure 176 - The sentiment rating of every number one song from negative to positive (line and clustered column chart).</w:t>
        </w:r>
        <w:r w:rsidR="0046041B">
          <w:rPr>
            <w:noProof/>
            <w:webHidden/>
          </w:rPr>
          <w:tab/>
        </w:r>
        <w:r w:rsidR="0046041B">
          <w:rPr>
            <w:noProof/>
            <w:webHidden/>
          </w:rPr>
          <w:fldChar w:fldCharType="begin"/>
        </w:r>
        <w:r w:rsidR="0046041B">
          <w:rPr>
            <w:noProof/>
            <w:webHidden/>
          </w:rPr>
          <w:instrText xml:space="preserve"> PAGEREF _Toc73008014 \h </w:instrText>
        </w:r>
        <w:r w:rsidR="0046041B">
          <w:rPr>
            <w:noProof/>
            <w:webHidden/>
          </w:rPr>
        </w:r>
        <w:r w:rsidR="0046041B">
          <w:rPr>
            <w:noProof/>
            <w:webHidden/>
          </w:rPr>
          <w:fldChar w:fldCharType="separate"/>
        </w:r>
        <w:r w:rsidR="00100A74">
          <w:rPr>
            <w:noProof/>
            <w:webHidden/>
          </w:rPr>
          <w:t>173</w:t>
        </w:r>
        <w:r w:rsidR="0046041B">
          <w:rPr>
            <w:noProof/>
            <w:webHidden/>
          </w:rPr>
          <w:fldChar w:fldCharType="end"/>
        </w:r>
      </w:hyperlink>
    </w:p>
    <w:p w14:paraId="5EB9CDAD" w14:textId="739973FC"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8015" w:history="1">
        <w:r w:rsidR="0046041B" w:rsidRPr="00E43869">
          <w:rPr>
            <w:rStyle w:val="Hyperlink"/>
            <w:noProof/>
          </w:rPr>
          <w:t>Figure 177 - The sentiment rating of every number one song from negative to positive (line and clustered column chart).</w:t>
        </w:r>
        <w:r w:rsidR="0046041B">
          <w:rPr>
            <w:noProof/>
            <w:webHidden/>
          </w:rPr>
          <w:tab/>
        </w:r>
        <w:r w:rsidR="0046041B">
          <w:rPr>
            <w:noProof/>
            <w:webHidden/>
          </w:rPr>
          <w:fldChar w:fldCharType="begin"/>
        </w:r>
        <w:r w:rsidR="0046041B">
          <w:rPr>
            <w:noProof/>
            <w:webHidden/>
          </w:rPr>
          <w:instrText xml:space="preserve"> PAGEREF _Toc73008015 \h </w:instrText>
        </w:r>
        <w:r w:rsidR="0046041B">
          <w:rPr>
            <w:noProof/>
            <w:webHidden/>
          </w:rPr>
        </w:r>
        <w:r w:rsidR="0046041B">
          <w:rPr>
            <w:noProof/>
            <w:webHidden/>
          </w:rPr>
          <w:fldChar w:fldCharType="separate"/>
        </w:r>
        <w:r w:rsidR="00100A74">
          <w:rPr>
            <w:noProof/>
            <w:webHidden/>
          </w:rPr>
          <w:t>173</w:t>
        </w:r>
        <w:r w:rsidR="0046041B">
          <w:rPr>
            <w:noProof/>
            <w:webHidden/>
          </w:rPr>
          <w:fldChar w:fldCharType="end"/>
        </w:r>
      </w:hyperlink>
    </w:p>
    <w:p w14:paraId="19144BFA" w14:textId="5D063AEA"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8016" w:history="1">
        <w:r w:rsidR="0046041B" w:rsidRPr="00E43869">
          <w:rPr>
            <w:rStyle w:val="Hyperlink"/>
            <w:noProof/>
          </w:rPr>
          <w:t>Figure 178 - The average sentiment of every year of the UK chart, 1952-2020 (donut chart).</w:t>
        </w:r>
        <w:r w:rsidR="0046041B">
          <w:rPr>
            <w:noProof/>
            <w:webHidden/>
          </w:rPr>
          <w:tab/>
        </w:r>
        <w:r w:rsidR="0046041B">
          <w:rPr>
            <w:noProof/>
            <w:webHidden/>
          </w:rPr>
          <w:fldChar w:fldCharType="begin"/>
        </w:r>
        <w:r w:rsidR="0046041B">
          <w:rPr>
            <w:noProof/>
            <w:webHidden/>
          </w:rPr>
          <w:instrText xml:space="preserve"> PAGEREF _Toc73008016 \h </w:instrText>
        </w:r>
        <w:r w:rsidR="0046041B">
          <w:rPr>
            <w:noProof/>
            <w:webHidden/>
          </w:rPr>
        </w:r>
        <w:r w:rsidR="0046041B">
          <w:rPr>
            <w:noProof/>
            <w:webHidden/>
          </w:rPr>
          <w:fldChar w:fldCharType="separate"/>
        </w:r>
        <w:r w:rsidR="00100A74">
          <w:rPr>
            <w:noProof/>
            <w:webHidden/>
          </w:rPr>
          <w:t>174</w:t>
        </w:r>
        <w:r w:rsidR="0046041B">
          <w:rPr>
            <w:noProof/>
            <w:webHidden/>
          </w:rPr>
          <w:fldChar w:fldCharType="end"/>
        </w:r>
      </w:hyperlink>
    </w:p>
    <w:p w14:paraId="3AB37F67" w14:textId="05AFCCD6"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8017" w:history="1">
        <w:r w:rsidR="0046041B" w:rsidRPr="00E43869">
          <w:rPr>
            <w:rStyle w:val="Hyperlink"/>
            <w:noProof/>
          </w:rPr>
          <w:t>Figure 179 - 1986, randomly selected, as an example of the sentiment being updated interactively (donut chart).</w:t>
        </w:r>
        <w:r w:rsidR="0046041B">
          <w:rPr>
            <w:noProof/>
            <w:webHidden/>
          </w:rPr>
          <w:tab/>
        </w:r>
        <w:r w:rsidR="0046041B">
          <w:rPr>
            <w:noProof/>
            <w:webHidden/>
          </w:rPr>
          <w:fldChar w:fldCharType="begin"/>
        </w:r>
        <w:r w:rsidR="0046041B">
          <w:rPr>
            <w:noProof/>
            <w:webHidden/>
          </w:rPr>
          <w:instrText xml:space="preserve"> PAGEREF _Toc73008017 \h </w:instrText>
        </w:r>
        <w:r w:rsidR="0046041B">
          <w:rPr>
            <w:noProof/>
            <w:webHidden/>
          </w:rPr>
        </w:r>
        <w:r w:rsidR="0046041B">
          <w:rPr>
            <w:noProof/>
            <w:webHidden/>
          </w:rPr>
          <w:fldChar w:fldCharType="separate"/>
        </w:r>
        <w:r w:rsidR="00100A74">
          <w:rPr>
            <w:noProof/>
            <w:webHidden/>
          </w:rPr>
          <w:t>174</w:t>
        </w:r>
        <w:r w:rsidR="0046041B">
          <w:rPr>
            <w:noProof/>
            <w:webHidden/>
          </w:rPr>
          <w:fldChar w:fldCharType="end"/>
        </w:r>
      </w:hyperlink>
    </w:p>
    <w:p w14:paraId="132B5422" w14:textId="1692B7FD"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8018" w:history="1">
        <w:r w:rsidR="0046041B" w:rsidRPr="00E43869">
          <w:rPr>
            <w:rStyle w:val="Hyperlink"/>
            <w:noProof/>
          </w:rPr>
          <w:t>Figure 180 - The average sentiment for each decade of the UK charts (gauge)</w:t>
        </w:r>
        <w:r w:rsidR="0046041B">
          <w:rPr>
            <w:noProof/>
            <w:webHidden/>
          </w:rPr>
          <w:tab/>
        </w:r>
        <w:r w:rsidR="0046041B">
          <w:rPr>
            <w:noProof/>
            <w:webHidden/>
          </w:rPr>
          <w:fldChar w:fldCharType="begin"/>
        </w:r>
        <w:r w:rsidR="0046041B">
          <w:rPr>
            <w:noProof/>
            <w:webHidden/>
          </w:rPr>
          <w:instrText xml:space="preserve"> PAGEREF _Toc73008018 \h </w:instrText>
        </w:r>
        <w:r w:rsidR="0046041B">
          <w:rPr>
            <w:noProof/>
            <w:webHidden/>
          </w:rPr>
        </w:r>
        <w:r w:rsidR="0046041B">
          <w:rPr>
            <w:noProof/>
            <w:webHidden/>
          </w:rPr>
          <w:fldChar w:fldCharType="separate"/>
        </w:r>
        <w:r w:rsidR="00100A74">
          <w:rPr>
            <w:noProof/>
            <w:webHidden/>
          </w:rPr>
          <w:t>175</w:t>
        </w:r>
        <w:r w:rsidR="0046041B">
          <w:rPr>
            <w:noProof/>
            <w:webHidden/>
          </w:rPr>
          <w:fldChar w:fldCharType="end"/>
        </w:r>
      </w:hyperlink>
    </w:p>
    <w:p w14:paraId="00475B4C" w14:textId="162FDC13"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8019" w:history="1">
        <w:r w:rsidR="0046041B" w:rsidRPr="00E43869">
          <w:rPr>
            <w:rStyle w:val="Hyperlink"/>
            <w:noProof/>
          </w:rPr>
          <w:t>Figure 181 - An interactive tool for the reader to search the average sentiment of their favourite artist or number one song (table).</w:t>
        </w:r>
        <w:r w:rsidR="0046041B">
          <w:rPr>
            <w:noProof/>
            <w:webHidden/>
          </w:rPr>
          <w:tab/>
        </w:r>
        <w:r w:rsidR="0046041B">
          <w:rPr>
            <w:noProof/>
            <w:webHidden/>
          </w:rPr>
          <w:fldChar w:fldCharType="begin"/>
        </w:r>
        <w:r w:rsidR="0046041B">
          <w:rPr>
            <w:noProof/>
            <w:webHidden/>
          </w:rPr>
          <w:instrText xml:space="preserve"> PAGEREF _Toc73008019 \h </w:instrText>
        </w:r>
        <w:r w:rsidR="0046041B">
          <w:rPr>
            <w:noProof/>
            <w:webHidden/>
          </w:rPr>
        </w:r>
        <w:r w:rsidR="0046041B">
          <w:rPr>
            <w:noProof/>
            <w:webHidden/>
          </w:rPr>
          <w:fldChar w:fldCharType="separate"/>
        </w:r>
        <w:r w:rsidR="00100A74">
          <w:rPr>
            <w:noProof/>
            <w:webHidden/>
          </w:rPr>
          <w:t>175</w:t>
        </w:r>
        <w:r w:rsidR="0046041B">
          <w:rPr>
            <w:noProof/>
            <w:webHidden/>
          </w:rPr>
          <w:fldChar w:fldCharType="end"/>
        </w:r>
      </w:hyperlink>
    </w:p>
    <w:p w14:paraId="4C8615E6" w14:textId="261B354C"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8020" w:history="1">
        <w:r w:rsidR="0046041B" w:rsidRPr="00E43869">
          <w:rPr>
            <w:rStyle w:val="Hyperlink"/>
            <w:noProof/>
          </w:rPr>
          <w:t>Figure 182 - An example of using the 'search bar' to look at the sentiment of "Dry Your Eyes", by The Streets (table).</w:t>
        </w:r>
        <w:r w:rsidR="0046041B">
          <w:rPr>
            <w:noProof/>
            <w:webHidden/>
          </w:rPr>
          <w:tab/>
        </w:r>
        <w:r w:rsidR="0046041B">
          <w:rPr>
            <w:noProof/>
            <w:webHidden/>
          </w:rPr>
          <w:fldChar w:fldCharType="begin"/>
        </w:r>
        <w:r w:rsidR="0046041B">
          <w:rPr>
            <w:noProof/>
            <w:webHidden/>
          </w:rPr>
          <w:instrText xml:space="preserve"> PAGEREF _Toc73008020 \h </w:instrText>
        </w:r>
        <w:r w:rsidR="0046041B">
          <w:rPr>
            <w:noProof/>
            <w:webHidden/>
          </w:rPr>
        </w:r>
        <w:r w:rsidR="0046041B">
          <w:rPr>
            <w:noProof/>
            <w:webHidden/>
          </w:rPr>
          <w:fldChar w:fldCharType="separate"/>
        </w:r>
        <w:r w:rsidR="00100A74">
          <w:rPr>
            <w:noProof/>
            <w:webHidden/>
          </w:rPr>
          <w:t>176</w:t>
        </w:r>
        <w:r w:rsidR="0046041B">
          <w:rPr>
            <w:noProof/>
            <w:webHidden/>
          </w:rPr>
          <w:fldChar w:fldCharType="end"/>
        </w:r>
      </w:hyperlink>
    </w:p>
    <w:p w14:paraId="4F030799" w14:textId="14F41BEE"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8021" w:history="1">
        <w:r w:rsidR="0046041B" w:rsidRPr="00E43869">
          <w:rPr>
            <w:rStyle w:val="Hyperlink"/>
            <w:noProof/>
          </w:rPr>
          <w:t>Figure 183 - As demonstrated, more than one artist can be selected from the 'search bar' by holding the 'Ctrl' button on the keyboard (table).</w:t>
        </w:r>
        <w:r w:rsidR="0046041B">
          <w:rPr>
            <w:noProof/>
            <w:webHidden/>
          </w:rPr>
          <w:tab/>
        </w:r>
        <w:r w:rsidR="0046041B">
          <w:rPr>
            <w:noProof/>
            <w:webHidden/>
          </w:rPr>
          <w:fldChar w:fldCharType="begin"/>
        </w:r>
        <w:r w:rsidR="0046041B">
          <w:rPr>
            <w:noProof/>
            <w:webHidden/>
          </w:rPr>
          <w:instrText xml:space="preserve"> PAGEREF _Toc73008021 \h </w:instrText>
        </w:r>
        <w:r w:rsidR="0046041B">
          <w:rPr>
            <w:noProof/>
            <w:webHidden/>
          </w:rPr>
        </w:r>
        <w:r w:rsidR="0046041B">
          <w:rPr>
            <w:noProof/>
            <w:webHidden/>
          </w:rPr>
          <w:fldChar w:fldCharType="separate"/>
        </w:r>
        <w:r w:rsidR="00100A74">
          <w:rPr>
            <w:noProof/>
            <w:webHidden/>
          </w:rPr>
          <w:t>176</w:t>
        </w:r>
        <w:r w:rsidR="0046041B">
          <w:rPr>
            <w:noProof/>
            <w:webHidden/>
          </w:rPr>
          <w:fldChar w:fldCharType="end"/>
        </w:r>
      </w:hyperlink>
    </w:p>
    <w:p w14:paraId="42476827" w14:textId="7DAF5C3F" w:rsidR="0046041B" w:rsidRDefault="008D122E">
      <w:pPr>
        <w:pStyle w:val="TableofFigures"/>
        <w:tabs>
          <w:tab w:val="right" w:leader="dot" w:pos="9016"/>
        </w:tabs>
        <w:rPr>
          <w:rFonts w:asciiTheme="minorHAnsi" w:eastAsiaTheme="minorEastAsia" w:hAnsiTheme="minorHAnsi"/>
          <w:noProof/>
          <w:sz w:val="22"/>
          <w:szCs w:val="22"/>
          <w:lang w:eastAsia="en-GB"/>
        </w:rPr>
      </w:pPr>
      <w:hyperlink w:anchor="_Toc73008022" w:history="1">
        <w:r w:rsidR="0046041B" w:rsidRPr="00E43869">
          <w:rPr>
            <w:rStyle w:val="Hyperlink"/>
            <w:noProof/>
          </w:rPr>
          <w:t>Figure 184 - Proof of how a sentiment score can be notably varied over time.  The first two years of Beatles' number ones scored highly (a) which is in stark contrast to their number ones which followed over the next five years (b).  A considerable dip in polarity (table).</w:t>
        </w:r>
        <w:r w:rsidR="0046041B">
          <w:rPr>
            <w:noProof/>
            <w:webHidden/>
          </w:rPr>
          <w:tab/>
        </w:r>
        <w:r w:rsidR="0046041B">
          <w:rPr>
            <w:noProof/>
            <w:webHidden/>
          </w:rPr>
          <w:fldChar w:fldCharType="begin"/>
        </w:r>
        <w:r w:rsidR="0046041B">
          <w:rPr>
            <w:noProof/>
            <w:webHidden/>
          </w:rPr>
          <w:instrText xml:space="preserve"> PAGEREF _Toc73008022 \h </w:instrText>
        </w:r>
        <w:r w:rsidR="0046041B">
          <w:rPr>
            <w:noProof/>
            <w:webHidden/>
          </w:rPr>
        </w:r>
        <w:r w:rsidR="0046041B">
          <w:rPr>
            <w:noProof/>
            <w:webHidden/>
          </w:rPr>
          <w:fldChar w:fldCharType="separate"/>
        </w:r>
        <w:r w:rsidR="00100A74">
          <w:rPr>
            <w:noProof/>
            <w:webHidden/>
          </w:rPr>
          <w:t>177</w:t>
        </w:r>
        <w:r w:rsidR="0046041B">
          <w:rPr>
            <w:noProof/>
            <w:webHidden/>
          </w:rPr>
          <w:fldChar w:fldCharType="end"/>
        </w:r>
      </w:hyperlink>
    </w:p>
    <w:p w14:paraId="564E29C2" w14:textId="660AE0F5" w:rsidR="0046041B" w:rsidRDefault="0046041B" w:rsidP="0046041B">
      <w:r>
        <w:fldChar w:fldCharType="end"/>
      </w:r>
    </w:p>
    <w:p w14:paraId="4A651781" w14:textId="23439D69" w:rsidR="0046041B" w:rsidRDefault="0046041B" w:rsidP="0046041B"/>
    <w:p w14:paraId="73FA8E0C" w14:textId="569C68C5" w:rsidR="0046041B" w:rsidRDefault="0046041B" w:rsidP="0046041B"/>
    <w:p w14:paraId="496C3CE9" w14:textId="51592AD3" w:rsidR="0046041B" w:rsidRDefault="0046041B" w:rsidP="0046041B"/>
    <w:p w14:paraId="64CCC581" w14:textId="428B5DDE" w:rsidR="0046041B" w:rsidRDefault="0046041B" w:rsidP="0046041B"/>
    <w:p w14:paraId="779CECCE" w14:textId="534B874F" w:rsidR="0046041B" w:rsidRDefault="0046041B" w:rsidP="0046041B"/>
    <w:p w14:paraId="1392BBD7" w14:textId="727DF62E" w:rsidR="0046041B" w:rsidRDefault="0046041B" w:rsidP="0046041B"/>
    <w:p w14:paraId="655A2DB5" w14:textId="77777777" w:rsidR="0046041B" w:rsidRPr="0046041B" w:rsidRDefault="0046041B" w:rsidP="0046041B"/>
    <w:p w14:paraId="06BC9251" w14:textId="1CC52C74" w:rsidR="00A54577" w:rsidRPr="007F38A3" w:rsidRDefault="00A54577" w:rsidP="005D43C3">
      <w:pPr>
        <w:pStyle w:val="Heading1"/>
        <w:rPr>
          <w:rFonts w:ascii="Times New Roman" w:hAnsi="Times New Roman" w:cs="Times New Roman"/>
          <w:color w:val="000000" w:themeColor="text1"/>
        </w:rPr>
      </w:pPr>
      <w:bookmarkStart w:id="322" w:name="_Toc73208440"/>
      <w:r w:rsidRPr="007F38A3">
        <w:rPr>
          <w:rFonts w:ascii="Times New Roman" w:hAnsi="Times New Roman" w:cs="Times New Roman"/>
          <w:color w:val="000000" w:themeColor="text1"/>
        </w:rPr>
        <w:lastRenderedPageBreak/>
        <w:t>End Notes</w:t>
      </w:r>
      <w:bookmarkEnd w:id="322"/>
    </w:p>
    <w:sectPr w:rsidR="00A54577" w:rsidRPr="007F38A3" w:rsidSect="00E44D79">
      <w:footerReference w:type="first" r:id="rId439"/>
      <w:type w:val="continuous"/>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FCA832" w14:textId="77777777" w:rsidR="008D122E" w:rsidRDefault="008D122E" w:rsidP="008C2114">
      <w:pPr>
        <w:spacing w:after="0"/>
      </w:pPr>
      <w:r>
        <w:separator/>
      </w:r>
    </w:p>
  </w:endnote>
  <w:endnote w:type="continuationSeparator" w:id="0">
    <w:p w14:paraId="023442B7" w14:textId="77777777" w:rsidR="008D122E" w:rsidRDefault="008D122E" w:rsidP="008C2114">
      <w:pPr>
        <w:spacing w:after="0"/>
      </w:pPr>
      <w:r>
        <w:continuationSeparator/>
      </w:r>
    </w:p>
  </w:endnote>
  <w:endnote w:id="1">
    <w:p w14:paraId="34C731B8" w14:textId="02C00CF5" w:rsidR="00B4001C" w:rsidRDefault="00B4001C" w:rsidP="002E24CA">
      <w:pPr>
        <w:pStyle w:val="EndnoteText"/>
        <w:spacing w:line="360" w:lineRule="auto"/>
      </w:pPr>
      <w:r>
        <w:rPr>
          <w:rStyle w:val="EndnoteReference"/>
        </w:rPr>
        <w:endnoteRef/>
      </w:r>
      <w:r>
        <w:t xml:space="preserve"> “Hottentot Venus” refers to South African woman, Sarah Baartman, who was a 19</w:t>
      </w:r>
      <w:r w:rsidRPr="00582B53">
        <w:rPr>
          <w:vertAlign w:val="superscript"/>
        </w:rPr>
        <w:t>th</w:t>
      </w:r>
      <w:r>
        <w:t xml:space="preserve"> century “freak show” attraction.  Baartman was famed for her unusually large buttocks, a result of a condition she had called “Steatopygia”.  She was duly paraded around Europe by typically wealthy white men in what would now be viewed as a form of slavery and overtly racist.</w:t>
      </w:r>
    </w:p>
    <w:p w14:paraId="1CBDCEE0" w14:textId="2E4A3305" w:rsidR="00B4001C" w:rsidRDefault="00B4001C" w:rsidP="002E24CA">
      <w:pPr>
        <w:pStyle w:val="EndnoteText"/>
        <w:spacing w:line="360" w:lineRule="auto"/>
      </w:pPr>
      <w:r>
        <w:t>Baartman sadly passed away at the young age of 26, in 1815, with parts of her anatomy, lewdly, showcased to the public in a Paris museum until as recently as 1974.  She was repatriated and buried in South Africa at the request of President, Nelson Mandela, in 2002.</w:t>
      </w:r>
    </w:p>
    <w:p w14:paraId="04FC1244" w14:textId="72A049F6" w:rsidR="005D5191" w:rsidRDefault="00B4001C" w:rsidP="002E24CA">
      <w:pPr>
        <w:pStyle w:val="EndnoteText"/>
        <w:spacing w:line="360" w:lineRule="auto"/>
      </w:pPr>
      <w:r>
        <w:t xml:space="preserve">Her influence can still be seen presently, some 200 years later, as figures in the public eye such as Kim Kardashian adopt traits of her figure and style </w:t>
      </w:r>
      <w:r>
        <w:fldChar w:fldCharType="begin"/>
      </w:r>
      <w:r>
        <w:instrText xml:space="preserve"> ADDIN ZOTERO_ITEM CSL_CITATION {"citationID":"zLFF6dPZ","properties":{"formattedCitation":"(Parkinson, Justin, 2016)","plainCitation":"(Parkinson, Justin, 2016)","noteIndex":1},"citationItems":[{"id":679,"uris":["http://zotero.org/users/7056409/items/VQPWDZ5L"],"uri":["http://zotero.org/users/7056409/items/VQPWDZ5L"],"itemData":{"id":679,"type":"article-newspaper","abstract":"It's 200 years since the death of Sarah Baartman. Her terrible treatment remains emblematic of 19th Century racism.","container-title":"BBC News","language":"en-GB","section":"Magazine","source":"www.bbc.com","title":"The significance of Sarah Baartman","URL":"https://www.bbc.com/news/magazine-35240987","author":[{"literal":"Parkinson, Justin"}],"accessed":{"date-parts":[["2020",12,1]]},"issued":{"date-parts":[["2016",1,7]]}}}],"schema":"https://github.com/citation-style-language/schema/raw/master/csl-citation.json"} </w:instrText>
      </w:r>
      <w:r>
        <w:fldChar w:fldCharType="separate"/>
      </w:r>
      <w:r w:rsidRPr="009E22D1">
        <w:rPr>
          <w:rFonts w:cs="Times New Roman"/>
        </w:rPr>
        <w:t>(Parkinson, Justin, 2016)</w:t>
      </w:r>
      <w:r>
        <w:fldChar w:fldCharType="end"/>
      </w:r>
      <w:r>
        <w:t>.</w:t>
      </w:r>
    </w:p>
    <w:p w14:paraId="0A42499F" w14:textId="1EFBC038" w:rsidR="003F2ECC" w:rsidRDefault="003F2ECC" w:rsidP="002E24CA">
      <w:pPr>
        <w:pStyle w:val="EndnoteText"/>
        <w:spacing w:line="360" w:lineRule="auto"/>
      </w:pPr>
    </w:p>
    <w:p w14:paraId="3B09E2C2" w14:textId="1342E5B6" w:rsidR="007B3C5E" w:rsidRDefault="007B3C5E" w:rsidP="002E24CA">
      <w:pPr>
        <w:pStyle w:val="EndnoteText"/>
        <w:spacing w:line="360" w:lineRule="auto"/>
      </w:pPr>
      <w:r>
        <w:t xml:space="preserve">My </w:t>
      </w:r>
      <w:r w:rsidR="00E375B6">
        <w:t>Power BI report</w:t>
      </w:r>
      <w:r>
        <w:t xml:space="preserve"> can be found at the following link:</w:t>
      </w:r>
    </w:p>
    <w:p w14:paraId="5271868C" w14:textId="28078055" w:rsidR="007B3C5E" w:rsidRDefault="008D122E" w:rsidP="002E24CA">
      <w:pPr>
        <w:pStyle w:val="EndnoteText"/>
        <w:spacing w:line="360" w:lineRule="auto"/>
        <w:rPr>
          <w:rStyle w:val="Hyperlink"/>
        </w:rPr>
      </w:pPr>
      <w:hyperlink r:id="rId1" w:tooltip="Sentiment Analysis in Power BI" w:history="1">
        <w:r w:rsidR="00D9500C">
          <w:rPr>
            <w:rStyle w:val="Hyperlink"/>
          </w:rPr>
          <w:t>Sentiment Analysis in Power BI</w:t>
        </w:r>
      </w:hyperlink>
    </w:p>
    <w:p w14:paraId="42D311D9" w14:textId="36608AEC" w:rsidR="0046041B" w:rsidRDefault="0046041B" w:rsidP="002E24CA">
      <w:pPr>
        <w:pStyle w:val="EndnoteText"/>
        <w:spacing w:line="360" w:lineRule="auto"/>
        <w:rPr>
          <w:rStyle w:val="Hyperlink"/>
        </w:rPr>
      </w:pPr>
    </w:p>
    <w:p w14:paraId="30BE5873" w14:textId="11541004" w:rsidR="0046041B" w:rsidRDefault="0046041B" w:rsidP="002E24CA">
      <w:pPr>
        <w:pStyle w:val="EndnoteText"/>
        <w:spacing w:line="360" w:lineRule="auto"/>
        <w:rPr>
          <w:rStyle w:val="Hyperlink"/>
        </w:rPr>
      </w:pPr>
    </w:p>
    <w:p w14:paraId="60F733EE" w14:textId="0690206F" w:rsidR="0046041B" w:rsidRDefault="0046041B" w:rsidP="002E24CA">
      <w:pPr>
        <w:pStyle w:val="EndnoteText"/>
        <w:spacing w:line="360" w:lineRule="auto"/>
        <w:rPr>
          <w:rStyle w:val="Hyperlink"/>
        </w:rPr>
      </w:pPr>
    </w:p>
    <w:p w14:paraId="6238F62C" w14:textId="3E48EA80" w:rsidR="0046041B" w:rsidRDefault="0046041B" w:rsidP="002E24CA">
      <w:pPr>
        <w:pStyle w:val="EndnoteText"/>
        <w:spacing w:line="360" w:lineRule="auto"/>
        <w:rPr>
          <w:rStyle w:val="Hyperlink"/>
        </w:rPr>
      </w:pPr>
    </w:p>
    <w:p w14:paraId="0E58F54A" w14:textId="05C6C19F" w:rsidR="0046041B" w:rsidRDefault="0046041B" w:rsidP="002E24CA">
      <w:pPr>
        <w:pStyle w:val="EndnoteText"/>
        <w:spacing w:line="360" w:lineRule="auto"/>
        <w:rPr>
          <w:rStyle w:val="Hyperlink"/>
        </w:rPr>
      </w:pPr>
    </w:p>
    <w:p w14:paraId="34FEAAE8" w14:textId="28EF5E53" w:rsidR="0046041B" w:rsidRDefault="0046041B" w:rsidP="002E24CA">
      <w:pPr>
        <w:pStyle w:val="EndnoteText"/>
        <w:spacing w:line="360" w:lineRule="auto"/>
        <w:rPr>
          <w:rStyle w:val="Hyperlink"/>
        </w:rPr>
      </w:pPr>
    </w:p>
    <w:p w14:paraId="02025A0B" w14:textId="2F44FAD7" w:rsidR="0046041B" w:rsidRDefault="0046041B" w:rsidP="002E24CA">
      <w:pPr>
        <w:pStyle w:val="EndnoteText"/>
        <w:spacing w:line="360" w:lineRule="auto"/>
        <w:rPr>
          <w:rStyle w:val="Hyperlink"/>
        </w:rPr>
      </w:pPr>
    </w:p>
    <w:p w14:paraId="0457CF58" w14:textId="37BA2728" w:rsidR="0046041B" w:rsidRDefault="0046041B" w:rsidP="002E24CA">
      <w:pPr>
        <w:pStyle w:val="EndnoteText"/>
        <w:spacing w:line="360" w:lineRule="auto"/>
        <w:rPr>
          <w:rStyle w:val="Hyperlink"/>
        </w:rPr>
      </w:pPr>
    </w:p>
    <w:p w14:paraId="7B7CE83E" w14:textId="01E69401" w:rsidR="0046041B" w:rsidRDefault="0046041B" w:rsidP="002E24CA">
      <w:pPr>
        <w:pStyle w:val="EndnoteText"/>
        <w:spacing w:line="360" w:lineRule="auto"/>
        <w:rPr>
          <w:rStyle w:val="Hyperlink"/>
        </w:rPr>
      </w:pPr>
    </w:p>
    <w:p w14:paraId="05C8990C" w14:textId="77777777" w:rsidR="0046041B" w:rsidRPr="00764DFB" w:rsidRDefault="0046041B" w:rsidP="002E24CA">
      <w:pPr>
        <w:pStyle w:val="EndnoteText"/>
        <w:spacing w:line="36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color w:val="595959" w:themeColor="text1" w:themeTint="A6"/>
        <w:sz w:val="20"/>
        <w:szCs w:val="20"/>
      </w:rPr>
      <w:id w:val="1361699669"/>
      <w:docPartObj>
        <w:docPartGallery w:val="Page Numbers (Bottom of Page)"/>
        <w:docPartUnique/>
      </w:docPartObj>
    </w:sdtPr>
    <w:sdtEndPr>
      <w:rPr>
        <w:noProof/>
      </w:rPr>
    </w:sdtEndPr>
    <w:sdtContent>
      <w:p w14:paraId="69D4E922" w14:textId="7C59DE6B" w:rsidR="00B4001C" w:rsidRPr="008C2114" w:rsidRDefault="0036624C" w:rsidP="006B02FA">
        <w:pPr>
          <w:pStyle w:val="Footer"/>
          <w:pBdr>
            <w:top w:val="single" w:sz="4" w:space="1" w:color="A6A6A6" w:themeColor="background1" w:themeShade="A6"/>
          </w:pBdr>
          <w:tabs>
            <w:tab w:val="left" w:pos="1848"/>
          </w:tabs>
          <w:jc w:val="right"/>
          <w:rPr>
            <w:color w:val="595959" w:themeColor="text1" w:themeTint="A6"/>
            <w:sz w:val="20"/>
            <w:szCs w:val="20"/>
          </w:rPr>
        </w:pPr>
        <w:r w:rsidRPr="0036624C">
          <w:rPr>
            <w:rFonts w:cs="Times New Roman"/>
            <w:sz w:val="16"/>
            <w:szCs w:val="16"/>
          </w:rPr>
          <w:t xml:space="preserve">Sentiment </w:t>
        </w:r>
        <w:r w:rsidR="00A42575">
          <w:rPr>
            <w:rFonts w:cs="Times New Roman"/>
            <w:sz w:val="16"/>
            <w:szCs w:val="16"/>
          </w:rPr>
          <w:t>a</w:t>
        </w:r>
        <w:r w:rsidRPr="0036624C">
          <w:rPr>
            <w:rFonts w:cs="Times New Roman"/>
            <w:sz w:val="16"/>
            <w:szCs w:val="16"/>
          </w:rPr>
          <w:t>nalysis of UK number ones (1952-2020) to detect correlation between lyrics and society</w:t>
        </w:r>
        <w:r w:rsidR="00B4001C" w:rsidRPr="008C2114">
          <w:rPr>
            <w:color w:val="595959" w:themeColor="text1" w:themeTint="A6"/>
            <w:sz w:val="20"/>
            <w:szCs w:val="20"/>
          </w:rPr>
          <w:tab/>
        </w:r>
        <w:r w:rsidR="00B4001C">
          <w:rPr>
            <w:color w:val="595959" w:themeColor="text1" w:themeTint="A6"/>
            <w:sz w:val="20"/>
            <w:szCs w:val="20"/>
          </w:rPr>
          <w:tab/>
        </w:r>
        <w:r w:rsidR="00B4001C" w:rsidRPr="008C2114">
          <w:rPr>
            <w:color w:val="595959" w:themeColor="text1" w:themeTint="A6"/>
            <w:sz w:val="20"/>
            <w:szCs w:val="20"/>
          </w:rPr>
          <w:tab/>
        </w:r>
        <w:r w:rsidR="00B4001C" w:rsidRPr="008C2114">
          <w:rPr>
            <w:color w:val="595959" w:themeColor="text1" w:themeTint="A6"/>
            <w:sz w:val="20"/>
            <w:szCs w:val="20"/>
          </w:rPr>
          <w:fldChar w:fldCharType="begin"/>
        </w:r>
        <w:r w:rsidR="00B4001C" w:rsidRPr="008C2114">
          <w:rPr>
            <w:color w:val="595959" w:themeColor="text1" w:themeTint="A6"/>
            <w:sz w:val="20"/>
            <w:szCs w:val="20"/>
          </w:rPr>
          <w:instrText xml:space="preserve"> PAGE   \* MERGEFORMAT </w:instrText>
        </w:r>
        <w:r w:rsidR="00B4001C" w:rsidRPr="008C2114">
          <w:rPr>
            <w:color w:val="595959" w:themeColor="text1" w:themeTint="A6"/>
            <w:sz w:val="20"/>
            <w:szCs w:val="20"/>
          </w:rPr>
          <w:fldChar w:fldCharType="separate"/>
        </w:r>
        <w:r w:rsidR="00B4001C">
          <w:rPr>
            <w:color w:val="595959" w:themeColor="text1" w:themeTint="A6"/>
            <w:sz w:val="20"/>
            <w:szCs w:val="20"/>
          </w:rPr>
          <w:t>4</w:t>
        </w:r>
        <w:r w:rsidR="00B4001C" w:rsidRPr="008C2114">
          <w:rPr>
            <w:noProof/>
            <w:color w:val="595959" w:themeColor="text1" w:themeTint="A6"/>
            <w:sz w:val="20"/>
            <w:szCs w:val="20"/>
          </w:rPr>
          <w:fldChar w:fldCharType="end"/>
        </w:r>
      </w:p>
    </w:sdtContent>
  </w:sdt>
  <w:p w14:paraId="4ABA9FFC" w14:textId="75D5D73B" w:rsidR="00B4001C" w:rsidRPr="00FA0898" w:rsidRDefault="00B4001C" w:rsidP="00FA089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color w:val="595959" w:themeColor="text1" w:themeTint="A6"/>
        <w:sz w:val="20"/>
        <w:szCs w:val="20"/>
      </w:rPr>
      <w:id w:val="2086180093"/>
      <w:docPartObj>
        <w:docPartGallery w:val="Page Numbers (Bottom of Page)"/>
        <w:docPartUnique/>
      </w:docPartObj>
    </w:sdtPr>
    <w:sdtEndPr>
      <w:rPr>
        <w:noProof/>
      </w:rPr>
    </w:sdtEndPr>
    <w:sdtContent>
      <w:p w14:paraId="0C8B153A" w14:textId="6B208AF8" w:rsidR="00B4001C" w:rsidRPr="008C2114" w:rsidRDefault="00B4001C" w:rsidP="00C71AD9">
        <w:pPr>
          <w:pStyle w:val="Footer"/>
          <w:pBdr>
            <w:top w:val="single" w:sz="4" w:space="1" w:color="A6A6A6" w:themeColor="background1" w:themeShade="A6"/>
          </w:pBdr>
          <w:tabs>
            <w:tab w:val="left" w:pos="1848"/>
          </w:tabs>
          <w:rPr>
            <w:color w:val="595959" w:themeColor="text1" w:themeTint="A6"/>
            <w:sz w:val="20"/>
            <w:szCs w:val="20"/>
          </w:rPr>
        </w:pPr>
        <w:r w:rsidRPr="00327AAD">
          <w:rPr>
            <w:rFonts w:cs="Times New Roman"/>
            <w:sz w:val="18"/>
            <w:szCs w:val="18"/>
          </w:rPr>
          <w:t>Using Sentiment Analysis to track the evolution of lyrics through the history of UK Top 40 music charts (1952-2020)</w:t>
        </w:r>
        <w:r w:rsidRPr="008C2114">
          <w:rPr>
            <w:color w:val="595959" w:themeColor="text1" w:themeTint="A6"/>
            <w:sz w:val="20"/>
            <w:szCs w:val="20"/>
          </w:rPr>
          <w:tab/>
        </w:r>
        <w:r>
          <w:rPr>
            <w:color w:val="595959" w:themeColor="text1" w:themeTint="A6"/>
            <w:sz w:val="20"/>
            <w:szCs w:val="20"/>
          </w:rPr>
          <w:tab/>
        </w:r>
        <w:r w:rsidRPr="008C2114">
          <w:rPr>
            <w:color w:val="595959" w:themeColor="text1" w:themeTint="A6"/>
            <w:sz w:val="20"/>
            <w:szCs w:val="20"/>
          </w:rPr>
          <w:tab/>
        </w:r>
        <w:r w:rsidRPr="008C2114">
          <w:rPr>
            <w:color w:val="595959" w:themeColor="text1" w:themeTint="A6"/>
            <w:sz w:val="20"/>
            <w:szCs w:val="20"/>
          </w:rPr>
          <w:fldChar w:fldCharType="begin"/>
        </w:r>
        <w:r w:rsidRPr="008C2114">
          <w:rPr>
            <w:color w:val="595959" w:themeColor="text1" w:themeTint="A6"/>
            <w:sz w:val="20"/>
            <w:szCs w:val="20"/>
          </w:rPr>
          <w:instrText xml:space="preserve"> PAGE   \* MERGEFORMAT </w:instrText>
        </w:r>
        <w:r w:rsidRPr="008C2114">
          <w:rPr>
            <w:color w:val="595959" w:themeColor="text1" w:themeTint="A6"/>
            <w:sz w:val="20"/>
            <w:szCs w:val="20"/>
          </w:rPr>
          <w:fldChar w:fldCharType="separate"/>
        </w:r>
        <w:r>
          <w:rPr>
            <w:color w:val="595959" w:themeColor="text1" w:themeTint="A6"/>
            <w:sz w:val="20"/>
            <w:szCs w:val="20"/>
          </w:rPr>
          <w:t>iii</w:t>
        </w:r>
        <w:r w:rsidRPr="008C2114">
          <w:rPr>
            <w:noProof/>
            <w:color w:val="595959" w:themeColor="text1" w:themeTint="A6"/>
            <w:sz w:val="20"/>
            <w:szCs w:val="20"/>
          </w:rPr>
          <w:fldChar w:fldCharType="end"/>
        </w:r>
      </w:p>
    </w:sdtContent>
  </w:sdt>
  <w:p w14:paraId="4EBA0BB1" w14:textId="77777777" w:rsidR="00B4001C" w:rsidRPr="00C71AD9" w:rsidRDefault="00B4001C" w:rsidP="00C71AD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3DDFD1" w14:textId="77777777" w:rsidR="008D122E" w:rsidRDefault="008D122E" w:rsidP="008C2114">
      <w:pPr>
        <w:spacing w:after="0"/>
      </w:pPr>
      <w:r>
        <w:separator/>
      </w:r>
    </w:p>
  </w:footnote>
  <w:footnote w:type="continuationSeparator" w:id="0">
    <w:p w14:paraId="506ACDEE" w14:textId="77777777" w:rsidR="008D122E" w:rsidRDefault="008D122E" w:rsidP="008C2114">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FD362D" w14:textId="0B08C995" w:rsidR="00B4001C" w:rsidRDefault="00B4001C" w:rsidP="007C1076">
    <w:pPr>
      <w:pStyle w:val="Header"/>
    </w:pPr>
    <w:r w:rsidRPr="007767B0">
      <w:rPr>
        <w:color w:val="000000" w:themeColor="text1"/>
      </w:rPr>
      <w:t>Colm Gallagher</w:t>
    </w:r>
    <w:r>
      <w:ptab w:relativeTo="margin" w:alignment="center" w:leader="none"/>
    </w:r>
    <w:r>
      <w:rPr>
        <w:color w:val="000000" w:themeColor="text1"/>
      </w:rPr>
      <w:t>Final Year Project</w:t>
    </w:r>
    <w:r>
      <w:ptab w:relativeTo="margin" w:alignment="right" w:leader="none"/>
    </w:r>
    <w:r>
      <w:t>Thesi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94860"/>
    <w:multiLevelType w:val="hybridMultilevel"/>
    <w:tmpl w:val="B908F12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1FC3F51"/>
    <w:multiLevelType w:val="hybridMultilevel"/>
    <w:tmpl w:val="788296DA"/>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5E00C4E"/>
    <w:multiLevelType w:val="hybridMultilevel"/>
    <w:tmpl w:val="3C68CE4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09134C69"/>
    <w:multiLevelType w:val="hybridMultilevel"/>
    <w:tmpl w:val="2174D69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D82566C"/>
    <w:multiLevelType w:val="hybridMultilevel"/>
    <w:tmpl w:val="8B42EFF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0971B16"/>
    <w:multiLevelType w:val="hybridMultilevel"/>
    <w:tmpl w:val="A298442A"/>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5354E52"/>
    <w:multiLevelType w:val="hybridMultilevel"/>
    <w:tmpl w:val="E7C8A48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8674BEA"/>
    <w:multiLevelType w:val="hybridMultilevel"/>
    <w:tmpl w:val="3F2AAAC8"/>
    <w:lvl w:ilvl="0" w:tplc="0809000B">
      <w:start w:val="1"/>
      <w:numFmt w:val="bullet"/>
      <w:lvlText w:val=""/>
      <w:lvlJc w:val="left"/>
      <w:pPr>
        <w:ind w:left="3600" w:hanging="360"/>
      </w:pPr>
      <w:rPr>
        <w:rFonts w:ascii="Wingdings" w:hAnsi="Wingdings"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8" w15:restartNumberingAfterBreak="0">
    <w:nsid w:val="19BB4721"/>
    <w:multiLevelType w:val="hybridMultilevel"/>
    <w:tmpl w:val="020A79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70063DC"/>
    <w:multiLevelType w:val="hybridMultilevel"/>
    <w:tmpl w:val="812851C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77E4E08"/>
    <w:multiLevelType w:val="hybridMultilevel"/>
    <w:tmpl w:val="B9823A82"/>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8AD2A05"/>
    <w:multiLevelType w:val="hybridMultilevel"/>
    <w:tmpl w:val="8DAC9502"/>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98F0CA8"/>
    <w:multiLevelType w:val="hybridMultilevel"/>
    <w:tmpl w:val="5F62970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34764E7"/>
    <w:multiLevelType w:val="multilevel"/>
    <w:tmpl w:val="999A46C8"/>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DDE40A7"/>
    <w:multiLevelType w:val="hybridMultilevel"/>
    <w:tmpl w:val="03040EE2"/>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23706D8"/>
    <w:multiLevelType w:val="hybridMultilevel"/>
    <w:tmpl w:val="6690FD5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AFD1553"/>
    <w:multiLevelType w:val="hybridMultilevel"/>
    <w:tmpl w:val="A5AC637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B413B81"/>
    <w:multiLevelType w:val="hybridMultilevel"/>
    <w:tmpl w:val="1AF6C9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F361D24"/>
    <w:multiLevelType w:val="hybridMultilevel"/>
    <w:tmpl w:val="308CF33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85E4DB3"/>
    <w:multiLevelType w:val="hybridMultilevel"/>
    <w:tmpl w:val="B3D6B69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BE0725E"/>
    <w:multiLevelType w:val="hybridMultilevel"/>
    <w:tmpl w:val="86ACDEF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26C1349"/>
    <w:multiLevelType w:val="hybridMultilevel"/>
    <w:tmpl w:val="2E82A3A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B531F29"/>
    <w:multiLevelType w:val="hybridMultilevel"/>
    <w:tmpl w:val="21B6A1C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E935F61"/>
    <w:multiLevelType w:val="hybridMultilevel"/>
    <w:tmpl w:val="CE66A8D4"/>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2FA4058"/>
    <w:multiLevelType w:val="hybridMultilevel"/>
    <w:tmpl w:val="78607840"/>
    <w:lvl w:ilvl="0" w:tplc="0809000B">
      <w:start w:val="1"/>
      <w:numFmt w:val="bullet"/>
      <w:lvlText w:val=""/>
      <w:lvlJc w:val="left"/>
      <w:pPr>
        <w:ind w:left="902" w:hanging="360"/>
      </w:pPr>
      <w:rPr>
        <w:rFonts w:ascii="Wingdings" w:hAnsi="Wingdings" w:hint="default"/>
      </w:rPr>
    </w:lvl>
    <w:lvl w:ilvl="1" w:tplc="08090003" w:tentative="1">
      <w:start w:val="1"/>
      <w:numFmt w:val="bullet"/>
      <w:lvlText w:val="o"/>
      <w:lvlJc w:val="left"/>
      <w:pPr>
        <w:ind w:left="1622" w:hanging="360"/>
      </w:pPr>
      <w:rPr>
        <w:rFonts w:ascii="Courier New" w:hAnsi="Courier New" w:cs="Courier New" w:hint="default"/>
      </w:rPr>
    </w:lvl>
    <w:lvl w:ilvl="2" w:tplc="08090005" w:tentative="1">
      <w:start w:val="1"/>
      <w:numFmt w:val="bullet"/>
      <w:lvlText w:val=""/>
      <w:lvlJc w:val="left"/>
      <w:pPr>
        <w:ind w:left="2342" w:hanging="360"/>
      </w:pPr>
      <w:rPr>
        <w:rFonts w:ascii="Wingdings" w:hAnsi="Wingdings" w:hint="default"/>
      </w:rPr>
    </w:lvl>
    <w:lvl w:ilvl="3" w:tplc="08090001" w:tentative="1">
      <w:start w:val="1"/>
      <w:numFmt w:val="bullet"/>
      <w:lvlText w:val=""/>
      <w:lvlJc w:val="left"/>
      <w:pPr>
        <w:ind w:left="3062" w:hanging="360"/>
      </w:pPr>
      <w:rPr>
        <w:rFonts w:ascii="Symbol" w:hAnsi="Symbol" w:hint="default"/>
      </w:rPr>
    </w:lvl>
    <w:lvl w:ilvl="4" w:tplc="08090003" w:tentative="1">
      <w:start w:val="1"/>
      <w:numFmt w:val="bullet"/>
      <w:lvlText w:val="o"/>
      <w:lvlJc w:val="left"/>
      <w:pPr>
        <w:ind w:left="3782" w:hanging="360"/>
      </w:pPr>
      <w:rPr>
        <w:rFonts w:ascii="Courier New" w:hAnsi="Courier New" w:cs="Courier New" w:hint="default"/>
      </w:rPr>
    </w:lvl>
    <w:lvl w:ilvl="5" w:tplc="08090005" w:tentative="1">
      <w:start w:val="1"/>
      <w:numFmt w:val="bullet"/>
      <w:lvlText w:val=""/>
      <w:lvlJc w:val="left"/>
      <w:pPr>
        <w:ind w:left="4502" w:hanging="360"/>
      </w:pPr>
      <w:rPr>
        <w:rFonts w:ascii="Wingdings" w:hAnsi="Wingdings" w:hint="default"/>
      </w:rPr>
    </w:lvl>
    <w:lvl w:ilvl="6" w:tplc="08090001" w:tentative="1">
      <w:start w:val="1"/>
      <w:numFmt w:val="bullet"/>
      <w:lvlText w:val=""/>
      <w:lvlJc w:val="left"/>
      <w:pPr>
        <w:ind w:left="5222" w:hanging="360"/>
      </w:pPr>
      <w:rPr>
        <w:rFonts w:ascii="Symbol" w:hAnsi="Symbol" w:hint="default"/>
      </w:rPr>
    </w:lvl>
    <w:lvl w:ilvl="7" w:tplc="08090003" w:tentative="1">
      <w:start w:val="1"/>
      <w:numFmt w:val="bullet"/>
      <w:lvlText w:val="o"/>
      <w:lvlJc w:val="left"/>
      <w:pPr>
        <w:ind w:left="5942" w:hanging="360"/>
      </w:pPr>
      <w:rPr>
        <w:rFonts w:ascii="Courier New" w:hAnsi="Courier New" w:cs="Courier New" w:hint="default"/>
      </w:rPr>
    </w:lvl>
    <w:lvl w:ilvl="8" w:tplc="08090005" w:tentative="1">
      <w:start w:val="1"/>
      <w:numFmt w:val="bullet"/>
      <w:lvlText w:val=""/>
      <w:lvlJc w:val="left"/>
      <w:pPr>
        <w:ind w:left="6662" w:hanging="360"/>
      </w:pPr>
      <w:rPr>
        <w:rFonts w:ascii="Wingdings" w:hAnsi="Wingdings" w:hint="default"/>
      </w:rPr>
    </w:lvl>
  </w:abstractNum>
  <w:abstractNum w:abstractNumId="25" w15:restartNumberingAfterBreak="0">
    <w:nsid w:val="79EB72AB"/>
    <w:multiLevelType w:val="hybridMultilevel"/>
    <w:tmpl w:val="A728252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DD41401"/>
    <w:multiLevelType w:val="hybridMultilevel"/>
    <w:tmpl w:val="2EA84452"/>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7"/>
  </w:num>
  <w:num w:numId="2">
    <w:abstractNumId w:val="8"/>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2"/>
  </w:num>
  <w:num w:numId="5">
    <w:abstractNumId w:val="19"/>
  </w:num>
  <w:num w:numId="6">
    <w:abstractNumId w:val="0"/>
  </w:num>
  <w:num w:numId="7">
    <w:abstractNumId w:val="20"/>
  </w:num>
  <w:num w:numId="8">
    <w:abstractNumId w:val="11"/>
  </w:num>
  <w:num w:numId="9">
    <w:abstractNumId w:val="26"/>
  </w:num>
  <w:num w:numId="10">
    <w:abstractNumId w:val="12"/>
  </w:num>
  <w:num w:numId="11">
    <w:abstractNumId w:val="25"/>
  </w:num>
  <w:num w:numId="12">
    <w:abstractNumId w:val="9"/>
  </w:num>
  <w:num w:numId="13">
    <w:abstractNumId w:val="14"/>
  </w:num>
  <w:num w:numId="14">
    <w:abstractNumId w:val="16"/>
  </w:num>
  <w:num w:numId="15">
    <w:abstractNumId w:val="23"/>
  </w:num>
  <w:num w:numId="16">
    <w:abstractNumId w:val="10"/>
  </w:num>
  <w:num w:numId="17">
    <w:abstractNumId w:val="18"/>
  </w:num>
  <w:num w:numId="18">
    <w:abstractNumId w:val="24"/>
  </w:num>
  <w:num w:numId="19">
    <w:abstractNumId w:val="5"/>
  </w:num>
  <w:num w:numId="20">
    <w:abstractNumId w:val="1"/>
  </w:num>
  <w:num w:numId="21">
    <w:abstractNumId w:val="7"/>
  </w:num>
  <w:num w:numId="22">
    <w:abstractNumId w:val="15"/>
  </w:num>
  <w:num w:numId="23">
    <w:abstractNumId w:val="3"/>
  </w:num>
  <w:num w:numId="24">
    <w:abstractNumId w:val="13"/>
  </w:num>
  <w:num w:numId="25">
    <w:abstractNumId w:val="21"/>
  </w:num>
  <w:num w:numId="26">
    <w:abstractNumId w:val="4"/>
  </w:num>
  <w:num w:numId="2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pos w:val="sectEnd"/>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F78C8"/>
    <w:rsid w:val="00007D23"/>
    <w:rsid w:val="00010CC2"/>
    <w:rsid w:val="000135F4"/>
    <w:rsid w:val="000201CF"/>
    <w:rsid w:val="000204FD"/>
    <w:rsid w:val="00020D0C"/>
    <w:rsid w:val="00026725"/>
    <w:rsid w:val="00032E74"/>
    <w:rsid w:val="000354AF"/>
    <w:rsid w:val="00042B56"/>
    <w:rsid w:val="00043F82"/>
    <w:rsid w:val="000442E1"/>
    <w:rsid w:val="0004536C"/>
    <w:rsid w:val="0004672E"/>
    <w:rsid w:val="00050DF9"/>
    <w:rsid w:val="00060516"/>
    <w:rsid w:val="0006502E"/>
    <w:rsid w:val="00065659"/>
    <w:rsid w:val="00065EA7"/>
    <w:rsid w:val="00066ADA"/>
    <w:rsid w:val="00067510"/>
    <w:rsid w:val="00072141"/>
    <w:rsid w:val="000731CE"/>
    <w:rsid w:val="00074482"/>
    <w:rsid w:val="00074784"/>
    <w:rsid w:val="000814FC"/>
    <w:rsid w:val="000822D4"/>
    <w:rsid w:val="0008326C"/>
    <w:rsid w:val="0008474A"/>
    <w:rsid w:val="000958C8"/>
    <w:rsid w:val="00097BA9"/>
    <w:rsid w:val="000A138C"/>
    <w:rsid w:val="000A1427"/>
    <w:rsid w:val="000B016F"/>
    <w:rsid w:val="000C05BC"/>
    <w:rsid w:val="000C0D99"/>
    <w:rsid w:val="000C188C"/>
    <w:rsid w:val="000C2099"/>
    <w:rsid w:val="000D0A32"/>
    <w:rsid w:val="000D170C"/>
    <w:rsid w:val="000D32EA"/>
    <w:rsid w:val="000D71F5"/>
    <w:rsid w:val="000E1EE5"/>
    <w:rsid w:val="000E306D"/>
    <w:rsid w:val="000E4298"/>
    <w:rsid w:val="000E5D87"/>
    <w:rsid w:val="000F04CE"/>
    <w:rsid w:val="000F1770"/>
    <w:rsid w:val="000F1BC5"/>
    <w:rsid w:val="000F4973"/>
    <w:rsid w:val="000F75DE"/>
    <w:rsid w:val="00100A74"/>
    <w:rsid w:val="00101326"/>
    <w:rsid w:val="00101868"/>
    <w:rsid w:val="00101F9E"/>
    <w:rsid w:val="00105282"/>
    <w:rsid w:val="00106646"/>
    <w:rsid w:val="0011022C"/>
    <w:rsid w:val="00111F98"/>
    <w:rsid w:val="00114554"/>
    <w:rsid w:val="00117C3F"/>
    <w:rsid w:val="00121EE7"/>
    <w:rsid w:val="001222D5"/>
    <w:rsid w:val="0012261B"/>
    <w:rsid w:val="001253E2"/>
    <w:rsid w:val="00131AD9"/>
    <w:rsid w:val="00131F6D"/>
    <w:rsid w:val="00137548"/>
    <w:rsid w:val="00137C1F"/>
    <w:rsid w:val="001407B1"/>
    <w:rsid w:val="00140C7C"/>
    <w:rsid w:val="00140CE4"/>
    <w:rsid w:val="0014389A"/>
    <w:rsid w:val="00152FE1"/>
    <w:rsid w:val="001532FC"/>
    <w:rsid w:val="001541E8"/>
    <w:rsid w:val="0015460A"/>
    <w:rsid w:val="00156396"/>
    <w:rsid w:val="00164A93"/>
    <w:rsid w:val="00171AD3"/>
    <w:rsid w:val="00173EF7"/>
    <w:rsid w:val="00175211"/>
    <w:rsid w:val="00176582"/>
    <w:rsid w:val="001829CB"/>
    <w:rsid w:val="0019286B"/>
    <w:rsid w:val="00194566"/>
    <w:rsid w:val="00197C2A"/>
    <w:rsid w:val="001A47DD"/>
    <w:rsid w:val="001A5A30"/>
    <w:rsid w:val="001B18F5"/>
    <w:rsid w:val="001B73A5"/>
    <w:rsid w:val="001C097D"/>
    <w:rsid w:val="001C49A8"/>
    <w:rsid w:val="001D1371"/>
    <w:rsid w:val="001D1DC1"/>
    <w:rsid w:val="001D3E3E"/>
    <w:rsid w:val="001D5837"/>
    <w:rsid w:val="001E4655"/>
    <w:rsid w:val="001E6F7B"/>
    <w:rsid w:val="001F386F"/>
    <w:rsid w:val="001F78C8"/>
    <w:rsid w:val="00203D1B"/>
    <w:rsid w:val="00204872"/>
    <w:rsid w:val="0021432B"/>
    <w:rsid w:val="00214B6D"/>
    <w:rsid w:val="00217D82"/>
    <w:rsid w:val="00231BA0"/>
    <w:rsid w:val="0023279C"/>
    <w:rsid w:val="0024605A"/>
    <w:rsid w:val="0025068A"/>
    <w:rsid w:val="0025282C"/>
    <w:rsid w:val="00254670"/>
    <w:rsid w:val="00256B0C"/>
    <w:rsid w:val="00263C3A"/>
    <w:rsid w:val="00272143"/>
    <w:rsid w:val="002764D4"/>
    <w:rsid w:val="0028026A"/>
    <w:rsid w:val="00282921"/>
    <w:rsid w:val="002835F5"/>
    <w:rsid w:val="00283C13"/>
    <w:rsid w:val="00285E05"/>
    <w:rsid w:val="002878AA"/>
    <w:rsid w:val="002878BE"/>
    <w:rsid w:val="002931FE"/>
    <w:rsid w:val="00295D63"/>
    <w:rsid w:val="00297CB6"/>
    <w:rsid w:val="002A0157"/>
    <w:rsid w:val="002A0BC3"/>
    <w:rsid w:val="002A3DBD"/>
    <w:rsid w:val="002A504E"/>
    <w:rsid w:val="002B4CB9"/>
    <w:rsid w:val="002C1179"/>
    <w:rsid w:val="002C1E40"/>
    <w:rsid w:val="002C2E85"/>
    <w:rsid w:val="002C7430"/>
    <w:rsid w:val="002D1847"/>
    <w:rsid w:val="002D1E21"/>
    <w:rsid w:val="002D243E"/>
    <w:rsid w:val="002D7812"/>
    <w:rsid w:val="002D7A92"/>
    <w:rsid w:val="002E0728"/>
    <w:rsid w:val="002E24CA"/>
    <w:rsid w:val="002E2F04"/>
    <w:rsid w:val="002E302B"/>
    <w:rsid w:val="002E50E1"/>
    <w:rsid w:val="002E7262"/>
    <w:rsid w:val="002E7326"/>
    <w:rsid w:val="002F020D"/>
    <w:rsid w:val="002F1085"/>
    <w:rsid w:val="002F1EAD"/>
    <w:rsid w:val="002F6A48"/>
    <w:rsid w:val="00305958"/>
    <w:rsid w:val="0031114F"/>
    <w:rsid w:val="003134E0"/>
    <w:rsid w:val="00321B74"/>
    <w:rsid w:val="003222E6"/>
    <w:rsid w:val="00322BA3"/>
    <w:rsid w:val="00322F25"/>
    <w:rsid w:val="00324E70"/>
    <w:rsid w:val="00325A82"/>
    <w:rsid w:val="00327AAD"/>
    <w:rsid w:val="00335F16"/>
    <w:rsid w:val="003402C8"/>
    <w:rsid w:val="003408BC"/>
    <w:rsid w:val="0034472F"/>
    <w:rsid w:val="00345C44"/>
    <w:rsid w:val="00345D57"/>
    <w:rsid w:val="003463F7"/>
    <w:rsid w:val="003471DE"/>
    <w:rsid w:val="003508EF"/>
    <w:rsid w:val="003517BB"/>
    <w:rsid w:val="0035464B"/>
    <w:rsid w:val="00355904"/>
    <w:rsid w:val="00357CDE"/>
    <w:rsid w:val="00361493"/>
    <w:rsid w:val="00361832"/>
    <w:rsid w:val="00361DC5"/>
    <w:rsid w:val="00363456"/>
    <w:rsid w:val="00365E56"/>
    <w:rsid w:val="0036624C"/>
    <w:rsid w:val="00366D22"/>
    <w:rsid w:val="00370085"/>
    <w:rsid w:val="0037081A"/>
    <w:rsid w:val="0037352C"/>
    <w:rsid w:val="00376554"/>
    <w:rsid w:val="00381017"/>
    <w:rsid w:val="00385110"/>
    <w:rsid w:val="00387EB0"/>
    <w:rsid w:val="00390C3D"/>
    <w:rsid w:val="003937B0"/>
    <w:rsid w:val="0039547C"/>
    <w:rsid w:val="00396446"/>
    <w:rsid w:val="003A1CAF"/>
    <w:rsid w:val="003A2D92"/>
    <w:rsid w:val="003A3C9B"/>
    <w:rsid w:val="003A459C"/>
    <w:rsid w:val="003A527D"/>
    <w:rsid w:val="003A5799"/>
    <w:rsid w:val="003A706E"/>
    <w:rsid w:val="003B2A1E"/>
    <w:rsid w:val="003B7CE2"/>
    <w:rsid w:val="003C04A6"/>
    <w:rsid w:val="003D4CE0"/>
    <w:rsid w:val="003E29F6"/>
    <w:rsid w:val="003E63A2"/>
    <w:rsid w:val="003E73CA"/>
    <w:rsid w:val="003F09D6"/>
    <w:rsid w:val="003F2D0F"/>
    <w:rsid w:val="003F2ECC"/>
    <w:rsid w:val="003F536D"/>
    <w:rsid w:val="003F5D4B"/>
    <w:rsid w:val="003F7F58"/>
    <w:rsid w:val="0040055A"/>
    <w:rsid w:val="00402FB8"/>
    <w:rsid w:val="00404CAC"/>
    <w:rsid w:val="00412294"/>
    <w:rsid w:val="00413740"/>
    <w:rsid w:val="00417E38"/>
    <w:rsid w:val="00421978"/>
    <w:rsid w:val="00427883"/>
    <w:rsid w:val="0043019F"/>
    <w:rsid w:val="00437457"/>
    <w:rsid w:val="00437D8A"/>
    <w:rsid w:val="00451575"/>
    <w:rsid w:val="0046041B"/>
    <w:rsid w:val="00460578"/>
    <w:rsid w:val="004630D0"/>
    <w:rsid w:val="0046381A"/>
    <w:rsid w:val="004679B3"/>
    <w:rsid w:val="00470DBB"/>
    <w:rsid w:val="00475947"/>
    <w:rsid w:val="00480270"/>
    <w:rsid w:val="00483C42"/>
    <w:rsid w:val="00494D2B"/>
    <w:rsid w:val="004A198F"/>
    <w:rsid w:val="004A1B19"/>
    <w:rsid w:val="004A29B7"/>
    <w:rsid w:val="004A29D4"/>
    <w:rsid w:val="004A598D"/>
    <w:rsid w:val="004A73D3"/>
    <w:rsid w:val="004B0195"/>
    <w:rsid w:val="004B1DA7"/>
    <w:rsid w:val="004B31AD"/>
    <w:rsid w:val="004B4206"/>
    <w:rsid w:val="004B46DB"/>
    <w:rsid w:val="004B4850"/>
    <w:rsid w:val="004B4A86"/>
    <w:rsid w:val="004C426E"/>
    <w:rsid w:val="004D2310"/>
    <w:rsid w:val="004D35FB"/>
    <w:rsid w:val="004D473A"/>
    <w:rsid w:val="004E175C"/>
    <w:rsid w:val="004E1983"/>
    <w:rsid w:val="004E47D7"/>
    <w:rsid w:val="004E6ABD"/>
    <w:rsid w:val="004F01A5"/>
    <w:rsid w:val="004F2043"/>
    <w:rsid w:val="004F4AA4"/>
    <w:rsid w:val="004F4D91"/>
    <w:rsid w:val="004F621C"/>
    <w:rsid w:val="004F66C9"/>
    <w:rsid w:val="004F6B5C"/>
    <w:rsid w:val="00503618"/>
    <w:rsid w:val="00503F7E"/>
    <w:rsid w:val="005059EA"/>
    <w:rsid w:val="00515B91"/>
    <w:rsid w:val="005243F8"/>
    <w:rsid w:val="005247E1"/>
    <w:rsid w:val="00525866"/>
    <w:rsid w:val="00531E33"/>
    <w:rsid w:val="005325E6"/>
    <w:rsid w:val="00533C1E"/>
    <w:rsid w:val="005360BC"/>
    <w:rsid w:val="00543C0E"/>
    <w:rsid w:val="00545F94"/>
    <w:rsid w:val="00550313"/>
    <w:rsid w:val="005523A1"/>
    <w:rsid w:val="00565322"/>
    <w:rsid w:val="00570585"/>
    <w:rsid w:val="00572757"/>
    <w:rsid w:val="00572F66"/>
    <w:rsid w:val="00575E16"/>
    <w:rsid w:val="00577ED6"/>
    <w:rsid w:val="00580144"/>
    <w:rsid w:val="00581C6A"/>
    <w:rsid w:val="00581C8B"/>
    <w:rsid w:val="00582B53"/>
    <w:rsid w:val="0059080C"/>
    <w:rsid w:val="00592C6D"/>
    <w:rsid w:val="005A0EFF"/>
    <w:rsid w:val="005A1794"/>
    <w:rsid w:val="005B446C"/>
    <w:rsid w:val="005C24BD"/>
    <w:rsid w:val="005C2DB5"/>
    <w:rsid w:val="005C6F9E"/>
    <w:rsid w:val="005D01FE"/>
    <w:rsid w:val="005D43C3"/>
    <w:rsid w:val="005D5191"/>
    <w:rsid w:val="005E6A3D"/>
    <w:rsid w:val="005F0A99"/>
    <w:rsid w:val="005F3AB3"/>
    <w:rsid w:val="00601D15"/>
    <w:rsid w:val="00604EC0"/>
    <w:rsid w:val="0061045A"/>
    <w:rsid w:val="00611088"/>
    <w:rsid w:val="00622A4D"/>
    <w:rsid w:val="00624043"/>
    <w:rsid w:val="00624B28"/>
    <w:rsid w:val="00624ED3"/>
    <w:rsid w:val="006274FA"/>
    <w:rsid w:val="0063017E"/>
    <w:rsid w:val="006309D5"/>
    <w:rsid w:val="00631D9F"/>
    <w:rsid w:val="00632E3D"/>
    <w:rsid w:val="00641166"/>
    <w:rsid w:val="006421C8"/>
    <w:rsid w:val="00642423"/>
    <w:rsid w:val="00643397"/>
    <w:rsid w:val="006470ED"/>
    <w:rsid w:val="00652D6F"/>
    <w:rsid w:val="00653B0E"/>
    <w:rsid w:val="00653E13"/>
    <w:rsid w:val="00654317"/>
    <w:rsid w:val="00660D4D"/>
    <w:rsid w:val="0066408C"/>
    <w:rsid w:val="006643AE"/>
    <w:rsid w:val="006668F1"/>
    <w:rsid w:val="00671E20"/>
    <w:rsid w:val="006764CC"/>
    <w:rsid w:val="00677D92"/>
    <w:rsid w:val="00684635"/>
    <w:rsid w:val="0068513F"/>
    <w:rsid w:val="00686AD2"/>
    <w:rsid w:val="00690220"/>
    <w:rsid w:val="00690D84"/>
    <w:rsid w:val="00692E35"/>
    <w:rsid w:val="006956A1"/>
    <w:rsid w:val="0069671B"/>
    <w:rsid w:val="00696915"/>
    <w:rsid w:val="006A123E"/>
    <w:rsid w:val="006A5160"/>
    <w:rsid w:val="006B02FA"/>
    <w:rsid w:val="006B0C7A"/>
    <w:rsid w:val="006B1DA5"/>
    <w:rsid w:val="006B27AA"/>
    <w:rsid w:val="006C5726"/>
    <w:rsid w:val="006D0056"/>
    <w:rsid w:val="006D078A"/>
    <w:rsid w:val="006D095A"/>
    <w:rsid w:val="006D3CDA"/>
    <w:rsid w:val="006D4943"/>
    <w:rsid w:val="006E3F28"/>
    <w:rsid w:val="006E42B6"/>
    <w:rsid w:val="006F0F3F"/>
    <w:rsid w:val="006F0FC2"/>
    <w:rsid w:val="006F11B8"/>
    <w:rsid w:val="006F26CB"/>
    <w:rsid w:val="006F4B76"/>
    <w:rsid w:val="006F5726"/>
    <w:rsid w:val="00703B23"/>
    <w:rsid w:val="00704831"/>
    <w:rsid w:val="00704ED0"/>
    <w:rsid w:val="00705C92"/>
    <w:rsid w:val="00707D6D"/>
    <w:rsid w:val="007102A7"/>
    <w:rsid w:val="007135AC"/>
    <w:rsid w:val="00724F44"/>
    <w:rsid w:val="00730C46"/>
    <w:rsid w:val="00731ED3"/>
    <w:rsid w:val="00734B50"/>
    <w:rsid w:val="00737778"/>
    <w:rsid w:val="007422E3"/>
    <w:rsid w:val="007433BA"/>
    <w:rsid w:val="0074567F"/>
    <w:rsid w:val="00750855"/>
    <w:rsid w:val="00751C87"/>
    <w:rsid w:val="00752629"/>
    <w:rsid w:val="0075270C"/>
    <w:rsid w:val="007568D6"/>
    <w:rsid w:val="00756E71"/>
    <w:rsid w:val="00757224"/>
    <w:rsid w:val="00762B85"/>
    <w:rsid w:val="00764DFB"/>
    <w:rsid w:val="00765ED7"/>
    <w:rsid w:val="007729D7"/>
    <w:rsid w:val="00777CB4"/>
    <w:rsid w:val="00784912"/>
    <w:rsid w:val="00792265"/>
    <w:rsid w:val="007928ED"/>
    <w:rsid w:val="0079644D"/>
    <w:rsid w:val="00796547"/>
    <w:rsid w:val="007A21C9"/>
    <w:rsid w:val="007A4737"/>
    <w:rsid w:val="007A5B89"/>
    <w:rsid w:val="007B150F"/>
    <w:rsid w:val="007B3C5E"/>
    <w:rsid w:val="007B43BA"/>
    <w:rsid w:val="007B44AF"/>
    <w:rsid w:val="007B50B5"/>
    <w:rsid w:val="007B6D0D"/>
    <w:rsid w:val="007C1076"/>
    <w:rsid w:val="007C3C6C"/>
    <w:rsid w:val="007D3457"/>
    <w:rsid w:val="007E1512"/>
    <w:rsid w:val="007E183F"/>
    <w:rsid w:val="007E19EB"/>
    <w:rsid w:val="007E2541"/>
    <w:rsid w:val="007E5CAB"/>
    <w:rsid w:val="007F0483"/>
    <w:rsid w:val="007F38A3"/>
    <w:rsid w:val="007F64CA"/>
    <w:rsid w:val="007F6D2E"/>
    <w:rsid w:val="00801A4A"/>
    <w:rsid w:val="00803FFD"/>
    <w:rsid w:val="00804E76"/>
    <w:rsid w:val="00806920"/>
    <w:rsid w:val="008104D2"/>
    <w:rsid w:val="00811772"/>
    <w:rsid w:val="00812B8A"/>
    <w:rsid w:val="00815420"/>
    <w:rsid w:val="008156F0"/>
    <w:rsid w:val="00816A4C"/>
    <w:rsid w:val="00817C3D"/>
    <w:rsid w:val="008214FA"/>
    <w:rsid w:val="008224AF"/>
    <w:rsid w:val="008232A7"/>
    <w:rsid w:val="00824AB4"/>
    <w:rsid w:val="00826046"/>
    <w:rsid w:val="00827A2F"/>
    <w:rsid w:val="0083136D"/>
    <w:rsid w:val="00840856"/>
    <w:rsid w:val="00844F5B"/>
    <w:rsid w:val="008467DD"/>
    <w:rsid w:val="00846AD4"/>
    <w:rsid w:val="00865770"/>
    <w:rsid w:val="00867244"/>
    <w:rsid w:val="00867BD3"/>
    <w:rsid w:val="0087166B"/>
    <w:rsid w:val="00873412"/>
    <w:rsid w:val="00874B80"/>
    <w:rsid w:val="00875842"/>
    <w:rsid w:val="00876CC6"/>
    <w:rsid w:val="008777DB"/>
    <w:rsid w:val="008803DA"/>
    <w:rsid w:val="008805BF"/>
    <w:rsid w:val="00880B10"/>
    <w:rsid w:val="008820FF"/>
    <w:rsid w:val="00882762"/>
    <w:rsid w:val="00882EFB"/>
    <w:rsid w:val="00883856"/>
    <w:rsid w:val="00884FA3"/>
    <w:rsid w:val="008858F2"/>
    <w:rsid w:val="00887376"/>
    <w:rsid w:val="008923DE"/>
    <w:rsid w:val="008931EE"/>
    <w:rsid w:val="00894A39"/>
    <w:rsid w:val="008A44AE"/>
    <w:rsid w:val="008A7C84"/>
    <w:rsid w:val="008B367A"/>
    <w:rsid w:val="008B41F8"/>
    <w:rsid w:val="008C2114"/>
    <w:rsid w:val="008D07CE"/>
    <w:rsid w:val="008D122E"/>
    <w:rsid w:val="008D4186"/>
    <w:rsid w:val="008D65BE"/>
    <w:rsid w:val="008E212E"/>
    <w:rsid w:val="008E4A72"/>
    <w:rsid w:val="008E5E23"/>
    <w:rsid w:val="008E65DE"/>
    <w:rsid w:val="008F2802"/>
    <w:rsid w:val="009029AD"/>
    <w:rsid w:val="00905877"/>
    <w:rsid w:val="00907C6A"/>
    <w:rsid w:val="00917AC7"/>
    <w:rsid w:val="00920047"/>
    <w:rsid w:val="00920CA4"/>
    <w:rsid w:val="00921559"/>
    <w:rsid w:val="009249C2"/>
    <w:rsid w:val="00925E21"/>
    <w:rsid w:val="009266A0"/>
    <w:rsid w:val="00927329"/>
    <w:rsid w:val="00931952"/>
    <w:rsid w:val="009324FB"/>
    <w:rsid w:val="009400C4"/>
    <w:rsid w:val="009433AC"/>
    <w:rsid w:val="00943A6B"/>
    <w:rsid w:val="00945C89"/>
    <w:rsid w:val="00952D56"/>
    <w:rsid w:val="00953FF0"/>
    <w:rsid w:val="00954A81"/>
    <w:rsid w:val="009568B3"/>
    <w:rsid w:val="009612F9"/>
    <w:rsid w:val="009644C0"/>
    <w:rsid w:val="00970655"/>
    <w:rsid w:val="009710D3"/>
    <w:rsid w:val="00976AF8"/>
    <w:rsid w:val="00983560"/>
    <w:rsid w:val="00983758"/>
    <w:rsid w:val="00983786"/>
    <w:rsid w:val="0099073F"/>
    <w:rsid w:val="0099123B"/>
    <w:rsid w:val="00993CAC"/>
    <w:rsid w:val="00994A8E"/>
    <w:rsid w:val="009976D4"/>
    <w:rsid w:val="009A212C"/>
    <w:rsid w:val="009A40A4"/>
    <w:rsid w:val="009A4364"/>
    <w:rsid w:val="009B53A7"/>
    <w:rsid w:val="009B66F6"/>
    <w:rsid w:val="009C62F9"/>
    <w:rsid w:val="009C72FF"/>
    <w:rsid w:val="009D024C"/>
    <w:rsid w:val="009D0EEF"/>
    <w:rsid w:val="009D1408"/>
    <w:rsid w:val="009D5E41"/>
    <w:rsid w:val="009D641B"/>
    <w:rsid w:val="009E11FD"/>
    <w:rsid w:val="009E193C"/>
    <w:rsid w:val="009E22D1"/>
    <w:rsid w:val="009E265D"/>
    <w:rsid w:val="009E664A"/>
    <w:rsid w:val="009F04EA"/>
    <w:rsid w:val="00A016C4"/>
    <w:rsid w:val="00A02019"/>
    <w:rsid w:val="00A03A7E"/>
    <w:rsid w:val="00A03B56"/>
    <w:rsid w:val="00A05E61"/>
    <w:rsid w:val="00A0606E"/>
    <w:rsid w:val="00A06C2E"/>
    <w:rsid w:val="00A073BA"/>
    <w:rsid w:val="00A11EA1"/>
    <w:rsid w:val="00A11F62"/>
    <w:rsid w:val="00A149E6"/>
    <w:rsid w:val="00A23D11"/>
    <w:rsid w:val="00A23F70"/>
    <w:rsid w:val="00A25660"/>
    <w:rsid w:val="00A25B73"/>
    <w:rsid w:val="00A33D28"/>
    <w:rsid w:val="00A3579D"/>
    <w:rsid w:val="00A3742E"/>
    <w:rsid w:val="00A37B21"/>
    <w:rsid w:val="00A408C2"/>
    <w:rsid w:val="00A4252D"/>
    <w:rsid w:val="00A42575"/>
    <w:rsid w:val="00A447A3"/>
    <w:rsid w:val="00A453DC"/>
    <w:rsid w:val="00A51B26"/>
    <w:rsid w:val="00A527DE"/>
    <w:rsid w:val="00A54577"/>
    <w:rsid w:val="00A62F05"/>
    <w:rsid w:val="00A67A94"/>
    <w:rsid w:val="00A73E7B"/>
    <w:rsid w:val="00A75C40"/>
    <w:rsid w:val="00A85A52"/>
    <w:rsid w:val="00A87732"/>
    <w:rsid w:val="00A90082"/>
    <w:rsid w:val="00A923D3"/>
    <w:rsid w:val="00A94026"/>
    <w:rsid w:val="00A947F3"/>
    <w:rsid w:val="00A9593C"/>
    <w:rsid w:val="00A960D1"/>
    <w:rsid w:val="00A96986"/>
    <w:rsid w:val="00AA090C"/>
    <w:rsid w:val="00AA2199"/>
    <w:rsid w:val="00AA3657"/>
    <w:rsid w:val="00AA6783"/>
    <w:rsid w:val="00AB2152"/>
    <w:rsid w:val="00AB6724"/>
    <w:rsid w:val="00AC311C"/>
    <w:rsid w:val="00AD0EEF"/>
    <w:rsid w:val="00AD2FBD"/>
    <w:rsid w:val="00AE0407"/>
    <w:rsid w:val="00AE27CA"/>
    <w:rsid w:val="00AE2B68"/>
    <w:rsid w:val="00AE30BF"/>
    <w:rsid w:val="00AE3EB9"/>
    <w:rsid w:val="00AE3F6D"/>
    <w:rsid w:val="00AE4086"/>
    <w:rsid w:val="00AE6033"/>
    <w:rsid w:val="00AF1FC9"/>
    <w:rsid w:val="00AF2CA5"/>
    <w:rsid w:val="00AF3A1A"/>
    <w:rsid w:val="00AF4163"/>
    <w:rsid w:val="00AF504F"/>
    <w:rsid w:val="00B0319C"/>
    <w:rsid w:val="00B0499F"/>
    <w:rsid w:val="00B06A51"/>
    <w:rsid w:val="00B12EC9"/>
    <w:rsid w:val="00B15298"/>
    <w:rsid w:val="00B175AC"/>
    <w:rsid w:val="00B17C4A"/>
    <w:rsid w:val="00B17F47"/>
    <w:rsid w:val="00B202AE"/>
    <w:rsid w:val="00B221C0"/>
    <w:rsid w:val="00B25437"/>
    <w:rsid w:val="00B2555D"/>
    <w:rsid w:val="00B26A2E"/>
    <w:rsid w:val="00B27A66"/>
    <w:rsid w:val="00B3141A"/>
    <w:rsid w:val="00B3559C"/>
    <w:rsid w:val="00B35F69"/>
    <w:rsid w:val="00B3672D"/>
    <w:rsid w:val="00B4001C"/>
    <w:rsid w:val="00B41242"/>
    <w:rsid w:val="00B45BAA"/>
    <w:rsid w:val="00B46934"/>
    <w:rsid w:val="00B508C0"/>
    <w:rsid w:val="00B5130A"/>
    <w:rsid w:val="00B517EF"/>
    <w:rsid w:val="00B55FFB"/>
    <w:rsid w:val="00B56D67"/>
    <w:rsid w:val="00B607E9"/>
    <w:rsid w:val="00B66EBC"/>
    <w:rsid w:val="00B672E2"/>
    <w:rsid w:val="00B725A4"/>
    <w:rsid w:val="00B73F90"/>
    <w:rsid w:val="00B84133"/>
    <w:rsid w:val="00B84DCE"/>
    <w:rsid w:val="00B8567C"/>
    <w:rsid w:val="00B8586E"/>
    <w:rsid w:val="00B86279"/>
    <w:rsid w:val="00B9122F"/>
    <w:rsid w:val="00B965CD"/>
    <w:rsid w:val="00BA13D0"/>
    <w:rsid w:val="00BA1517"/>
    <w:rsid w:val="00BA3D8F"/>
    <w:rsid w:val="00BA640F"/>
    <w:rsid w:val="00BA78C5"/>
    <w:rsid w:val="00BB0878"/>
    <w:rsid w:val="00BB08F6"/>
    <w:rsid w:val="00BB103B"/>
    <w:rsid w:val="00BB2EAD"/>
    <w:rsid w:val="00BB449F"/>
    <w:rsid w:val="00BB5EF5"/>
    <w:rsid w:val="00BB6558"/>
    <w:rsid w:val="00BB72E2"/>
    <w:rsid w:val="00BC2667"/>
    <w:rsid w:val="00BC2AB7"/>
    <w:rsid w:val="00BC38F6"/>
    <w:rsid w:val="00BC3FCE"/>
    <w:rsid w:val="00BC583F"/>
    <w:rsid w:val="00BD2768"/>
    <w:rsid w:val="00BD3116"/>
    <w:rsid w:val="00BD66C5"/>
    <w:rsid w:val="00BE2B14"/>
    <w:rsid w:val="00BE41E3"/>
    <w:rsid w:val="00BF09ED"/>
    <w:rsid w:val="00BF2433"/>
    <w:rsid w:val="00BF4692"/>
    <w:rsid w:val="00BF6EA2"/>
    <w:rsid w:val="00C06A13"/>
    <w:rsid w:val="00C108FA"/>
    <w:rsid w:val="00C13580"/>
    <w:rsid w:val="00C157EF"/>
    <w:rsid w:val="00C165F7"/>
    <w:rsid w:val="00C21C11"/>
    <w:rsid w:val="00C22C7B"/>
    <w:rsid w:val="00C22DF6"/>
    <w:rsid w:val="00C24042"/>
    <w:rsid w:val="00C25885"/>
    <w:rsid w:val="00C25CE4"/>
    <w:rsid w:val="00C26351"/>
    <w:rsid w:val="00C27515"/>
    <w:rsid w:val="00C305AD"/>
    <w:rsid w:val="00C31B69"/>
    <w:rsid w:val="00C32C10"/>
    <w:rsid w:val="00C37852"/>
    <w:rsid w:val="00C37D12"/>
    <w:rsid w:val="00C41262"/>
    <w:rsid w:val="00C41C95"/>
    <w:rsid w:val="00C42BDF"/>
    <w:rsid w:val="00C436E6"/>
    <w:rsid w:val="00C45F7D"/>
    <w:rsid w:val="00C51A9D"/>
    <w:rsid w:val="00C52FAA"/>
    <w:rsid w:val="00C60F7B"/>
    <w:rsid w:val="00C6460B"/>
    <w:rsid w:val="00C703D0"/>
    <w:rsid w:val="00C71AD9"/>
    <w:rsid w:val="00C71C66"/>
    <w:rsid w:val="00C7240B"/>
    <w:rsid w:val="00C74E3C"/>
    <w:rsid w:val="00C758CC"/>
    <w:rsid w:val="00C75E28"/>
    <w:rsid w:val="00C76C28"/>
    <w:rsid w:val="00C771D8"/>
    <w:rsid w:val="00C77AFB"/>
    <w:rsid w:val="00C828E5"/>
    <w:rsid w:val="00C83CC4"/>
    <w:rsid w:val="00C84861"/>
    <w:rsid w:val="00C85D91"/>
    <w:rsid w:val="00C9104E"/>
    <w:rsid w:val="00C9260D"/>
    <w:rsid w:val="00C92970"/>
    <w:rsid w:val="00C93A67"/>
    <w:rsid w:val="00C95DF9"/>
    <w:rsid w:val="00CA1C9F"/>
    <w:rsid w:val="00CA253D"/>
    <w:rsid w:val="00CA6773"/>
    <w:rsid w:val="00CA6882"/>
    <w:rsid w:val="00CB2299"/>
    <w:rsid w:val="00CB5792"/>
    <w:rsid w:val="00CB7D1B"/>
    <w:rsid w:val="00CC18BA"/>
    <w:rsid w:val="00CC1F09"/>
    <w:rsid w:val="00CC2067"/>
    <w:rsid w:val="00CC52D5"/>
    <w:rsid w:val="00CC5CD1"/>
    <w:rsid w:val="00CC650A"/>
    <w:rsid w:val="00CD2215"/>
    <w:rsid w:val="00CD44EA"/>
    <w:rsid w:val="00CD6648"/>
    <w:rsid w:val="00CD6BFB"/>
    <w:rsid w:val="00CD6DBA"/>
    <w:rsid w:val="00CD7999"/>
    <w:rsid w:val="00CE180C"/>
    <w:rsid w:val="00CE6646"/>
    <w:rsid w:val="00CF166C"/>
    <w:rsid w:val="00CF1969"/>
    <w:rsid w:val="00CF5047"/>
    <w:rsid w:val="00D04B9F"/>
    <w:rsid w:val="00D04DF8"/>
    <w:rsid w:val="00D12FDA"/>
    <w:rsid w:val="00D1572B"/>
    <w:rsid w:val="00D15910"/>
    <w:rsid w:val="00D2381C"/>
    <w:rsid w:val="00D24B99"/>
    <w:rsid w:val="00D310E3"/>
    <w:rsid w:val="00D337ED"/>
    <w:rsid w:val="00D3429E"/>
    <w:rsid w:val="00D35C9F"/>
    <w:rsid w:val="00D415D9"/>
    <w:rsid w:val="00D46993"/>
    <w:rsid w:val="00D46A42"/>
    <w:rsid w:val="00D55050"/>
    <w:rsid w:val="00D60E40"/>
    <w:rsid w:val="00D6360E"/>
    <w:rsid w:val="00D7208E"/>
    <w:rsid w:val="00D726C2"/>
    <w:rsid w:val="00D731AE"/>
    <w:rsid w:val="00D84E21"/>
    <w:rsid w:val="00D928E1"/>
    <w:rsid w:val="00D9500C"/>
    <w:rsid w:val="00D952F2"/>
    <w:rsid w:val="00DA65F1"/>
    <w:rsid w:val="00DA6B22"/>
    <w:rsid w:val="00DB2B7D"/>
    <w:rsid w:val="00DB3423"/>
    <w:rsid w:val="00DB685D"/>
    <w:rsid w:val="00DC0930"/>
    <w:rsid w:val="00DC12C0"/>
    <w:rsid w:val="00DC7382"/>
    <w:rsid w:val="00DD16A8"/>
    <w:rsid w:val="00DD26F2"/>
    <w:rsid w:val="00DE0C45"/>
    <w:rsid w:val="00DE1360"/>
    <w:rsid w:val="00DE330A"/>
    <w:rsid w:val="00DE35C2"/>
    <w:rsid w:val="00DE3786"/>
    <w:rsid w:val="00DE783A"/>
    <w:rsid w:val="00DE7B5C"/>
    <w:rsid w:val="00DF0177"/>
    <w:rsid w:val="00DF14D1"/>
    <w:rsid w:val="00DF1803"/>
    <w:rsid w:val="00DF2071"/>
    <w:rsid w:val="00DF44E1"/>
    <w:rsid w:val="00DF7586"/>
    <w:rsid w:val="00E00E26"/>
    <w:rsid w:val="00E04078"/>
    <w:rsid w:val="00E066DA"/>
    <w:rsid w:val="00E1268A"/>
    <w:rsid w:val="00E132C5"/>
    <w:rsid w:val="00E150D2"/>
    <w:rsid w:val="00E22D5E"/>
    <w:rsid w:val="00E25137"/>
    <w:rsid w:val="00E31940"/>
    <w:rsid w:val="00E34F56"/>
    <w:rsid w:val="00E375B6"/>
    <w:rsid w:val="00E41113"/>
    <w:rsid w:val="00E44D79"/>
    <w:rsid w:val="00E57783"/>
    <w:rsid w:val="00E64361"/>
    <w:rsid w:val="00E66831"/>
    <w:rsid w:val="00E67DC4"/>
    <w:rsid w:val="00E73DBF"/>
    <w:rsid w:val="00E77363"/>
    <w:rsid w:val="00E80751"/>
    <w:rsid w:val="00E8179C"/>
    <w:rsid w:val="00E83C5F"/>
    <w:rsid w:val="00E9034F"/>
    <w:rsid w:val="00E9327D"/>
    <w:rsid w:val="00E93645"/>
    <w:rsid w:val="00E9634E"/>
    <w:rsid w:val="00E97E07"/>
    <w:rsid w:val="00EA06FB"/>
    <w:rsid w:val="00EA4A59"/>
    <w:rsid w:val="00EA5A58"/>
    <w:rsid w:val="00EA702A"/>
    <w:rsid w:val="00EB1766"/>
    <w:rsid w:val="00EB25A5"/>
    <w:rsid w:val="00EC1896"/>
    <w:rsid w:val="00EC2F68"/>
    <w:rsid w:val="00EC57D6"/>
    <w:rsid w:val="00EC582A"/>
    <w:rsid w:val="00ED23D6"/>
    <w:rsid w:val="00ED2BD9"/>
    <w:rsid w:val="00ED2F0E"/>
    <w:rsid w:val="00ED476C"/>
    <w:rsid w:val="00ED7DBE"/>
    <w:rsid w:val="00EE0A77"/>
    <w:rsid w:val="00EE15D6"/>
    <w:rsid w:val="00EE603E"/>
    <w:rsid w:val="00EE68FD"/>
    <w:rsid w:val="00EF23B7"/>
    <w:rsid w:val="00EF66A6"/>
    <w:rsid w:val="00F020C9"/>
    <w:rsid w:val="00F02847"/>
    <w:rsid w:val="00F02900"/>
    <w:rsid w:val="00F06334"/>
    <w:rsid w:val="00F0672B"/>
    <w:rsid w:val="00F12DD9"/>
    <w:rsid w:val="00F23315"/>
    <w:rsid w:val="00F2374E"/>
    <w:rsid w:val="00F26766"/>
    <w:rsid w:val="00F275F0"/>
    <w:rsid w:val="00F27B6F"/>
    <w:rsid w:val="00F31ECB"/>
    <w:rsid w:val="00F3552D"/>
    <w:rsid w:val="00F3588E"/>
    <w:rsid w:val="00F4035F"/>
    <w:rsid w:val="00F428FB"/>
    <w:rsid w:val="00F43DC2"/>
    <w:rsid w:val="00F457DB"/>
    <w:rsid w:val="00F46387"/>
    <w:rsid w:val="00F512D8"/>
    <w:rsid w:val="00F543AA"/>
    <w:rsid w:val="00F5519C"/>
    <w:rsid w:val="00F5772D"/>
    <w:rsid w:val="00F62CBA"/>
    <w:rsid w:val="00F62FED"/>
    <w:rsid w:val="00F63ED0"/>
    <w:rsid w:val="00F757EC"/>
    <w:rsid w:val="00F75D6A"/>
    <w:rsid w:val="00F82557"/>
    <w:rsid w:val="00F8638E"/>
    <w:rsid w:val="00F90DD8"/>
    <w:rsid w:val="00F92421"/>
    <w:rsid w:val="00F94D3A"/>
    <w:rsid w:val="00F97406"/>
    <w:rsid w:val="00FA0898"/>
    <w:rsid w:val="00FA6B85"/>
    <w:rsid w:val="00FA76B6"/>
    <w:rsid w:val="00FB22CE"/>
    <w:rsid w:val="00FB6961"/>
    <w:rsid w:val="00FC0BA4"/>
    <w:rsid w:val="00FC17F1"/>
    <w:rsid w:val="00FC2E14"/>
    <w:rsid w:val="00FC467E"/>
    <w:rsid w:val="00FC657D"/>
    <w:rsid w:val="00FD4721"/>
    <w:rsid w:val="00FD59F2"/>
    <w:rsid w:val="00FE10CF"/>
    <w:rsid w:val="00FE2B54"/>
    <w:rsid w:val="00FE709F"/>
    <w:rsid w:val="00FE7F59"/>
    <w:rsid w:val="00FF40E9"/>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E23CDF"/>
  <w15:docId w15:val="{798EBC31-311F-49DE-BAA6-C203BE4771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E" w:eastAsia="en-US" w:bidi="ar-SA"/>
      </w:rPr>
    </w:rPrDefault>
    <w:pPrDefault>
      <w:pPr>
        <w:spacing w:after="12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2019"/>
    <w:rPr>
      <w:rFonts w:ascii="Times New Roman" w:hAnsi="Times New Roman"/>
      <w:lang w:val="en-GB"/>
    </w:rPr>
  </w:style>
  <w:style w:type="paragraph" w:styleId="Heading1">
    <w:name w:val="heading 1"/>
    <w:basedOn w:val="Normal"/>
    <w:next w:val="Normal"/>
    <w:link w:val="Heading1Char"/>
    <w:uiPriority w:val="9"/>
    <w:qFormat/>
    <w:rsid w:val="006E3F2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24AB4"/>
    <w:pPr>
      <w:keepNext/>
      <w:keepLines/>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4C426E"/>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E3F2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824AB4"/>
    <w:rPr>
      <w:rFonts w:ascii="Times New Roman" w:eastAsiaTheme="majorEastAsia" w:hAnsi="Times New Roman" w:cstheme="majorBidi"/>
      <w:b/>
      <w:bCs/>
      <w:szCs w:val="26"/>
    </w:rPr>
  </w:style>
  <w:style w:type="character" w:customStyle="1" w:styleId="Heading3Char">
    <w:name w:val="Heading 3 Char"/>
    <w:basedOn w:val="DefaultParagraphFont"/>
    <w:link w:val="Heading3"/>
    <w:uiPriority w:val="9"/>
    <w:rsid w:val="004C426E"/>
    <w:rPr>
      <w:rFonts w:asciiTheme="majorHAnsi" w:eastAsiaTheme="majorEastAsia" w:hAnsiTheme="majorHAnsi" w:cstheme="majorBidi"/>
      <w:b/>
      <w:bCs/>
      <w:color w:val="4F81BD" w:themeColor="accent1"/>
    </w:rPr>
  </w:style>
  <w:style w:type="character" w:styleId="BookTitle">
    <w:name w:val="Book Title"/>
    <w:basedOn w:val="DefaultParagraphFont"/>
    <w:uiPriority w:val="33"/>
    <w:qFormat/>
    <w:rsid w:val="001F78C8"/>
    <w:rPr>
      <w:b/>
      <w:bCs/>
      <w:smallCaps/>
      <w:spacing w:val="5"/>
    </w:rPr>
  </w:style>
  <w:style w:type="paragraph" w:styleId="Title">
    <w:name w:val="Title"/>
    <w:basedOn w:val="Normal"/>
    <w:next w:val="Normal"/>
    <w:link w:val="TitleChar"/>
    <w:uiPriority w:val="10"/>
    <w:qFormat/>
    <w:rsid w:val="006E3F28"/>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E3F28"/>
    <w:rPr>
      <w:rFonts w:asciiTheme="majorHAnsi" w:eastAsiaTheme="majorEastAsia" w:hAnsiTheme="majorHAnsi" w:cstheme="majorBidi"/>
      <w:color w:val="17365D" w:themeColor="text2" w:themeShade="BF"/>
      <w:spacing w:val="5"/>
      <w:kern w:val="28"/>
      <w:sz w:val="52"/>
      <w:szCs w:val="52"/>
    </w:rPr>
  </w:style>
  <w:style w:type="paragraph" w:styleId="TOCHeading">
    <w:name w:val="TOC Heading"/>
    <w:basedOn w:val="Heading1"/>
    <w:next w:val="Normal"/>
    <w:uiPriority w:val="39"/>
    <w:unhideWhenUsed/>
    <w:qFormat/>
    <w:rsid w:val="006E3F28"/>
    <w:pPr>
      <w:spacing w:line="276" w:lineRule="auto"/>
      <w:outlineLvl w:val="9"/>
    </w:pPr>
    <w:rPr>
      <w:lang w:val="en-US" w:eastAsia="ja-JP"/>
    </w:rPr>
  </w:style>
  <w:style w:type="paragraph" w:styleId="TOC1">
    <w:name w:val="toc 1"/>
    <w:basedOn w:val="Normal"/>
    <w:next w:val="Normal"/>
    <w:autoRedefine/>
    <w:uiPriority w:val="39"/>
    <w:unhideWhenUsed/>
    <w:rsid w:val="006E3F28"/>
    <w:pPr>
      <w:spacing w:after="100"/>
    </w:pPr>
  </w:style>
  <w:style w:type="paragraph" w:styleId="TOC2">
    <w:name w:val="toc 2"/>
    <w:basedOn w:val="Normal"/>
    <w:next w:val="Normal"/>
    <w:autoRedefine/>
    <w:uiPriority w:val="39"/>
    <w:unhideWhenUsed/>
    <w:rsid w:val="006E3F28"/>
    <w:pPr>
      <w:spacing w:after="100"/>
      <w:ind w:left="220"/>
    </w:pPr>
  </w:style>
  <w:style w:type="character" w:styleId="Hyperlink">
    <w:name w:val="Hyperlink"/>
    <w:basedOn w:val="DefaultParagraphFont"/>
    <w:uiPriority w:val="99"/>
    <w:unhideWhenUsed/>
    <w:rsid w:val="006E3F28"/>
    <w:rPr>
      <w:color w:val="0000FF" w:themeColor="hyperlink"/>
      <w:u w:val="single"/>
    </w:rPr>
  </w:style>
  <w:style w:type="paragraph" w:styleId="BalloonText">
    <w:name w:val="Balloon Text"/>
    <w:basedOn w:val="Normal"/>
    <w:link w:val="BalloonTextChar"/>
    <w:uiPriority w:val="99"/>
    <w:semiHidden/>
    <w:unhideWhenUsed/>
    <w:rsid w:val="006E3F28"/>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3F28"/>
    <w:rPr>
      <w:rFonts w:ascii="Tahoma" w:hAnsi="Tahoma" w:cs="Tahoma"/>
      <w:sz w:val="16"/>
      <w:szCs w:val="16"/>
    </w:rPr>
  </w:style>
  <w:style w:type="paragraph" w:styleId="TOC3">
    <w:name w:val="toc 3"/>
    <w:basedOn w:val="Normal"/>
    <w:next w:val="Normal"/>
    <w:autoRedefine/>
    <w:uiPriority w:val="39"/>
    <w:unhideWhenUsed/>
    <w:rsid w:val="0037352C"/>
    <w:pPr>
      <w:spacing w:after="100"/>
      <w:ind w:left="440"/>
    </w:pPr>
  </w:style>
  <w:style w:type="paragraph" w:styleId="Header">
    <w:name w:val="header"/>
    <w:basedOn w:val="Normal"/>
    <w:link w:val="HeaderChar"/>
    <w:uiPriority w:val="99"/>
    <w:unhideWhenUsed/>
    <w:rsid w:val="008C2114"/>
    <w:pPr>
      <w:tabs>
        <w:tab w:val="center" w:pos="4513"/>
        <w:tab w:val="right" w:pos="9026"/>
      </w:tabs>
      <w:spacing w:after="0"/>
    </w:pPr>
  </w:style>
  <w:style w:type="character" w:customStyle="1" w:styleId="HeaderChar">
    <w:name w:val="Header Char"/>
    <w:basedOn w:val="DefaultParagraphFont"/>
    <w:link w:val="Header"/>
    <w:uiPriority w:val="99"/>
    <w:rsid w:val="008C2114"/>
  </w:style>
  <w:style w:type="paragraph" w:styleId="Footer">
    <w:name w:val="footer"/>
    <w:basedOn w:val="Normal"/>
    <w:link w:val="FooterChar"/>
    <w:uiPriority w:val="99"/>
    <w:unhideWhenUsed/>
    <w:rsid w:val="008C2114"/>
    <w:pPr>
      <w:tabs>
        <w:tab w:val="center" w:pos="4513"/>
        <w:tab w:val="right" w:pos="9026"/>
      </w:tabs>
      <w:spacing w:after="0"/>
    </w:pPr>
  </w:style>
  <w:style w:type="character" w:customStyle="1" w:styleId="FooterChar">
    <w:name w:val="Footer Char"/>
    <w:basedOn w:val="DefaultParagraphFont"/>
    <w:link w:val="Footer"/>
    <w:uiPriority w:val="99"/>
    <w:rsid w:val="008C2114"/>
  </w:style>
  <w:style w:type="paragraph" w:styleId="ListParagraph">
    <w:name w:val="List Paragraph"/>
    <w:basedOn w:val="Normal"/>
    <w:uiPriority w:val="34"/>
    <w:qFormat/>
    <w:rsid w:val="00020D0C"/>
    <w:pPr>
      <w:spacing w:after="160" w:line="259" w:lineRule="auto"/>
      <w:ind w:left="720"/>
      <w:contextualSpacing/>
    </w:pPr>
  </w:style>
  <w:style w:type="paragraph" w:styleId="FootnoteText">
    <w:name w:val="footnote text"/>
    <w:basedOn w:val="Normal"/>
    <w:link w:val="FootnoteTextChar"/>
    <w:uiPriority w:val="99"/>
    <w:semiHidden/>
    <w:unhideWhenUsed/>
    <w:rsid w:val="00CF5047"/>
    <w:pPr>
      <w:spacing w:after="0"/>
    </w:pPr>
    <w:rPr>
      <w:sz w:val="20"/>
      <w:szCs w:val="20"/>
    </w:rPr>
  </w:style>
  <w:style w:type="character" w:customStyle="1" w:styleId="FootnoteTextChar">
    <w:name w:val="Footnote Text Char"/>
    <w:basedOn w:val="DefaultParagraphFont"/>
    <w:link w:val="FootnoteText"/>
    <w:uiPriority w:val="99"/>
    <w:semiHidden/>
    <w:rsid w:val="00CF5047"/>
    <w:rPr>
      <w:sz w:val="20"/>
      <w:szCs w:val="20"/>
    </w:rPr>
  </w:style>
  <w:style w:type="character" w:styleId="FootnoteReference">
    <w:name w:val="footnote reference"/>
    <w:basedOn w:val="DefaultParagraphFont"/>
    <w:uiPriority w:val="99"/>
    <w:semiHidden/>
    <w:unhideWhenUsed/>
    <w:rsid w:val="00CF5047"/>
    <w:rPr>
      <w:vertAlign w:val="superscript"/>
    </w:rPr>
  </w:style>
  <w:style w:type="paragraph" w:styleId="Bibliography">
    <w:name w:val="Bibliography"/>
    <w:basedOn w:val="Normal"/>
    <w:next w:val="Normal"/>
    <w:uiPriority w:val="37"/>
    <w:unhideWhenUsed/>
    <w:rsid w:val="00A05E61"/>
    <w:pPr>
      <w:spacing w:after="240"/>
    </w:pPr>
  </w:style>
  <w:style w:type="paragraph" w:styleId="EndnoteText">
    <w:name w:val="endnote text"/>
    <w:basedOn w:val="Normal"/>
    <w:link w:val="EndnoteTextChar"/>
    <w:uiPriority w:val="99"/>
    <w:unhideWhenUsed/>
    <w:rsid w:val="00764DFB"/>
    <w:pPr>
      <w:spacing w:after="0" w:line="240" w:lineRule="auto"/>
    </w:pPr>
    <w:rPr>
      <w:sz w:val="20"/>
      <w:szCs w:val="20"/>
    </w:rPr>
  </w:style>
  <w:style w:type="character" w:customStyle="1" w:styleId="EndnoteTextChar">
    <w:name w:val="Endnote Text Char"/>
    <w:basedOn w:val="DefaultParagraphFont"/>
    <w:link w:val="EndnoteText"/>
    <w:uiPriority w:val="99"/>
    <w:rsid w:val="00764DFB"/>
    <w:rPr>
      <w:rFonts w:ascii="Times New Roman" w:hAnsi="Times New Roman"/>
      <w:sz w:val="20"/>
      <w:szCs w:val="20"/>
    </w:rPr>
  </w:style>
  <w:style w:type="character" w:styleId="EndnoteReference">
    <w:name w:val="endnote reference"/>
    <w:basedOn w:val="DefaultParagraphFont"/>
    <w:uiPriority w:val="99"/>
    <w:semiHidden/>
    <w:unhideWhenUsed/>
    <w:rsid w:val="00764DFB"/>
    <w:rPr>
      <w:vertAlign w:val="superscript"/>
    </w:rPr>
  </w:style>
  <w:style w:type="table" w:styleId="PlainTable1">
    <w:name w:val="Plain Table 1"/>
    <w:basedOn w:val="TableNormal"/>
    <w:uiPriority w:val="41"/>
    <w:rsid w:val="00D15910"/>
    <w:pPr>
      <w:spacing w:after="0" w:line="240" w:lineRule="auto"/>
    </w:pPr>
    <w:rPr>
      <w:rFonts w:eastAsiaTheme="minorEastAsia"/>
      <w:sz w:val="22"/>
      <w:szCs w:val="22"/>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FE2B54"/>
    <w:pPr>
      <w:spacing w:after="200" w:line="240" w:lineRule="auto"/>
    </w:pPr>
    <w:rPr>
      <w:i/>
      <w:iCs/>
      <w:color w:val="1F497D" w:themeColor="text2"/>
      <w:sz w:val="18"/>
      <w:szCs w:val="18"/>
    </w:rPr>
  </w:style>
  <w:style w:type="paragraph" w:styleId="NoSpacing">
    <w:name w:val="No Spacing"/>
    <w:uiPriority w:val="1"/>
    <w:qFormat/>
    <w:rsid w:val="003A5799"/>
    <w:pPr>
      <w:spacing w:after="0" w:line="240" w:lineRule="auto"/>
    </w:pPr>
    <w:rPr>
      <w:rFonts w:ascii="Times New Roman" w:hAnsi="Times New Roman"/>
    </w:rPr>
  </w:style>
  <w:style w:type="table" w:styleId="GridTable4-Accent3">
    <w:name w:val="Grid Table 4 Accent 3"/>
    <w:basedOn w:val="TableNormal"/>
    <w:uiPriority w:val="49"/>
    <w:rsid w:val="00E44D79"/>
    <w:pPr>
      <w:spacing w:after="0" w:line="240" w:lineRule="auto"/>
    </w:pPr>
    <w:rPr>
      <w:rFonts w:eastAsiaTheme="minorEastAsia"/>
      <w:sz w:val="22"/>
      <w:szCs w:val="22"/>
      <w:lang w:val="en-US" w:eastAsia="zh-CN"/>
    </w:rPr>
    <w:tblPr>
      <w:tblStyleRowBandSize w:val="1"/>
      <w:tblStyleColBandSize w:val="1"/>
      <w:tblInd w:w="0" w:type="nil"/>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TableGrid">
    <w:name w:val="Table Grid"/>
    <w:basedOn w:val="TableNormal"/>
    <w:uiPriority w:val="59"/>
    <w:rsid w:val="0041229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1">
    <w:name w:val="Grid Table 4 Accent 1"/>
    <w:basedOn w:val="TableNormal"/>
    <w:uiPriority w:val="49"/>
    <w:rsid w:val="00412294"/>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ListTable4-Accent1">
    <w:name w:val="List Table 4 Accent 1"/>
    <w:basedOn w:val="TableNormal"/>
    <w:uiPriority w:val="49"/>
    <w:rsid w:val="00D726C2"/>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tcBorders>
        <w:shd w:val="clear" w:color="auto" w:fill="4F81BD" w:themeFill="accent1"/>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TOC4">
    <w:name w:val="toc 4"/>
    <w:basedOn w:val="Normal"/>
    <w:next w:val="Normal"/>
    <w:autoRedefine/>
    <w:uiPriority w:val="39"/>
    <w:unhideWhenUsed/>
    <w:rsid w:val="0006502E"/>
    <w:pPr>
      <w:spacing w:after="100" w:line="259" w:lineRule="auto"/>
      <w:ind w:left="660"/>
    </w:pPr>
    <w:rPr>
      <w:rFonts w:asciiTheme="minorHAnsi" w:eastAsiaTheme="minorEastAsia" w:hAnsiTheme="minorHAnsi"/>
      <w:sz w:val="22"/>
      <w:szCs w:val="22"/>
      <w:lang w:eastAsia="en-GB"/>
    </w:rPr>
  </w:style>
  <w:style w:type="paragraph" w:styleId="TOC5">
    <w:name w:val="toc 5"/>
    <w:basedOn w:val="Normal"/>
    <w:next w:val="Normal"/>
    <w:autoRedefine/>
    <w:uiPriority w:val="39"/>
    <w:unhideWhenUsed/>
    <w:rsid w:val="0006502E"/>
    <w:pPr>
      <w:spacing w:after="100" w:line="259" w:lineRule="auto"/>
      <w:ind w:left="880"/>
    </w:pPr>
    <w:rPr>
      <w:rFonts w:asciiTheme="minorHAnsi" w:eastAsiaTheme="minorEastAsia" w:hAnsiTheme="minorHAnsi"/>
      <w:sz w:val="22"/>
      <w:szCs w:val="22"/>
      <w:lang w:eastAsia="en-GB"/>
    </w:rPr>
  </w:style>
  <w:style w:type="paragraph" w:styleId="TOC6">
    <w:name w:val="toc 6"/>
    <w:basedOn w:val="Normal"/>
    <w:next w:val="Normal"/>
    <w:autoRedefine/>
    <w:uiPriority w:val="39"/>
    <w:unhideWhenUsed/>
    <w:rsid w:val="0006502E"/>
    <w:pPr>
      <w:spacing w:after="100" w:line="259" w:lineRule="auto"/>
      <w:ind w:left="1100"/>
    </w:pPr>
    <w:rPr>
      <w:rFonts w:asciiTheme="minorHAnsi" w:eastAsiaTheme="minorEastAsia" w:hAnsiTheme="minorHAnsi"/>
      <w:sz w:val="22"/>
      <w:szCs w:val="22"/>
      <w:lang w:eastAsia="en-GB"/>
    </w:rPr>
  </w:style>
  <w:style w:type="paragraph" w:styleId="TOC7">
    <w:name w:val="toc 7"/>
    <w:basedOn w:val="Normal"/>
    <w:next w:val="Normal"/>
    <w:autoRedefine/>
    <w:uiPriority w:val="39"/>
    <w:unhideWhenUsed/>
    <w:rsid w:val="0006502E"/>
    <w:pPr>
      <w:spacing w:after="100" w:line="259" w:lineRule="auto"/>
      <w:ind w:left="1320"/>
    </w:pPr>
    <w:rPr>
      <w:rFonts w:asciiTheme="minorHAnsi" w:eastAsiaTheme="minorEastAsia" w:hAnsiTheme="minorHAnsi"/>
      <w:sz w:val="22"/>
      <w:szCs w:val="22"/>
      <w:lang w:eastAsia="en-GB"/>
    </w:rPr>
  </w:style>
  <w:style w:type="paragraph" w:styleId="TOC8">
    <w:name w:val="toc 8"/>
    <w:basedOn w:val="Normal"/>
    <w:next w:val="Normal"/>
    <w:autoRedefine/>
    <w:uiPriority w:val="39"/>
    <w:unhideWhenUsed/>
    <w:rsid w:val="0006502E"/>
    <w:pPr>
      <w:spacing w:after="100" w:line="259" w:lineRule="auto"/>
      <w:ind w:left="1540"/>
    </w:pPr>
    <w:rPr>
      <w:rFonts w:asciiTheme="minorHAnsi" w:eastAsiaTheme="minorEastAsia" w:hAnsiTheme="minorHAnsi"/>
      <w:sz w:val="22"/>
      <w:szCs w:val="22"/>
      <w:lang w:eastAsia="en-GB"/>
    </w:rPr>
  </w:style>
  <w:style w:type="paragraph" w:styleId="TOC9">
    <w:name w:val="toc 9"/>
    <w:basedOn w:val="Normal"/>
    <w:next w:val="Normal"/>
    <w:autoRedefine/>
    <w:uiPriority w:val="39"/>
    <w:unhideWhenUsed/>
    <w:rsid w:val="0006502E"/>
    <w:pPr>
      <w:spacing w:after="100" w:line="259" w:lineRule="auto"/>
      <w:ind w:left="1760"/>
    </w:pPr>
    <w:rPr>
      <w:rFonts w:asciiTheme="minorHAnsi" w:eastAsiaTheme="minorEastAsia" w:hAnsiTheme="minorHAnsi"/>
      <w:sz w:val="22"/>
      <w:szCs w:val="22"/>
      <w:lang w:eastAsia="en-GB"/>
    </w:rPr>
  </w:style>
  <w:style w:type="character" w:styleId="UnresolvedMention">
    <w:name w:val="Unresolved Mention"/>
    <w:basedOn w:val="DefaultParagraphFont"/>
    <w:uiPriority w:val="99"/>
    <w:semiHidden/>
    <w:unhideWhenUsed/>
    <w:rsid w:val="0006502E"/>
    <w:rPr>
      <w:color w:val="605E5C"/>
      <w:shd w:val="clear" w:color="auto" w:fill="E1DFDD"/>
    </w:rPr>
  </w:style>
  <w:style w:type="character" w:styleId="FollowedHyperlink">
    <w:name w:val="FollowedHyperlink"/>
    <w:basedOn w:val="DefaultParagraphFont"/>
    <w:uiPriority w:val="99"/>
    <w:semiHidden/>
    <w:unhideWhenUsed/>
    <w:rsid w:val="00D9500C"/>
    <w:rPr>
      <w:color w:val="800080" w:themeColor="followedHyperlink"/>
      <w:u w:val="single"/>
    </w:rPr>
  </w:style>
  <w:style w:type="paragraph" w:styleId="TableofFigures">
    <w:name w:val="table of figures"/>
    <w:basedOn w:val="Normal"/>
    <w:next w:val="Normal"/>
    <w:uiPriority w:val="99"/>
    <w:unhideWhenUsed/>
    <w:rsid w:val="00884FA3"/>
    <w:pPr>
      <w:spacing w:after="0"/>
      <w:ind w:left="17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394930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0.png"/><Relationship Id="rId299" Type="http://schemas.openxmlformats.org/officeDocument/2006/relationships/image" Target="media/image179.png"/><Relationship Id="rId21" Type="http://schemas.openxmlformats.org/officeDocument/2006/relationships/diagramLayout" Target="diagrams/layout2.xml"/><Relationship Id="rId63" Type="http://schemas.openxmlformats.org/officeDocument/2006/relationships/image" Target="media/image44.png"/><Relationship Id="rId159" Type="http://schemas.openxmlformats.org/officeDocument/2006/relationships/customXml" Target="ink/ink36.xml"/><Relationship Id="rId324" Type="http://schemas.openxmlformats.org/officeDocument/2006/relationships/image" Target="media/image191.png"/><Relationship Id="rId366" Type="http://schemas.openxmlformats.org/officeDocument/2006/relationships/image" Target="media/image223.png"/><Relationship Id="rId170" Type="http://schemas.openxmlformats.org/officeDocument/2006/relationships/image" Target="media/image108.png"/><Relationship Id="rId433" Type="http://schemas.openxmlformats.org/officeDocument/2006/relationships/image" Target="media/image289.jpeg"/><Relationship Id="rId268" Type="http://schemas.openxmlformats.org/officeDocument/2006/relationships/image" Target="media/image163.png"/><Relationship Id="rId32" Type="http://schemas.openxmlformats.org/officeDocument/2006/relationships/image" Target="media/image13.png"/><Relationship Id="rId74" Type="http://schemas.openxmlformats.org/officeDocument/2006/relationships/image" Target="media/image53.jpeg"/><Relationship Id="rId128" Type="http://schemas.openxmlformats.org/officeDocument/2006/relationships/image" Target="media/image65.jpeg"/><Relationship Id="rId335" Type="http://schemas.openxmlformats.org/officeDocument/2006/relationships/image" Target="media/image188.png"/><Relationship Id="rId377" Type="http://schemas.openxmlformats.org/officeDocument/2006/relationships/image" Target="media/image234.png"/><Relationship Id="rId5" Type="http://schemas.openxmlformats.org/officeDocument/2006/relationships/webSettings" Target="webSettings.xml"/><Relationship Id="rId181" Type="http://schemas.openxmlformats.org/officeDocument/2006/relationships/customXml" Target="ink/ink45.xml"/><Relationship Id="rId237" Type="http://schemas.openxmlformats.org/officeDocument/2006/relationships/image" Target="media/image146.png"/><Relationship Id="rId402" Type="http://schemas.openxmlformats.org/officeDocument/2006/relationships/image" Target="media/image258.jpeg"/><Relationship Id="rId279" Type="http://schemas.openxmlformats.org/officeDocument/2006/relationships/customXml" Target="ink/ink77.xml"/><Relationship Id="rId43" Type="http://schemas.openxmlformats.org/officeDocument/2006/relationships/image" Target="media/image24.png"/><Relationship Id="rId139" Type="http://schemas.openxmlformats.org/officeDocument/2006/relationships/image" Target="media/image66.jpeg"/><Relationship Id="rId290" Type="http://schemas.openxmlformats.org/officeDocument/2006/relationships/image" Target="media/image174.png"/><Relationship Id="rId304" Type="http://schemas.openxmlformats.org/officeDocument/2006/relationships/customXml" Target="ink/ink89.xml"/><Relationship Id="rId346" Type="http://schemas.openxmlformats.org/officeDocument/2006/relationships/image" Target="media/image203.png"/><Relationship Id="rId388" Type="http://schemas.openxmlformats.org/officeDocument/2006/relationships/image" Target="media/image245.png"/><Relationship Id="rId85" Type="http://schemas.openxmlformats.org/officeDocument/2006/relationships/customXml" Target="ink/ink1.xml"/><Relationship Id="rId150" Type="http://schemas.openxmlformats.org/officeDocument/2006/relationships/image" Target="media/image98.png"/><Relationship Id="rId192" Type="http://schemas.openxmlformats.org/officeDocument/2006/relationships/image" Target="media/image122.png"/><Relationship Id="rId206" Type="http://schemas.openxmlformats.org/officeDocument/2006/relationships/image" Target="media/image110.png"/><Relationship Id="rId413" Type="http://schemas.openxmlformats.org/officeDocument/2006/relationships/image" Target="media/image269.jpeg"/><Relationship Id="rId248" Type="http://schemas.openxmlformats.org/officeDocument/2006/relationships/image" Target="media/image138.jpeg"/><Relationship Id="rId269" Type="http://schemas.openxmlformats.org/officeDocument/2006/relationships/customXml" Target="ink/ink72.xml"/><Relationship Id="rId434" Type="http://schemas.openxmlformats.org/officeDocument/2006/relationships/image" Target="media/image290.jpeg"/><Relationship Id="rId12" Type="http://schemas.openxmlformats.org/officeDocument/2006/relationships/image" Target="media/image3.png"/><Relationship Id="rId33" Type="http://schemas.openxmlformats.org/officeDocument/2006/relationships/image" Target="media/image14.png"/><Relationship Id="rId108" Type="http://schemas.openxmlformats.org/officeDocument/2006/relationships/customXml" Target="ink/ink12.xml"/><Relationship Id="rId129" Type="http://schemas.openxmlformats.org/officeDocument/2006/relationships/customXml" Target="ink/ink22.xml"/><Relationship Id="rId280" Type="http://schemas.openxmlformats.org/officeDocument/2006/relationships/image" Target="media/image169.png"/><Relationship Id="rId315" Type="http://schemas.openxmlformats.org/officeDocument/2006/relationships/image" Target="media/image187.png"/><Relationship Id="rId336" Type="http://schemas.openxmlformats.org/officeDocument/2006/relationships/image" Target="media/image193.png"/><Relationship Id="rId357" Type="http://schemas.openxmlformats.org/officeDocument/2006/relationships/image" Target="media/image214.png"/><Relationship Id="rId54" Type="http://schemas.openxmlformats.org/officeDocument/2006/relationships/image" Target="media/image35.png"/><Relationship Id="rId75" Type="http://schemas.openxmlformats.org/officeDocument/2006/relationships/image" Target="media/image54.JPG"/><Relationship Id="rId96" Type="http://schemas.openxmlformats.org/officeDocument/2006/relationships/customXml" Target="ink/ink6.xml"/><Relationship Id="rId140" Type="http://schemas.openxmlformats.org/officeDocument/2006/relationships/image" Target="media/image67.jpeg"/><Relationship Id="rId161" Type="http://schemas.openxmlformats.org/officeDocument/2006/relationships/customXml" Target="ink/ink37.xml"/><Relationship Id="rId182" Type="http://schemas.openxmlformats.org/officeDocument/2006/relationships/image" Target="media/image116.png"/><Relationship Id="rId217" Type="http://schemas.openxmlformats.org/officeDocument/2006/relationships/image" Target="media/image132.png"/><Relationship Id="rId378" Type="http://schemas.openxmlformats.org/officeDocument/2006/relationships/image" Target="media/image235.png"/><Relationship Id="rId399" Type="http://schemas.openxmlformats.org/officeDocument/2006/relationships/image" Target="media/image255.jpeg"/><Relationship Id="rId403" Type="http://schemas.openxmlformats.org/officeDocument/2006/relationships/image" Target="media/image259.jpeg"/><Relationship Id="rId6" Type="http://schemas.openxmlformats.org/officeDocument/2006/relationships/footnotes" Target="footnotes.xml"/><Relationship Id="rId238" Type="http://schemas.openxmlformats.org/officeDocument/2006/relationships/customXml" Target="ink/ink58.xml"/><Relationship Id="rId259" Type="http://schemas.openxmlformats.org/officeDocument/2006/relationships/customXml" Target="ink/ink67.xml"/><Relationship Id="rId424" Type="http://schemas.openxmlformats.org/officeDocument/2006/relationships/image" Target="media/image280.jpeg"/><Relationship Id="rId23" Type="http://schemas.openxmlformats.org/officeDocument/2006/relationships/diagramColors" Target="diagrams/colors2.xml"/><Relationship Id="rId119" Type="http://schemas.openxmlformats.org/officeDocument/2006/relationships/image" Target="media/image81.png"/><Relationship Id="rId270" Type="http://schemas.openxmlformats.org/officeDocument/2006/relationships/image" Target="media/image164.png"/><Relationship Id="rId291" Type="http://schemas.openxmlformats.org/officeDocument/2006/relationships/customXml" Target="ink/ink83.xml"/><Relationship Id="rId305" Type="http://schemas.openxmlformats.org/officeDocument/2006/relationships/image" Target="media/image182.png"/><Relationship Id="rId326" Type="http://schemas.openxmlformats.org/officeDocument/2006/relationships/image" Target="media/image192.png"/><Relationship Id="rId347" Type="http://schemas.openxmlformats.org/officeDocument/2006/relationships/image" Target="media/image204.png"/><Relationship Id="rId44" Type="http://schemas.openxmlformats.org/officeDocument/2006/relationships/image" Target="media/image25.png"/><Relationship Id="rId65" Type="http://schemas.openxmlformats.org/officeDocument/2006/relationships/image" Target="media/image46.PNG"/><Relationship Id="rId86" Type="http://schemas.openxmlformats.org/officeDocument/2006/relationships/image" Target="media/image64.png"/><Relationship Id="rId130" Type="http://schemas.openxmlformats.org/officeDocument/2006/relationships/image" Target="media/image87.png"/><Relationship Id="rId151" Type="http://schemas.openxmlformats.org/officeDocument/2006/relationships/customXml" Target="ink/ink32.xml"/><Relationship Id="rId368" Type="http://schemas.openxmlformats.org/officeDocument/2006/relationships/image" Target="media/image225.png"/><Relationship Id="rId389" Type="http://schemas.openxmlformats.org/officeDocument/2006/relationships/image" Target="media/image246.png"/><Relationship Id="rId172" Type="http://schemas.openxmlformats.org/officeDocument/2006/relationships/image" Target="media/image69.JPG"/><Relationship Id="rId193" Type="http://schemas.openxmlformats.org/officeDocument/2006/relationships/customXml" Target="ink/ink50.xml"/><Relationship Id="rId207" Type="http://schemas.openxmlformats.org/officeDocument/2006/relationships/image" Target="media/image111.png"/><Relationship Id="rId249" Type="http://schemas.openxmlformats.org/officeDocument/2006/relationships/customXml" Target="ink/ink62.xml"/><Relationship Id="rId414" Type="http://schemas.openxmlformats.org/officeDocument/2006/relationships/image" Target="media/image270.jpeg"/><Relationship Id="rId435" Type="http://schemas.openxmlformats.org/officeDocument/2006/relationships/image" Target="media/image291.jpeg"/><Relationship Id="rId13" Type="http://schemas.openxmlformats.org/officeDocument/2006/relationships/image" Target="media/image4.png"/><Relationship Id="rId109" Type="http://schemas.openxmlformats.org/officeDocument/2006/relationships/image" Target="media/image76.png"/><Relationship Id="rId260" Type="http://schemas.openxmlformats.org/officeDocument/2006/relationships/image" Target="media/image159.png"/><Relationship Id="rId281" Type="http://schemas.openxmlformats.org/officeDocument/2006/relationships/customXml" Target="ink/ink78.xml"/><Relationship Id="rId316" Type="http://schemas.openxmlformats.org/officeDocument/2006/relationships/image" Target="media/image140.jpeg"/><Relationship Id="rId337" Type="http://schemas.openxmlformats.org/officeDocument/2006/relationships/image" Target="media/image194.png"/><Relationship Id="rId34" Type="http://schemas.openxmlformats.org/officeDocument/2006/relationships/image" Target="media/image15.png"/><Relationship Id="rId55" Type="http://schemas.openxmlformats.org/officeDocument/2006/relationships/image" Target="media/image36.png"/><Relationship Id="rId76" Type="http://schemas.openxmlformats.org/officeDocument/2006/relationships/image" Target="media/image55.jpeg"/><Relationship Id="rId97" Type="http://schemas.openxmlformats.org/officeDocument/2006/relationships/image" Target="media/image70.png"/><Relationship Id="rId120" Type="http://schemas.openxmlformats.org/officeDocument/2006/relationships/customXml" Target="ink/ink18.xml"/><Relationship Id="rId141" Type="http://schemas.openxmlformats.org/officeDocument/2006/relationships/customXml" Target="ink/ink27.xml"/><Relationship Id="rId358" Type="http://schemas.openxmlformats.org/officeDocument/2006/relationships/image" Target="media/image215.png"/><Relationship Id="rId379" Type="http://schemas.openxmlformats.org/officeDocument/2006/relationships/image" Target="media/image236.png"/><Relationship Id="rId7" Type="http://schemas.openxmlformats.org/officeDocument/2006/relationships/endnotes" Target="endnotes.xml"/><Relationship Id="rId162" Type="http://schemas.openxmlformats.org/officeDocument/2006/relationships/image" Target="media/image104.png"/><Relationship Id="rId183" Type="http://schemas.openxmlformats.org/officeDocument/2006/relationships/customXml" Target="ink/ink46.xml"/><Relationship Id="rId218" Type="http://schemas.openxmlformats.org/officeDocument/2006/relationships/image" Target="media/image133.png"/><Relationship Id="rId239" Type="http://schemas.openxmlformats.org/officeDocument/2006/relationships/image" Target="media/image147.png"/><Relationship Id="rId390" Type="http://schemas.openxmlformats.org/officeDocument/2006/relationships/image" Target="media/image247.png"/><Relationship Id="rId404" Type="http://schemas.openxmlformats.org/officeDocument/2006/relationships/image" Target="media/image260.jpeg"/><Relationship Id="rId425" Type="http://schemas.openxmlformats.org/officeDocument/2006/relationships/image" Target="media/image281.jpeg"/><Relationship Id="rId250" Type="http://schemas.openxmlformats.org/officeDocument/2006/relationships/image" Target="media/image154.png"/><Relationship Id="rId271" Type="http://schemas.openxmlformats.org/officeDocument/2006/relationships/customXml" Target="ink/ink73.xml"/><Relationship Id="rId292" Type="http://schemas.openxmlformats.org/officeDocument/2006/relationships/image" Target="media/image175.png"/><Relationship Id="rId306" Type="http://schemas.openxmlformats.org/officeDocument/2006/relationships/customXml" Target="ink/ink90.xml"/><Relationship Id="rId24" Type="http://schemas.microsoft.com/office/2007/relationships/diagramDrawing" Target="diagrams/drawing2.xml"/><Relationship Id="rId45" Type="http://schemas.openxmlformats.org/officeDocument/2006/relationships/image" Target="media/image26.png"/><Relationship Id="rId66" Type="http://schemas.openxmlformats.org/officeDocument/2006/relationships/image" Target="media/image47.png"/><Relationship Id="rId87" Type="http://schemas.openxmlformats.org/officeDocument/2006/relationships/customXml" Target="ink/ink2.xml"/><Relationship Id="rId110" Type="http://schemas.openxmlformats.org/officeDocument/2006/relationships/customXml" Target="ink/ink13.xml"/><Relationship Id="rId131" Type="http://schemas.openxmlformats.org/officeDocument/2006/relationships/customXml" Target="ink/ink23.xml"/><Relationship Id="rId327" Type="http://schemas.openxmlformats.org/officeDocument/2006/relationships/image" Target="media/image143.jpeg"/><Relationship Id="rId348" Type="http://schemas.openxmlformats.org/officeDocument/2006/relationships/image" Target="media/image205.png"/><Relationship Id="rId369" Type="http://schemas.openxmlformats.org/officeDocument/2006/relationships/image" Target="media/image226.png"/><Relationship Id="rId152" Type="http://schemas.openxmlformats.org/officeDocument/2006/relationships/image" Target="media/image99.png"/><Relationship Id="rId173" Type="http://schemas.openxmlformats.org/officeDocument/2006/relationships/image" Target="media/image70.jpeg"/><Relationship Id="rId194" Type="http://schemas.openxmlformats.org/officeDocument/2006/relationships/image" Target="media/image123.png"/><Relationship Id="rId208" Type="http://schemas.openxmlformats.org/officeDocument/2006/relationships/image" Target="media/image112.png"/><Relationship Id="rId229" Type="http://schemas.openxmlformats.org/officeDocument/2006/relationships/image" Target="media/image142.png"/><Relationship Id="rId380" Type="http://schemas.openxmlformats.org/officeDocument/2006/relationships/image" Target="media/image237.png"/><Relationship Id="rId415" Type="http://schemas.openxmlformats.org/officeDocument/2006/relationships/image" Target="media/image271.jpeg"/><Relationship Id="rId436" Type="http://schemas.openxmlformats.org/officeDocument/2006/relationships/image" Target="media/image292.jpeg"/><Relationship Id="rId240" Type="http://schemas.openxmlformats.org/officeDocument/2006/relationships/customXml" Target="ink/ink59.xml"/><Relationship Id="rId261" Type="http://schemas.openxmlformats.org/officeDocument/2006/relationships/customXml" Target="ink/ink68.xml"/><Relationship Id="rId14" Type="http://schemas.openxmlformats.org/officeDocument/2006/relationships/image" Target="media/image5.png"/><Relationship Id="rId35" Type="http://schemas.openxmlformats.org/officeDocument/2006/relationships/image" Target="media/image16.png"/><Relationship Id="rId56" Type="http://schemas.openxmlformats.org/officeDocument/2006/relationships/image" Target="media/image37.png"/><Relationship Id="rId77" Type="http://schemas.openxmlformats.org/officeDocument/2006/relationships/image" Target="media/image56.jpeg"/><Relationship Id="rId100" Type="http://schemas.openxmlformats.org/officeDocument/2006/relationships/customXml" Target="ink/ink8.xml"/><Relationship Id="rId282" Type="http://schemas.openxmlformats.org/officeDocument/2006/relationships/image" Target="media/image170.png"/><Relationship Id="rId317" Type="http://schemas.openxmlformats.org/officeDocument/2006/relationships/customXml" Target="ink/ink95.xml"/><Relationship Id="rId338" Type="http://schemas.openxmlformats.org/officeDocument/2006/relationships/image" Target="media/image195.png"/><Relationship Id="rId359" Type="http://schemas.openxmlformats.org/officeDocument/2006/relationships/image" Target="media/image216.png"/><Relationship Id="rId8" Type="http://schemas.openxmlformats.org/officeDocument/2006/relationships/image" Target="media/image1.jpeg"/><Relationship Id="rId98" Type="http://schemas.openxmlformats.org/officeDocument/2006/relationships/customXml" Target="ink/ink7.xml"/><Relationship Id="rId121" Type="http://schemas.openxmlformats.org/officeDocument/2006/relationships/image" Target="media/image82.png"/><Relationship Id="rId142" Type="http://schemas.openxmlformats.org/officeDocument/2006/relationships/image" Target="media/image94.png"/><Relationship Id="rId163" Type="http://schemas.openxmlformats.org/officeDocument/2006/relationships/customXml" Target="ink/ink38.xml"/><Relationship Id="rId184" Type="http://schemas.openxmlformats.org/officeDocument/2006/relationships/image" Target="media/image117.png"/><Relationship Id="rId219" Type="http://schemas.openxmlformats.org/officeDocument/2006/relationships/image" Target="media/image134.png"/><Relationship Id="rId370" Type="http://schemas.openxmlformats.org/officeDocument/2006/relationships/image" Target="media/image227.png"/><Relationship Id="rId391" Type="http://schemas.openxmlformats.org/officeDocument/2006/relationships/image" Target="media/image248.PNG"/><Relationship Id="rId405" Type="http://schemas.openxmlformats.org/officeDocument/2006/relationships/image" Target="media/image261.jpeg"/><Relationship Id="rId426" Type="http://schemas.openxmlformats.org/officeDocument/2006/relationships/image" Target="media/image282.jpeg"/><Relationship Id="rId230" Type="http://schemas.openxmlformats.org/officeDocument/2006/relationships/customXml" Target="ink/ink54.xml"/><Relationship Id="rId251" Type="http://schemas.openxmlformats.org/officeDocument/2006/relationships/customXml" Target="ink/ink63.xml"/><Relationship Id="rId25" Type="http://schemas.openxmlformats.org/officeDocument/2006/relationships/image" Target="media/image6.png"/><Relationship Id="rId46" Type="http://schemas.openxmlformats.org/officeDocument/2006/relationships/image" Target="media/image27.png"/><Relationship Id="rId67" Type="http://schemas.openxmlformats.org/officeDocument/2006/relationships/image" Target="media/image48.png"/><Relationship Id="rId272" Type="http://schemas.openxmlformats.org/officeDocument/2006/relationships/image" Target="media/image165.png"/><Relationship Id="rId293" Type="http://schemas.openxmlformats.org/officeDocument/2006/relationships/customXml" Target="ink/ink84.xml"/><Relationship Id="rId307" Type="http://schemas.openxmlformats.org/officeDocument/2006/relationships/image" Target="media/image183.png"/><Relationship Id="rId328" Type="http://schemas.openxmlformats.org/officeDocument/2006/relationships/image" Target="media/image144.jpeg"/><Relationship Id="rId349" Type="http://schemas.openxmlformats.org/officeDocument/2006/relationships/image" Target="media/image206.png"/><Relationship Id="rId88" Type="http://schemas.openxmlformats.org/officeDocument/2006/relationships/image" Target="media/image65.png"/><Relationship Id="rId111" Type="http://schemas.openxmlformats.org/officeDocument/2006/relationships/image" Target="media/image77.png"/><Relationship Id="rId132" Type="http://schemas.openxmlformats.org/officeDocument/2006/relationships/image" Target="media/image88.png"/><Relationship Id="rId153" Type="http://schemas.openxmlformats.org/officeDocument/2006/relationships/customXml" Target="ink/ink33.xml"/><Relationship Id="rId174" Type="http://schemas.openxmlformats.org/officeDocument/2006/relationships/image" Target="media/image71.jpeg"/><Relationship Id="rId195" Type="http://schemas.openxmlformats.org/officeDocument/2006/relationships/customXml" Target="ink/ink51.xml"/><Relationship Id="rId209" Type="http://schemas.openxmlformats.org/officeDocument/2006/relationships/image" Target="media/image119.png"/><Relationship Id="rId360" Type="http://schemas.openxmlformats.org/officeDocument/2006/relationships/image" Target="media/image217.png"/><Relationship Id="rId381" Type="http://schemas.openxmlformats.org/officeDocument/2006/relationships/image" Target="media/image238.png"/><Relationship Id="rId416" Type="http://schemas.openxmlformats.org/officeDocument/2006/relationships/image" Target="media/image272.jpeg"/><Relationship Id="rId220" Type="http://schemas.openxmlformats.org/officeDocument/2006/relationships/image" Target="media/image135.png"/><Relationship Id="rId241" Type="http://schemas.openxmlformats.org/officeDocument/2006/relationships/image" Target="media/image148.png"/><Relationship Id="rId437" Type="http://schemas.openxmlformats.org/officeDocument/2006/relationships/image" Target="media/image293.jpeg"/><Relationship Id="rId15" Type="http://schemas.openxmlformats.org/officeDocument/2006/relationships/diagramData" Target="diagrams/data1.xml"/><Relationship Id="rId36" Type="http://schemas.openxmlformats.org/officeDocument/2006/relationships/image" Target="media/image17.png"/><Relationship Id="rId57" Type="http://schemas.openxmlformats.org/officeDocument/2006/relationships/image" Target="media/image38.png"/><Relationship Id="rId262" Type="http://schemas.openxmlformats.org/officeDocument/2006/relationships/image" Target="media/image160.png"/><Relationship Id="rId283" Type="http://schemas.openxmlformats.org/officeDocument/2006/relationships/customXml" Target="ink/ink79.xml"/><Relationship Id="rId318" Type="http://schemas.openxmlformats.org/officeDocument/2006/relationships/image" Target="media/image189.png"/><Relationship Id="rId339" Type="http://schemas.openxmlformats.org/officeDocument/2006/relationships/image" Target="media/image196.png"/><Relationship Id="rId78" Type="http://schemas.openxmlformats.org/officeDocument/2006/relationships/image" Target="media/image57.jpeg"/><Relationship Id="rId99" Type="http://schemas.openxmlformats.org/officeDocument/2006/relationships/image" Target="media/image71.png"/><Relationship Id="rId101" Type="http://schemas.openxmlformats.org/officeDocument/2006/relationships/image" Target="media/image72.png"/><Relationship Id="rId122" Type="http://schemas.openxmlformats.org/officeDocument/2006/relationships/customXml" Target="ink/ink19.xml"/><Relationship Id="rId143" Type="http://schemas.openxmlformats.org/officeDocument/2006/relationships/customXml" Target="ink/ink28.xml"/><Relationship Id="rId164" Type="http://schemas.openxmlformats.org/officeDocument/2006/relationships/image" Target="media/image105.png"/><Relationship Id="rId185" Type="http://schemas.openxmlformats.org/officeDocument/2006/relationships/customXml" Target="ink/ink47.xml"/><Relationship Id="rId350" Type="http://schemas.openxmlformats.org/officeDocument/2006/relationships/image" Target="media/image207.png"/><Relationship Id="rId371" Type="http://schemas.openxmlformats.org/officeDocument/2006/relationships/image" Target="media/image228.png"/><Relationship Id="rId406" Type="http://schemas.openxmlformats.org/officeDocument/2006/relationships/image" Target="media/image262.jpeg"/><Relationship Id="rId9" Type="http://schemas.openxmlformats.org/officeDocument/2006/relationships/image" Target="media/image2.PNG"/><Relationship Id="rId210" Type="http://schemas.openxmlformats.org/officeDocument/2006/relationships/image" Target="media/image120.jpeg"/><Relationship Id="rId392" Type="http://schemas.openxmlformats.org/officeDocument/2006/relationships/image" Target="media/image249.png"/><Relationship Id="rId427" Type="http://schemas.openxmlformats.org/officeDocument/2006/relationships/image" Target="media/image283.jpeg"/><Relationship Id="rId26" Type="http://schemas.openxmlformats.org/officeDocument/2006/relationships/image" Target="media/image7.png"/><Relationship Id="rId231" Type="http://schemas.openxmlformats.org/officeDocument/2006/relationships/image" Target="media/image143.png"/><Relationship Id="rId252" Type="http://schemas.openxmlformats.org/officeDocument/2006/relationships/image" Target="media/image155.png"/><Relationship Id="rId273" Type="http://schemas.openxmlformats.org/officeDocument/2006/relationships/customXml" Target="ink/ink74.xml"/><Relationship Id="rId294" Type="http://schemas.openxmlformats.org/officeDocument/2006/relationships/image" Target="media/image176.png"/><Relationship Id="rId308" Type="http://schemas.openxmlformats.org/officeDocument/2006/relationships/customXml" Target="ink/ink91.xml"/><Relationship Id="rId329" Type="http://schemas.openxmlformats.org/officeDocument/2006/relationships/image" Target="media/image145.jpeg"/><Relationship Id="rId47" Type="http://schemas.openxmlformats.org/officeDocument/2006/relationships/image" Target="media/image28.png"/><Relationship Id="rId68" Type="http://schemas.openxmlformats.org/officeDocument/2006/relationships/image" Target="media/image49.png"/><Relationship Id="rId89" Type="http://schemas.openxmlformats.org/officeDocument/2006/relationships/customXml" Target="ink/ink3.xml"/><Relationship Id="rId112" Type="http://schemas.openxmlformats.org/officeDocument/2006/relationships/customXml" Target="ink/ink14.xml"/><Relationship Id="rId133" Type="http://schemas.openxmlformats.org/officeDocument/2006/relationships/customXml" Target="ink/ink24.xml"/><Relationship Id="rId154" Type="http://schemas.openxmlformats.org/officeDocument/2006/relationships/image" Target="media/image100.png"/><Relationship Id="rId175" Type="http://schemas.openxmlformats.org/officeDocument/2006/relationships/customXml" Target="ink/ink42.xml"/><Relationship Id="rId340" Type="http://schemas.openxmlformats.org/officeDocument/2006/relationships/image" Target="media/image197.png"/><Relationship Id="rId361" Type="http://schemas.openxmlformats.org/officeDocument/2006/relationships/image" Target="media/image218.png"/><Relationship Id="rId196" Type="http://schemas.openxmlformats.org/officeDocument/2006/relationships/image" Target="media/image124.png"/><Relationship Id="rId200" Type="http://schemas.openxmlformats.org/officeDocument/2006/relationships/image" Target="media/image75.jpeg"/><Relationship Id="rId382" Type="http://schemas.openxmlformats.org/officeDocument/2006/relationships/image" Target="media/image239.png"/><Relationship Id="rId417" Type="http://schemas.openxmlformats.org/officeDocument/2006/relationships/image" Target="media/image273.jpeg"/><Relationship Id="rId438" Type="http://schemas.openxmlformats.org/officeDocument/2006/relationships/image" Target="media/image294.jpeg"/><Relationship Id="rId16" Type="http://schemas.openxmlformats.org/officeDocument/2006/relationships/diagramLayout" Target="diagrams/layout1.xml"/><Relationship Id="rId221" Type="http://schemas.openxmlformats.org/officeDocument/2006/relationships/hyperlink" Target="file:///T:\DEGREE\MODULES\YEAR%204\SEMESTER%208\FINAL%20YEAR%20PROJECT%20(DEVELOPMENT)\COLM%20G%20WORK\FINAL%20YEAR%20PROJECT\SUBMITTED\POWERPOINT%20PRESENTATION\T00170514-Colm%20Gallagher-FYP%20final%20presentation%20(130521).pptx" TargetMode="External"/><Relationship Id="rId242" Type="http://schemas.openxmlformats.org/officeDocument/2006/relationships/customXml" Target="ink/ink60.xml"/><Relationship Id="rId263" Type="http://schemas.openxmlformats.org/officeDocument/2006/relationships/customXml" Target="ink/ink69.xml"/><Relationship Id="rId284" Type="http://schemas.openxmlformats.org/officeDocument/2006/relationships/image" Target="media/image171.png"/><Relationship Id="rId319" Type="http://schemas.openxmlformats.org/officeDocument/2006/relationships/customXml" Target="ink/ink96.xml"/><Relationship Id="rId37" Type="http://schemas.openxmlformats.org/officeDocument/2006/relationships/image" Target="media/image18.png"/><Relationship Id="rId58" Type="http://schemas.openxmlformats.org/officeDocument/2006/relationships/image" Target="media/image39.png"/><Relationship Id="rId79" Type="http://schemas.openxmlformats.org/officeDocument/2006/relationships/image" Target="media/image58.jpeg"/><Relationship Id="rId102" Type="http://schemas.openxmlformats.org/officeDocument/2006/relationships/customXml" Target="ink/ink9.xml"/><Relationship Id="rId123" Type="http://schemas.openxmlformats.org/officeDocument/2006/relationships/image" Target="media/image83.png"/><Relationship Id="rId144" Type="http://schemas.openxmlformats.org/officeDocument/2006/relationships/image" Target="media/image95.png"/><Relationship Id="rId330" Type="http://schemas.openxmlformats.org/officeDocument/2006/relationships/image" Target="media/image146.jpeg"/><Relationship Id="rId90" Type="http://schemas.openxmlformats.org/officeDocument/2006/relationships/image" Target="media/image66.png"/><Relationship Id="rId165" Type="http://schemas.openxmlformats.org/officeDocument/2006/relationships/customXml" Target="ink/ink39.xml"/><Relationship Id="rId186" Type="http://schemas.openxmlformats.org/officeDocument/2006/relationships/image" Target="media/image118.png"/><Relationship Id="rId351" Type="http://schemas.openxmlformats.org/officeDocument/2006/relationships/image" Target="media/image208.png"/><Relationship Id="rId372" Type="http://schemas.openxmlformats.org/officeDocument/2006/relationships/image" Target="media/image229.png"/><Relationship Id="rId393" Type="http://schemas.openxmlformats.org/officeDocument/2006/relationships/hyperlink" Target="https://app.powerbi.com/groups/me/reports/785d1289-b444-483b-a112-8794f0107c2c/ReportSectionc75c8b2018ba3d1587e0" TargetMode="External"/><Relationship Id="rId407" Type="http://schemas.openxmlformats.org/officeDocument/2006/relationships/image" Target="media/image263.JPG"/><Relationship Id="rId428" Type="http://schemas.openxmlformats.org/officeDocument/2006/relationships/image" Target="media/image284.jpeg"/><Relationship Id="rId211" Type="http://schemas.openxmlformats.org/officeDocument/2006/relationships/image" Target="media/image126.png"/><Relationship Id="rId232" Type="http://schemas.openxmlformats.org/officeDocument/2006/relationships/customXml" Target="ink/ink55.xml"/><Relationship Id="rId253" Type="http://schemas.openxmlformats.org/officeDocument/2006/relationships/customXml" Target="ink/ink64.xml"/><Relationship Id="rId274" Type="http://schemas.openxmlformats.org/officeDocument/2006/relationships/image" Target="media/image166.png"/><Relationship Id="rId295" Type="http://schemas.openxmlformats.org/officeDocument/2006/relationships/image" Target="media/image139.jpeg"/><Relationship Id="rId309" Type="http://schemas.openxmlformats.org/officeDocument/2006/relationships/image" Target="media/image184.png"/><Relationship Id="rId27" Type="http://schemas.openxmlformats.org/officeDocument/2006/relationships/image" Target="media/image8.png"/><Relationship Id="rId48" Type="http://schemas.openxmlformats.org/officeDocument/2006/relationships/image" Target="media/image29.png"/><Relationship Id="rId69" Type="http://schemas.openxmlformats.org/officeDocument/2006/relationships/hyperlink" Target="https://app.powerbi.com/groups/me/reports/785d1289-b444-483b-a112-8794f0107c2c/ReportSectionc75c8b2018ba3d1587e0" TargetMode="External"/><Relationship Id="rId113" Type="http://schemas.openxmlformats.org/officeDocument/2006/relationships/image" Target="media/image78.png"/><Relationship Id="rId134" Type="http://schemas.openxmlformats.org/officeDocument/2006/relationships/image" Target="media/image89.png"/><Relationship Id="rId320" Type="http://schemas.openxmlformats.org/officeDocument/2006/relationships/image" Target="media/image190.png"/><Relationship Id="rId80" Type="http://schemas.openxmlformats.org/officeDocument/2006/relationships/image" Target="media/image59.jpeg"/><Relationship Id="rId155" Type="http://schemas.openxmlformats.org/officeDocument/2006/relationships/customXml" Target="ink/ink34.xml"/><Relationship Id="rId176" Type="http://schemas.openxmlformats.org/officeDocument/2006/relationships/image" Target="media/image113.png"/><Relationship Id="rId197" Type="http://schemas.openxmlformats.org/officeDocument/2006/relationships/customXml" Target="ink/ink52.xml"/><Relationship Id="rId341" Type="http://schemas.openxmlformats.org/officeDocument/2006/relationships/image" Target="media/image198.png"/><Relationship Id="rId362" Type="http://schemas.openxmlformats.org/officeDocument/2006/relationships/image" Target="media/image219.png"/><Relationship Id="rId383" Type="http://schemas.openxmlformats.org/officeDocument/2006/relationships/image" Target="media/image240.png"/><Relationship Id="rId418" Type="http://schemas.openxmlformats.org/officeDocument/2006/relationships/image" Target="media/image274.jpeg"/><Relationship Id="rId439" Type="http://schemas.openxmlformats.org/officeDocument/2006/relationships/footer" Target="footer2.xml"/><Relationship Id="rId201" Type="http://schemas.openxmlformats.org/officeDocument/2006/relationships/image" Target="media/image76.jpeg"/><Relationship Id="rId222" Type="http://schemas.openxmlformats.org/officeDocument/2006/relationships/customXml" Target="ink/ink53.xml"/><Relationship Id="rId243" Type="http://schemas.openxmlformats.org/officeDocument/2006/relationships/image" Target="media/image149.png"/><Relationship Id="rId264" Type="http://schemas.openxmlformats.org/officeDocument/2006/relationships/image" Target="media/image161.png"/><Relationship Id="rId285" Type="http://schemas.openxmlformats.org/officeDocument/2006/relationships/customXml" Target="ink/ink80.xml"/><Relationship Id="rId17" Type="http://schemas.openxmlformats.org/officeDocument/2006/relationships/diagramQuickStyle" Target="diagrams/quickStyle1.xml"/><Relationship Id="rId38" Type="http://schemas.openxmlformats.org/officeDocument/2006/relationships/image" Target="media/image19.png"/><Relationship Id="rId59" Type="http://schemas.openxmlformats.org/officeDocument/2006/relationships/image" Target="media/image40.png"/><Relationship Id="rId103" Type="http://schemas.openxmlformats.org/officeDocument/2006/relationships/image" Target="media/image73.png"/><Relationship Id="rId124" Type="http://schemas.openxmlformats.org/officeDocument/2006/relationships/customXml" Target="ink/ink20.xml"/><Relationship Id="rId310" Type="http://schemas.openxmlformats.org/officeDocument/2006/relationships/customXml" Target="ink/ink92.xml"/><Relationship Id="rId70" Type="http://schemas.openxmlformats.org/officeDocument/2006/relationships/hyperlink" Target="file:///T:\DEGREE\MODULES\YEAR%204\SEMESTER%208\FINAL%20YEAR%20PROJECT%20(DEVELOPMENT)\COLM%20G%20WORK\FINAL%20YEAR%20PROJECT\SUBMITTED\T00170514-ColmGallagher-Sentiment%20Analysis-Power%20BI-FYP.pdf" TargetMode="External"/><Relationship Id="rId91" Type="http://schemas.openxmlformats.org/officeDocument/2006/relationships/customXml" Target="ink/ink4.xml"/><Relationship Id="rId145" Type="http://schemas.openxmlformats.org/officeDocument/2006/relationships/customXml" Target="ink/ink29.xml"/><Relationship Id="rId166" Type="http://schemas.openxmlformats.org/officeDocument/2006/relationships/image" Target="media/image106.png"/><Relationship Id="rId187" Type="http://schemas.openxmlformats.org/officeDocument/2006/relationships/image" Target="media/image72.jpeg"/><Relationship Id="rId331" Type="http://schemas.openxmlformats.org/officeDocument/2006/relationships/image" Target="media/image150.png"/><Relationship Id="rId352" Type="http://schemas.openxmlformats.org/officeDocument/2006/relationships/image" Target="media/image209.png"/><Relationship Id="rId373" Type="http://schemas.openxmlformats.org/officeDocument/2006/relationships/image" Target="media/image230.png"/><Relationship Id="rId394" Type="http://schemas.openxmlformats.org/officeDocument/2006/relationships/image" Target="media/image250.jpeg"/><Relationship Id="rId408" Type="http://schemas.openxmlformats.org/officeDocument/2006/relationships/image" Target="media/image264.jpeg"/><Relationship Id="rId429" Type="http://schemas.openxmlformats.org/officeDocument/2006/relationships/image" Target="media/image285.jpeg"/><Relationship Id="rId1" Type="http://schemas.openxmlformats.org/officeDocument/2006/relationships/customXml" Target="../customXml/item1.xml"/><Relationship Id="rId212" Type="http://schemas.openxmlformats.org/officeDocument/2006/relationships/image" Target="media/image127.png"/><Relationship Id="rId233" Type="http://schemas.openxmlformats.org/officeDocument/2006/relationships/image" Target="media/image144.png"/><Relationship Id="rId254" Type="http://schemas.openxmlformats.org/officeDocument/2006/relationships/image" Target="media/image156.png"/><Relationship Id="rId440" Type="http://schemas.openxmlformats.org/officeDocument/2006/relationships/fontTable" Target="fontTable.xml"/><Relationship Id="rId28" Type="http://schemas.openxmlformats.org/officeDocument/2006/relationships/image" Target="media/image9.png"/><Relationship Id="rId49" Type="http://schemas.openxmlformats.org/officeDocument/2006/relationships/image" Target="media/image30.png"/><Relationship Id="rId114" Type="http://schemas.openxmlformats.org/officeDocument/2006/relationships/customXml" Target="ink/ink15.xml"/><Relationship Id="rId275" Type="http://schemas.openxmlformats.org/officeDocument/2006/relationships/customXml" Target="ink/ink75.xml"/><Relationship Id="rId296" Type="http://schemas.openxmlformats.org/officeDocument/2006/relationships/customXml" Target="ink/ink85.xml"/><Relationship Id="rId300" Type="http://schemas.openxmlformats.org/officeDocument/2006/relationships/customXml" Target="ink/ink87.xml"/><Relationship Id="rId60" Type="http://schemas.openxmlformats.org/officeDocument/2006/relationships/image" Target="media/image41.png"/><Relationship Id="rId81" Type="http://schemas.openxmlformats.org/officeDocument/2006/relationships/image" Target="media/image60.jpeg"/><Relationship Id="rId135" Type="http://schemas.openxmlformats.org/officeDocument/2006/relationships/customXml" Target="ink/ink25.xml"/><Relationship Id="rId156" Type="http://schemas.openxmlformats.org/officeDocument/2006/relationships/image" Target="media/image101.png"/><Relationship Id="rId177" Type="http://schemas.openxmlformats.org/officeDocument/2006/relationships/customXml" Target="ink/ink43.xml"/><Relationship Id="rId198" Type="http://schemas.openxmlformats.org/officeDocument/2006/relationships/image" Target="media/image125.png"/><Relationship Id="rId321" Type="http://schemas.openxmlformats.org/officeDocument/2006/relationships/image" Target="media/image141.jpeg"/><Relationship Id="rId342" Type="http://schemas.openxmlformats.org/officeDocument/2006/relationships/image" Target="media/image199.png"/><Relationship Id="rId363" Type="http://schemas.openxmlformats.org/officeDocument/2006/relationships/image" Target="media/image220.png"/><Relationship Id="rId384" Type="http://schemas.openxmlformats.org/officeDocument/2006/relationships/image" Target="media/image241.png"/><Relationship Id="rId419" Type="http://schemas.openxmlformats.org/officeDocument/2006/relationships/image" Target="media/image275.jpeg"/><Relationship Id="rId202" Type="http://schemas.openxmlformats.org/officeDocument/2006/relationships/image" Target="media/image86.png"/><Relationship Id="rId244" Type="http://schemas.openxmlformats.org/officeDocument/2006/relationships/image" Target="media/image136.JPG"/><Relationship Id="rId430" Type="http://schemas.openxmlformats.org/officeDocument/2006/relationships/image" Target="media/image286.jpeg"/><Relationship Id="rId18" Type="http://schemas.openxmlformats.org/officeDocument/2006/relationships/diagramColors" Target="diagrams/colors1.xml"/><Relationship Id="rId39" Type="http://schemas.openxmlformats.org/officeDocument/2006/relationships/image" Target="media/image20.png"/><Relationship Id="rId265" Type="http://schemas.openxmlformats.org/officeDocument/2006/relationships/customXml" Target="ink/ink70.xml"/><Relationship Id="rId286" Type="http://schemas.openxmlformats.org/officeDocument/2006/relationships/image" Target="media/image172.png"/><Relationship Id="rId50" Type="http://schemas.openxmlformats.org/officeDocument/2006/relationships/image" Target="media/image31.png"/><Relationship Id="rId104" Type="http://schemas.openxmlformats.org/officeDocument/2006/relationships/customXml" Target="ink/ink10.xml"/><Relationship Id="rId125" Type="http://schemas.openxmlformats.org/officeDocument/2006/relationships/image" Target="media/image84.png"/><Relationship Id="rId146" Type="http://schemas.openxmlformats.org/officeDocument/2006/relationships/image" Target="media/image96.png"/><Relationship Id="rId167" Type="http://schemas.openxmlformats.org/officeDocument/2006/relationships/customXml" Target="ink/ink40.xml"/><Relationship Id="rId188" Type="http://schemas.openxmlformats.org/officeDocument/2006/relationships/image" Target="media/image73.jpeg"/><Relationship Id="rId311" Type="http://schemas.openxmlformats.org/officeDocument/2006/relationships/image" Target="media/image185.png"/><Relationship Id="rId332" Type="http://schemas.openxmlformats.org/officeDocument/2006/relationships/image" Target="media/image152.png"/><Relationship Id="rId353" Type="http://schemas.openxmlformats.org/officeDocument/2006/relationships/image" Target="media/image210.png"/><Relationship Id="rId374" Type="http://schemas.openxmlformats.org/officeDocument/2006/relationships/image" Target="media/image231.png"/><Relationship Id="rId395" Type="http://schemas.openxmlformats.org/officeDocument/2006/relationships/image" Target="media/image251.jpeg"/><Relationship Id="rId409" Type="http://schemas.openxmlformats.org/officeDocument/2006/relationships/image" Target="media/image265.jpeg"/><Relationship Id="rId71" Type="http://schemas.openxmlformats.org/officeDocument/2006/relationships/image" Target="media/image50.jpeg"/><Relationship Id="rId92" Type="http://schemas.openxmlformats.org/officeDocument/2006/relationships/image" Target="media/image67.png"/><Relationship Id="rId213" Type="http://schemas.openxmlformats.org/officeDocument/2006/relationships/image" Target="media/image128.png"/><Relationship Id="rId234" Type="http://schemas.openxmlformats.org/officeDocument/2006/relationships/customXml" Target="ink/ink56.xml"/><Relationship Id="rId420" Type="http://schemas.openxmlformats.org/officeDocument/2006/relationships/image" Target="media/image276.jpeg"/><Relationship Id="rId2" Type="http://schemas.openxmlformats.org/officeDocument/2006/relationships/numbering" Target="numbering.xml"/><Relationship Id="rId29" Type="http://schemas.openxmlformats.org/officeDocument/2006/relationships/image" Target="media/image10.png"/><Relationship Id="rId255" Type="http://schemas.openxmlformats.org/officeDocument/2006/relationships/customXml" Target="ink/ink65.xml"/><Relationship Id="rId276" Type="http://schemas.openxmlformats.org/officeDocument/2006/relationships/image" Target="media/image167.png"/><Relationship Id="rId297" Type="http://schemas.openxmlformats.org/officeDocument/2006/relationships/image" Target="media/image178.png"/><Relationship Id="rId441" Type="http://schemas.openxmlformats.org/officeDocument/2006/relationships/theme" Target="theme/theme1.xml"/><Relationship Id="rId40" Type="http://schemas.openxmlformats.org/officeDocument/2006/relationships/image" Target="media/image21.png"/><Relationship Id="rId115" Type="http://schemas.openxmlformats.org/officeDocument/2006/relationships/image" Target="media/image79.png"/><Relationship Id="rId136" Type="http://schemas.openxmlformats.org/officeDocument/2006/relationships/image" Target="media/image90.png"/><Relationship Id="rId157" Type="http://schemas.openxmlformats.org/officeDocument/2006/relationships/customXml" Target="ink/ink35.xml"/><Relationship Id="rId178" Type="http://schemas.openxmlformats.org/officeDocument/2006/relationships/image" Target="media/image114.png"/><Relationship Id="rId301" Type="http://schemas.openxmlformats.org/officeDocument/2006/relationships/image" Target="media/image180.png"/><Relationship Id="rId322" Type="http://schemas.openxmlformats.org/officeDocument/2006/relationships/image" Target="media/image142.jpeg"/><Relationship Id="rId343" Type="http://schemas.openxmlformats.org/officeDocument/2006/relationships/image" Target="media/image200.png"/><Relationship Id="rId364" Type="http://schemas.openxmlformats.org/officeDocument/2006/relationships/image" Target="media/image221.png"/><Relationship Id="rId61" Type="http://schemas.openxmlformats.org/officeDocument/2006/relationships/image" Target="media/image42.png"/><Relationship Id="rId82" Type="http://schemas.openxmlformats.org/officeDocument/2006/relationships/image" Target="media/image61.jpeg"/><Relationship Id="rId199" Type="http://schemas.openxmlformats.org/officeDocument/2006/relationships/image" Target="media/image74.jpeg"/><Relationship Id="rId203" Type="http://schemas.openxmlformats.org/officeDocument/2006/relationships/image" Target="media/image92.png"/><Relationship Id="rId385" Type="http://schemas.openxmlformats.org/officeDocument/2006/relationships/image" Target="media/image242.png"/><Relationship Id="rId19" Type="http://schemas.microsoft.com/office/2007/relationships/diagramDrawing" Target="diagrams/drawing1.xml"/><Relationship Id="rId245" Type="http://schemas.openxmlformats.org/officeDocument/2006/relationships/customXml" Target="ink/ink61.xml"/><Relationship Id="rId266" Type="http://schemas.openxmlformats.org/officeDocument/2006/relationships/image" Target="media/image162.png"/><Relationship Id="rId287" Type="http://schemas.openxmlformats.org/officeDocument/2006/relationships/customXml" Target="ink/ink81.xml"/><Relationship Id="rId410" Type="http://schemas.openxmlformats.org/officeDocument/2006/relationships/image" Target="media/image266.jpeg"/><Relationship Id="rId431" Type="http://schemas.openxmlformats.org/officeDocument/2006/relationships/image" Target="media/image287.jpeg"/><Relationship Id="rId30" Type="http://schemas.openxmlformats.org/officeDocument/2006/relationships/image" Target="media/image11.png"/><Relationship Id="rId105" Type="http://schemas.openxmlformats.org/officeDocument/2006/relationships/image" Target="media/image74.png"/><Relationship Id="rId126" Type="http://schemas.openxmlformats.org/officeDocument/2006/relationships/customXml" Target="ink/ink21.xml"/><Relationship Id="rId147" Type="http://schemas.openxmlformats.org/officeDocument/2006/relationships/customXml" Target="ink/ink30.xml"/><Relationship Id="rId168" Type="http://schemas.openxmlformats.org/officeDocument/2006/relationships/image" Target="media/image107.png"/><Relationship Id="rId312" Type="http://schemas.openxmlformats.org/officeDocument/2006/relationships/customXml" Target="ink/ink93.xml"/><Relationship Id="rId333" Type="http://schemas.openxmlformats.org/officeDocument/2006/relationships/image" Target="media/image153.png"/><Relationship Id="rId354" Type="http://schemas.openxmlformats.org/officeDocument/2006/relationships/image" Target="media/image211.png"/><Relationship Id="rId51" Type="http://schemas.openxmlformats.org/officeDocument/2006/relationships/image" Target="media/image32.png"/><Relationship Id="rId72" Type="http://schemas.openxmlformats.org/officeDocument/2006/relationships/image" Target="media/image51.jpeg"/><Relationship Id="rId93" Type="http://schemas.openxmlformats.org/officeDocument/2006/relationships/customXml" Target="ink/ink5.xml"/><Relationship Id="rId189" Type="http://schemas.openxmlformats.org/officeDocument/2006/relationships/customXml" Target="ink/ink48.xml"/><Relationship Id="rId375" Type="http://schemas.openxmlformats.org/officeDocument/2006/relationships/image" Target="media/image232.png"/><Relationship Id="rId396" Type="http://schemas.openxmlformats.org/officeDocument/2006/relationships/image" Target="media/image252.jpeg"/><Relationship Id="rId3" Type="http://schemas.openxmlformats.org/officeDocument/2006/relationships/styles" Target="styles.xml"/><Relationship Id="rId214" Type="http://schemas.openxmlformats.org/officeDocument/2006/relationships/image" Target="media/image129.png"/><Relationship Id="rId235" Type="http://schemas.openxmlformats.org/officeDocument/2006/relationships/image" Target="media/image145.png"/><Relationship Id="rId256" Type="http://schemas.openxmlformats.org/officeDocument/2006/relationships/image" Target="media/image157.png"/><Relationship Id="rId277" Type="http://schemas.openxmlformats.org/officeDocument/2006/relationships/customXml" Target="ink/ink76.xml"/><Relationship Id="rId298" Type="http://schemas.openxmlformats.org/officeDocument/2006/relationships/customXml" Target="ink/ink86.xml"/><Relationship Id="rId400" Type="http://schemas.openxmlformats.org/officeDocument/2006/relationships/image" Target="media/image256.jpeg"/><Relationship Id="rId421" Type="http://schemas.openxmlformats.org/officeDocument/2006/relationships/image" Target="media/image277.jpeg"/><Relationship Id="rId116" Type="http://schemas.openxmlformats.org/officeDocument/2006/relationships/customXml" Target="ink/ink16.xml"/><Relationship Id="rId137" Type="http://schemas.openxmlformats.org/officeDocument/2006/relationships/customXml" Target="ink/ink26.xml"/><Relationship Id="rId158" Type="http://schemas.openxmlformats.org/officeDocument/2006/relationships/image" Target="media/image102.png"/><Relationship Id="rId302" Type="http://schemas.openxmlformats.org/officeDocument/2006/relationships/customXml" Target="ink/ink88.xml"/><Relationship Id="rId323" Type="http://schemas.openxmlformats.org/officeDocument/2006/relationships/customXml" Target="ink/ink97.xml"/><Relationship Id="rId344" Type="http://schemas.openxmlformats.org/officeDocument/2006/relationships/image" Target="media/image201.png"/><Relationship Id="rId20" Type="http://schemas.openxmlformats.org/officeDocument/2006/relationships/diagramData" Target="diagrams/data2.xml"/><Relationship Id="rId41" Type="http://schemas.openxmlformats.org/officeDocument/2006/relationships/image" Target="media/image22.png"/><Relationship Id="rId62" Type="http://schemas.openxmlformats.org/officeDocument/2006/relationships/image" Target="media/image43.png"/><Relationship Id="rId83" Type="http://schemas.openxmlformats.org/officeDocument/2006/relationships/image" Target="media/image62.jpeg"/><Relationship Id="rId179" Type="http://schemas.openxmlformats.org/officeDocument/2006/relationships/customXml" Target="ink/ink44.xml"/><Relationship Id="rId365" Type="http://schemas.openxmlformats.org/officeDocument/2006/relationships/image" Target="media/image222.png"/><Relationship Id="rId386" Type="http://schemas.openxmlformats.org/officeDocument/2006/relationships/image" Target="media/image243.png"/><Relationship Id="rId190" Type="http://schemas.openxmlformats.org/officeDocument/2006/relationships/image" Target="media/image121.png"/><Relationship Id="rId204" Type="http://schemas.openxmlformats.org/officeDocument/2006/relationships/image" Target="media/image93.png"/><Relationship Id="rId246" Type="http://schemas.openxmlformats.org/officeDocument/2006/relationships/image" Target="media/image151.png"/><Relationship Id="rId267" Type="http://schemas.openxmlformats.org/officeDocument/2006/relationships/customXml" Target="ink/ink71.xml"/><Relationship Id="rId288" Type="http://schemas.openxmlformats.org/officeDocument/2006/relationships/image" Target="media/image173.png"/><Relationship Id="rId411" Type="http://schemas.openxmlformats.org/officeDocument/2006/relationships/image" Target="media/image267.jpeg"/><Relationship Id="rId432" Type="http://schemas.openxmlformats.org/officeDocument/2006/relationships/image" Target="media/image288.jpeg"/><Relationship Id="rId106" Type="http://schemas.openxmlformats.org/officeDocument/2006/relationships/customXml" Target="ink/ink11.xml"/><Relationship Id="rId127" Type="http://schemas.openxmlformats.org/officeDocument/2006/relationships/image" Target="media/image85.png"/><Relationship Id="rId313" Type="http://schemas.openxmlformats.org/officeDocument/2006/relationships/image" Target="media/image186.png"/><Relationship Id="rId10" Type="http://schemas.openxmlformats.org/officeDocument/2006/relationships/header" Target="header1.xml"/><Relationship Id="rId31" Type="http://schemas.openxmlformats.org/officeDocument/2006/relationships/image" Target="media/image12.png"/><Relationship Id="rId52" Type="http://schemas.openxmlformats.org/officeDocument/2006/relationships/image" Target="media/image33.png"/><Relationship Id="rId73" Type="http://schemas.openxmlformats.org/officeDocument/2006/relationships/image" Target="media/image52.jpeg"/><Relationship Id="rId94" Type="http://schemas.openxmlformats.org/officeDocument/2006/relationships/image" Target="media/image68.png"/><Relationship Id="rId148" Type="http://schemas.openxmlformats.org/officeDocument/2006/relationships/image" Target="media/image97.png"/><Relationship Id="rId169" Type="http://schemas.openxmlformats.org/officeDocument/2006/relationships/customXml" Target="ink/ink41.xml"/><Relationship Id="rId334" Type="http://schemas.openxmlformats.org/officeDocument/2006/relationships/image" Target="media/image177.png"/><Relationship Id="rId355" Type="http://schemas.openxmlformats.org/officeDocument/2006/relationships/image" Target="media/image212.png"/><Relationship Id="rId376" Type="http://schemas.openxmlformats.org/officeDocument/2006/relationships/image" Target="media/image233.png"/><Relationship Id="rId397" Type="http://schemas.openxmlformats.org/officeDocument/2006/relationships/image" Target="media/image253.jpeg"/><Relationship Id="rId4" Type="http://schemas.openxmlformats.org/officeDocument/2006/relationships/settings" Target="settings.xml"/><Relationship Id="rId180" Type="http://schemas.openxmlformats.org/officeDocument/2006/relationships/image" Target="media/image115.png"/><Relationship Id="rId215" Type="http://schemas.openxmlformats.org/officeDocument/2006/relationships/image" Target="media/image130.png"/><Relationship Id="rId236" Type="http://schemas.openxmlformats.org/officeDocument/2006/relationships/customXml" Target="ink/ink57.xml"/><Relationship Id="rId257" Type="http://schemas.openxmlformats.org/officeDocument/2006/relationships/customXml" Target="ink/ink66.xml"/><Relationship Id="rId278" Type="http://schemas.openxmlformats.org/officeDocument/2006/relationships/image" Target="media/image168.png"/><Relationship Id="rId401" Type="http://schemas.openxmlformats.org/officeDocument/2006/relationships/image" Target="media/image257.jpeg"/><Relationship Id="rId422" Type="http://schemas.openxmlformats.org/officeDocument/2006/relationships/image" Target="media/image278.jpeg"/><Relationship Id="rId303" Type="http://schemas.openxmlformats.org/officeDocument/2006/relationships/image" Target="media/image181.png"/><Relationship Id="rId42" Type="http://schemas.openxmlformats.org/officeDocument/2006/relationships/image" Target="media/image23.png"/><Relationship Id="rId84" Type="http://schemas.openxmlformats.org/officeDocument/2006/relationships/image" Target="media/image63.jpeg"/><Relationship Id="rId138" Type="http://schemas.openxmlformats.org/officeDocument/2006/relationships/image" Target="media/image91.png"/><Relationship Id="rId345" Type="http://schemas.openxmlformats.org/officeDocument/2006/relationships/image" Target="media/image202.png"/><Relationship Id="rId387" Type="http://schemas.openxmlformats.org/officeDocument/2006/relationships/image" Target="media/image244.png"/><Relationship Id="rId191" Type="http://schemas.openxmlformats.org/officeDocument/2006/relationships/customXml" Target="ink/ink49.xml"/><Relationship Id="rId205" Type="http://schemas.openxmlformats.org/officeDocument/2006/relationships/image" Target="media/image109.png"/><Relationship Id="rId247" Type="http://schemas.openxmlformats.org/officeDocument/2006/relationships/image" Target="media/image137.jpeg"/><Relationship Id="rId412" Type="http://schemas.openxmlformats.org/officeDocument/2006/relationships/image" Target="media/image268.jpeg"/><Relationship Id="rId107" Type="http://schemas.openxmlformats.org/officeDocument/2006/relationships/image" Target="media/image75.png"/><Relationship Id="rId289" Type="http://schemas.openxmlformats.org/officeDocument/2006/relationships/customXml" Target="ink/ink82.xml"/><Relationship Id="rId11" Type="http://schemas.openxmlformats.org/officeDocument/2006/relationships/footer" Target="footer1.xml"/><Relationship Id="rId53" Type="http://schemas.openxmlformats.org/officeDocument/2006/relationships/image" Target="media/image34.png"/><Relationship Id="rId149" Type="http://schemas.openxmlformats.org/officeDocument/2006/relationships/customXml" Target="ink/ink31.xml"/><Relationship Id="rId314" Type="http://schemas.openxmlformats.org/officeDocument/2006/relationships/customXml" Target="ink/ink94.xml"/><Relationship Id="rId356" Type="http://schemas.openxmlformats.org/officeDocument/2006/relationships/image" Target="media/image213.png"/><Relationship Id="rId398" Type="http://schemas.openxmlformats.org/officeDocument/2006/relationships/image" Target="media/image254.jpeg"/><Relationship Id="rId95" Type="http://schemas.openxmlformats.org/officeDocument/2006/relationships/image" Target="media/image64.jpeg"/><Relationship Id="rId160" Type="http://schemas.openxmlformats.org/officeDocument/2006/relationships/image" Target="media/image103.png"/><Relationship Id="rId216" Type="http://schemas.openxmlformats.org/officeDocument/2006/relationships/image" Target="media/image131.png"/><Relationship Id="rId423" Type="http://schemas.openxmlformats.org/officeDocument/2006/relationships/image" Target="media/image279.jpeg"/><Relationship Id="rId258" Type="http://schemas.openxmlformats.org/officeDocument/2006/relationships/image" Target="media/image158.png"/><Relationship Id="rId22" Type="http://schemas.openxmlformats.org/officeDocument/2006/relationships/diagramQuickStyle" Target="diagrams/quickStyle2.xml"/><Relationship Id="rId64" Type="http://schemas.openxmlformats.org/officeDocument/2006/relationships/image" Target="media/image45.png"/><Relationship Id="rId118" Type="http://schemas.openxmlformats.org/officeDocument/2006/relationships/customXml" Target="ink/ink17.xml"/><Relationship Id="rId325" Type="http://schemas.openxmlformats.org/officeDocument/2006/relationships/customXml" Target="ink/ink98.xml"/><Relationship Id="rId367" Type="http://schemas.openxmlformats.org/officeDocument/2006/relationships/image" Target="media/image224.PNG"/><Relationship Id="rId171" Type="http://schemas.openxmlformats.org/officeDocument/2006/relationships/image" Target="media/image68.jpeg"/></Relationships>
</file>

<file path=word/_rels/endnotes.xml.rels><?xml version="1.0" encoding="UTF-8" standalone="yes"?>
<Relationships xmlns="http://schemas.openxmlformats.org/package/2006/relationships"><Relationship Id="rId1" Type="http://schemas.openxmlformats.org/officeDocument/2006/relationships/hyperlink" Target="https://app.powerbi.com/groups/me/reports/785d1289-b444-483b-a112-8794f0107c2c/ReportSectionc75c8b2018ba3d1587e0"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462BDE2-DA28-4E45-BF75-E5D127967729}" type="doc">
      <dgm:prSet loTypeId="urn:microsoft.com/office/officeart/2005/8/layout/process2" loCatId="process" qsTypeId="urn:microsoft.com/office/officeart/2005/8/quickstyle/simple3" qsCatId="simple" csTypeId="urn:microsoft.com/office/officeart/2005/8/colors/accent1_2" csCatId="accent1" phldr="1"/>
      <dgm:spPr/>
    </dgm:pt>
    <dgm:pt modelId="{231D0342-9323-4842-A830-7989CFF79494}">
      <dgm:prSet phldrT="[Text]" custT="1"/>
      <dgm:spPr/>
      <dgm:t>
        <a:bodyPr/>
        <a:lstStyle/>
        <a:p>
          <a:pPr algn="ctr"/>
          <a:r>
            <a:rPr lang="en-GB" sz="1000"/>
            <a:t>1931 </a:t>
          </a:r>
        </a:p>
        <a:p>
          <a:pPr algn="ctr"/>
          <a:r>
            <a:rPr lang="en-GB" sz="1000"/>
            <a:t>"Methods Used for Measuring Public Opinion"</a:t>
          </a:r>
        </a:p>
        <a:p>
          <a:pPr algn="ctr"/>
          <a:r>
            <a:rPr lang="en-GB" sz="1000"/>
            <a:t>Daniel Droba</a:t>
          </a:r>
        </a:p>
      </dgm:t>
    </dgm:pt>
    <dgm:pt modelId="{B1238C4D-D081-492D-8A89-B698472B3110}" type="parTrans" cxnId="{3E1AD76D-668E-42F0-9455-56EE3931E40E}">
      <dgm:prSet/>
      <dgm:spPr/>
      <dgm:t>
        <a:bodyPr/>
        <a:lstStyle/>
        <a:p>
          <a:pPr algn="ctr"/>
          <a:endParaRPr lang="en-GB"/>
        </a:p>
      </dgm:t>
    </dgm:pt>
    <dgm:pt modelId="{E9FE07EB-959F-4FC3-A8F0-932D8CD686A3}" type="sibTrans" cxnId="{3E1AD76D-668E-42F0-9455-56EE3931E40E}">
      <dgm:prSet/>
      <dgm:spPr/>
      <dgm:t>
        <a:bodyPr/>
        <a:lstStyle/>
        <a:p>
          <a:pPr algn="ctr"/>
          <a:endParaRPr lang="en-GB"/>
        </a:p>
      </dgm:t>
    </dgm:pt>
    <dgm:pt modelId="{5C0B6473-0002-48FE-BD8B-57CBF8BD8D6F}">
      <dgm:prSet phldrT="[Text]" custT="1"/>
      <dgm:spPr/>
      <dgm:t>
        <a:bodyPr/>
        <a:lstStyle/>
        <a:p>
          <a:pPr algn="ctr"/>
          <a:r>
            <a:rPr lang="en-GB" sz="1000"/>
            <a:t>1952</a:t>
          </a:r>
        </a:p>
        <a:p>
          <a:pPr algn="ctr"/>
          <a:r>
            <a:rPr lang="en-GB" sz="1000"/>
            <a:t>"Content Analysis in Communication Research"</a:t>
          </a:r>
        </a:p>
        <a:p>
          <a:pPr algn="ctr"/>
          <a:r>
            <a:rPr lang="en-GB" sz="1000"/>
            <a:t>Bernard Berelson</a:t>
          </a:r>
        </a:p>
      </dgm:t>
    </dgm:pt>
    <dgm:pt modelId="{00757870-26A6-492B-9171-A40226F7F5BC}" type="parTrans" cxnId="{53A5331D-541D-40D1-A7E7-7FE8679E7ED3}">
      <dgm:prSet/>
      <dgm:spPr/>
      <dgm:t>
        <a:bodyPr/>
        <a:lstStyle/>
        <a:p>
          <a:pPr algn="ctr"/>
          <a:endParaRPr lang="en-GB"/>
        </a:p>
      </dgm:t>
    </dgm:pt>
    <dgm:pt modelId="{DFFBDED1-A263-418E-996D-410A81143C9F}" type="sibTrans" cxnId="{53A5331D-541D-40D1-A7E7-7FE8679E7ED3}">
      <dgm:prSet/>
      <dgm:spPr/>
      <dgm:t>
        <a:bodyPr/>
        <a:lstStyle/>
        <a:p>
          <a:pPr algn="ctr"/>
          <a:endParaRPr lang="en-GB"/>
        </a:p>
      </dgm:t>
    </dgm:pt>
    <dgm:pt modelId="{748D1FB4-A6F6-48DF-A1EF-5B15F9D8F0FC}">
      <dgm:prSet phldrT="[Text]" custT="1"/>
      <dgm:spPr/>
      <dgm:t>
        <a:bodyPr/>
        <a:lstStyle/>
        <a:p>
          <a:pPr algn="ctr"/>
          <a:r>
            <a:rPr lang="en-GB" sz="1000"/>
            <a:t>1952 </a:t>
          </a:r>
        </a:p>
        <a:p>
          <a:pPr algn="ctr"/>
          <a:r>
            <a:rPr lang="en-GB" sz="1000"/>
            <a:t>"The Challenge of Qualitative Content Analysis"</a:t>
          </a:r>
        </a:p>
        <a:p>
          <a:pPr algn="ctr"/>
          <a:r>
            <a:rPr lang="en-GB" sz="1000"/>
            <a:t>Siegfried Kracauer</a:t>
          </a:r>
        </a:p>
      </dgm:t>
    </dgm:pt>
    <dgm:pt modelId="{089EF8B0-76B7-413E-8A77-181417C684E6}" type="parTrans" cxnId="{0CEF9AA4-B66D-4C96-8C02-2A3C6A287275}">
      <dgm:prSet/>
      <dgm:spPr/>
      <dgm:t>
        <a:bodyPr/>
        <a:lstStyle/>
        <a:p>
          <a:pPr algn="ctr"/>
          <a:endParaRPr lang="en-GB"/>
        </a:p>
      </dgm:t>
    </dgm:pt>
    <dgm:pt modelId="{A4CF6C00-0772-49CA-84D2-764E9E101A34}" type="sibTrans" cxnId="{0CEF9AA4-B66D-4C96-8C02-2A3C6A287275}">
      <dgm:prSet/>
      <dgm:spPr/>
      <dgm:t>
        <a:bodyPr/>
        <a:lstStyle/>
        <a:p>
          <a:pPr algn="ctr"/>
          <a:endParaRPr lang="en-GB"/>
        </a:p>
      </dgm:t>
    </dgm:pt>
    <dgm:pt modelId="{1F94E768-B5DD-45D0-9AF7-7AFAD908586C}">
      <dgm:prSet custT="1"/>
      <dgm:spPr/>
      <dgm:t>
        <a:bodyPr/>
        <a:lstStyle/>
        <a:p>
          <a:pPr algn="ctr"/>
          <a:r>
            <a:rPr lang="en-GB" sz="1000"/>
            <a:t>1937 </a:t>
          </a:r>
        </a:p>
        <a:p>
          <a:pPr algn="ctr"/>
          <a:r>
            <a:rPr lang="en-GB" sz="1000"/>
            <a:t>"Public Opinion Quarterly"</a:t>
          </a:r>
        </a:p>
        <a:p>
          <a:pPr algn="ctr"/>
          <a:r>
            <a:rPr lang="en-GB" sz="1000"/>
            <a:t>Journal</a:t>
          </a:r>
        </a:p>
      </dgm:t>
    </dgm:pt>
    <dgm:pt modelId="{E0A8FF58-B2F5-4058-99F6-2219224D5B4F}" type="parTrans" cxnId="{6407D703-7B7F-4E10-8FB6-41275D30BC4D}">
      <dgm:prSet/>
      <dgm:spPr/>
      <dgm:t>
        <a:bodyPr/>
        <a:lstStyle/>
        <a:p>
          <a:pPr algn="ctr"/>
          <a:endParaRPr lang="en-GB"/>
        </a:p>
      </dgm:t>
    </dgm:pt>
    <dgm:pt modelId="{1CD5F602-1111-47F5-8849-4075C2A281C6}" type="sibTrans" cxnId="{6407D703-7B7F-4E10-8FB6-41275D30BC4D}">
      <dgm:prSet/>
      <dgm:spPr/>
      <dgm:t>
        <a:bodyPr/>
        <a:lstStyle/>
        <a:p>
          <a:pPr algn="ctr"/>
          <a:endParaRPr lang="en-GB"/>
        </a:p>
      </dgm:t>
    </dgm:pt>
    <dgm:pt modelId="{1F0F491A-1EDC-4C23-8EDE-CF40486057ED}">
      <dgm:prSet custT="1"/>
      <dgm:spPr/>
      <dgm:t>
        <a:bodyPr/>
        <a:lstStyle/>
        <a:p>
          <a:pPr algn="ctr"/>
          <a:r>
            <a:rPr lang="en-GB" sz="1000"/>
            <a:t>1940 </a:t>
          </a:r>
        </a:p>
        <a:p>
          <a:pPr algn="ctr"/>
          <a:r>
            <a:rPr lang="en-GB" sz="1000"/>
            <a:t>"The Cross-Out Technique as a Method in Public Opinion Analysis"</a:t>
          </a:r>
        </a:p>
        <a:p>
          <a:pPr algn="ctr"/>
          <a:r>
            <a:rPr lang="en-GB" sz="1000"/>
            <a:t>Ross Stagner </a:t>
          </a:r>
        </a:p>
      </dgm:t>
    </dgm:pt>
    <dgm:pt modelId="{1DE67C0D-9BD7-41A3-9971-49FC7A507B6A}" type="parTrans" cxnId="{1AE24F00-B9FD-4290-928B-7BC18C9C42BD}">
      <dgm:prSet/>
      <dgm:spPr/>
      <dgm:t>
        <a:bodyPr/>
        <a:lstStyle/>
        <a:p>
          <a:pPr algn="ctr"/>
          <a:endParaRPr lang="en-GB"/>
        </a:p>
      </dgm:t>
    </dgm:pt>
    <dgm:pt modelId="{42076621-51FB-4244-BB74-A4621C0B3B2A}" type="sibTrans" cxnId="{1AE24F00-B9FD-4290-928B-7BC18C9C42BD}">
      <dgm:prSet/>
      <dgm:spPr/>
      <dgm:t>
        <a:bodyPr/>
        <a:lstStyle/>
        <a:p>
          <a:pPr algn="ctr"/>
          <a:endParaRPr lang="en-GB"/>
        </a:p>
      </dgm:t>
    </dgm:pt>
    <dgm:pt modelId="{563CBF9A-C02C-4A60-A928-0EDB19FADE6C}">
      <dgm:prSet custT="1"/>
      <dgm:spPr/>
      <dgm:t>
        <a:bodyPr/>
        <a:lstStyle/>
        <a:p>
          <a:pPr algn="ctr"/>
          <a:r>
            <a:rPr lang="en-GB" sz="1000"/>
            <a:t>1952 </a:t>
          </a:r>
        </a:p>
        <a:p>
          <a:pPr algn="ctr"/>
          <a:r>
            <a:rPr lang="en-GB" sz="1000"/>
            <a:t>"The Comparative Study of Symbols"</a:t>
          </a:r>
        </a:p>
        <a:p>
          <a:pPr algn="ctr"/>
          <a:r>
            <a:rPr lang="en-GB" sz="1000"/>
            <a:t>Harold Lasswell</a:t>
          </a:r>
        </a:p>
      </dgm:t>
    </dgm:pt>
    <dgm:pt modelId="{B8AA5146-9EC2-4843-8F4C-0DF73DC28B77}" type="parTrans" cxnId="{AFF89AB5-202D-44F1-A893-A4262075D203}">
      <dgm:prSet/>
      <dgm:spPr/>
      <dgm:t>
        <a:bodyPr/>
        <a:lstStyle/>
        <a:p>
          <a:pPr algn="ctr"/>
          <a:endParaRPr lang="en-GB"/>
        </a:p>
      </dgm:t>
    </dgm:pt>
    <dgm:pt modelId="{FDFA5DE5-C81D-4D9F-8FC0-1825E7460D75}" type="sibTrans" cxnId="{AFF89AB5-202D-44F1-A893-A4262075D203}">
      <dgm:prSet/>
      <dgm:spPr/>
      <dgm:t>
        <a:bodyPr/>
        <a:lstStyle/>
        <a:p>
          <a:pPr algn="ctr"/>
          <a:endParaRPr lang="en-GB"/>
        </a:p>
      </dgm:t>
    </dgm:pt>
    <dgm:pt modelId="{8ACCDA30-9030-4BCC-B18B-FEA95BAC62CB}">
      <dgm:prSet custT="1"/>
      <dgm:spPr/>
      <dgm:t>
        <a:bodyPr/>
        <a:lstStyle/>
        <a:p>
          <a:r>
            <a:rPr lang="en-GB" sz="1000"/>
            <a:t>1956 </a:t>
          </a:r>
        </a:p>
        <a:p>
          <a:r>
            <a:rPr lang="en-GB" sz="1000"/>
            <a:t>"Evaluative Assertion Analysis"</a:t>
          </a:r>
        </a:p>
        <a:p>
          <a:r>
            <a:rPr lang="en-GB" sz="1000"/>
            <a:t>Charles E. Osgood</a:t>
          </a:r>
        </a:p>
      </dgm:t>
    </dgm:pt>
    <dgm:pt modelId="{C3A3CAA8-5120-4EAC-B800-CC8AEC98BCF2}" type="parTrans" cxnId="{2C0AB68C-07A9-4B58-A9E7-555635608C44}">
      <dgm:prSet/>
      <dgm:spPr/>
      <dgm:t>
        <a:bodyPr/>
        <a:lstStyle/>
        <a:p>
          <a:endParaRPr lang="en-GB"/>
        </a:p>
      </dgm:t>
    </dgm:pt>
    <dgm:pt modelId="{F4749CBF-BD2F-45A8-8114-3991BAB61727}" type="sibTrans" cxnId="{2C0AB68C-07A9-4B58-A9E7-555635608C44}">
      <dgm:prSet/>
      <dgm:spPr/>
      <dgm:t>
        <a:bodyPr/>
        <a:lstStyle/>
        <a:p>
          <a:endParaRPr lang="en-GB"/>
        </a:p>
      </dgm:t>
    </dgm:pt>
    <dgm:pt modelId="{8FD01A35-E9E2-4AED-B3D6-C1D1BFAF1304}">
      <dgm:prSet/>
      <dgm:spPr/>
      <dgm:t>
        <a:bodyPr/>
        <a:lstStyle/>
        <a:p>
          <a:r>
            <a:rPr lang="en-GB"/>
            <a:t>1962 </a:t>
          </a:r>
        </a:p>
        <a:p>
          <a:r>
            <a:rPr lang="en-GB"/>
            <a:t>Association for Computational Linguistics</a:t>
          </a:r>
        </a:p>
        <a:p>
          <a:r>
            <a:rPr lang="en-GB"/>
            <a:t>founded</a:t>
          </a:r>
        </a:p>
      </dgm:t>
    </dgm:pt>
    <dgm:pt modelId="{4981D14C-A0A1-456A-9180-F7B52D131D10}" type="parTrans" cxnId="{0D32165F-E5F7-4666-A438-8C58C7C4ABCB}">
      <dgm:prSet/>
      <dgm:spPr/>
      <dgm:t>
        <a:bodyPr/>
        <a:lstStyle/>
        <a:p>
          <a:endParaRPr lang="en-GB"/>
        </a:p>
      </dgm:t>
    </dgm:pt>
    <dgm:pt modelId="{1B029F75-1B04-40A7-8FF0-A513C7933595}" type="sibTrans" cxnId="{0D32165F-E5F7-4666-A438-8C58C7C4ABCB}">
      <dgm:prSet/>
      <dgm:spPr/>
      <dgm:t>
        <a:bodyPr/>
        <a:lstStyle/>
        <a:p>
          <a:endParaRPr lang="en-GB"/>
        </a:p>
      </dgm:t>
    </dgm:pt>
    <dgm:pt modelId="{FB4DFF37-E0F9-4B41-A820-AEB4F393D06A}" type="pres">
      <dgm:prSet presAssocID="{C462BDE2-DA28-4E45-BF75-E5D127967729}" presName="linearFlow" presStyleCnt="0">
        <dgm:presLayoutVars>
          <dgm:resizeHandles val="exact"/>
        </dgm:presLayoutVars>
      </dgm:prSet>
      <dgm:spPr/>
    </dgm:pt>
    <dgm:pt modelId="{696D081B-183A-418E-9627-0DF52028A4D1}" type="pres">
      <dgm:prSet presAssocID="{231D0342-9323-4842-A830-7989CFF79494}" presName="node" presStyleLbl="node1" presStyleIdx="0" presStyleCnt="8">
        <dgm:presLayoutVars>
          <dgm:bulletEnabled val="1"/>
        </dgm:presLayoutVars>
      </dgm:prSet>
      <dgm:spPr/>
    </dgm:pt>
    <dgm:pt modelId="{3C8FF63F-0E80-4031-B53C-C6DEA5ED447E}" type="pres">
      <dgm:prSet presAssocID="{E9FE07EB-959F-4FC3-A8F0-932D8CD686A3}" presName="sibTrans" presStyleLbl="sibTrans2D1" presStyleIdx="0" presStyleCnt="7"/>
      <dgm:spPr/>
    </dgm:pt>
    <dgm:pt modelId="{445ECEBD-2BBE-4905-9193-072E62255192}" type="pres">
      <dgm:prSet presAssocID="{E9FE07EB-959F-4FC3-A8F0-932D8CD686A3}" presName="connectorText" presStyleLbl="sibTrans2D1" presStyleIdx="0" presStyleCnt="7"/>
      <dgm:spPr/>
    </dgm:pt>
    <dgm:pt modelId="{A0A6DF1A-4C82-46BF-845F-E7D22318C334}" type="pres">
      <dgm:prSet presAssocID="{1F94E768-B5DD-45D0-9AF7-7AFAD908586C}" presName="node" presStyleLbl="node1" presStyleIdx="1" presStyleCnt="8">
        <dgm:presLayoutVars>
          <dgm:bulletEnabled val="1"/>
        </dgm:presLayoutVars>
      </dgm:prSet>
      <dgm:spPr/>
    </dgm:pt>
    <dgm:pt modelId="{F0238E3A-FF86-48A9-AB24-4CEC8851713F}" type="pres">
      <dgm:prSet presAssocID="{1CD5F602-1111-47F5-8849-4075C2A281C6}" presName="sibTrans" presStyleLbl="sibTrans2D1" presStyleIdx="1" presStyleCnt="7"/>
      <dgm:spPr/>
    </dgm:pt>
    <dgm:pt modelId="{3C87E39B-10B7-434A-91A8-40BC41AA3F2C}" type="pres">
      <dgm:prSet presAssocID="{1CD5F602-1111-47F5-8849-4075C2A281C6}" presName="connectorText" presStyleLbl="sibTrans2D1" presStyleIdx="1" presStyleCnt="7"/>
      <dgm:spPr/>
    </dgm:pt>
    <dgm:pt modelId="{09AE1A12-EC7D-4251-B0EF-3B362558B2F9}" type="pres">
      <dgm:prSet presAssocID="{1F0F491A-1EDC-4C23-8EDE-CF40486057ED}" presName="node" presStyleLbl="node1" presStyleIdx="2" presStyleCnt="8">
        <dgm:presLayoutVars>
          <dgm:bulletEnabled val="1"/>
        </dgm:presLayoutVars>
      </dgm:prSet>
      <dgm:spPr/>
    </dgm:pt>
    <dgm:pt modelId="{3F700C6A-496C-456E-B3CD-C9F8B7B06A23}" type="pres">
      <dgm:prSet presAssocID="{42076621-51FB-4244-BB74-A4621C0B3B2A}" presName="sibTrans" presStyleLbl="sibTrans2D1" presStyleIdx="2" presStyleCnt="7"/>
      <dgm:spPr/>
    </dgm:pt>
    <dgm:pt modelId="{6203A39F-21BA-43FF-BABF-44138732A9F0}" type="pres">
      <dgm:prSet presAssocID="{42076621-51FB-4244-BB74-A4621C0B3B2A}" presName="connectorText" presStyleLbl="sibTrans2D1" presStyleIdx="2" presStyleCnt="7"/>
      <dgm:spPr/>
    </dgm:pt>
    <dgm:pt modelId="{7E525401-D77B-4058-9C1A-AB8D8614028B}" type="pres">
      <dgm:prSet presAssocID="{563CBF9A-C02C-4A60-A928-0EDB19FADE6C}" presName="node" presStyleLbl="node1" presStyleIdx="3" presStyleCnt="8">
        <dgm:presLayoutVars>
          <dgm:bulletEnabled val="1"/>
        </dgm:presLayoutVars>
      </dgm:prSet>
      <dgm:spPr/>
    </dgm:pt>
    <dgm:pt modelId="{24349700-190E-44C5-B8E3-AA2821980AE7}" type="pres">
      <dgm:prSet presAssocID="{FDFA5DE5-C81D-4D9F-8FC0-1825E7460D75}" presName="sibTrans" presStyleLbl="sibTrans2D1" presStyleIdx="3" presStyleCnt="7"/>
      <dgm:spPr/>
    </dgm:pt>
    <dgm:pt modelId="{677789E8-ACDB-4767-8855-3ECA4D5A2187}" type="pres">
      <dgm:prSet presAssocID="{FDFA5DE5-C81D-4D9F-8FC0-1825E7460D75}" presName="connectorText" presStyleLbl="sibTrans2D1" presStyleIdx="3" presStyleCnt="7"/>
      <dgm:spPr/>
    </dgm:pt>
    <dgm:pt modelId="{35DC87D8-D777-4019-8261-474E44CA5DA8}" type="pres">
      <dgm:prSet presAssocID="{5C0B6473-0002-48FE-BD8B-57CBF8BD8D6F}" presName="node" presStyleLbl="node1" presStyleIdx="4" presStyleCnt="8">
        <dgm:presLayoutVars>
          <dgm:bulletEnabled val="1"/>
        </dgm:presLayoutVars>
      </dgm:prSet>
      <dgm:spPr/>
    </dgm:pt>
    <dgm:pt modelId="{3477F5BB-8E4F-4F40-9D5E-2BF857771CD2}" type="pres">
      <dgm:prSet presAssocID="{DFFBDED1-A263-418E-996D-410A81143C9F}" presName="sibTrans" presStyleLbl="sibTrans2D1" presStyleIdx="4" presStyleCnt="7"/>
      <dgm:spPr/>
    </dgm:pt>
    <dgm:pt modelId="{8B403B73-199D-48E8-B4D1-D029DB5FB898}" type="pres">
      <dgm:prSet presAssocID="{DFFBDED1-A263-418E-996D-410A81143C9F}" presName="connectorText" presStyleLbl="sibTrans2D1" presStyleIdx="4" presStyleCnt="7"/>
      <dgm:spPr/>
    </dgm:pt>
    <dgm:pt modelId="{6FECEA24-1D75-41E0-8456-D977C7DBA1B6}" type="pres">
      <dgm:prSet presAssocID="{748D1FB4-A6F6-48DF-A1EF-5B15F9D8F0FC}" presName="node" presStyleLbl="node1" presStyleIdx="5" presStyleCnt="8">
        <dgm:presLayoutVars>
          <dgm:bulletEnabled val="1"/>
        </dgm:presLayoutVars>
      </dgm:prSet>
      <dgm:spPr/>
    </dgm:pt>
    <dgm:pt modelId="{4C54FC88-2E50-418F-B8C8-2344E2E55004}" type="pres">
      <dgm:prSet presAssocID="{A4CF6C00-0772-49CA-84D2-764E9E101A34}" presName="sibTrans" presStyleLbl="sibTrans2D1" presStyleIdx="5" presStyleCnt="7"/>
      <dgm:spPr/>
    </dgm:pt>
    <dgm:pt modelId="{AEE851FE-99F4-40F7-8E0D-8317E15CB35C}" type="pres">
      <dgm:prSet presAssocID="{A4CF6C00-0772-49CA-84D2-764E9E101A34}" presName="connectorText" presStyleLbl="sibTrans2D1" presStyleIdx="5" presStyleCnt="7"/>
      <dgm:spPr/>
    </dgm:pt>
    <dgm:pt modelId="{10DED0B7-C586-42A4-AB9F-2A53FC1EBEAC}" type="pres">
      <dgm:prSet presAssocID="{8ACCDA30-9030-4BCC-B18B-FEA95BAC62CB}" presName="node" presStyleLbl="node1" presStyleIdx="6" presStyleCnt="8">
        <dgm:presLayoutVars>
          <dgm:bulletEnabled val="1"/>
        </dgm:presLayoutVars>
      </dgm:prSet>
      <dgm:spPr/>
    </dgm:pt>
    <dgm:pt modelId="{C71EFBE6-72AB-42E3-B859-0C4428FB7AEC}" type="pres">
      <dgm:prSet presAssocID="{F4749CBF-BD2F-45A8-8114-3991BAB61727}" presName="sibTrans" presStyleLbl="sibTrans2D1" presStyleIdx="6" presStyleCnt="7"/>
      <dgm:spPr/>
    </dgm:pt>
    <dgm:pt modelId="{9B0C48DC-EEBD-4C96-B93E-F1DD83795C0A}" type="pres">
      <dgm:prSet presAssocID="{F4749CBF-BD2F-45A8-8114-3991BAB61727}" presName="connectorText" presStyleLbl="sibTrans2D1" presStyleIdx="6" presStyleCnt="7"/>
      <dgm:spPr/>
    </dgm:pt>
    <dgm:pt modelId="{2F95A3B0-8590-4B3E-93F9-302D069831DC}" type="pres">
      <dgm:prSet presAssocID="{8FD01A35-E9E2-4AED-B3D6-C1D1BFAF1304}" presName="node" presStyleLbl="node1" presStyleIdx="7" presStyleCnt="8">
        <dgm:presLayoutVars>
          <dgm:bulletEnabled val="1"/>
        </dgm:presLayoutVars>
      </dgm:prSet>
      <dgm:spPr/>
    </dgm:pt>
  </dgm:ptLst>
  <dgm:cxnLst>
    <dgm:cxn modelId="{1AE24F00-B9FD-4290-928B-7BC18C9C42BD}" srcId="{C462BDE2-DA28-4E45-BF75-E5D127967729}" destId="{1F0F491A-1EDC-4C23-8EDE-CF40486057ED}" srcOrd="2" destOrd="0" parTransId="{1DE67C0D-9BD7-41A3-9971-49FC7A507B6A}" sibTransId="{42076621-51FB-4244-BB74-A4621C0B3B2A}"/>
    <dgm:cxn modelId="{1C010B02-DEF2-4EF5-BC9C-F5D0DB9450AF}" type="presOf" srcId="{E9FE07EB-959F-4FC3-A8F0-932D8CD686A3}" destId="{445ECEBD-2BBE-4905-9193-072E62255192}" srcOrd="1" destOrd="0" presId="urn:microsoft.com/office/officeart/2005/8/layout/process2"/>
    <dgm:cxn modelId="{6407D703-7B7F-4E10-8FB6-41275D30BC4D}" srcId="{C462BDE2-DA28-4E45-BF75-E5D127967729}" destId="{1F94E768-B5DD-45D0-9AF7-7AFAD908586C}" srcOrd="1" destOrd="0" parTransId="{E0A8FF58-B2F5-4058-99F6-2219224D5B4F}" sibTransId="{1CD5F602-1111-47F5-8849-4075C2A281C6}"/>
    <dgm:cxn modelId="{C51B580A-8C95-4133-92D4-A3F1E1AA89B7}" type="presOf" srcId="{E9FE07EB-959F-4FC3-A8F0-932D8CD686A3}" destId="{3C8FF63F-0E80-4031-B53C-C6DEA5ED447E}" srcOrd="0" destOrd="0" presId="urn:microsoft.com/office/officeart/2005/8/layout/process2"/>
    <dgm:cxn modelId="{96B6F80F-0E4F-4C46-95B2-E1F419CCD598}" type="presOf" srcId="{231D0342-9323-4842-A830-7989CFF79494}" destId="{696D081B-183A-418E-9627-0DF52028A4D1}" srcOrd="0" destOrd="0" presId="urn:microsoft.com/office/officeart/2005/8/layout/process2"/>
    <dgm:cxn modelId="{AC0B0A10-990B-4798-B979-35072C5584CB}" type="presOf" srcId="{FDFA5DE5-C81D-4D9F-8FC0-1825E7460D75}" destId="{677789E8-ACDB-4767-8855-3ECA4D5A2187}" srcOrd="1" destOrd="0" presId="urn:microsoft.com/office/officeart/2005/8/layout/process2"/>
    <dgm:cxn modelId="{53A5331D-541D-40D1-A7E7-7FE8679E7ED3}" srcId="{C462BDE2-DA28-4E45-BF75-E5D127967729}" destId="{5C0B6473-0002-48FE-BD8B-57CBF8BD8D6F}" srcOrd="4" destOrd="0" parTransId="{00757870-26A6-492B-9171-A40226F7F5BC}" sibTransId="{DFFBDED1-A263-418E-996D-410A81143C9F}"/>
    <dgm:cxn modelId="{F5CD1D2A-3B67-442E-B657-4DEA9D4A6359}" type="presOf" srcId="{748D1FB4-A6F6-48DF-A1EF-5B15F9D8F0FC}" destId="{6FECEA24-1D75-41E0-8456-D977C7DBA1B6}" srcOrd="0" destOrd="0" presId="urn:microsoft.com/office/officeart/2005/8/layout/process2"/>
    <dgm:cxn modelId="{DDF4512C-E247-4A5A-A521-7D64B52C6C24}" type="presOf" srcId="{1F0F491A-1EDC-4C23-8EDE-CF40486057ED}" destId="{09AE1A12-EC7D-4251-B0EF-3B362558B2F9}" srcOrd="0" destOrd="0" presId="urn:microsoft.com/office/officeart/2005/8/layout/process2"/>
    <dgm:cxn modelId="{CB85A434-6DB4-4E6B-96B0-019A201A18A6}" type="presOf" srcId="{F4749CBF-BD2F-45A8-8114-3991BAB61727}" destId="{C71EFBE6-72AB-42E3-B859-0C4428FB7AEC}" srcOrd="0" destOrd="0" presId="urn:microsoft.com/office/officeart/2005/8/layout/process2"/>
    <dgm:cxn modelId="{1B48BB3D-0592-452D-B18E-F26178C27822}" type="presOf" srcId="{A4CF6C00-0772-49CA-84D2-764E9E101A34}" destId="{AEE851FE-99F4-40F7-8E0D-8317E15CB35C}" srcOrd="1" destOrd="0" presId="urn:microsoft.com/office/officeart/2005/8/layout/process2"/>
    <dgm:cxn modelId="{6843463E-A7A4-4151-B0F9-E62D715A3F0B}" type="presOf" srcId="{DFFBDED1-A263-418E-996D-410A81143C9F}" destId="{3477F5BB-8E4F-4F40-9D5E-2BF857771CD2}" srcOrd="0" destOrd="0" presId="urn:microsoft.com/office/officeart/2005/8/layout/process2"/>
    <dgm:cxn modelId="{0D32165F-E5F7-4666-A438-8C58C7C4ABCB}" srcId="{C462BDE2-DA28-4E45-BF75-E5D127967729}" destId="{8FD01A35-E9E2-4AED-B3D6-C1D1BFAF1304}" srcOrd="7" destOrd="0" parTransId="{4981D14C-A0A1-456A-9180-F7B52D131D10}" sibTransId="{1B029F75-1B04-40A7-8FF0-A513C7933595}"/>
    <dgm:cxn modelId="{0C667B41-083F-4243-A7D0-FB4D41B9D8BF}" type="presOf" srcId="{42076621-51FB-4244-BB74-A4621C0B3B2A}" destId="{3F700C6A-496C-456E-B3CD-C9F8B7B06A23}" srcOrd="0" destOrd="0" presId="urn:microsoft.com/office/officeart/2005/8/layout/process2"/>
    <dgm:cxn modelId="{401C2247-245D-4057-9317-168C8542B968}" type="presOf" srcId="{8ACCDA30-9030-4BCC-B18B-FEA95BAC62CB}" destId="{10DED0B7-C586-42A4-AB9F-2A53FC1EBEAC}" srcOrd="0" destOrd="0" presId="urn:microsoft.com/office/officeart/2005/8/layout/process2"/>
    <dgm:cxn modelId="{6B8A0A6B-F206-442E-B859-90247A80D3E6}" type="presOf" srcId="{A4CF6C00-0772-49CA-84D2-764E9E101A34}" destId="{4C54FC88-2E50-418F-B8C8-2344E2E55004}" srcOrd="0" destOrd="0" presId="urn:microsoft.com/office/officeart/2005/8/layout/process2"/>
    <dgm:cxn modelId="{96F11B6D-4B43-44E6-B8FA-806646B76D91}" type="presOf" srcId="{1F94E768-B5DD-45D0-9AF7-7AFAD908586C}" destId="{A0A6DF1A-4C82-46BF-845F-E7D22318C334}" srcOrd="0" destOrd="0" presId="urn:microsoft.com/office/officeart/2005/8/layout/process2"/>
    <dgm:cxn modelId="{3E1AD76D-668E-42F0-9455-56EE3931E40E}" srcId="{C462BDE2-DA28-4E45-BF75-E5D127967729}" destId="{231D0342-9323-4842-A830-7989CFF79494}" srcOrd="0" destOrd="0" parTransId="{B1238C4D-D081-492D-8A89-B698472B3110}" sibTransId="{E9FE07EB-959F-4FC3-A8F0-932D8CD686A3}"/>
    <dgm:cxn modelId="{C9365085-3E90-48B2-AB97-CA94C81D98FA}" type="presOf" srcId="{F4749CBF-BD2F-45A8-8114-3991BAB61727}" destId="{9B0C48DC-EEBD-4C96-B93E-F1DD83795C0A}" srcOrd="1" destOrd="0" presId="urn:microsoft.com/office/officeart/2005/8/layout/process2"/>
    <dgm:cxn modelId="{2C0AB68C-07A9-4B58-A9E7-555635608C44}" srcId="{C462BDE2-DA28-4E45-BF75-E5D127967729}" destId="{8ACCDA30-9030-4BCC-B18B-FEA95BAC62CB}" srcOrd="6" destOrd="0" parTransId="{C3A3CAA8-5120-4EAC-B800-CC8AEC98BCF2}" sibTransId="{F4749CBF-BD2F-45A8-8114-3991BAB61727}"/>
    <dgm:cxn modelId="{FA030A8F-92AB-4D67-8F59-81BEC7589AD4}" type="presOf" srcId="{1CD5F602-1111-47F5-8849-4075C2A281C6}" destId="{3C87E39B-10B7-434A-91A8-40BC41AA3F2C}" srcOrd="1" destOrd="0" presId="urn:microsoft.com/office/officeart/2005/8/layout/process2"/>
    <dgm:cxn modelId="{34F16294-E1AF-4CBB-9984-0E572232DE51}" type="presOf" srcId="{5C0B6473-0002-48FE-BD8B-57CBF8BD8D6F}" destId="{35DC87D8-D777-4019-8261-474E44CA5DA8}" srcOrd="0" destOrd="0" presId="urn:microsoft.com/office/officeart/2005/8/layout/process2"/>
    <dgm:cxn modelId="{0CEF9AA4-B66D-4C96-8C02-2A3C6A287275}" srcId="{C462BDE2-DA28-4E45-BF75-E5D127967729}" destId="{748D1FB4-A6F6-48DF-A1EF-5B15F9D8F0FC}" srcOrd="5" destOrd="0" parTransId="{089EF8B0-76B7-413E-8A77-181417C684E6}" sibTransId="{A4CF6C00-0772-49CA-84D2-764E9E101A34}"/>
    <dgm:cxn modelId="{D5C12EA9-CA32-47A4-A31C-1B4012DD1F25}" type="presOf" srcId="{1CD5F602-1111-47F5-8849-4075C2A281C6}" destId="{F0238E3A-FF86-48A9-AB24-4CEC8851713F}" srcOrd="0" destOrd="0" presId="urn:microsoft.com/office/officeart/2005/8/layout/process2"/>
    <dgm:cxn modelId="{AFF89AB5-202D-44F1-A893-A4262075D203}" srcId="{C462BDE2-DA28-4E45-BF75-E5D127967729}" destId="{563CBF9A-C02C-4A60-A928-0EDB19FADE6C}" srcOrd="3" destOrd="0" parTransId="{B8AA5146-9EC2-4843-8F4C-0DF73DC28B77}" sibTransId="{FDFA5DE5-C81D-4D9F-8FC0-1825E7460D75}"/>
    <dgm:cxn modelId="{D6FBA2BB-96DE-40DC-94A5-D35271AED327}" type="presOf" srcId="{C462BDE2-DA28-4E45-BF75-E5D127967729}" destId="{FB4DFF37-E0F9-4B41-A820-AEB4F393D06A}" srcOrd="0" destOrd="0" presId="urn:microsoft.com/office/officeart/2005/8/layout/process2"/>
    <dgm:cxn modelId="{57CCEDDC-CC5B-4B96-9BCE-745B7FB96A3A}" type="presOf" srcId="{FDFA5DE5-C81D-4D9F-8FC0-1825E7460D75}" destId="{24349700-190E-44C5-B8E3-AA2821980AE7}" srcOrd="0" destOrd="0" presId="urn:microsoft.com/office/officeart/2005/8/layout/process2"/>
    <dgm:cxn modelId="{A4FB8DDF-88E7-49E8-B721-E6FD8EF81ACF}" type="presOf" srcId="{8FD01A35-E9E2-4AED-B3D6-C1D1BFAF1304}" destId="{2F95A3B0-8590-4B3E-93F9-302D069831DC}" srcOrd="0" destOrd="0" presId="urn:microsoft.com/office/officeart/2005/8/layout/process2"/>
    <dgm:cxn modelId="{32E4E1E1-D5A2-48BD-B191-2CC7D6F2D79F}" type="presOf" srcId="{42076621-51FB-4244-BB74-A4621C0B3B2A}" destId="{6203A39F-21BA-43FF-BABF-44138732A9F0}" srcOrd="1" destOrd="0" presId="urn:microsoft.com/office/officeart/2005/8/layout/process2"/>
    <dgm:cxn modelId="{2D0066E9-D9DA-43E1-B8D8-5D538EE7FDD1}" type="presOf" srcId="{563CBF9A-C02C-4A60-A928-0EDB19FADE6C}" destId="{7E525401-D77B-4058-9C1A-AB8D8614028B}" srcOrd="0" destOrd="0" presId="urn:microsoft.com/office/officeart/2005/8/layout/process2"/>
    <dgm:cxn modelId="{169103FD-8F4A-424F-BB6D-153B6200193F}" type="presOf" srcId="{DFFBDED1-A263-418E-996D-410A81143C9F}" destId="{8B403B73-199D-48E8-B4D1-D029DB5FB898}" srcOrd="1" destOrd="0" presId="urn:microsoft.com/office/officeart/2005/8/layout/process2"/>
    <dgm:cxn modelId="{7E2CEAF7-AEFE-4D8F-926E-5F66D44A5619}" type="presParOf" srcId="{FB4DFF37-E0F9-4B41-A820-AEB4F393D06A}" destId="{696D081B-183A-418E-9627-0DF52028A4D1}" srcOrd="0" destOrd="0" presId="urn:microsoft.com/office/officeart/2005/8/layout/process2"/>
    <dgm:cxn modelId="{C19D6400-5310-4AF5-9892-4D3D72FA6C40}" type="presParOf" srcId="{FB4DFF37-E0F9-4B41-A820-AEB4F393D06A}" destId="{3C8FF63F-0E80-4031-B53C-C6DEA5ED447E}" srcOrd="1" destOrd="0" presId="urn:microsoft.com/office/officeart/2005/8/layout/process2"/>
    <dgm:cxn modelId="{07595C04-93FA-46CA-967F-A0C93EFC1106}" type="presParOf" srcId="{3C8FF63F-0E80-4031-B53C-C6DEA5ED447E}" destId="{445ECEBD-2BBE-4905-9193-072E62255192}" srcOrd="0" destOrd="0" presId="urn:microsoft.com/office/officeart/2005/8/layout/process2"/>
    <dgm:cxn modelId="{C251E120-5174-458F-9FB1-C2F095CC2F0A}" type="presParOf" srcId="{FB4DFF37-E0F9-4B41-A820-AEB4F393D06A}" destId="{A0A6DF1A-4C82-46BF-845F-E7D22318C334}" srcOrd="2" destOrd="0" presId="urn:microsoft.com/office/officeart/2005/8/layout/process2"/>
    <dgm:cxn modelId="{0D9FB6FB-AF56-4CE6-9343-EE31595910B4}" type="presParOf" srcId="{FB4DFF37-E0F9-4B41-A820-AEB4F393D06A}" destId="{F0238E3A-FF86-48A9-AB24-4CEC8851713F}" srcOrd="3" destOrd="0" presId="urn:microsoft.com/office/officeart/2005/8/layout/process2"/>
    <dgm:cxn modelId="{C8AD7661-9C82-4C68-8A8B-917773CC486D}" type="presParOf" srcId="{F0238E3A-FF86-48A9-AB24-4CEC8851713F}" destId="{3C87E39B-10B7-434A-91A8-40BC41AA3F2C}" srcOrd="0" destOrd="0" presId="urn:microsoft.com/office/officeart/2005/8/layout/process2"/>
    <dgm:cxn modelId="{A698CBEE-92DA-42FF-BF85-11CD987147F5}" type="presParOf" srcId="{FB4DFF37-E0F9-4B41-A820-AEB4F393D06A}" destId="{09AE1A12-EC7D-4251-B0EF-3B362558B2F9}" srcOrd="4" destOrd="0" presId="urn:microsoft.com/office/officeart/2005/8/layout/process2"/>
    <dgm:cxn modelId="{2596D16E-F66B-4F44-8CDA-EDC97F7C4AAC}" type="presParOf" srcId="{FB4DFF37-E0F9-4B41-A820-AEB4F393D06A}" destId="{3F700C6A-496C-456E-B3CD-C9F8B7B06A23}" srcOrd="5" destOrd="0" presId="urn:microsoft.com/office/officeart/2005/8/layout/process2"/>
    <dgm:cxn modelId="{87FBC007-6DCF-4844-BC7E-E387D4755417}" type="presParOf" srcId="{3F700C6A-496C-456E-B3CD-C9F8B7B06A23}" destId="{6203A39F-21BA-43FF-BABF-44138732A9F0}" srcOrd="0" destOrd="0" presId="urn:microsoft.com/office/officeart/2005/8/layout/process2"/>
    <dgm:cxn modelId="{0C8E0BD9-0E4D-4FD7-9A3B-83C9DC3A370E}" type="presParOf" srcId="{FB4DFF37-E0F9-4B41-A820-AEB4F393D06A}" destId="{7E525401-D77B-4058-9C1A-AB8D8614028B}" srcOrd="6" destOrd="0" presId="urn:microsoft.com/office/officeart/2005/8/layout/process2"/>
    <dgm:cxn modelId="{AB1E47D3-4466-4CB7-8DEF-8AD183FE3E30}" type="presParOf" srcId="{FB4DFF37-E0F9-4B41-A820-AEB4F393D06A}" destId="{24349700-190E-44C5-B8E3-AA2821980AE7}" srcOrd="7" destOrd="0" presId="urn:microsoft.com/office/officeart/2005/8/layout/process2"/>
    <dgm:cxn modelId="{F7FCD56F-5A32-4B44-8BB0-7076A3026DB6}" type="presParOf" srcId="{24349700-190E-44C5-B8E3-AA2821980AE7}" destId="{677789E8-ACDB-4767-8855-3ECA4D5A2187}" srcOrd="0" destOrd="0" presId="urn:microsoft.com/office/officeart/2005/8/layout/process2"/>
    <dgm:cxn modelId="{2F17E223-561B-4A26-80A1-1DBCAF8EB433}" type="presParOf" srcId="{FB4DFF37-E0F9-4B41-A820-AEB4F393D06A}" destId="{35DC87D8-D777-4019-8261-474E44CA5DA8}" srcOrd="8" destOrd="0" presId="urn:microsoft.com/office/officeart/2005/8/layout/process2"/>
    <dgm:cxn modelId="{DE88B592-CAD2-4FCD-9167-831FE96B8196}" type="presParOf" srcId="{FB4DFF37-E0F9-4B41-A820-AEB4F393D06A}" destId="{3477F5BB-8E4F-4F40-9D5E-2BF857771CD2}" srcOrd="9" destOrd="0" presId="urn:microsoft.com/office/officeart/2005/8/layout/process2"/>
    <dgm:cxn modelId="{FE60F5CE-DA54-439E-9286-1531AC7CE3DE}" type="presParOf" srcId="{3477F5BB-8E4F-4F40-9D5E-2BF857771CD2}" destId="{8B403B73-199D-48E8-B4D1-D029DB5FB898}" srcOrd="0" destOrd="0" presId="urn:microsoft.com/office/officeart/2005/8/layout/process2"/>
    <dgm:cxn modelId="{BE7C3A9C-767C-45D8-B53B-4BE58FC9C5B9}" type="presParOf" srcId="{FB4DFF37-E0F9-4B41-A820-AEB4F393D06A}" destId="{6FECEA24-1D75-41E0-8456-D977C7DBA1B6}" srcOrd="10" destOrd="0" presId="urn:microsoft.com/office/officeart/2005/8/layout/process2"/>
    <dgm:cxn modelId="{34645EA0-F9FA-4F4D-BEDF-DD6613D36857}" type="presParOf" srcId="{FB4DFF37-E0F9-4B41-A820-AEB4F393D06A}" destId="{4C54FC88-2E50-418F-B8C8-2344E2E55004}" srcOrd="11" destOrd="0" presId="urn:microsoft.com/office/officeart/2005/8/layout/process2"/>
    <dgm:cxn modelId="{43D57B42-AD63-4436-A600-66FC3BD593C8}" type="presParOf" srcId="{4C54FC88-2E50-418F-B8C8-2344E2E55004}" destId="{AEE851FE-99F4-40F7-8E0D-8317E15CB35C}" srcOrd="0" destOrd="0" presId="urn:microsoft.com/office/officeart/2005/8/layout/process2"/>
    <dgm:cxn modelId="{915D3EB7-A156-41AA-801E-959C5EA1C802}" type="presParOf" srcId="{FB4DFF37-E0F9-4B41-A820-AEB4F393D06A}" destId="{10DED0B7-C586-42A4-AB9F-2A53FC1EBEAC}" srcOrd="12" destOrd="0" presId="urn:microsoft.com/office/officeart/2005/8/layout/process2"/>
    <dgm:cxn modelId="{F55E4D5F-4FFF-4096-95AE-2C1BE7BF6734}" type="presParOf" srcId="{FB4DFF37-E0F9-4B41-A820-AEB4F393D06A}" destId="{C71EFBE6-72AB-42E3-B859-0C4428FB7AEC}" srcOrd="13" destOrd="0" presId="urn:microsoft.com/office/officeart/2005/8/layout/process2"/>
    <dgm:cxn modelId="{D2FF1543-4C15-455B-942D-D5454A8922FB}" type="presParOf" srcId="{C71EFBE6-72AB-42E3-B859-0C4428FB7AEC}" destId="{9B0C48DC-EEBD-4C96-B93E-F1DD83795C0A}" srcOrd="0" destOrd="0" presId="urn:microsoft.com/office/officeart/2005/8/layout/process2"/>
    <dgm:cxn modelId="{D521C954-6465-4AB8-973C-73E3F04EE120}" type="presParOf" srcId="{FB4DFF37-E0F9-4B41-A820-AEB4F393D06A}" destId="{2F95A3B0-8590-4B3E-93F9-302D069831DC}" srcOrd="14" destOrd="0" presId="urn:microsoft.com/office/officeart/2005/8/layout/process2"/>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C462BDE2-DA28-4E45-BF75-E5D127967729}" type="doc">
      <dgm:prSet loTypeId="urn:microsoft.com/office/officeart/2005/8/layout/process2" loCatId="process" qsTypeId="urn:microsoft.com/office/officeart/2005/8/quickstyle/simple3" qsCatId="simple" csTypeId="urn:microsoft.com/office/officeart/2005/8/colors/accent1_2" csCatId="accent1" phldr="1"/>
      <dgm:spPr/>
    </dgm:pt>
    <dgm:pt modelId="{231D0342-9323-4842-A830-7989CFF79494}">
      <dgm:prSet phldrT="[Text]" custT="1"/>
      <dgm:spPr/>
      <dgm:t>
        <a:bodyPr/>
        <a:lstStyle/>
        <a:p>
          <a:pPr algn="ctr"/>
          <a:r>
            <a:rPr lang="en-GB" sz="1000"/>
            <a:t>1966 </a:t>
          </a:r>
        </a:p>
        <a:p>
          <a:pPr algn="ctr"/>
          <a:r>
            <a:rPr lang="en-GB" sz="1000"/>
            <a:t>General Enquirer</a:t>
          </a:r>
        </a:p>
        <a:p>
          <a:pPr algn="ctr"/>
          <a:r>
            <a:rPr lang="en-GB" sz="1000"/>
            <a:t>developed by Philip Stone</a:t>
          </a:r>
        </a:p>
      </dgm:t>
    </dgm:pt>
    <dgm:pt modelId="{B1238C4D-D081-492D-8A89-B698472B3110}" type="parTrans" cxnId="{3E1AD76D-668E-42F0-9455-56EE3931E40E}">
      <dgm:prSet/>
      <dgm:spPr/>
      <dgm:t>
        <a:bodyPr/>
        <a:lstStyle/>
        <a:p>
          <a:pPr algn="ctr"/>
          <a:endParaRPr lang="en-GB"/>
        </a:p>
      </dgm:t>
    </dgm:pt>
    <dgm:pt modelId="{E9FE07EB-959F-4FC3-A8F0-932D8CD686A3}" type="sibTrans" cxnId="{3E1AD76D-668E-42F0-9455-56EE3931E40E}">
      <dgm:prSet/>
      <dgm:spPr/>
      <dgm:t>
        <a:bodyPr/>
        <a:lstStyle/>
        <a:p>
          <a:pPr algn="ctr"/>
          <a:endParaRPr lang="en-GB"/>
        </a:p>
      </dgm:t>
    </dgm:pt>
    <dgm:pt modelId="{5C0B6473-0002-48FE-BD8B-57CBF8BD8D6F}">
      <dgm:prSet phldrT="[Text]" custT="1"/>
      <dgm:spPr/>
      <dgm:t>
        <a:bodyPr/>
        <a:lstStyle/>
        <a:p>
          <a:pPr algn="ctr"/>
          <a:r>
            <a:rPr lang="en-GB" sz="1000"/>
            <a:t>2002</a:t>
          </a:r>
        </a:p>
        <a:p>
          <a:pPr algn="ctr"/>
          <a:r>
            <a:rPr lang="en-GB" sz="1000"/>
            <a:t>"Thumbs up? Sentiment Classification using Machine Learning Techniques"</a:t>
          </a:r>
        </a:p>
        <a:p>
          <a:pPr algn="ctr"/>
          <a:r>
            <a:rPr lang="en-GB" sz="1000"/>
            <a:t>Bo Pang, Lillian Lee, and Shivahumar Vaithyanathan</a:t>
          </a:r>
        </a:p>
      </dgm:t>
    </dgm:pt>
    <dgm:pt modelId="{00757870-26A6-492B-9171-A40226F7F5BC}" type="parTrans" cxnId="{53A5331D-541D-40D1-A7E7-7FE8679E7ED3}">
      <dgm:prSet/>
      <dgm:spPr/>
      <dgm:t>
        <a:bodyPr/>
        <a:lstStyle/>
        <a:p>
          <a:pPr algn="ctr"/>
          <a:endParaRPr lang="en-GB"/>
        </a:p>
      </dgm:t>
    </dgm:pt>
    <dgm:pt modelId="{DFFBDED1-A263-418E-996D-410A81143C9F}" type="sibTrans" cxnId="{53A5331D-541D-40D1-A7E7-7FE8679E7ED3}">
      <dgm:prSet/>
      <dgm:spPr/>
      <dgm:t>
        <a:bodyPr/>
        <a:lstStyle/>
        <a:p>
          <a:pPr algn="ctr"/>
          <a:endParaRPr lang="en-GB"/>
        </a:p>
      </dgm:t>
    </dgm:pt>
    <dgm:pt modelId="{748D1FB4-A6F6-48DF-A1EF-5B15F9D8F0FC}">
      <dgm:prSet phldrT="[Text]" custT="1"/>
      <dgm:spPr/>
      <dgm:t>
        <a:bodyPr/>
        <a:lstStyle/>
        <a:p>
          <a:pPr algn="ctr"/>
          <a:r>
            <a:rPr lang="en-GB" sz="1000"/>
            <a:t>2002 </a:t>
          </a:r>
        </a:p>
        <a:p>
          <a:pPr algn="ctr"/>
          <a:r>
            <a:rPr lang="en-GB" sz="1000"/>
            <a:t>"Thumbs up or thumbs down?"</a:t>
          </a:r>
        </a:p>
        <a:p>
          <a:pPr algn="ctr"/>
          <a:r>
            <a:rPr lang="en-GB" sz="1000"/>
            <a:t>Peter D. Turney</a:t>
          </a:r>
        </a:p>
      </dgm:t>
    </dgm:pt>
    <dgm:pt modelId="{089EF8B0-76B7-413E-8A77-181417C684E6}" type="parTrans" cxnId="{0CEF9AA4-B66D-4C96-8C02-2A3C6A287275}">
      <dgm:prSet/>
      <dgm:spPr/>
      <dgm:t>
        <a:bodyPr/>
        <a:lstStyle/>
        <a:p>
          <a:pPr algn="ctr"/>
          <a:endParaRPr lang="en-GB"/>
        </a:p>
      </dgm:t>
    </dgm:pt>
    <dgm:pt modelId="{A4CF6C00-0772-49CA-84D2-764E9E101A34}" type="sibTrans" cxnId="{0CEF9AA4-B66D-4C96-8C02-2A3C6A287275}">
      <dgm:prSet/>
      <dgm:spPr/>
      <dgm:t>
        <a:bodyPr/>
        <a:lstStyle/>
        <a:p>
          <a:pPr algn="ctr"/>
          <a:endParaRPr lang="en-GB"/>
        </a:p>
      </dgm:t>
    </dgm:pt>
    <dgm:pt modelId="{1F94E768-B5DD-45D0-9AF7-7AFAD908586C}">
      <dgm:prSet custT="1"/>
      <dgm:spPr/>
      <dgm:t>
        <a:bodyPr/>
        <a:lstStyle/>
        <a:p>
          <a:pPr algn="ctr"/>
          <a:r>
            <a:rPr lang="en-GB" sz="1000"/>
            <a:t>1983 </a:t>
          </a:r>
        </a:p>
        <a:p>
          <a:pPr algn="ctr"/>
          <a:r>
            <a:rPr lang="en-GB" sz="1000"/>
            <a:t>"Frequency Analysis"</a:t>
          </a:r>
        </a:p>
        <a:p>
          <a:pPr algn="ctr"/>
          <a:r>
            <a:rPr lang="en-GB" sz="1000"/>
            <a:t>Philipp Mayring</a:t>
          </a:r>
        </a:p>
      </dgm:t>
    </dgm:pt>
    <dgm:pt modelId="{E0A8FF58-B2F5-4058-99F6-2219224D5B4F}" type="parTrans" cxnId="{6407D703-7B7F-4E10-8FB6-41275D30BC4D}">
      <dgm:prSet/>
      <dgm:spPr/>
      <dgm:t>
        <a:bodyPr/>
        <a:lstStyle/>
        <a:p>
          <a:pPr algn="ctr"/>
          <a:endParaRPr lang="en-GB"/>
        </a:p>
      </dgm:t>
    </dgm:pt>
    <dgm:pt modelId="{1CD5F602-1111-47F5-8849-4075C2A281C6}" type="sibTrans" cxnId="{6407D703-7B7F-4E10-8FB6-41275D30BC4D}">
      <dgm:prSet/>
      <dgm:spPr/>
      <dgm:t>
        <a:bodyPr/>
        <a:lstStyle/>
        <a:p>
          <a:pPr algn="ctr"/>
          <a:endParaRPr lang="en-GB"/>
        </a:p>
      </dgm:t>
    </dgm:pt>
    <dgm:pt modelId="{1F0F491A-1EDC-4C23-8EDE-CF40486057ED}">
      <dgm:prSet custT="1"/>
      <dgm:spPr/>
      <dgm:t>
        <a:bodyPr/>
        <a:lstStyle/>
        <a:p>
          <a:pPr algn="ctr"/>
          <a:r>
            <a:rPr lang="en-GB" sz="1000"/>
            <a:t>1990 </a:t>
          </a:r>
        </a:p>
        <a:p>
          <a:pPr algn="ctr"/>
          <a:r>
            <a:rPr lang="en-GB" sz="1000"/>
            <a:t>"Basic Content Analysis"</a:t>
          </a:r>
        </a:p>
        <a:p>
          <a:pPr algn="ctr"/>
          <a:r>
            <a:rPr lang="en-GB" sz="1000"/>
            <a:t>Robert Weber </a:t>
          </a:r>
        </a:p>
      </dgm:t>
    </dgm:pt>
    <dgm:pt modelId="{1DE67C0D-9BD7-41A3-9971-49FC7A507B6A}" type="parTrans" cxnId="{1AE24F00-B9FD-4290-928B-7BC18C9C42BD}">
      <dgm:prSet/>
      <dgm:spPr/>
      <dgm:t>
        <a:bodyPr/>
        <a:lstStyle/>
        <a:p>
          <a:pPr algn="ctr"/>
          <a:endParaRPr lang="en-GB"/>
        </a:p>
      </dgm:t>
    </dgm:pt>
    <dgm:pt modelId="{42076621-51FB-4244-BB74-A4621C0B3B2A}" type="sibTrans" cxnId="{1AE24F00-B9FD-4290-928B-7BC18C9C42BD}">
      <dgm:prSet/>
      <dgm:spPr/>
      <dgm:t>
        <a:bodyPr/>
        <a:lstStyle/>
        <a:p>
          <a:pPr algn="ctr"/>
          <a:endParaRPr lang="en-GB"/>
        </a:p>
      </dgm:t>
    </dgm:pt>
    <dgm:pt modelId="{563CBF9A-C02C-4A60-A928-0EDB19FADE6C}">
      <dgm:prSet custT="1"/>
      <dgm:spPr/>
      <dgm:t>
        <a:bodyPr/>
        <a:lstStyle/>
        <a:p>
          <a:pPr algn="ctr"/>
          <a:r>
            <a:rPr lang="en-GB" sz="1000"/>
            <a:t>1999 </a:t>
          </a:r>
        </a:p>
        <a:p>
          <a:pPr algn="ctr"/>
          <a:r>
            <a:rPr lang="en-GB" sz="1000"/>
            <a:t>"Development and use of a gold-standard data set for subjectivity classifications"</a:t>
          </a:r>
        </a:p>
        <a:p>
          <a:pPr algn="ctr"/>
          <a:r>
            <a:rPr lang="en-GB" sz="1000"/>
            <a:t>J. M. Wiebe</a:t>
          </a:r>
        </a:p>
      </dgm:t>
    </dgm:pt>
    <dgm:pt modelId="{B8AA5146-9EC2-4843-8F4C-0DF73DC28B77}" type="parTrans" cxnId="{AFF89AB5-202D-44F1-A893-A4262075D203}">
      <dgm:prSet/>
      <dgm:spPr/>
      <dgm:t>
        <a:bodyPr/>
        <a:lstStyle/>
        <a:p>
          <a:pPr algn="ctr"/>
          <a:endParaRPr lang="en-GB"/>
        </a:p>
      </dgm:t>
    </dgm:pt>
    <dgm:pt modelId="{FDFA5DE5-C81D-4D9F-8FC0-1825E7460D75}" type="sibTrans" cxnId="{AFF89AB5-202D-44F1-A893-A4262075D203}">
      <dgm:prSet/>
      <dgm:spPr/>
      <dgm:t>
        <a:bodyPr/>
        <a:lstStyle/>
        <a:p>
          <a:pPr algn="ctr"/>
          <a:endParaRPr lang="en-GB"/>
        </a:p>
      </dgm:t>
    </dgm:pt>
    <dgm:pt modelId="{8ACCDA30-9030-4BCC-B18B-FEA95BAC62CB}">
      <dgm:prSet custT="1"/>
      <dgm:spPr/>
      <dgm:t>
        <a:bodyPr/>
        <a:lstStyle/>
        <a:p>
          <a:r>
            <a:rPr lang="en-GB" sz="1000"/>
            <a:t>2008 </a:t>
          </a:r>
        </a:p>
        <a:p>
          <a:r>
            <a:rPr lang="en-GB" sz="1000"/>
            <a:t>"Opinion Mining and sentiment analysis"</a:t>
          </a:r>
        </a:p>
        <a:p>
          <a:r>
            <a:rPr lang="en-GB" sz="1000"/>
            <a:t>Bo Pang and Lillian Lee</a:t>
          </a:r>
        </a:p>
      </dgm:t>
    </dgm:pt>
    <dgm:pt modelId="{C3A3CAA8-5120-4EAC-B800-CC8AEC98BCF2}" type="parTrans" cxnId="{2C0AB68C-07A9-4B58-A9E7-555635608C44}">
      <dgm:prSet/>
      <dgm:spPr/>
      <dgm:t>
        <a:bodyPr/>
        <a:lstStyle/>
        <a:p>
          <a:endParaRPr lang="en-GB"/>
        </a:p>
      </dgm:t>
    </dgm:pt>
    <dgm:pt modelId="{F4749CBF-BD2F-45A8-8114-3991BAB61727}" type="sibTrans" cxnId="{2C0AB68C-07A9-4B58-A9E7-555635608C44}">
      <dgm:prSet/>
      <dgm:spPr/>
      <dgm:t>
        <a:bodyPr/>
        <a:lstStyle/>
        <a:p>
          <a:endParaRPr lang="en-GB"/>
        </a:p>
      </dgm:t>
    </dgm:pt>
    <dgm:pt modelId="{FB4DFF37-E0F9-4B41-A820-AEB4F393D06A}" type="pres">
      <dgm:prSet presAssocID="{C462BDE2-DA28-4E45-BF75-E5D127967729}" presName="linearFlow" presStyleCnt="0">
        <dgm:presLayoutVars>
          <dgm:resizeHandles val="exact"/>
        </dgm:presLayoutVars>
      </dgm:prSet>
      <dgm:spPr/>
    </dgm:pt>
    <dgm:pt modelId="{696D081B-183A-418E-9627-0DF52028A4D1}" type="pres">
      <dgm:prSet presAssocID="{231D0342-9323-4842-A830-7989CFF79494}" presName="node" presStyleLbl="node1" presStyleIdx="0" presStyleCnt="7">
        <dgm:presLayoutVars>
          <dgm:bulletEnabled val="1"/>
        </dgm:presLayoutVars>
      </dgm:prSet>
      <dgm:spPr/>
    </dgm:pt>
    <dgm:pt modelId="{3C8FF63F-0E80-4031-B53C-C6DEA5ED447E}" type="pres">
      <dgm:prSet presAssocID="{E9FE07EB-959F-4FC3-A8F0-932D8CD686A3}" presName="sibTrans" presStyleLbl="sibTrans2D1" presStyleIdx="0" presStyleCnt="6"/>
      <dgm:spPr/>
    </dgm:pt>
    <dgm:pt modelId="{445ECEBD-2BBE-4905-9193-072E62255192}" type="pres">
      <dgm:prSet presAssocID="{E9FE07EB-959F-4FC3-A8F0-932D8CD686A3}" presName="connectorText" presStyleLbl="sibTrans2D1" presStyleIdx="0" presStyleCnt="6"/>
      <dgm:spPr/>
    </dgm:pt>
    <dgm:pt modelId="{A0A6DF1A-4C82-46BF-845F-E7D22318C334}" type="pres">
      <dgm:prSet presAssocID="{1F94E768-B5DD-45D0-9AF7-7AFAD908586C}" presName="node" presStyleLbl="node1" presStyleIdx="1" presStyleCnt="7">
        <dgm:presLayoutVars>
          <dgm:bulletEnabled val="1"/>
        </dgm:presLayoutVars>
      </dgm:prSet>
      <dgm:spPr/>
    </dgm:pt>
    <dgm:pt modelId="{F0238E3A-FF86-48A9-AB24-4CEC8851713F}" type="pres">
      <dgm:prSet presAssocID="{1CD5F602-1111-47F5-8849-4075C2A281C6}" presName="sibTrans" presStyleLbl="sibTrans2D1" presStyleIdx="1" presStyleCnt="6"/>
      <dgm:spPr/>
    </dgm:pt>
    <dgm:pt modelId="{3C87E39B-10B7-434A-91A8-40BC41AA3F2C}" type="pres">
      <dgm:prSet presAssocID="{1CD5F602-1111-47F5-8849-4075C2A281C6}" presName="connectorText" presStyleLbl="sibTrans2D1" presStyleIdx="1" presStyleCnt="6"/>
      <dgm:spPr/>
    </dgm:pt>
    <dgm:pt modelId="{09AE1A12-EC7D-4251-B0EF-3B362558B2F9}" type="pres">
      <dgm:prSet presAssocID="{1F0F491A-1EDC-4C23-8EDE-CF40486057ED}" presName="node" presStyleLbl="node1" presStyleIdx="2" presStyleCnt="7">
        <dgm:presLayoutVars>
          <dgm:bulletEnabled val="1"/>
        </dgm:presLayoutVars>
      </dgm:prSet>
      <dgm:spPr/>
    </dgm:pt>
    <dgm:pt modelId="{3F700C6A-496C-456E-B3CD-C9F8B7B06A23}" type="pres">
      <dgm:prSet presAssocID="{42076621-51FB-4244-BB74-A4621C0B3B2A}" presName="sibTrans" presStyleLbl="sibTrans2D1" presStyleIdx="2" presStyleCnt="6"/>
      <dgm:spPr/>
    </dgm:pt>
    <dgm:pt modelId="{6203A39F-21BA-43FF-BABF-44138732A9F0}" type="pres">
      <dgm:prSet presAssocID="{42076621-51FB-4244-BB74-A4621C0B3B2A}" presName="connectorText" presStyleLbl="sibTrans2D1" presStyleIdx="2" presStyleCnt="6"/>
      <dgm:spPr/>
    </dgm:pt>
    <dgm:pt modelId="{7E525401-D77B-4058-9C1A-AB8D8614028B}" type="pres">
      <dgm:prSet presAssocID="{563CBF9A-C02C-4A60-A928-0EDB19FADE6C}" presName="node" presStyleLbl="node1" presStyleIdx="3" presStyleCnt="7">
        <dgm:presLayoutVars>
          <dgm:bulletEnabled val="1"/>
        </dgm:presLayoutVars>
      </dgm:prSet>
      <dgm:spPr/>
    </dgm:pt>
    <dgm:pt modelId="{24349700-190E-44C5-B8E3-AA2821980AE7}" type="pres">
      <dgm:prSet presAssocID="{FDFA5DE5-C81D-4D9F-8FC0-1825E7460D75}" presName="sibTrans" presStyleLbl="sibTrans2D1" presStyleIdx="3" presStyleCnt="6"/>
      <dgm:spPr/>
    </dgm:pt>
    <dgm:pt modelId="{677789E8-ACDB-4767-8855-3ECA4D5A2187}" type="pres">
      <dgm:prSet presAssocID="{FDFA5DE5-C81D-4D9F-8FC0-1825E7460D75}" presName="connectorText" presStyleLbl="sibTrans2D1" presStyleIdx="3" presStyleCnt="6"/>
      <dgm:spPr/>
    </dgm:pt>
    <dgm:pt modelId="{35DC87D8-D777-4019-8261-474E44CA5DA8}" type="pres">
      <dgm:prSet presAssocID="{5C0B6473-0002-48FE-BD8B-57CBF8BD8D6F}" presName="node" presStyleLbl="node1" presStyleIdx="4" presStyleCnt="7">
        <dgm:presLayoutVars>
          <dgm:bulletEnabled val="1"/>
        </dgm:presLayoutVars>
      </dgm:prSet>
      <dgm:spPr/>
    </dgm:pt>
    <dgm:pt modelId="{3477F5BB-8E4F-4F40-9D5E-2BF857771CD2}" type="pres">
      <dgm:prSet presAssocID="{DFFBDED1-A263-418E-996D-410A81143C9F}" presName="sibTrans" presStyleLbl="sibTrans2D1" presStyleIdx="4" presStyleCnt="6"/>
      <dgm:spPr/>
    </dgm:pt>
    <dgm:pt modelId="{8B403B73-199D-48E8-B4D1-D029DB5FB898}" type="pres">
      <dgm:prSet presAssocID="{DFFBDED1-A263-418E-996D-410A81143C9F}" presName="connectorText" presStyleLbl="sibTrans2D1" presStyleIdx="4" presStyleCnt="6"/>
      <dgm:spPr/>
    </dgm:pt>
    <dgm:pt modelId="{6FECEA24-1D75-41E0-8456-D977C7DBA1B6}" type="pres">
      <dgm:prSet presAssocID="{748D1FB4-A6F6-48DF-A1EF-5B15F9D8F0FC}" presName="node" presStyleLbl="node1" presStyleIdx="5" presStyleCnt="7">
        <dgm:presLayoutVars>
          <dgm:bulletEnabled val="1"/>
        </dgm:presLayoutVars>
      </dgm:prSet>
      <dgm:spPr/>
    </dgm:pt>
    <dgm:pt modelId="{4C54FC88-2E50-418F-B8C8-2344E2E55004}" type="pres">
      <dgm:prSet presAssocID="{A4CF6C00-0772-49CA-84D2-764E9E101A34}" presName="sibTrans" presStyleLbl="sibTrans2D1" presStyleIdx="5" presStyleCnt="6"/>
      <dgm:spPr/>
    </dgm:pt>
    <dgm:pt modelId="{AEE851FE-99F4-40F7-8E0D-8317E15CB35C}" type="pres">
      <dgm:prSet presAssocID="{A4CF6C00-0772-49CA-84D2-764E9E101A34}" presName="connectorText" presStyleLbl="sibTrans2D1" presStyleIdx="5" presStyleCnt="6"/>
      <dgm:spPr/>
    </dgm:pt>
    <dgm:pt modelId="{10DED0B7-C586-42A4-AB9F-2A53FC1EBEAC}" type="pres">
      <dgm:prSet presAssocID="{8ACCDA30-9030-4BCC-B18B-FEA95BAC62CB}" presName="node" presStyleLbl="node1" presStyleIdx="6" presStyleCnt="7">
        <dgm:presLayoutVars>
          <dgm:bulletEnabled val="1"/>
        </dgm:presLayoutVars>
      </dgm:prSet>
      <dgm:spPr/>
    </dgm:pt>
  </dgm:ptLst>
  <dgm:cxnLst>
    <dgm:cxn modelId="{1AE24F00-B9FD-4290-928B-7BC18C9C42BD}" srcId="{C462BDE2-DA28-4E45-BF75-E5D127967729}" destId="{1F0F491A-1EDC-4C23-8EDE-CF40486057ED}" srcOrd="2" destOrd="0" parTransId="{1DE67C0D-9BD7-41A3-9971-49FC7A507B6A}" sibTransId="{42076621-51FB-4244-BB74-A4621C0B3B2A}"/>
    <dgm:cxn modelId="{1C010B02-DEF2-4EF5-BC9C-F5D0DB9450AF}" type="presOf" srcId="{E9FE07EB-959F-4FC3-A8F0-932D8CD686A3}" destId="{445ECEBD-2BBE-4905-9193-072E62255192}" srcOrd="1" destOrd="0" presId="urn:microsoft.com/office/officeart/2005/8/layout/process2"/>
    <dgm:cxn modelId="{6407D703-7B7F-4E10-8FB6-41275D30BC4D}" srcId="{C462BDE2-DA28-4E45-BF75-E5D127967729}" destId="{1F94E768-B5DD-45D0-9AF7-7AFAD908586C}" srcOrd="1" destOrd="0" parTransId="{E0A8FF58-B2F5-4058-99F6-2219224D5B4F}" sibTransId="{1CD5F602-1111-47F5-8849-4075C2A281C6}"/>
    <dgm:cxn modelId="{C51B580A-8C95-4133-92D4-A3F1E1AA89B7}" type="presOf" srcId="{E9FE07EB-959F-4FC3-A8F0-932D8CD686A3}" destId="{3C8FF63F-0E80-4031-B53C-C6DEA5ED447E}" srcOrd="0" destOrd="0" presId="urn:microsoft.com/office/officeart/2005/8/layout/process2"/>
    <dgm:cxn modelId="{96B6F80F-0E4F-4C46-95B2-E1F419CCD598}" type="presOf" srcId="{231D0342-9323-4842-A830-7989CFF79494}" destId="{696D081B-183A-418E-9627-0DF52028A4D1}" srcOrd="0" destOrd="0" presId="urn:microsoft.com/office/officeart/2005/8/layout/process2"/>
    <dgm:cxn modelId="{AC0B0A10-990B-4798-B979-35072C5584CB}" type="presOf" srcId="{FDFA5DE5-C81D-4D9F-8FC0-1825E7460D75}" destId="{677789E8-ACDB-4767-8855-3ECA4D5A2187}" srcOrd="1" destOrd="0" presId="urn:microsoft.com/office/officeart/2005/8/layout/process2"/>
    <dgm:cxn modelId="{53A5331D-541D-40D1-A7E7-7FE8679E7ED3}" srcId="{C462BDE2-DA28-4E45-BF75-E5D127967729}" destId="{5C0B6473-0002-48FE-BD8B-57CBF8BD8D6F}" srcOrd="4" destOrd="0" parTransId="{00757870-26A6-492B-9171-A40226F7F5BC}" sibTransId="{DFFBDED1-A263-418E-996D-410A81143C9F}"/>
    <dgm:cxn modelId="{F5CD1D2A-3B67-442E-B657-4DEA9D4A6359}" type="presOf" srcId="{748D1FB4-A6F6-48DF-A1EF-5B15F9D8F0FC}" destId="{6FECEA24-1D75-41E0-8456-D977C7DBA1B6}" srcOrd="0" destOrd="0" presId="urn:microsoft.com/office/officeart/2005/8/layout/process2"/>
    <dgm:cxn modelId="{DDF4512C-E247-4A5A-A521-7D64B52C6C24}" type="presOf" srcId="{1F0F491A-1EDC-4C23-8EDE-CF40486057ED}" destId="{09AE1A12-EC7D-4251-B0EF-3B362558B2F9}" srcOrd="0" destOrd="0" presId="urn:microsoft.com/office/officeart/2005/8/layout/process2"/>
    <dgm:cxn modelId="{1B48BB3D-0592-452D-B18E-F26178C27822}" type="presOf" srcId="{A4CF6C00-0772-49CA-84D2-764E9E101A34}" destId="{AEE851FE-99F4-40F7-8E0D-8317E15CB35C}" srcOrd="1" destOrd="0" presId="urn:microsoft.com/office/officeart/2005/8/layout/process2"/>
    <dgm:cxn modelId="{6843463E-A7A4-4151-B0F9-E62D715A3F0B}" type="presOf" srcId="{DFFBDED1-A263-418E-996D-410A81143C9F}" destId="{3477F5BB-8E4F-4F40-9D5E-2BF857771CD2}" srcOrd="0" destOrd="0" presId="urn:microsoft.com/office/officeart/2005/8/layout/process2"/>
    <dgm:cxn modelId="{0C667B41-083F-4243-A7D0-FB4D41B9D8BF}" type="presOf" srcId="{42076621-51FB-4244-BB74-A4621C0B3B2A}" destId="{3F700C6A-496C-456E-B3CD-C9F8B7B06A23}" srcOrd="0" destOrd="0" presId="urn:microsoft.com/office/officeart/2005/8/layout/process2"/>
    <dgm:cxn modelId="{401C2247-245D-4057-9317-168C8542B968}" type="presOf" srcId="{8ACCDA30-9030-4BCC-B18B-FEA95BAC62CB}" destId="{10DED0B7-C586-42A4-AB9F-2A53FC1EBEAC}" srcOrd="0" destOrd="0" presId="urn:microsoft.com/office/officeart/2005/8/layout/process2"/>
    <dgm:cxn modelId="{6B8A0A6B-F206-442E-B859-90247A80D3E6}" type="presOf" srcId="{A4CF6C00-0772-49CA-84D2-764E9E101A34}" destId="{4C54FC88-2E50-418F-B8C8-2344E2E55004}" srcOrd="0" destOrd="0" presId="urn:microsoft.com/office/officeart/2005/8/layout/process2"/>
    <dgm:cxn modelId="{96F11B6D-4B43-44E6-B8FA-806646B76D91}" type="presOf" srcId="{1F94E768-B5DD-45D0-9AF7-7AFAD908586C}" destId="{A0A6DF1A-4C82-46BF-845F-E7D22318C334}" srcOrd="0" destOrd="0" presId="urn:microsoft.com/office/officeart/2005/8/layout/process2"/>
    <dgm:cxn modelId="{3E1AD76D-668E-42F0-9455-56EE3931E40E}" srcId="{C462BDE2-DA28-4E45-BF75-E5D127967729}" destId="{231D0342-9323-4842-A830-7989CFF79494}" srcOrd="0" destOrd="0" parTransId="{B1238C4D-D081-492D-8A89-B698472B3110}" sibTransId="{E9FE07EB-959F-4FC3-A8F0-932D8CD686A3}"/>
    <dgm:cxn modelId="{2C0AB68C-07A9-4B58-A9E7-555635608C44}" srcId="{C462BDE2-DA28-4E45-BF75-E5D127967729}" destId="{8ACCDA30-9030-4BCC-B18B-FEA95BAC62CB}" srcOrd="6" destOrd="0" parTransId="{C3A3CAA8-5120-4EAC-B800-CC8AEC98BCF2}" sibTransId="{F4749CBF-BD2F-45A8-8114-3991BAB61727}"/>
    <dgm:cxn modelId="{FA030A8F-92AB-4D67-8F59-81BEC7589AD4}" type="presOf" srcId="{1CD5F602-1111-47F5-8849-4075C2A281C6}" destId="{3C87E39B-10B7-434A-91A8-40BC41AA3F2C}" srcOrd="1" destOrd="0" presId="urn:microsoft.com/office/officeart/2005/8/layout/process2"/>
    <dgm:cxn modelId="{34F16294-E1AF-4CBB-9984-0E572232DE51}" type="presOf" srcId="{5C0B6473-0002-48FE-BD8B-57CBF8BD8D6F}" destId="{35DC87D8-D777-4019-8261-474E44CA5DA8}" srcOrd="0" destOrd="0" presId="urn:microsoft.com/office/officeart/2005/8/layout/process2"/>
    <dgm:cxn modelId="{0CEF9AA4-B66D-4C96-8C02-2A3C6A287275}" srcId="{C462BDE2-DA28-4E45-BF75-E5D127967729}" destId="{748D1FB4-A6F6-48DF-A1EF-5B15F9D8F0FC}" srcOrd="5" destOrd="0" parTransId="{089EF8B0-76B7-413E-8A77-181417C684E6}" sibTransId="{A4CF6C00-0772-49CA-84D2-764E9E101A34}"/>
    <dgm:cxn modelId="{D5C12EA9-CA32-47A4-A31C-1B4012DD1F25}" type="presOf" srcId="{1CD5F602-1111-47F5-8849-4075C2A281C6}" destId="{F0238E3A-FF86-48A9-AB24-4CEC8851713F}" srcOrd="0" destOrd="0" presId="urn:microsoft.com/office/officeart/2005/8/layout/process2"/>
    <dgm:cxn modelId="{AFF89AB5-202D-44F1-A893-A4262075D203}" srcId="{C462BDE2-DA28-4E45-BF75-E5D127967729}" destId="{563CBF9A-C02C-4A60-A928-0EDB19FADE6C}" srcOrd="3" destOrd="0" parTransId="{B8AA5146-9EC2-4843-8F4C-0DF73DC28B77}" sibTransId="{FDFA5DE5-C81D-4D9F-8FC0-1825E7460D75}"/>
    <dgm:cxn modelId="{D6FBA2BB-96DE-40DC-94A5-D35271AED327}" type="presOf" srcId="{C462BDE2-DA28-4E45-BF75-E5D127967729}" destId="{FB4DFF37-E0F9-4B41-A820-AEB4F393D06A}" srcOrd="0" destOrd="0" presId="urn:microsoft.com/office/officeart/2005/8/layout/process2"/>
    <dgm:cxn modelId="{57CCEDDC-CC5B-4B96-9BCE-745B7FB96A3A}" type="presOf" srcId="{FDFA5DE5-C81D-4D9F-8FC0-1825E7460D75}" destId="{24349700-190E-44C5-B8E3-AA2821980AE7}" srcOrd="0" destOrd="0" presId="urn:microsoft.com/office/officeart/2005/8/layout/process2"/>
    <dgm:cxn modelId="{32E4E1E1-D5A2-48BD-B191-2CC7D6F2D79F}" type="presOf" srcId="{42076621-51FB-4244-BB74-A4621C0B3B2A}" destId="{6203A39F-21BA-43FF-BABF-44138732A9F0}" srcOrd="1" destOrd="0" presId="urn:microsoft.com/office/officeart/2005/8/layout/process2"/>
    <dgm:cxn modelId="{2D0066E9-D9DA-43E1-B8D8-5D538EE7FDD1}" type="presOf" srcId="{563CBF9A-C02C-4A60-A928-0EDB19FADE6C}" destId="{7E525401-D77B-4058-9C1A-AB8D8614028B}" srcOrd="0" destOrd="0" presId="urn:microsoft.com/office/officeart/2005/8/layout/process2"/>
    <dgm:cxn modelId="{169103FD-8F4A-424F-BB6D-153B6200193F}" type="presOf" srcId="{DFFBDED1-A263-418E-996D-410A81143C9F}" destId="{8B403B73-199D-48E8-B4D1-D029DB5FB898}" srcOrd="1" destOrd="0" presId="urn:microsoft.com/office/officeart/2005/8/layout/process2"/>
    <dgm:cxn modelId="{7E2CEAF7-AEFE-4D8F-926E-5F66D44A5619}" type="presParOf" srcId="{FB4DFF37-E0F9-4B41-A820-AEB4F393D06A}" destId="{696D081B-183A-418E-9627-0DF52028A4D1}" srcOrd="0" destOrd="0" presId="urn:microsoft.com/office/officeart/2005/8/layout/process2"/>
    <dgm:cxn modelId="{C19D6400-5310-4AF5-9892-4D3D72FA6C40}" type="presParOf" srcId="{FB4DFF37-E0F9-4B41-A820-AEB4F393D06A}" destId="{3C8FF63F-0E80-4031-B53C-C6DEA5ED447E}" srcOrd="1" destOrd="0" presId="urn:microsoft.com/office/officeart/2005/8/layout/process2"/>
    <dgm:cxn modelId="{07595C04-93FA-46CA-967F-A0C93EFC1106}" type="presParOf" srcId="{3C8FF63F-0E80-4031-B53C-C6DEA5ED447E}" destId="{445ECEBD-2BBE-4905-9193-072E62255192}" srcOrd="0" destOrd="0" presId="urn:microsoft.com/office/officeart/2005/8/layout/process2"/>
    <dgm:cxn modelId="{C251E120-5174-458F-9FB1-C2F095CC2F0A}" type="presParOf" srcId="{FB4DFF37-E0F9-4B41-A820-AEB4F393D06A}" destId="{A0A6DF1A-4C82-46BF-845F-E7D22318C334}" srcOrd="2" destOrd="0" presId="urn:microsoft.com/office/officeart/2005/8/layout/process2"/>
    <dgm:cxn modelId="{0D9FB6FB-AF56-4CE6-9343-EE31595910B4}" type="presParOf" srcId="{FB4DFF37-E0F9-4B41-A820-AEB4F393D06A}" destId="{F0238E3A-FF86-48A9-AB24-4CEC8851713F}" srcOrd="3" destOrd="0" presId="urn:microsoft.com/office/officeart/2005/8/layout/process2"/>
    <dgm:cxn modelId="{C8AD7661-9C82-4C68-8A8B-917773CC486D}" type="presParOf" srcId="{F0238E3A-FF86-48A9-AB24-4CEC8851713F}" destId="{3C87E39B-10B7-434A-91A8-40BC41AA3F2C}" srcOrd="0" destOrd="0" presId="urn:microsoft.com/office/officeart/2005/8/layout/process2"/>
    <dgm:cxn modelId="{A698CBEE-92DA-42FF-BF85-11CD987147F5}" type="presParOf" srcId="{FB4DFF37-E0F9-4B41-A820-AEB4F393D06A}" destId="{09AE1A12-EC7D-4251-B0EF-3B362558B2F9}" srcOrd="4" destOrd="0" presId="urn:microsoft.com/office/officeart/2005/8/layout/process2"/>
    <dgm:cxn modelId="{2596D16E-F66B-4F44-8CDA-EDC97F7C4AAC}" type="presParOf" srcId="{FB4DFF37-E0F9-4B41-A820-AEB4F393D06A}" destId="{3F700C6A-496C-456E-B3CD-C9F8B7B06A23}" srcOrd="5" destOrd="0" presId="urn:microsoft.com/office/officeart/2005/8/layout/process2"/>
    <dgm:cxn modelId="{87FBC007-6DCF-4844-BC7E-E387D4755417}" type="presParOf" srcId="{3F700C6A-496C-456E-B3CD-C9F8B7B06A23}" destId="{6203A39F-21BA-43FF-BABF-44138732A9F0}" srcOrd="0" destOrd="0" presId="urn:microsoft.com/office/officeart/2005/8/layout/process2"/>
    <dgm:cxn modelId="{0C8E0BD9-0E4D-4FD7-9A3B-83C9DC3A370E}" type="presParOf" srcId="{FB4DFF37-E0F9-4B41-A820-AEB4F393D06A}" destId="{7E525401-D77B-4058-9C1A-AB8D8614028B}" srcOrd="6" destOrd="0" presId="urn:microsoft.com/office/officeart/2005/8/layout/process2"/>
    <dgm:cxn modelId="{AB1E47D3-4466-4CB7-8DEF-8AD183FE3E30}" type="presParOf" srcId="{FB4DFF37-E0F9-4B41-A820-AEB4F393D06A}" destId="{24349700-190E-44C5-B8E3-AA2821980AE7}" srcOrd="7" destOrd="0" presId="urn:microsoft.com/office/officeart/2005/8/layout/process2"/>
    <dgm:cxn modelId="{F7FCD56F-5A32-4B44-8BB0-7076A3026DB6}" type="presParOf" srcId="{24349700-190E-44C5-B8E3-AA2821980AE7}" destId="{677789E8-ACDB-4767-8855-3ECA4D5A2187}" srcOrd="0" destOrd="0" presId="urn:microsoft.com/office/officeart/2005/8/layout/process2"/>
    <dgm:cxn modelId="{2F17E223-561B-4A26-80A1-1DBCAF8EB433}" type="presParOf" srcId="{FB4DFF37-E0F9-4B41-A820-AEB4F393D06A}" destId="{35DC87D8-D777-4019-8261-474E44CA5DA8}" srcOrd="8" destOrd="0" presId="urn:microsoft.com/office/officeart/2005/8/layout/process2"/>
    <dgm:cxn modelId="{DE88B592-CAD2-4FCD-9167-831FE96B8196}" type="presParOf" srcId="{FB4DFF37-E0F9-4B41-A820-AEB4F393D06A}" destId="{3477F5BB-8E4F-4F40-9D5E-2BF857771CD2}" srcOrd="9" destOrd="0" presId="urn:microsoft.com/office/officeart/2005/8/layout/process2"/>
    <dgm:cxn modelId="{FE60F5CE-DA54-439E-9286-1531AC7CE3DE}" type="presParOf" srcId="{3477F5BB-8E4F-4F40-9D5E-2BF857771CD2}" destId="{8B403B73-199D-48E8-B4D1-D029DB5FB898}" srcOrd="0" destOrd="0" presId="urn:microsoft.com/office/officeart/2005/8/layout/process2"/>
    <dgm:cxn modelId="{BE7C3A9C-767C-45D8-B53B-4BE58FC9C5B9}" type="presParOf" srcId="{FB4DFF37-E0F9-4B41-A820-AEB4F393D06A}" destId="{6FECEA24-1D75-41E0-8456-D977C7DBA1B6}" srcOrd="10" destOrd="0" presId="urn:microsoft.com/office/officeart/2005/8/layout/process2"/>
    <dgm:cxn modelId="{34645EA0-F9FA-4F4D-BEDF-DD6613D36857}" type="presParOf" srcId="{FB4DFF37-E0F9-4B41-A820-AEB4F393D06A}" destId="{4C54FC88-2E50-418F-B8C8-2344E2E55004}" srcOrd="11" destOrd="0" presId="urn:microsoft.com/office/officeart/2005/8/layout/process2"/>
    <dgm:cxn modelId="{43D57B42-AD63-4436-A600-66FC3BD593C8}" type="presParOf" srcId="{4C54FC88-2E50-418F-B8C8-2344E2E55004}" destId="{AEE851FE-99F4-40F7-8E0D-8317E15CB35C}" srcOrd="0" destOrd="0" presId="urn:microsoft.com/office/officeart/2005/8/layout/process2"/>
    <dgm:cxn modelId="{915D3EB7-A156-41AA-801E-959C5EA1C802}" type="presParOf" srcId="{FB4DFF37-E0F9-4B41-A820-AEB4F393D06A}" destId="{10DED0B7-C586-42A4-AB9F-2A53FC1EBEAC}" srcOrd="12" destOrd="0" presId="urn:microsoft.com/office/officeart/2005/8/layout/process2"/>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96D081B-183A-418E-9627-0DF52028A4D1}">
      <dsp:nvSpPr>
        <dsp:cNvPr id="0" name=""/>
        <dsp:cNvSpPr/>
      </dsp:nvSpPr>
      <dsp:spPr>
        <a:xfrm>
          <a:off x="1345819" y="5891"/>
          <a:ext cx="2794760" cy="698690"/>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GB" sz="1000" kern="1200"/>
            <a:t>1931 </a:t>
          </a:r>
        </a:p>
        <a:p>
          <a:pPr marL="0" lvl="0" indent="0" algn="ctr" defTabSz="444500">
            <a:lnSpc>
              <a:spcPct val="90000"/>
            </a:lnSpc>
            <a:spcBef>
              <a:spcPct val="0"/>
            </a:spcBef>
            <a:spcAft>
              <a:spcPct val="35000"/>
            </a:spcAft>
            <a:buNone/>
          </a:pPr>
          <a:r>
            <a:rPr lang="en-GB" sz="1000" kern="1200"/>
            <a:t>"Methods Used for Measuring Public Opinion"</a:t>
          </a:r>
        </a:p>
        <a:p>
          <a:pPr marL="0" lvl="0" indent="0" algn="ctr" defTabSz="444500">
            <a:lnSpc>
              <a:spcPct val="90000"/>
            </a:lnSpc>
            <a:spcBef>
              <a:spcPct val="0"/>
            </a:spcBef>
            <a:spcAft>
              <a:spcPct val="35000"/>
            </a:spcAft>
            <a:buNone/>
          </a:pPr>
          <a:r>
            <a:rPr lang="en-GB" sz="1000" kern="1200"/>
            <a:t>Daniel Droba</a:t>
          </a:r>
        </a:p>
      </dsp:txBody>
      <dsp:txXfrm>
        <a:off x="1366283" y="26355"/>
        <a:ext cx="2753832" cy="657762"/>
      </dsp:txXfrm>
    </dsp:sp>
    <dsp:sp modelId="{3C8FF63F-0E80-4031-B53C-C6DEA5ED447E}">
      <dsp:nvSpPr>
        <dsp:cNvPr id="0" name=""/>
        <dsp:cNvSpPr/>
      </dsp:nvSpPr>
      <dsp:spPr>
        <a:xfrm rot="5400000">
          <a:off x="2612195" y="722049"/>
          <a:ext cx="262008" cy="314410"/>
        </a:xfrm>
        <a:prstGeom prst="rightArrow">
          <a:avLst>
            <a:gd name="adj1" fmla="val 60000"/>
            <a:gd name="adj2" fmla="val 50000"/>
          </a:avLst>
        </a:prstGeom>
        <a:gradFill rotWithShape="0">
          <a:gsLst>
            <a:gs pos="0">
              <a:schemeClr val="accent1">
                <a:tint val="60000"/>
                <a:hueOff val="0"/>
                <a:satOff val="0"/>
                <a:lumOff val="0"/>
                <a:alphaOff val="0"/>
                <a:tint val="50000"/>
                <a:satMod val="300000"/>
              </a:schemeClr>
            </a:gs>
            <a:gs pos="35000">
              <a:schemeClr val="accent1">
                <a:tint val="60000"/>
                <a:hueOff val="0"/>
                <a:satOff val="0"/>
                <a:lumOff val="0"/>
                <a:alphaOff val="0"/>
                <a:tint val="37000"/>
                <a:satMod val="300000"/>
              </a:schemeClr>
            </a:gs>
            <a:gs pos="100000">
              <a:schemeClr val="accent1">
                <a:tint val="6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GB" sz="800" kern="1200"/>
        </a:p>
      </dsp:txBody>
      <dsp:txXfrm rot="-5400000">
        <a:off x="2648876" y="748250"/>
        <a:ext cx="188646" cy="183406"/>
      </dsp:txXfrm>
    </dsp:sp>
    <dsp:sp modelId="{A0A6DF1A-4C82-46BF-845F-E7D22318C334}">
      <dsp:nvSpPr>
        <dsp:cNvPr id="0" name=""/>
        <dsp:cNvSpPr/>
      </dsp:nvSpPr>
      <dsp:spPr>
        <a:xfrm>
          <a:off x="1345819" y="1053926"/>
          <a:ext cx="2794760" cy="698690"/>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GB" sz="1000" kern="1200"/>
            <a:t>1937 </a:t>
          </a:r>
        </a:p>
        <a:p>
          <a:pPr marL="0" lvl="0" indent="0" algn="ctr" defTabSz="444500">
            <a:lnSpc>
              <a:spcPct val="90000"/>
            </a:lnSpc>
            <a:spcBef>
              <a:spcPct val="0"/>
            </a:spcBef>
            <a:spcAft>
              <a:spcPct val="35000"/>
            </a:spcAft>
            <a:buNone/>
          </a:pPr>
          <a:r>
            <a:rPr lang="en-GB" sz="1000" kern="1200"/>
            <a:t>"Public Opinion Quarterly"</a:t>
          </a:r>
        </a:p>
        <a:p>
          <a:pPr marL="0" lvl="0" indent="0" algn="ctr" defTabSz="444500">
            <a:lnSpc>
              <a:spcPct val="90000"/>
            </a:lnSpc>
            <a:spcBef>
              <a:spcPct val="0"/>
            </a:spcBef>
            <a:spcAft>
              <a:spcPct val="35000"/>
            </a:spcAft>
            <a:buNone/>
          </a:pPr>
          <a:r>
            <a:rPr lang="en-GB" sz="1000" kern="1200"/>
            <a:t>Journal</a:t>
          </a:r>
        </a:p>
      </dsp:txBody>
      <dsp:txXfrm>
        <a:off x="1366283" y="1074390"/>
        <a:ext cx="2753832" cy="657762"/>
      </dsp:txXfrm>
    </dsp:sp>
    <dsp:sp modelId="{F0238E3A-FF86-48A9-AB24-4CEC8851713F}">
      <dsp:nvSpPr>
        <dsp:cNvPr id="0" name=""/>
        <dsp:cNvSpPr/>
      </dsp:nvSpPr>
      <dsp:spPr>
        <a:xfrm rot="5400000">
          <a:off x="2612195" y="1770084"/>
          <a:ext cx="262008" cy="314410"/>
        </a:xfrm>
        <a:prstGeom prst="rightArrow">
          <a:avLst>
            <a:gd name="adj1" fmla="val 60000"/>
            <a:gd name="adj2" fmla="val 50000"/>
          </a:avLst>
        </a:prstGeom>
        <a:gradFill rotWithShape="0">
          <a:gsLst>
            <a:gs pos="0">
              <a:schemeClr val="accent1">
                <a:tint val="60000"/>
                <a:hueOff val="0"/>
                <a:satOff val="0"/>
                <a:lumOff val="0"/>
                <a:alphaOff val="0"/>
                <a:tint val="50000"/>
                <a:satMod val="300000"/>
              </a:schemeClr>
            </a:gs>
            <a:gs pos="35000">
              <a:schemeClr val="accent1">
                <a:tint val="60000"/>
                <a:hueOff val="0"/>
                <a:satOff val="0"/>
                <a:lumOff val="0"/>
                <a:alphaOff val="0"/>
                <a:tint val="37000"/>
                <a:satMod val="300000"/>
              </a:schemeClr>
            </a:gs>
            <a:gs pos="100000">
              <a:schemeClr val="accent1">
                <a:tint val="6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GB" sz="800" kern="1200"/>
        </a:p>
      </dsp:txBody>
      <dsp:txXfrm rot="-5400000">
        <a:off x="2648876" y="1796285"/>
        <a:ext cx="188646" cy="183406"/>
      </dsp:txXfrm>
    </dsp:sp>
    <dsp:sp modelId="{09AE1A12-EC7D-4251-B0EF-3B362558B2F9}">
      <dsp:nvSpPr>
        <dsp:cNvPr id="0" name=""/>
        <dsp:cNvSpPr/>
      </dsp:nvSpPr>
      <dsp:spPr>
        <a:xfrm>
          <a:off x="1345819" y="2101962"/>
          <a:ext cx="2794760" cy="698690"/>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GB" sz="1000" kern="1200"/>
            <a:t>1940 </a:t>
          </a:r>
        </a:p>
        <a:p>
          <a:pPr marL="0" lvl="0" indent="0" algn="ctr" defTabSz="444500">
            <a:lnSpc>
              <a:spcPct val="90000"/>
            </a:lnSpc>
            <a:spcBef>
              <a:spcPct val="0"/>
            </a:spcBef>
            <a:spcAft>
              <a:spcPct val="35000"/>
            </a:spcAft>
            <a:buNone/>
          </a:pPr>
          <a:r>
            <a:rPr lang="en-GB" sz="1000" kern="1200"/>
            <a:t>"The Cross-Out Technique as a Method in Public Opinion Analysis"</a:t>
          </a:r>
        </a:p>
        <a:p>
          <a:pPr marL="0" lvl="0" indent="0" algn="ctr" defTabSz="444500">
            <a:lnSpc>
              <a:spcPct val="90000"/>
            </a:lnSpc>
            <a:spcBef>
              <a:spcPct val="0"/>
            </a:spcBef>
            <a:spcAft>
              <a:spcPct val="35000"/>
            </a:spcAft>
            <a:buNone/>
          </a:pPr>
          <a:r>
            <a:rPr lang="en-GB" sz="1000" kern="1200"/>
            <a:t>Ross Stagner </a:t>
          </a:r>
        </a:p>
      </dsp:txBody>
      <dsp:txXfrm>
        <a:off x="1366283" y="2122426"/>
        <a:ext cx="2753832" cy="657762"/>
      </dsp:txXfrm>
    </dsp:sp>
    <dsp:sp modelId="{3F700C6A-496C-456E-B3CD-C9F8B7B06A23}">
      <dsp:nvSpPr>
        <dsp:cNvPr id="0" name=""/>
        <dsp:cNvSpPr/>
      </dsp:nvSpPr>
      <dsp:spPr>
        <a:xfrm rot="5400000">
          <a:off x="2612195" y="2818119"/>
          <a:ext cx="262008" cy="314410"/>
        </a:xfrm>
        <a:prstGeom prst="rightArrow">
          <a:avLst>
            <a:gd name="adj1" fmla="val 60000"/>
            <a:gd name="adj2" fmla="val 50000"/>
          </a:avLst>
        </a:prstGeom>
        <a:gradFill rotWithShape="0">
          <a:gsLst>
            <a:gs pos="0">
              <a:schemeClr val="accent1">
                <a:tint val="60000"/>
                <a:hueOff val="0"/>
                <a:satOff val="0"/>
                <a:lumOff val="0"/>
                <a:alphaOff val="0"/>
                <a:tint val="50000"/>
                <a:satMod val="300000"/>
              </a:schemeClr>
            </a:gs>
            <a:gs pos="35000">
              <a:schemeClr val="accent1">
                <a:tint val="60000"/>
                <a:hueOff val="0"/>
                <a:satOff val="0"/>
                <a:lumOff val="0"/>
                <a:alphaOff val="0"/>
                <a:tint val="37000"/>
                <a:satMod val="300000"/>
              </a:schemeClr>
            </a:gs>
            <a:gs pos="100000">
              <a:schemeClr val="accent1">
                <a:tint val="6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GB" sz="800" kern="1200"/>
        </a:p>
      </dsp:txBody>
      <dsp:txXfrm rot="-5400000">
        <a:off x="2648876" y="2844320"/>
        <a:ext cx="188646" cy="183406"/>
      </dsp:txXfrm>
    </dsp:sp>
    <dsp:sp modelId="{7E525401-D77B-4058-9C1A-AB8D8614028B}">
      <dsp:nvSpPr>
        <dsp:cNvPr id="0" name=""/>
        <dsp:cNvSpPr/>
      </dsp:nvSpPr>
      <dsp:spPr>
        <a:xfrm>
          <a:off x="1345819" y="3149997"/>
          <a:ext cx="2794760" cy="698690"/>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GB" sz="1000" kern="1200"/>
            <a:t>1952 </a:t>
          </a:r>
        </a:p>
        <a:p>
          <a:pPr marL="0" lvl="0" indent="0" algn="ctr" defTabSz="444500">
            <a:lnSpc>
              <a:spcPct val="90000"/>
            </a:lnSpc>
            <a:spcBef>
              <a:spcPct val="0"/>
            </a:spcBef>
            <a:spcAft>
              <a:spcPct val="35000"/>
            </a:spcAft>
            <a:buNone/>
          </a:pPr>
          <a:r>
            <a:rPr lang="en-GB" sz="1000" kern="1200"/>
            <a:t>"The Comparative Study of Symbols"</a:t>
          </a:r>
        </a:p>
        <a:p>
          <a:pPr marL="0" lvl="0" indent="0" algn="ctr" defTabSz="444500">
            <a:lnSpc>
              <a:spcPct val="90000"/>
            </a:lnSpc>
            <a:spcBef>
              <a:spcPct val="0"/>
            </a:spcBef>
            <a:spcAft>
              <a:spcPct val="35000"/>
            </a:spcAft>
            <a:buNone/>
          </a:pPr>
          <a:r>
            <a:rPr lang="en-GB" sz="1000" kern="1200"/>
            <a:t>Harold Lasswell</a:t>
          </a:r>
        </a:p>
      </dsp:txBody>
      <dsp:txXfrm>
        <a:off x="1366283" y="3170461"/>
        <a:ext cx="2753832" cy="657762"/>
      </dsp:txXfrm>
    </dsp:sp>
    <dsp:sp modelId="{24349700-190E-44C5-B8E3-AA2821980AE7}">
      <dsp:nvSpPr>
        <dsp:cNvPr id="0" name=""/>
        <dsp:cNvSpPr/>
      </dsp:nvSpPr>
      <dsp:spPr>
        <a:xfrm rot="5400000">
          <a:off x="2612195" y="3866154"/>
          <a:ext cx="262008" cy="314410"/>
        </a:xfrm>
        <a:prstGeom prst="rightArrow">
          <a:avLst>
            <a:gd name="adj1" fmla="val 60000"/>
            <a:gd name="adj2" fmla="val 50000"/>
          </a:avLst>
        </a:prstGeom>
        <a:gradFill rotWithShape="0">
          <a:gsLst>
            <a:gs pos="0">
              <a:schemeClr val="accent1">
                <a:tint val="60000"/>
                <a:hueOff val="0"/>
                <a:satOff val="0"/>
                <a:lumOff val="0"/>
                <a:alphaOff val="0"/>
                <a:tint val="50000"/>
                <a:satMod val="300000"/>
              </a:schemeClr>
            </a:gs>
            <a:gs pos="35000">
              <a:schemeClr val="accent1">
                <a:tint val="60000"/>
                <a:hueOff val="0"/>
                <a:satOff val="0"/>
                <a:lumOff val="0"/>
                <a:alphaOff val="0"/>
                <a:tint val="37000"/>
                <a:satMod val="300000"/>
              </a:schemeClr>
            </a:gs>
            <a:gs pos="100000">
              <a:schemeClr val="accent1">
                <a:tint val="6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GB" sz="800" kern="1200"/>
        </a:p>
      </dsp:txBody>
      <dsp:txXfrm rot="-5400000">
        <a:off x="2648876" y="3892355"/>
        <a:ext cx="188646" cy="183406"/>
      </dsp:txXfrm>
    </dsp:sp>
    <dsp:sp modelId="{35DC87D8-D777-4019-8261-474E44CA5DA8}">
      <dsp:nvSpPr>
        <dsp:cNvPr id="0" name=""/>
        <dsp:cNvSpPr/>
      </dsp:nvSpPr>
      <dsp:spPr>
        <a:xfrm>
          <a:off x="1345819" y="4198032"/>
          <a:ext cx="2794760" cy="698690"/>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GB" sz="1000" kern="1200"/>
            <a:t>1952</a:t>
          </a:r>
        </a:p>
        <a:p>
          <a:pPr marL="0" lvl="0" indent="0" algn="ctr" defTabSz="444500">
            <a:lnSpc>
              <a:spcPct val="90000"/>
            </a:lnSpc>
            <a:spcBef>
              <a:spcPct val="0"/>
            </a:spcBef>
            <a:spcAft>
              <a:spcPct val="35000"/>
            </a:spcAft>
            <a:buNone/>
          </a:pPr>
          <a:r>
            <a:rPr lang="en-GB" sz="1000" kern="1200"/>
            <a:t>"Content Analysis in Communication Research"</a:t>
          </a:r>
        </a:p>
        <a:p>
          <a:pPr marL="0" lvl="0" indent="0" algn="ctr" defTabSz="444500">
            <a:lnSpc>
              <a:spcPct val="90000"/>
            </a:lnSpc>
            <a:spcBef>
              <a:spcPct val="0"/>
            </a:spcBef>
            <a:spcAft>
              <a:spcPct val="35000"/>
            </a:spcAft>
            <a:buNone/>
          </a:pPr>
          <a:r>
            <a:rPr lang="en-GB" sz="1000" kern="1200"/>
            <a:t>Bernard Berelson</a:t>
          </a:r>
        </a:p>
      </dsp:txBody>
      <dsp:txXfrm>
        <a:off x="1366283" y="4218496"/>
        <a:ext cx="2753832" cy="657762"/>
      </dsp:txXfrm>
    </dsp:sp>
    <dsp:sp modelId="{3477F5BB-8E4F-4F40-9D5E-2BF857771CD2}">
      <dsp:nvSpPr>
        <dsp:cNvPr id="0" name=""/>
        <dsp:cNvSpPr/>
      </dsp:nvSpPr>
      <dsp:spPr>
        <a:xfrm rot="5400000">
          <a:off x="2612195" y="4914189"/>
          <a:ext cx="262008" cy="314410"/>
        </a:xfrm>
        <a:prstGeom prst="rightArrow">
          <a:avLst>
            <a:gd name="adj1" fmla="val 60000"/>
            <a:gd name="adj2" fmla="val 50000"/>
          </a:avLst>
        </a:prstGeom>
        <a:gradFill rotWithShape="0">
          <a:gsLst>
            <a:gs pos="0">
              <a:schemeClr val="accent1">
                <a:tint val="60000"/>
                <a:hueOff val="0"/>
                <a:satOff val="0"/>
                <a:lumOff val="0"/>
                <a:alphaOff val="0"/>
                <a:tint val="50000"/>
                <a:satMod val="300000"/>
              </a:schemeClr>
            </a:gs>
            <a:gs pos="35000">
              <a:schemeClr val="accent1">
                <a:tint val="60000"/>
                <a:hueOff val="0"/>
                <a:satOff val="0"/>
                <a:lumOff val="0"/>
                <a:alphaOff val="0"/>
                <a:tint val="37000"/>
                <a:satMod val="300000"/>
              </a:schemeClr>
            </a:gs>
            <a:gs pos="100000">
              <a:schemeClr val="accent1">
                <a:tint val="6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GB" sz="800" kern="1200"/>
        </a:p>
      </dsp:txBody>
      <dsp:txXfrm rot="-5400000">
        <a:off x="2648876" y="4940390"/>
        <a:ext cx="188646" cy="183406"/>
      </dsp:txXfrm>
    </dsp:sp>
    <dsp:sp modelId="{6FECEA24-1D75-41E0-8456-D977C7DBA1B6}">
      <dsp:nvSpPr>
        <dsp:cNvPr id="0" name=""/>
        <dsp:cNvSpPr/>
      </dsp:nvSpPr>
      <dsp:spPr>
        <a:xfrm>
          <a:off x="1345819" y="5246067"/>
          <a:ext cx="2794760" cy="698690"/>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GB" sz="1000" kern="1200"/>
            <a:t>1952 </a:t>
          </a:r>
        </a:p>
        <a:p>
          <a:pPr marL="0" lvl="0" indent="0" algn="ctr" defTabSz="444500">
            <a:lnSpc>
              <a:spcPct val="90000"/>
            </a:lnSpc>
            <a:spcBef>
              <a:spcPct val="0"/>
            </a:spcBef>
            <a:spcAft>
              <a:spcPct val="35000"/>
            </a:spcAft>
            <a:buNone/>
          </a:pPr>
          <a:r>
            <a:rPr lang="en-GB" sz="1000" kern="1200"/>
            <a:t>"The Challenge of Qualitative Content Analysis"</a:t>
          </a:r>
        </a:p>
        <a:p>
          <a:pPr marL="0" lvl="0" indent="0" algn="ctr" defTabSz="444500">
            <a:lnSpc>
              <a:spcPct val="90000"/>
            </a:lnSpc>
            <a:spcBef>
              <a:spcPct val="0"/>
            </a:spcBef>
            <a:spcAft>
              <a:spcPct val="35000"/>
            </a:spcAft>
            <a:buNone/>
          </a:pPr>
          <a:r>
            <a:rPr lang="en-GB" sz="1000" kern="1200"/>
            <a:t>Siegfried Kracauer</a:t>
          </a:r>
        </a:p>
      </dsp:txBody>
      <dsp:txXfrm>
        <a:off x="1366283" y="5266531"/>
        <a:ext cx="2753832" cy="657762"/>
      </dsp:txXfrm>
    </dsp:sp>
    <dsp:sp modelId="{4C54FC88-2E50-418F-B8C8-2344E2E55004}">
      <dsp:nvSpPr>
        <dsp:cNvPr id="0" name=""/>
        <dsp:cNvSpPr/>
      </dsp:nvSpPr>
      <dsp:spPr>
        <a:xfrm rot="5400000">
          <a:off x="2612195" y="5962225"/>
          <a:ext cx="262008" cy="314410"/>
        </a:xfrm>
        <a:prstGeom prst="rightArrow">
          <a:avLst>
            <a:gd name="adj1" fmla="val 60000"/>
            <a:gd name="adj2" fmla="val 50000"/>
          </a:avLst>
        </a:prstGeom>
        <a:gradFill rotWithShape="0">
          <a:gsLst>
            <a:gs pos="0">
              <a:schemeClr val="accent1">
                <a:tint val="60000"/>
                <a:hueOff val="0"/>
                <a:satOff val="0"/>
                <a:lumOff val="0"/>
                <a:alphaOff val="0"/>
                <a:tint val="50000"/>
                <a:satMod val="300000"/>
              </a:schemeClr>
            </a:gs>
            <a:gs pos="35000">
              <a:schemeClr val="accent1">
                <a:tint val="60000"/>
                <a:hueOff val="0"/>
                <a:satOff val="0"/>
                <a:lumOff val="0"/>
                <a:alphaOff val="0"/>
                <a:tint val="37000"/>
                <a:satMod val="300000"/>
              </a:schemeClr>
            </a:gs>
            <a:gs pos="100000">
              <a:schemeClr val="accent1">
                <a:tint val="6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GB" sz="800" kern="1200"/>
        </a:p>
      </dsp:txBody>
      <dsp:txXfrm rot="-5400000">
        <a:off x="2648876" y="5988426"/>
        <a:ext cx="188646" cy="183406"/>
      </dsp:txXfrm>
    </dsp:sp>
    <dsp:sp modelId="{10DED0B7-C586-42A4-AB9F-2A53FC1EBEAC}">
      <dsp:nvSpPr>
        <dsp:cNvPr id="0" name=""/>
        <dsp:cNvSpPr/>
      </dsp:nvSpPr>
      <dsp:spPr>
        <a:xfrm>
          <a:off x="1345819" y="6294102"/>
          <a:ext cx="2794760" cy="698690"/>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GB" sz="1000" kern="1200"/>
            <a:t>1956 </a:t>
          </a:r>
        </a:p>
        <a:p>
          <a:pPr marL="0" lvl="0" indent="0" algn="ctr" defTabSz="444500">
            <a:lnSpc>
              <a:spcPct val="90000"/>
            </a:lnSpc>
            <a:spcBef>
              <a:spcPct val="0"/>
            </a:spcBef>
            <a:spcAft>
              <a:spcPct val="35000"/>
            </a:spcAft>
            <a:buNone/>
          </a:pPr>
          <a:r>
            <a:rPr lang="en-GB" sz="1000" kern="1200"/>
            <a:t>"Evaluative Assertion Analysis"</a:t>
          </a:r>
        </a:p>
        <a:p>
          <a:pPr marL="0" lvl="0" indent="0" algn="ctr" defTabSz="444500">
            <a:lnSpc>
              <a:spcPct val="90000"/>
            </a:lnSpc>
            <a:spcBef>
              <a:spcPct val="0"/>
            </a:spcBef>
            <a:spcAft>
              <a:spcPct val="35000"/>
            </a:spcAft>
            <a:buNone/>
          </a:pPr>
          <a:r>
            <a:rPr lang="en-GB" sz="1000" kern="1200"/>
            <a:t>Charles E. Osgood</a:t>
          </a:r>
        </a:p>
      </dsp:txBody>
      <dsp:txXfrm>
        <a:off x="1366283" y="6314566"/>
        <a:ext cx="2753832" cy="657762"/>
      </dsp:txXfrm>
    </dsp:sp>
    <dsp:sp modelId="{C71EFBE6-72AB-42E3-B859-0C4428FB7AEC}">
      <dsp:nvSpPr>
        <dsp:cNvPr id="0" name=""/>
        <dsp:cNvSpPr/>
      </dsp:nvSpPr>
      <dsp:spPr>
        <a:xfrm rot="5400000">
          <a:off x="2612195" y="7010260"/>
          <a:ext cx="262008" cy="314410"/>
        </a:xfrm>
        <a:prstGeom prst="rightArrow">
          <a:avLst>
            <a:gd name="adj1" fmla="val 60000"/>
            <a:gd name="adj2" fmla="val 50000"/>
          </a:avLst>
        </a:prstGeom>
        <a:gradFill rotWithShape="0">
          <a:gsLst>
            <a:gs pos="0">
              <a:schemeClr val="accent1">
                <a:tint val="60000"/>
                <a:hueOff val="0"/>
                <a:satOff val="0"/>
                <a:lumOff val="0"/>
                <a:alphaOff val="0"/>
                <a:tint val="50000"/>
                <a:satMod val="300000"/>
              </a:schemeClr>
            </a:gs>
            <a:gs pos="35000">
              <a:schemeClr val="accent1">
                <a:tint val="60000"/>
                <a:hueOff val="0"/>
                <a:satOff val="0"/>
                <a:lumOff val="0"/>
                <a:alphaOff val="0"/>
                <a:tint val="37000"/>
                <a:satMod val="300000"/>
              </a:schemeClr>
            </a:gs>
            <a:gs pos="100000">
              <a:schemeClr val="accent1">
                <a:tint val="6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GB" sz="800" kern="1200"/>
        </a:p>
      </dsp:txBody>
      <dsp:txXfrm rot="-5400000">
        <a:off x="2648876" y="7036461"/>
        <a:ext cx="188646" cy="183406"/>
      </dsp:txXfrm>
    </dsp:sp>
    <dsp:sp modelId="{2F95A3B0-8590-4B3E-93F9-302D069831DC}">
      <dsp:nvSpPr>
        <dsp:cNvPr id="0" name=""/>
        <dsp:cNvSpPr/>
      </dsp:nvSpPr>
      <dsp:spPr>
        <a:xfrm>
          <a:off x="1345819" y="7342138"/>
          <a:ext cx="2794760" cy="698690"/>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GB" sz="1000" kern="1200"/>
            <a:t>1962 </a:t>
          </a:r>
        </a:p>
        <a:p>
          <a:pPr marL="0" lvl="0" indent="0" algn="ctr" defTabSz="444500">
            <a:lnSpc>
              <a:spcPct val="90000"/>
            </a:lnSpc>
            <a:spcBef>
              <a:spcPct val="0"/>
            </a:spcBef>
            <a:spcAft>
              <a:spcPct val="35000"/>
            </a:spcAft>
            <a:buNone/>
          </a:pPr>
          <a:r>
            <a:rPr lang="en-GB" sz="1000" kern="1200"/>
            <a:t>Association for Computational Linguistics</a:t>
          </a:r>
        </a:p>
        <a:p>
          <a:pPr marL="0" lvl="0" indent="0" algn="ctr" defTabSz="444500">
            <a:lnSpc>
              <a:spcPct val="90000"/>
            </a:lnSpc>
            <a:spcBef>
              <a:spcPct val="0"/>
            </a:spcBef>
            <a:spcAft>
              <a:spcPct val="35000"/>
            </a:spcAft>
            <a:buNone/>
          </a:pPr>
          <a:r>
            <a:rPr lang="en-GB" sz="1000" kern="1200"/>
            <a:t>founded</a:t>
          </a:r>
        </a:p>
      </dsp:txBody>
      <dsp:txXfrm>
        <a:off x="1366283" y="7362602"/>
        <a:ext cx="2753832" cy="657762"/>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96D081B-183A-418E-9627-0DF52028A4D1}">
      <dsp:nvSpPr>
        <dsp:cNvPr id="0" name=""/>
        <dsp:cNvSpPr/>
      </dsp:nvSpPr>
      <dsp:spPr>
        <a:xfrm>
          <a:off x="1339924" y="982"/>
          <a:ext cx="2806551" cy="804475"/>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GB" sz="1000" kern="1200"/>
            <a:t>1966 </a:t>
          </a:r>
        </a:p>
        <a:p>
          <a:pPr marL="0" lvl="0" indent="0" algn="ctr" defTabSz="444500">
            <a:lnSpc>
              <a:spcPct val="90000"/>
            </a:lnSpc>
            <a:spcBef>
              <a:spcPct val="0"/>
            </a:spcBef>
            <a:spcAft>
              <a:spcPct val="35000"/>
            </a:spcAft>
            <a:buNone/>
          </a:pPr>
          <a:r>
            <a:rPr lang="en-GB" sz="1000" kern="1200"/>
            <a:t>General Enquirer</a:t>
          </a:r>
        </a:p>
        <a:p>
          <a:pPr marL="0" lvl="0" indent="0" algn="ctr" defTabSz="444500">
            <a:lnSpc>
              <a:spcPct val="90000"/>
            </a:lnSpc>
            <a:spcBef>
              <a:spcPct val="0"/>
            </a:spcBef>
            <a:spcAft>
              <a:spcPct val="35000"/>
            </a:spcAft>
            <a:buNone/>
          </a:pPr>
          <a:r>
            <a:rPr lang="en-GB" sz="1000" kern="1200"/>
            <a:t>developed by Philip Stone</a:t>
          </a:r>
        </a:p>
      </dsp:txBody>
      <dsp:txXfrm>
        <a:off x="1363486" y="24544"/>
        <a:ext cx="2759427" cy="757351"/>
      </dsp:txXfrm>
    </dsp:sp>
    <dsp:sp modelId="{3C8FF63F-0E80-4031-B53C-C6DEA5ED447E}">
      <dsp:nvSpPr>
        <dsp:cNvPr id="0" name=""/>
        <dsp:cNvSpPr/>
      </dsp:nvSpPr>
      <dsp:spPr>
        <a:xfrm rot="5400000">
          <a:off x="2592360" y="825569"/>
          <a:ext cx="301678" cy="362013"/>
        </a:xfrm>
        <a:prstGeom prst="rightArrow">
          <a:avLst>
            <a:gd name="adj1" fmla="val 60000"/>
            <a:gd name="adj2" fmla="val 50000"/>
          </a:avLst>
        </a:prstGeom>
        <a:gradFill rotWithShape="0">
          <a:gsLst>
            <a:gs pos="0">
              <a:schemeClr val="accent1">
                <a:tint val="60000"/>
                <a:hueOff val="0"/>
                <a:satOff val="0"/>
                <a:lumOff val="0"/>
                <a:alphaOff val="0"/>
                <a:tint val="50000"/>
                <a:satMod val="300000"/>
              </a:schemeClr>
            </a:gs>
            <a:gs pos="35000">
              <a:schemeClr val="accent1">
                <a:tint val="60000"/>
                <a:hueOff val="0"/>
                <a:satOff val="0"/>
                <a:lumOff val="0"/>
                <a:alphaOff val="0"/>
                <a:tint val="37000"/>
                <a:satMod val="300000"/>
              </a:schemeClr>
            </a:gs>
            <a:gs pos="100000">
              <a:schemeClr val="accent1">
                <a:tint val="6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en-GB" sz="1500" kern="1200"/>
        </a:p>
      </dsp:txBody>
      <dsp:txXfrm rot="-5400000">
        <a:off x="2634596" y="855737"/>
        <a:ext cx="217207" cy="211175"/>
      </dsp:txXfrm>
    </dsp:sp>
    <dsp:sp modelId="{A0A6DF1A-4C82-46BF-845F-E7D22318C334}">
      <dsp:nvSpPr>
        <dsp:cNvPr id="0" name=""/>
        <dsp:cNvSpPr/>
      </dsp:nvSpPr>
      <dsp:spPr>
        <a:xfrm>
          <a:off x="1339924" y="1207695"/>
          <a:ext cx="2806551" cy="804475"/>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GB" sz="1000" kern="1200"/>
            <a:t>1983 </a:t>
          </a:r>
        </a:p>
        <a:p>
          <a:pPr marL="0" lvl="0" indent="0" algn="ctr" defTabSz="444500">
            <a:lnSpc>
              <a:spcPct val="90000"/>
            </a:lnSpc>
            <a:spcBef>
              <a:spcPct val="0"/>
            </a:spcBef>
            <a:spcAft>
              <a:spcPct val="35000"/>
            </a:spcAft>
            <a:buNone/>
          </a:pPr>
          <a:r>
            <a:rPr lang="en-GB" sz="1000" kern="1200"/>
            <a:t>"Frequency Analysis"</a:t>
          </a:r>
        </a:p>
        <a:p>
          <a:pPr marL="0" lvl="0" indent="0" algn="ctr" defTabSz="444500">
            <a:lnSpc>
              <a:spcPct val="90000"/>
            </a:lnSpc>
            <a:spcBef>
              <a:spcPct val="0"/>
            </a:spcBef>
            <a:spcAft>
              <a:spcPct val="35000"/>
            </a:spcAft>
            <a:buNone/>
          </a:pPr>
          <a:r>
            <a:rPr lang="en-GB" sz="1000" kern="1200"/>
            <a:t>Philipp Mayring</a:t>
          </a:r>
        </a:p>
      </dsp:txBody>
      <dsp:txXfrm>
        <a:off x="1363486" y="1231257"/>
        <a:ext cx="2759427" cy="757351"/>
      </dsp:txXfrm>
    </dsp:sp>
    <dsp:sp modelId="{F0238E3A-FF86-48A9-AB24-4CEC8851713F}">
      <dsp:nvSpPr>
        <dsp:cNvPr id="0" name=""/>
        <dsp:cNvSpPr/>
      </dsp:nvSpPr>
      <dsp:spPr>
        <a:xfrm rot="5400000">
          <a:off x="2592360" y="2032283"/>
          <a:ext cx="301678" cy="362013"/>
        </a:xfrm>
        <a:prstGeom prst="rightArrow">
          <a:avLst>
            <a:gd name="adj1" fmla="val 60000"/>
            <a:gd name="adj2" fmla="val 50000"/>
          </a:avLst>
        </a:prstGeom>
        <a:gradFill rotWithShape="0">
          <a:gsLst>
            <a:gs pos="0">
              <a:schemeClr val="accent1">
                <a:tint val="60000"/>
                <a:hueOff val="0"/>
                <a:satOff val="0"/>
                <a:lumOff val="0"/>
                <a:alphaOff val="0"/>
                <a:tint val="50000"/>
                <a:satMod val="300000"/>
              </a:schemeClr>
            </a:gs>
            <a:gs pos="35000">
              <a:schemeClr val="accent1">
                <a:tint val="60000"/>
                <a:hueOff val="0"/>
                <a:satOff val="0"/>
                <a:lumOff val="0"/>
                <a:alphaOff val="0"/>
                <a:tint val="37000"/>
                <a:satMod val="300000"/>
              </a:schemeClr>
            </a:gs>
            <a:gs pos="100000">
              <a:schemeClr val="accent1">
                <a:tint val="6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en-GB" sz="1500" kern="1200"/>
        </a:p>
      </dsp:txBody>
      <dsp:txXfrm rot="-5400000">
        <a:off x="2634596" y="2062451"/>
        <a:ext cx="217207" cy="211175"/>
      </dsp:txXfrm>
    </dsp:sp>
    <dsp:sp modelId="{09AE1A12-EC7D-4251-B0EF-3B362558B2F9}">
      <dsp:nvSpPr>
        <dsp:cNvPr id="0" name=""/>
        <dsp:cNvSpPr/>
      </dsp:nvSpPr>
      <dsp:spPr>
        <a:xfrm>
          <a:off x="1339924" y="2414408"/>
          <a:ext cx="2806551" cy="804475"/>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GB" sz="1000" kern="1200"/>
            <a:t>1990 </a:t>
          </a:r>
        </a:p>
        <a:p>
          <a:pPr marL="0" lvl="0" indent="0" algn="ctr" defTabSz="444500">
            <a:lnSpc>
              <a:spcPct val="90000"/>
            </a:lnSpc>
            <a:spcBef>
              <a:spcPct val="0"/>
            </a:spcBef>
            <a:spcAft>
              <a:spcPct val="35000"/>
            </a:spcAft>
            <a:buNone/>
          </a:pPr>
          <a:r>
            <a:rPr lang="en-GB" sz="1000" kern="1200"/>
            <a:t>"Basic Content Analysis"</a:t>
          </a:r>
        </a:p>
        <a:p>
          <a:pPr marL="0" lvl="0" indent="0" algn="ctr" defTabSz="444500">
            <a:lnSpc>
              <a:spcPct val="90000"/>
            </a:lnSpc>
            <a:spcBef>
              <a:spcPct val="0"/>
            </a:spcBef>
            <a:spcAft>
              <a:spcPct val="35000"/>
            </a:spcAft>
            <a:buNone/>
          </a:pPr>
          <a:r>
            <a:rPr lang="en-GB" sz="1000" kern="1200"/>
            <a:t>Robert Weber </a:t>
          </a:r>
        </a:p>
      </dsp:txBody>
      <dsp:txXfrm>
        <a:off x="1363486" y="2437970"/>
        <a:ext cx="2759427" cy="757351"/>
      </dsp:txXfrm>
    </dsp:sp>
    <dsp:sp modelId="{3F700C6A-496C-456E-B3CD-C9F8B7B06A23}">
      <dsp:nvSpPr>
        <dsp:cNvPr id="0" name=""/>
        <dsp:cNvSpPr/>
      </dsp:nvSpPr>
      <dsp:spPr>
        <a:xfrm rot="5400000">
          <a:off x="2592360" y="3238996"/>
          <a:ext cx="301678" cy="362013"/>
        </a:xfrm>
        <a:prstGeom prst="rightArrow">
          <a:avLst>
            <a:gd name="adj1" fmla="val 60000"/>
            <a:gd name="adj2" fmla="val 50000"/>
          </a:avLst>
        </a:prstGeom>
        <a:gradFill rotWithShape="0">
          <a:gsLst>
            <a:gs pos="0">
              <a:schemeClr val="accent1">
                <a:tint val="60000"/>
                <a:hueOff val="0"/>
                <a:satOff val="0"/>
                <a:lumOff val="0"/>
                <a:alphaOff val="0"/>
                <a:tint val="50000"/>
                <a:satMod val="300000"/>
              </a:schemeClr>
            </a:gs>
            <a:gs pos="35000">
              <a:schemeClr val="accent1">
                <a:tint val="60000"/>
                <a:hueOff val="0"/>
                <a:satOff val="0"/>
                <a:lumOff val="0"/>
                <a:alphaOff val="0"/>
                <a:tint val="37000"/>
                <a:satMod val="300000"/>
              </a:schemeClr>
            </a:gs>
            <a:gs pos="100000">
              <a:schemeClr val="accent1">
                <a:tint val="6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en-GB" sz="1500" kern="1200"/>
        </a:p>
      </dsp:txBody>
      <dsp:txXfrm rot="-5400000">
        <a:off x="2634596" y="3269164"/>
        <a:ext cx="217207" cy="211175"/>
      </dsp:txXfrm>
    </dsp:sp>
    <dsp:sp modelId="{7E525401-D77B-4058-9C1A-AB8D8614028B}">
      <dsp:nvSpPr>
        <dsp:cNvPr id="0" name=""/>
        <dsp:cNvSpPr/>
      </dsp:nvSpPr>
      <dsp:spPr>
        <a:xfrm>
          <a:off x="1339924" y="3621122"/>
          <a:ext cx="2806551" cy="804475"/>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GB" sz="1000" kern="1200"/>
            <a:t>1999 </a:t>
          </a:r>
        </a:p>
        <a:p>
          <a:pPr marL="0" lvl="0" indent="0" algn="ctr" defTabSz="444500">
            <a:lnSpc>
              <a:spcPct val="90000"/>
            </a:lnSpc>
            <a:spcBef>
              <a:spcPct val="0"/>
            </a:spcBef>
            <a:spcAft>
              <a:spcPct val="35000"/>
            </a:spcAft>
            <a:buNone/>
          </a:pPr>
          <a:r>
            <a:rPr lang="en-GB" sz="1000" kern="1200"/>
            <a:t>"Development and use of a gold-standard data set for subjectivity classifications"</a:t>
          </a:r>
        </a:p>
        <a:p>
          <a:pPr marL="0" lvl="0" indent="0" algn="ctr" defTabSz="444500">
            <a:lnSpc>
              <a:spcPct val="90000"/>
            </a:lnSpc>
            <a:spcBef>
              <a:spcPct val="0"/>
            </a:spcBef>
            <a:spcAft>
              <a:spcPct val="35000"/>
            </a:spcAft>
            <a:buNone/>
          </a:pPr>
          <a:r>
            <a:rPr lang="en-GB" sz="1000" kern="1200"/>
            <a:t>J. M. Wiebe</a:t>
          </a:r>
        </a:p>
      </dsp:txBody>
      <dsp:txXfrm>
        <a:off x="1363486" y="3644684"/>
        <a:ext cx="2759427" cy="757351"/>
      </dsp:txXfrm>
    </dsp:sp>
    <dsp:sp modelId="{24349700-190E-44C5-B8E3-AA2821980AE7}">
      <dsp:nvSpPr>
        <dsp:cNvPr id="0" name=""/>
        <dsp:cNvSpPr/>
      </dsp:nvSpPr>
      <dsp:spPr>
        <a:xfrm rot="5400000">
          <a:off x="2592360" y="4445709"/>
          <a:ext cx="301678" cy="362013"/>
        </a:xfrm>
        <a:prstGeom prst="rightArrow">
          <a:avLst>
            <a:gd name="adj1" fmla="val 60000"/>
            <a:gd name="adj2" fmla="val 50000"/>
          </a:avLst>
        </a:prstGeom>
        <a:gradFill rotWithShape="0">
          <a:gsLst>
            <a:gs pos="0">
              <a:schemeClr val="accent1">
                <a:tint val="60000"/>
                <a:hueOff val="0"/>
                <a:satOff val="0"/>
                <a:lumOff val="0"/>
                <a:alphaOff val="0"/>
                <a:tint val="50000"/>
                <a:satMod val="300000"/>
              </a:schemeClr>
            </a:gs>
            <a:gs pos="35000">
              <a:schemeClr val="accent1">
                <a:tint val="60000"/>
                <a:hueOff val="0"/>
                <a:satOff val="0"/>
                <a:lumOff val="0"/>
                <a:alphaOff val="0"/>
                <a:tint val="37000"/>
                <a:satMod val="300000"/>
              </a:schemeClr>
            </a:gs>
            <a:gs pos="100000">
              <a:schemeClr val="accent1">
                <a:tint val="6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en-GB" sz="1500" kern="1200"/>
        </a:p>
      </dsp:txBody>
      <dsp:txXfrm rot="-5400000">
        <a:off x="2634596" y="4475877"/>
        <a:ext cx="217207" cy="211175"/>
      </dsp:txXfrm>
    </dsp:sp>
    <dsp:sp modelId="{35DC87D8-D777-4019-8261-474E44CA5DA8}">
      <dsp:nvSpPr>
        <dsp:cNvPr id="0" name=""/>
        <dsp:cNvSpPr/>
      </dsp:nvSpPr>
      <dsp:spPr>
        <a:xfrm>
          <a:off x="1339924" y="4827835"/>
          <a:ext cx="2806551" cy="804475"/>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GB" sz="1000" kern="1200"/>
            <a:t>2002</a:t>
          </a:r>
        </a:p>
        <a:p>
          <a:pPr marL="0" lvl="0" indent="0" algn="ctr" defTabSz="444500">
            <a:lnSpc>
              <a:spcPct val="90000"/>
            </a:lnSpc>
            <a:spcBef>
              <a:spcPct val="0"/>
            </a:spcBef>
            <a:spcAft>
              <a:spcPct val="35000"/>
            </a:spcAft>
            <a:buNone/>
          </a:pPr>
          <a:r>
            <a:rPr lang="en-GB" sz="1000" kern="1200"/>
            <a:t>"Thumbs up? Sentiment Classification using Machine Learning Techniques"</a:t>
          </a:r>
        </a:p>
        <a:p>
          <a:pPr marL="0" lvl="0" indent="0" algn="ctr" defTabSz="444500">
            <a:lnSpc>
              <a:spcPct val="90000"/>
            </a:lnSpc>
            <a:spcBef>
              <a:spcPct val="0"/>
            </a:spcBef>
            <a:spcAft>
              <a:spcPct val="35000"/>
            </a:spcAft>
            <a:buNone/>
          </a:pPr>
          <a:r>
            <a:rPr lang="en-GB" sz="1000" kern="1200"/>
            <a:t>Bo Pang, Lillian Lee, and Shivahumar Vaithyanathan</a:t>
          </a:r>
        </a:p>
      </dsp:txBody>
      <dsp:txXfrm>
        <a:off x="1363486" y="4851397"/>
        <a:ext cx="2759427" cy="757351"/>
      </dsp:txXfrm>
    </dsp:sp>
    <dsp:sp modelId="{3477F5BB-8E4F-4F40-9D5E-2BF857771CD2}">
      <dsp:nvSpPr>
        <dsp:cNvPr id="0" name=""/>
        <dsp:cNvSpPr/>
      </dsp:nvSpPr>
      <dsp:spPr>
        <a:xfrm rot="5400000">
          <a:off x="2592360" y="5652422"/>
          <a:ext cx="301678" cy="362013"/>
        </a:xfrm>
        <a:prstGeom prst="rightArrow">
          <a:avLst>
            <a:gd name="adj1" fmla="val 60000"/>
            <a:gd name="adj2" fmla="val 50000"/>
          </a:avLst>
        </a:prstGeom>
        <a:gradFill rotWithShape="0">
          <a:gsLst>
            <a:gs pos="0">
              <a:schemeClr val="accent1">
                <a:tint val="60000"/>
                <a:hueOff val="0"/>
                <a:satOff val="0"/>
                <a:lumOff val="0"/>
                <a:alphaOff val="0"/>
                <a:tint val="50000"/>
                <a:satMod val="300000"/>
              </a:schemeClr>
            </a:gs>
            <a:gs pos="35000">
              <a:schemeClr val="accent1">
                <a:tint val="60000"/>
                <a:hueOff val="0"/>
                <a:satOff val="0"/>
                <a:lumOff val="0"/>
                <a:alphaOff val="0"/>
                <a:tint val="37000"/>
                <a:satMod val="300000"/>
              </a:schemeClr>
            </a:gs>
            <a:gs pos="100000">
              <a:schemeClr val="accent1">
                <a:tint val="6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en-GB" sz="1500" kern="1200"/>
        </a:p>
      </dsp:txBody>
      <dsp:txXfrm rot="-5400000">
        <a:off x="2634596" y="5682590"/>
        <a:ext cx="217207" cy="211175"/>
      </dsp:txXfrm>
    </dsp:sp>
    <dsp:sp modelId="{6FECEA24-1D75-41E0-8456-D977C7DBA1B6}">
      <dsp:nvSpPr>
        <dsp:cNvPr id="0" name=""/>
        <dsp:cNvSpPr/>
      </dsp:nvSpPr>
      <dsp:spPr>
        <a:xfrm>
          <a:off x="1339924" y="6034548"/>
          <a:ext cx="2806551" cy="804475"/>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GB" sz="1000" kern="1200"/>
            <a:t>2002 </a:t>
          </a:r>
        </a:p>
        <a:p>
          <a:pPr marL="0" lvl="0" indent="0" algn="ctr" defTabSz="444500">
            <a:lnSpc>
              <a:spcPct val="90000"/>
            </a:lnSpc>
            <a:spcBef>
              <a:spcPct val="0"/>
            </a:spcBef>
            <a:spcAft>
              <a:spcPct val="35000"/>
            </a:spcAft>
            <a:buNone/>
          </a:pPr>
          <a:r>
            <a:rPr lang="en-GB" sz="1000" kern="1200"/>
            <a:t>"Thumbs up or thumbs down?"</a:t>
          </a:r>
        </a:p>
        <a:p>
          <a:pPr marL="0" lvl="0" indent="0" algn="ctr" defTabSz="444500">
            <a:lnSpc>
              <a:spcPct val="90000"/>
            </a:lnSpc>
            <a:spcBef>
              <a:spcPct val="0"/>
            </a:spcBef>
            <a:spcAft>
              <a:spcPct val="35000"/>
            </a:spcAft>
            <a:buNone/>
          </a:pPr>
          <a:r>
            <a:rPr lang="en-GB" sz="1000" kern="1200"/>
            <a:t>Peter D. Turney</a:t>
          </a:r>
        </a:p>
      </dsp:txBody>
      <dsp:txXfrm>
        <a:off x="1363486" y="6058110"/>
        <a:ext cx="2759427" cy="757351"/>
      </dsp:txXfrm>
    </dsp:sp>
    <dsp:sp modelId="{4C54FC88-2E50-418F-B8C8-2344E2E55004}">
      <dsp:nvSpPr>
        <dsp:cNvPr id="0" name=""/>
        <dsp:cNvSpPr/>
      </dsp:nvSpPr>
      <dsp:spPr>
        <a:xfrm rot="5400000">
          <a:off x="2592360" y="6859136"/>
          <a:ext cx="301678" cy="362013"/>
        </a:xfrm>
        <a:prstGeom prst="rightArrow">
          <a:avLst>
            <a:gd name="adj1" fmla="val 60000"/>
            <a:gd name="adj2" fmla="val 50000"/>
          </a:avLst>
        </a:prstGeom>
        <a:gradFill rotWithShape="0">
          <a:gsLst>
            <a:gs pos="0">
              <a:schemeClr val="accent1">
                <a:tint val="60000"/>
                <a:hueOff val="0"/>
                <a:satOff val="0"/>
                <a:lumOff val="0"/>
                <a:alphaOff val="0"/>
                <a:tint val="50000"/>
                <a:satMod val="300000"/>
              </a:schemeClr>
            </a:gs>
            <a:gs pos="35000">
              <a:schemeClr val="accent1">
                <a:tint val="60000"/>
                <a:hueOff val="0"/>
                <a:satOff val="0"/>
                <a:lumOff val="0"/>
                <a:alphaOff val="0"/>
                <a:tint val="37000"/>
                <a:satMod val="300000"/>
              </a:schemeClr>
            </a:gs>
            <a:gs pos="100000">
              <a:schemeClr val="accent1">
                <a:tint val="6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en-GB" sz="1500" kern="1200"/>
        </a:p>
      </dsp:txBody>
      <dsp:txXfrm rot="-5400000">
        <a:off x="2634596" y="6889304"/>
        <a:ext cx="217207" cy="211175"/>
      </dsp:txXfrm>
    </dsp:sp>
    <dsp:sp modelId="{10DED0B7-C586-42A4-AB9F-2A53FC1EBEAC}">
      <dsp:nvSpPr>
        <dsp:cNvPr id="0" name=""/>
        <dsp:cNvSpPr/>
      </dsp:nvSpPr>
      <dsp:spPr>
        <a:xfrm>
          <a:off x="1339924" y="7241262"/>
          <a:ext cx="2806551" cy="804475"/>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GB" sz="1000" kern="1200"/>
            <a:t>2008 </a:t>
          </a:r>
        </a:p>
        <a:p>
          <a:pPr marL="0" lvl="0" indent="0" algn="ctr" defTabSz="444500">
            <a:lnSpc>
              <a:spcPct val="90000"/>
            </a:lnSpc>
            <a:spcBef>
              <a:spcPct val="0"/>
            </a:spcBef>
            <a:spcAft>
              <a:spcPct val="35000"/>
            </a:spcAft>
            <a:buNone/>
          </a:pPr>
          <a:r>
            <a:rPr lang="en-GB" sz="1000" kern="1200"/>
            <a:t>"Opinion Mining and sentiment analysis"</a:t>
          </a:r>
        </a:p>
        <a:p>
          <a:pPr marL="0" lvl="0" indent="0" algn="ctr" defTabSz="444500">
            <a:lnSpc>
              <a:spcPct val="90000"/>
            </a:lnSpc>
            <a:spcBef>
              <a:spcPct val="0"/>
            </a:spcBef>
            <a:spcAft>
              <a:spcPct val="35000"/>
            </a:spcAft>
            <a:buNone/>
          </a:pPr>
          <a:r>
            <a:rPr lang="en-GB" sz="1000" kern="1200"/>
            <a:t>Bo Pang and Lillian Lee</a:t>
          </a:r>
        </a:p>
      </dsp:txBody>
      <dsp:txXfrm>
        <a:off x="1363486" y="7264824"/>
        <a:ext cx="2759427" cy="75735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5-25T22:24:23.042"/>
    </inkml:context>
    <inkml:brush xml:id="br0">
      <inkml:brushProperty name="width" value="0.05018" units="cm"/>
      <inkml:brushProperty name="height" value="0.05018" units="cm"/>
      <inkml:brushProperty name="ignorePressure" value="1"/>
    </inkml:brush>
  </inkml:definitions>
  <inkml:trace contextRef="#ctx0" brushRef="#br0">0 1</inkml:trace>
</inkml:ink>
</file>

<file path=word/ink/ink1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5-25T23:11:22.563"/>
    </inkml:context>
    <inkml:brush xml:id="br0">
      <inkml:brushProperty name="width" value="0.1" units="cm"/>
      <inkml:brushProperty name="height" value="0.2" units="cm"/>
      <inkml:brushProperty name="color" value="#00F900"/>
      <inkml:brushProperty name="tip" value="rectangle"/>
      <inkml:brushProperty name="rasterOp" value="maskPen"/>
      <inkml:brushProperty name="ignorePressure" value="1"/>
    </inkml:brush>
  </inkml:definitions>
  <inkml:trace contextRef="#ctx0" brushRef="#br0">0 37,'1'-1,"-1"1,0-1,0 1,1-1,-1 1,1-1,-1 1,0-1,1 1,-1-1,1 1,-1 0,1-1,-1 1,1 0,0-1,-1 1,1 0,-1 0,1-1,0 1,-1 0,1 0,-1 0,2 0,21-3,-15 2,48-6,1 2,103 6,-59 1,141-13,-224 10,-14 0,0 1,1-1,-1 1,0 0,1 0,-1 0,1 1,-1 0,0 0,0 0,1 0,6 3,-11-4,0 1,1-1,-1 0,0 0,0 0,0 1,0-1,0 0,0 0,0 0,1 1,-1-1,0 0,0 0,0 0,0 1,0-1,0 0,0 0,0 0,0 1,0-1,0 0,0 0,0 1,0-1,0 0,-1 0,1 0,0 1,0-1,0 0,0 0,0 0,0 1,0-1,-1 0,1 0,-12 8,-18 2,26-9,-110 25,82-20,23-5</inkml:trace>
</inkml:ink>
</file>

<file path=word/ink/ink1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5-25T23:11:19.542"/>
    </inkml:context>
    <inkml:brush xml:id="br0">
      <inkml:brushProperty name="width" value="0.1" units="cm"/>
      <inkml:brushProperty name="height" value="0.2" units="cm"/>
      <inkml:brushProperty name="color" value="#00F900"/>
      <inkml:brushProperty name="tip" value="rectangle"/>
      <inkml:brushProperty name="rasterOp" value="maskPen"/>
      <inkml:brushProperty name="ignorePressure" value="1"/>
    </inkml:brush>
  </inkml:definitions>
  <inkml:trace contextRef="#ctx0" brushRef="#br0">0 23,'44'-11,"311"9,-180 4,-51-13,-440 54,91-8,190-30,22-3</inkml:trace>
</inkml:ink>
</file>

<file path=word/ink/ink1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5-25T23:11:16.956"/>
    </inkml:context>
    <inkml:brush xml:id="br0">
      <inkml:brushProperty name="width" value="0.1" units="cm"/>
      <inkml:brushProperty name="height" value="0.2" units="cm"/>
      <inkml:brushProperty name="color" value="#00F900"/>
      <inkml:brushProperty name="tip" value="rectangle"/>
      <inkml:brushProperty name="rasterOp" value="maskPen"/>
      <inkml:brushProperty name="ignorePressure" value="1"/>
    </inkml:brush>
  </inkml:definitions>
  <inkml:trace contextRef="#ctx0" brushRef="#br0">146 1,'1'1,"-1"0,0 0,1 0,-1 0,1 0,-1 0,1 0,-1 0,1 0,-1 0,1 0,0-1,0 1,-1 0,1 0,0-1,0 1,2 1,23 12,-8-4,-15-8,1 1,-1-1,0 1,0 0,0 0,0 0,-1 0,1 0,-1 1,0-1,0 1,0 0,0-1,0 1,-1 0,0 0,0 0,0 0,0 0,-1 0,1 0,-1 1,0-1,0 0,-1 0,1 0,-1 0,-2 6,1-7,1 0,-2-1,1 1,0-1,0 1,-1-1,1 0,-1 0,0 0,0 0,0 0,0-1,0 1,-5 1,1-1,-1 1,1-1,-1 0,1-1,-11 2,-92 4,77-4,31-3,4 0,17 0,33-1,74 2,-125-1,1 0,0 0,-1 1,1-1,-1 0,1 1,0-1,-1 1,1-1,-1 1,1 0,-1 0,0 0,1 0,-1 0,0 0,0 0,1 0,-1 0,0 0,0 1,0-1,0 1,0 1,0 0,0 1,0-1,0 1,0-1,-1 1,0-1,0 1,0-1,0 1,0-1,-2 4,0 3,0 0,-1 0,0-1,-1 1,0-1,-1 0,-8 12,4-7,0 0,1 0,-11 29,9-21,10-21,0 1,-1-1,1 0,-1 0,1 0,-1 1,1-1,-1 0,0 0,0 0,1 0,-1 0,0 0,0 0,0 0,0-1,0 1,0 0,0 0,0-1,-1 1,1-1,0 1,-2 0,2-2,0 0,0 0,0 0,0 1,0-1,1 0,-1 0,0 0,1 0,-1-1,0 1,1 0,0 0,-1 0,1 0,-1 0,1-1,0 1,0 0,0 0,0-1,0 1,0 0,0 0,1-2,0-158,-3 209,1-31,0 0,1 1,1-1,0 0,5 23,-5-39,0 0,-1 1,1-1,0 0,0 0,0 0,0 1,0-1,0 0,0 0,0 0,0-1,0 1,1 0,-1 0,0-1,0 1,1 0,-1-1,1 1,-1-1,0 0,1 0,-1 1,1-1,1 0,47-2,-29 0,232 3,93-3,-283-3,43-1,345 7,-315-13,-128 13,1-2,-1 1,1-1,-1 0,0-1,0 0,1 0,11-6,-17 7,0-1,0 0,0 0,-1 0,1 0,0 0,-1-1,1 1,-1-1,0 1,0-1,0 0,0 0,-1 0,1 0,-1 0,1-1,-1 1,0 0,-1-1,1 1,0 0,-1-7,1 0,0-1,-1 0,0 0,-3-18,3 26,-1 0,1 0,-1 1,0-1,0 1,0-1,-1 0,1 1,0 0,-1-1,0 1,1 0,-1 0,0 0,0 0,-1 0,1 0,0 1,-4-3,-6-1,-1 0,0 0,0 1,0 1,-16-2,17 3,0 0,0-1,0 0,0-1,1-1,-20-9,25 10,0-1,1 1,-1-1,1 0,1-1,-1 1,-4-8,-15-17,24 30,0-1,-1 1,1-1,0 1,0 0,-1-1,1 1,0 0,-1 0,1-1,0 1,-1 0,1 0,0-1,-1 1,1 0,0 0,-1 0,1 0,-1-1,1 1,-1 0,1 0,0 0,-1 0,1 0,-1 0,1 0,0 0,-1 0,1 1,-1-1,1 0,0 0,-1 0,0 1,-5 15,4 28,2-42,0 1,0 0,0-1,0 1,1 0,-1 0,1 0,0 0,-1 0,1-1,1 1,-1 0,0-1,1 1,-1-1,4 5,-2-5,0 0,0 0,0 0,0 0,1 0,-1-1,0 1,1-1,-1 0,1 0,0 0,3 0,-5-1,0 0,-1 1,1-1,0 0,-1 1,1 0,0-1,-1 1,1 0,-1 0,1 0,-1 0,0 0,2 1,-5 4,-15-2,-189-3,101-2,0-11,-680 13,764 3,21-3,-1-1,1 0,-1 1,1-1,0 0,-1 1,1-1,0 0,0 1,-1-1,1 1,0-1,0 0,-1 1,1-1,0 1,0-1,0 1,0-1,0 1,0-1,0 0,0 1,0-1,0 2,0-1,1 1,0-1,0 1,0-1,-1 0,1 1,1-1,-1 0,0 0,0 1,0-1,1 0,-1 0,0 0,1-1,-1 1,1 0,-1 0,1-1,2 1,195 58,-162-51,1-1,-1-3,56 1,18-4,73-3,-78-10,-5 2,-54 4,49 0,-28 6,54 1,-121-1,0 0,0 0,-1 0,1-1,0 1,-1 1,1-1,0 0,0 0,-1 0,1 0,0 0,-1 1,1-1,0 0,-1 1,1-1,0 0,-1 1,1-1,-1 1,1-1,-1 1,1 0,-10 9,-29 8,-183 57,31-11,155-52,0-2,-1-1,-69 7,50-13,-94-6,138 1,-1-1,0 1,-16-8,17 6,0 1,-1 0,-20-3,-59 5,82 2</inkml:trace>
</inkml:ink>
</file>

<file path=word/ink/ink1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5-25T23:11:00.475"/>
    </inkml:context>
    <inkml:brush xml:id="br0">
      <inkml:brushProperty name="width" value="0.1" units="cm"/>
      <inkml:brushProperty name="height" value="0.2" units="cm"/>
      <inkml:brushProperty name="color" value="#00F900"/>
      <inkml:brushProperty name="tip" value="rectangle"/>
      <inkml:brushProperty name="rasterOp" value="maskPen"/>
      <inkml:brushProperty name="ignorePressure" value="1"/>
    </inkml:brush>
  </inkml:definitions>
  <inkml:trace contextRef="#ctx0" brushRef="#br0">10 1,'902'0,"-889"0,1 2,-1 0,1 0,-1 1,0 1,23 10,-35-14,-1 0,1 0,0 0,0 1,0-1,-1 0,1 0,0 1,-1-1,1 1,0-1,0 1,-1-1,1 1,-1-1,1 1,-1 0,1-1,-1 1,1 0,-1-1,1 1,-1 0,0 0,1-1,-1 1,0 0,0 0,0 0,0 0,1-1,-1 1,0 0,0 0,-1 0,1-1,0 1,0 0,0 0,0 0,-1-1,1 1,0 0,-1 0,1-1,-1 1,1 0,-1-1,1 1,-1 0,1-1,-1 1,0-1,1 1,-1-1,0 1,1-1,-1 1,0-1,-1 1,-6 4,0-1,0 0,-16 6,2-5,0-1,0 0,0-2,0 0,-1-2,-35-3,-8 1,-6 3,-78-2,111-3,-76-3,30 9,-105-4,143-9,45 11,1 0,0-1,-1 1,1-1,0 1,0-1,-1 1,1-1,0 0,0 1,0-1,-1 0,1 0,0 0,0 0,1 0,-1 0,0 0,0 0,0-1,1 1,-1 0,0 0,1-1,0 1,-1 0,1-1,0 1,-1 0,1-3,1 3,-1 0,1 0,0 0,-1 0,1 0,0 0,0 0,0 0,0 1,-1-1,1 0,0 1,1-1,-1 0,0 1,0 0,0-1,0 1,0-1,0 1,1 0,-1 0,0 0,0 0,3 0,37 0,-31 1,120 10,-114-9,-1 1,1 0,-1 2,0-1,28 15,58 22,-88-36,0-1,0-1,0 0,1-1,16 1,-17-1,-5-2</inkml:trace>
</inkml:ink>
</file>

<file path=word/ink/ink1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5-25T23:10:42.794"/>
    </inkml:context>
    <inkml:brush xml:id="br0">
      <inkml:brushProperty name="width" value="0.1" units="cm"/>
      <inkml:brushProperty name="height" value="0.2" units="cm"/>
      <inkml:brushProperty name="color" value="#00F900"/>
      <inkml:brushProperty name="tip" value="rectangle"/>
      <inkml:brushProperty name="rasterOp" value="maskPen"/>
      <inkml:brushProperty name="ignorePressure" value="1"/>
    </inkml:brush>
  </inkml:definitions>
  <inkml:trace contextRef="#ctx0" brushRef="#br0">26 0,'1419'0,"-1218"12,4-2,-160-12,-29 1,-1 0,1 1,-1 0,1 2,29 5,-35-3,2-1,-1 0,0 0,0-1,1-1,15 1,-8-1,-1 1,0 2,0-1,-1 2,1 0,-1 1,0 1,0 1,23 14,-31-16,-1 0,0 1,0 0,0 0,-1 1,0 0,0 0,-1 1,0 0,5 12,-8-15,4 10,-1 0,4 20,-9-32,0 1,0 0,0 0,-1 0,0 0,0 0,-1 0,1-1,-1 1,0 0,0 0,-3 7,3-10,-1 0,1 0,-1 0,0 0,0 0,1 0,-1-1,0 1,0-1,-1 1,1-1,0 0,0 0,-1 0,1 0,0 0,-1 0,1-1,-1 1,1-1,-5 0,-9 1,0 0,-22-3,13 0,-28 2,-1-3,-89-16,120 15,0 2,-39-1,-3 1,64 2,-1 0,1 0,-1 0,1-1,-1 1,1 0,-1-1,1 1,0-1,-1 1,1-1,-1 0,1 0,0 1,0-1,-3-2,4 2,0 0,-1 1,1-1,0 0,-1 0,1 1,0-1,0 0,0 0,0 1,0-1,0 0,0 0,0 0,0 1,0-1,0 0,0 0,0 0,1 1,-1-1,1-1,0-1,1 0,0 0,1 0,-1 0,0 0,1 0,-1 1,1-1,0 1,0 0,0 0,4-2,12-6,6-3,0 0,53-16,-60 26,0 1,0 1,0 1,0 1,20 2,-36-2,-1-1,0-1,-1 1,1 0,0 0,0 0,0 1,-1-1,1 0,0 0,0 0,0 1,-1-1,1 0,0 1,0-1,-1 0,1 1,0-1,-1 1,1-1,-1 1,1 0,-1-1,1 1,-1 0,1-1,-1 1,1 0,-1 0,0 1,0-1,0 1,0-1,0 0,-1 1,1-1,-1 0,1 1,-1-1,1 0,-1 0,0 1,0-1,1 0,-3 1,-2 4,0 0,-1 0,0-1,-12 9,-20 6,17-8,-36 24,38-24,0 0,-1-2,0 0,-35 11,-12 6,37-15,-1-2,0-1,0-2,-43 5,5-1,32-6,0-2,0-2,-40-3,0 0,57 2,0-1,0 1,0 0,0 2,1 0,-1 2,1 0,-33 11,39-10,-1-1,0 0,0-1,-1-1,-25 1,4-2,-42-5,72 2,0 0,-1 0,1-1,0 1,0-1,0-1,1 1,-1-1,-5-5,-25-14,-129-65,139 78,-1 1,0 1,-33-6,22 6,6 2,0 2,-1 1,-55 3,-30-2,115 2,0-1,0 1,0-1,1 0,-1 1,0-1,0 0,1-1,-1 1,1 0,-1-1,1 0,-1 1,1-1,0 0,0 0,0 0,0 0,-3-5,3 2,0 1,0-1,0 1,0-1,1 0,0 1,0-1,0 0,0 0,1 0,0-6,0 6,0-1,0 1,1-1,-1 1,1-1,1 1,-1 0,1 0,0-1,0 1,0 1,1-1,0 0,0 0,0 1,1 0,-1 0,1 0,0 0,0 0,9-5,1 3,1 1,1 0,-1 1,1 1,-1 0,20 0,100 4,-55 1,-52-2,-19 0,-31 0,-46-1,29-1,1 2,-64 8,76-1,1 0,0 2,0 1,-43 25,68-35,-1 1,1-1,-1 0,1 0,-1 0,1 0,-1 1,1-1,-1 0,1 0,0 1,-1-1,1 0,0 1,-1-1,1 0,0 1,-1-1,1 1,0-1,0 0,-1 1,1-1,0 1,0-1,0 1,0-1,0 1,0-1,-1 1,1-1,0 1,0-1,0 1,1 0,15 9,28 0,292-4,-182-9,-50 5,-43 0,1-2,110-15,-170 15,0 0,0 0,0-1,-1 1,1-1,0 0,0 1,-1-1,1 0,0 0,-1 0,1 0,-1 0,2-2,-4-6,-15 0,-14 1,-1 1,0 2,0 0,0 2,-36 2,-24-4,19 5,54 1,1 0,-1-2,-30-4,47 5,1 0,0 0,0 0,-1 0,1 0,0 0,-1 0,1 0,0 0,0 0,-1 0,1 0,0 0,-1 0,1 0,0 0,0 0,-1 0,1 0,0-1,0 1,-1 0,1 0,0 0,0 0,0-1,-1 1,1 0,0 0,0 0,0-1,0 1,-1 0,1 0,0-1,0 1,0 0,0-1,0 1,0 0,0 0,0-1,0 1,0 0,0 0,0-1,0 1,0 0,0-1,16-9,28-3,50-4,0 4,133-2,-88 21,-20 1,104 4,8-1,211-10,-427 3,1 0,0 0,-1 2,1 0,-1 1,-1 0,23 14,-28-15,-7-4,0 0,-1 0,1 0,0 0,-1 1,1-1,-1 1,0-1,1 1,-1 0,0-1,0 1,0 0,0 0,0 0,0 0,-1 0,1 0,-1 0,1 0,-1 0,0 0,0 0,0 0,0 0,0 0,0 0,0 0,-1 0,1 0,-1 0,1 0,-1 0,0 0,0 0,-2 3,1-2,0 1,0 0,0-1,0 0,-1 1,1-1,-1 0,0-1,0 1,0 0,0-1,-1 1,1-1,-1 0,1 0,-1-1,0 1,-5 1,-25-1,0-1,0-1,-51-8,40 3,-49-5,-83-5,-915 16,1090-1,1 0,-1 0,1 0,-1 0,1 0,-1 0,1 0,-1 1,1-1,0 0,-1 1,1-1,-1 1,1 0,0-1,-1 1,1 0,-1 1,1-1,1 0,0 0,-1-1,1 1,0 0,0 0,-1-1,1 1,0 0,0 0,0 0,0-1,0 1,0 0,1 0,-1 0,0-1,0 1,0 0,1 0,-1-1,0 1,2 1,1 3,0-1,0 1,1-1,0 0,0 0,0-1,0 1,6 3,6 2,0 0,1-1,0-1,28 7,75 13,-98-22,21 0,0-1,1-2,51-4,-10 0,29 4,122-4,-231 1,-1 1,1-1,-1 0,0 0,1-1,-1 1,0-1,0 0,0 0,0-1,5-3,33-37,-36 36,0 0,1 0,0 0,0 0,1 1,12-8,3 2,-1 0,34-13,-56 25,0 0,0-1,1 1,-1 0,0 0,0 0,0 0,1 0,-1 0,0-1,0 1,1 0,-1 0,0 0,0 0,1 0,-1 0,0 0,1 0,-1 0,0 0,0 0,1 0,-1 0,0 0,0 1,1-1,-1 0,0 0,0 0,0 0,1 0,-1 0,0 1,0-1,0 0,1 0,-1 1,-5 10,-21 21,18-23,4-3,-1 0,-1-1,1 0,-11 8,-9 8,24-21,0 1,0 0,0 0,0 0,0 0,0 0,0 0,0 0,0 0,1 0,-1 0,0 0,1 1,-1-1,1 0,-1 0,1 1,0-1,0 0,-1 1,1-1,0 0,0 1,0-1,0 0,1 1,-1 1,2 0,0 0,0-1,0 0,0 1,0-1,1 0,-1 0,1 0,3 1,10 10,-15-13,0 1,1 0,-2 0,1 0,0 0,0 0,0 0,0 0,0 0,-1 0,1 1,-1-1,1 0,-1 0,1 1,-1-1,0 0,1 0,-1 1,0-1,0 0,0 1,0 1,-1-1,0 0,1 0,-1 0,0-1,0 1,0 0,0-1,-1 1,1-1,0 1,-1-1,1 0,-4 3,-5 2,0 0,-1 0,0-1,-11 3,18-6,-14 4,0-1,-1-1,0 0,1-2,-27 2,39-4,-1 0,1 1,-1 0,0 0,1 1,0 0,-10 4,16-5,0-1,1 1,-1 0,1-1,-1 1,1-1,-1 1,1-1,-1 1,1-1,0 0,-1 1,1-1,0 0,-1 1,1-1,0 0,-1 0,1 0,0 0,0 0,-1 0,2 0,23 6,40 0,110-6,-74-2,-94 2,0-1,0 1,0-1,1-1,-1 1,-1-1,1-1,0 1,0-1,8-5,1-2,0-2,21-19,-30 25,13-5,-17 10,-1 1,0-2,1 1,-1 0,0 0,1-1,-1 1,0-1,3-3,-5 4</inkml:trace>
</inkml:ink>
</file>

<file path=word/ink/ink1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5-25T23:10:28.466"/>
    </inkml:context>
    <inkml:brush xml:id="br0">
      <inkml:brushProperty name="width" value="0.1" units="cm"/>
      <inkml:brushProperty name="height" value="0.2" units="cm"/>
      <inkml:brushProperty name="color" value="#00F900"/>
      <inkml:brushProperty name="tip" value="rectangle"/>
      <inkml:brushProperty name="rasterOp" value="maskPen"/>
      <inkml:brushProperty name="ignorePressure" value="1"/>
    </inkml:brush>
  </inkml:definitions>
  <inkml:trace contextRef="#ctx0" brushRef="#br0">43 25,'570'0,"-558"-1,-1 0,1-1,21-6,-22 5,1 0,0 1,22-2,31 3,99 4,-156-2,0 0,0 1,0 0,0 0,-1 1,1 0,-1 1,14 8,-5-2,-1 2,23 22,-36-32,0 1,1 0,-1-1,-1 1,1 0,0 0,-1 1,1-1,-1 0,0 0,0 1,0-1,-1 0,1 1,-1-1,0 1,0-1,0 1,0-1,-1 1,1-1,-1 0,0 1,0-1,0 0,0 1,-1-1,1 0,-1 0,0 0,0 0,0-1,0 1,-1 0,1-1,-1 0,1 1,-1-1,0 0,0 0,0-1,0 1,0 0,0-1,0 0,-1 0,1 0,0 0,-1-1,-5 1,-196-2,193-1,-1 0,1-1,-1 0,1-1,-19-9,20 8,0 0,0 1,0 0,-1 1,0 1,-23-3,-578 6,610-1,1 0,-1-1,1 1,-1 0,1-1,-1 1,1-1,0 0,-1 1,1-1,0-1,0 1,-1 0,1 0,0-1,0 1,0-1,0 0,1 1,-1-1,0 0,1 0,0 0,-1 0,1-1,0 1,0 0,0 0,0-1,0 1,1-1,-1 1,1-1,-1 1,1-5,0 7,0 0,0-1,-1 1,1 0,0-1,0 1,0 0,0-1,0 1,0-1,0 1,0 0,0-1,0 1,0 0,0-1,0 1,0-1,0 1,0 0,0-1,1 1,-1 0,0-1,0 1,0 0,1 0,-1-1,0 1,0 0,1-1,-1 1,0 0,0 0,1 0,-1-1,0 1,1 0,-1 0,0 0,1 0,-1 0,1-1,-1 1,1 0,0 1,-1-1,1 0,0 1,-1-1,1 1,-1-1,1 1,0-1,-1 1,1-1,-1 1,1-1,-1 1,0 0,1-1,-1 1,0 0,1-1,-1 1,0 0,0 0,1 1,-1 4,1 1,1-1,-1 1,1-1,0 1,1-1,-1 0,1 0,1 0,-1 0,1-1,0 1,8 8,6 4,-14-13,-1-1,1-1,0 1,0 0,0-1,0 0,1 0,-1 0,1 0,0-1,0 0,0 0,0 0,9 1,12 2,0-2,1 0,0-2,-1-1,45-6,-56 2,0 0,0-1,0-1,-1 0,0-1,0-1,17-12,27-14,-44 29,1 0,-1 2,1-1,0 2,0 0,28 0,-20 1,4 0,0 1,1 2,-1 0,50 12,-65-11,-1-2,0 1,0-2,18 0,-25 0,-1 0,1-1,-1 1,0-1,1 1,-1-1,1 0,-1 0,0-1,0 1,0-1,0 0,0 1,0-1,0 0,0-1,-1 1,5-5,-5 1,-1 1,1 0,-1-1,0 1,0 0,-1-1,0 1,0-1,0 1,-1-1,1 1,-4-11,2 9</inkml:trace>
</inkml:ink>
</file>

<file path=word/ink/ink1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5-25T23:10:16.111"/>
    </inkml:context>
    <inkml:brush xml:id="br0">
      <inkml:brushProperty name="width" value="0.1" units="cm"/>
      <inkml:brushProperty name="height" value="0.2" units="cm"/>
      <inkml:brushProperty name="color" value="#00F900"/>
      <inkml:brushProperty name="tip" value="rectangle"/>
      <inkml:brushProperty name="rasterOp" value="maskPen"/>
      <inkml:brushProperty name="ignorePressure" value="1"/>
    </inkml:brush>
  </inkml:definitions>
  <inkml:trace contextRef="#ctx0" brushRef="#br0">0 1,'1'1,"-1"0,0 0,1 0,-1 0,1 0,0 0,-1 0,1 0,0 0,-1 0,1 0,0-1,0 1,0 0,0-1,0 1,0 0,0-1,0 1,0-1,1 1,29 11,-21-9,10 6,2-2,-1 0,1-1,0-1,0-1,0-1,43 1,-56-6,-2-1</inkml:trace>
</inkml:ink>
</file>

<file path=word/ink/ink1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5-25T23:10:13.837"/>
    </inkml:context>
    <inkml:brush xml:id="br0">
      <inkml:brushProperty name="width" value="0.1" units="cm"/>
      <inkml:brushProperty name="height" value="0.2" units="cm"/>
      <inkml:brushProperty name="color" value="#00F900"/>
      <inkml:brushProperty name="tip" value="rectangle"/>
      <inkml:brushProperty name="rasterOp" value="maskPen"/>
      <inkml:brushProperty name="ignorePressure" value="1"/>
    </inkml:brush>
  </inkml:definitions>
  <inkml:trace contextRef="#ctx0" brushRef="#br0">0 0,'33'1,"0"0,-1 2,37 9,90 22,-136-30,1-2,33-2,-32 0,-1 0,27 5,-5 0,0-2,71-5,-30 0,462 2,-537 0,0-2,1 0,20-5,-21 4,0 0,0 1,0 0,13 0,75 1,75 3,-162 2,-10-1</inkml:trace>
</inkml:ink>
</file>

<file path=word/ink/ink1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5-25T23:10:08.939"/>
    </inkml:context>
    <inkml:brush xml:id="br0">
      <inkml:brushProperty name="width" value="0.1" units="cm"/>
      <inkml:brushProperty name="height" value="0.2" units="cm"/>
      <inkml:brushProperty name="color" value="#00F900"/>
      <inkml:brushProperty name="tip" value="rectangle"/>
      <inkml:brushProperty name="rasterOp" value="maskPen"/>
      <inkml:brushProperty name="ignorePressure" value="1"/>
    </inkml:brush>
  </inkml:definitions>
  <inkml:trace contextRef="#ctx0" brushRef="#br0">32 24,'130'-11,"-88"5,52 0,268 7,-361-2,0 1,0 0,0 0,0 0,0 0,1 0,-1 0,0 0,0 0,0 0,0 1,1-1,-1 0,0 1,0-1,0 1,0-1,0 1,0-1,0 1,0 0,0 0,-1-1,1 1,0 0,0 0,-1 0,1 0,0 0,-1 0,1 0,-1 0,1 0,-1 0,0 0,1 0,-1 1,0-1,0 0,0 0,0 0,0 0,0 1,0-1,0 0,0 0,-1 0,0 2,0 0,0-1,0 0,0 1,0-1,0 0,-1 1,0-1,1 0,-1 0,0 0,0-1,0 1,0 0,0-1,0 1,0-1,-1 0,1 1,-1-1,1 0,-5 1,-28 1,1-1,-54-4,14-1,46 4,0-2,0-1,-52-11,63 10,-1 0,-23 0,-18-3,41 4,-1 1,-25 1,18 1,16-1</inkml:trace>
</inkml:ink>
</file>

<file path=word/ink/ink1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5-25T23:10:00.229"/>
    </inkml:context>
    <inkml:brush xml:id="br0">
      <inkml:brushProperty name="width" value="0.1" units="cm"/>
      <inkml:brushProperty name="height" value="0.2" units="cm"/>
      <inkml:brushProperty name="color" value="#00F900"/>
      <inkml:brushProperty name="tip" value="rectangle"/>
      <inkml:brushProperty name="rasterOp" value="maskPen"/>
      <inkml:brushProperty name="ignorePressure" value="1"/>
    </inkml:brush>
  </inkml:definitions>
  <inkml:trace contextRef="#ctx0" brushRef="#br0">65 16,'139'2,"146"-5,-257 1,159-6,-142 6,-30 0,0 2,0-1,0 2,0 0,29 6,-38-5,-1 0,0 0,0 1,0 0,0 0,0 0,-1 0,0 1,7 6,-12-10,1 1,-1 0,1-1,-1 1,1-1,-1 1,1 0,-1-1,0 1,0-1,1 0,-1 1,0-1,0 0,1 1,-1-1,0 0,0 0,0 1,1-1,-1 0,-1 0,-23 5,-78-1,70-4,-54 6,43-2,1-1,-61-5,20 0,80 2,-15 0,-1 0,1-1,0-1,0 0,-30-9,37 8,0 0,0 1,-23-1,-11-1,28 2,-1 0,-25 3,18-1,16 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5-25T22:24:02.424"/>
    </inkml:context>
    <inkml:brush xml:id="br0">
      <inkml:brushProperty name="width" value="0.05" units="cm"/>
      <inkml:brushProperty name="height" value="0.05" units="cm"/>
      <inkml:brushProperty name="ignorePressure" value="1"/>
    </inkml:brush>
  </inkml:definitions>
  <inkml:trace contextRef="#ctx0" brushRef="#br0">1204 164,'-1169'0,"1166"0,0 0,1 0,-1-1,0 1,0 0,0-1,1 0,-1 0,-4-1,7 2,0 0,0-1,-1 1,1 0,0 0,0 0,0 0,0-1,-1 1,1 0,0 0,0 0,0-1,0 1,0 0,0 0,-1-1,1 1,0 0,0 0,0-1,0 1,0 0,0 0,0-1,0 1,0 0,0-1,0 1,1 0,-1 0,0 0,0-1,0 1,0 0,15-14,18-5,-14 7,0 0,34-28,10-11,-62 51,-1 0,0 0,0-1,0 1,1 0,-1 0,0 0,0 0,1 0,-1 0,0 0,0 0,1-1,-1 1,0 0,0 0,1 0,-1 0,0 0,1 1,-1-1,0 0,0 0,1 0,-1 0,0 0,0 0,1 0,-1 0,0 0,0 1,0-1,1 0,-1 0,0 0,0 1,0-1,1 0,-1 0,0 1,4 14,-3 22,-1-33,0 3,-1-1,0 1,0 0,-1-1,0 1,0-1,0 0,-1 1,-6 10,4-7,-5 13,-10 35,1-4,19-53,0 0,-1 0,1 0,0 0,-1 0,1 0,-1-1,1 1,-1 0,1 0,-1 0,0-1,1 1,-1 0,0-1,1 1,-1-1,0 1,0-1,0 1,0-1,0 1,1-1,-1 0,0 1,0-1,0 0,0 0,-2 0,1 0,0-1,0 1,0-1,0 0,0 0,0 0,0 0,0 0,0-1,1 1,-1 0,-2-4,-2-1,0-2,0 1,0 0,1-1,-5-12,1 0,5 13,1-1,0 1,0-1,0 0,0-9,2 7</inkml:trace>
</inkml:ink>
</file>

<file path=word/ink/ink2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5-25T23:09:48.595"/>
    </inkml:context>
    <inkml:brush xml:id="br0">
      <inkml:brushProperty name="width" value="0.2" units="cm"/>
      <inkml:brushProperty name="height" value="0.4" units="cm"/>
      <inkml:brushProperty name="color" value="#00F900"/>
      <inkml:brushProperty name="tip" value="rectangle"/>
      <inkml:brushProperty name="rasterOp" value="maskPen"/>
      <inkml:brushProperty name="ignorePressure" value="1"/>
    </inkml:brush>
  </inkml:definitions>
  <inkml:trace contextRef="#ctx0" brushRef="#br0">1 47,'0'-1,"0"0,1 0,-1 0,1-1,-1 1,1 0,-1 0,1 0,0 0,0 0,-1 0,1 1,0-1,0 0,0 0,0 0,0 1,0-1,0 1,0-1,0 1,1-1,-1 1,2-1,33-9,-29 9,36-6,0 3,1 1,69 4,-36 0,-68-1</inkml:trace>
</inkml:ink>
</file>

<file path=word/ink/ink2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5-25T23:09:31.788"/>
    </inkml:context>
    <inkml:brush xml:id="br0">
      <inkml:brushProperty name="width" value="0.2" units="cm"/>
      <inkml:brushProperty name="height" value="0.4" units="cm"/>
      <inkml:brushProperty name="color" value="#00F900"/>
      <inkml:brushProperty name="tip" value="rectangle"/>
      <inkml:brushProperty name="rasterOp" value="maskPen"/>
      <inkml:brushProperty name="ignorePressure" value="1"/>
    </inkml:brush>
  </inkml:definitions>
  <inkml:trace contextRef="#ctx0" brushRef="#br0">0 23,'1'-1,"-1"1,0-1,1 1,-1-1,0 0,1 1,-1-1,1 1,-1-1,1 1,0-1,-1 1,1 0,-1-1,1 1,0 0,-1-1,1 1,0 0,-1 0,1 0,0-1,-1 1,1 0,0 0,0 0,0 0,26-1,-24 1,401-1,-194 2,-44-12,173 11,-333 1,-1-1,0 1,1 0,-1 0,0 1,0 0,0 0,0 0,0 0,0 1,-1 0,1 0,6 6,-1-1,0 2,-1 0,0 0,10 15,-16-19,0 0,0-1,0 1,-1 1,0-1,1 7,-2-9,0-1,0 1,-1-1,1 1,-1-1,0 1,0-1,-1 1,1-1,-1 1,1-1,-3 7,2-9,-1 1,1-1,0 0,0 0,-1 1,1-1,-1 0,1 0,-1-1,1 1,-1 0,0 0,1-1,-1 1,0-1,1 1,-1-1,0 0,0 0,-2 0,-43-1,31 0,-665-2,350 5,222-13,80 11,22 0</inkml:trace>
</inkml:ink>
</file>

<file path=word/ink/ink2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5-25T23:14:29.461"/>
    </inkml:context>
    <inkml:brush xml:id="br0">
      <inkml:brushProperty name="width" value="0.1" units="cm"/>
      <inkml:brushProperty name="height" value="0.2" units="cm"/>
      <inkml:brushProperty name="color" value="#00F900"/>
      <inkml:brushProperty name="tip" value="rectangle"/>
      <inkml:brushProperty name="rasterOp" value="maskPen"/>
      <inkml:brushProperty name="ignorePressure" value="1"/>
    </inkml:brush>
  </inkml:definitions>
  <inkml:trace contextRef="#ctx0" brushRef="#br0">0 2,'94'-2,"98"4,-188-1,-1 0,0 0,0 0,0 0,0 0,0 1,0-1,-1 1,1 0,0 0,-1 0,1 0,-1 0,0 1,0-1,0 1,0-1,0 1,-1 0,1 0,-1 0,1 0,0 5,-2-7,0 0,0-1,0 1,-1 0,1-1,0 1,-1 0,1-1,-1 1,1-1,-1 1,1 0,-1-1,1 1,-1-1,1 0,-1 1,0-1,1 1,-1-1,1 0,-1 0,0 1,0-1,1 0,-1 0,0 0,1 0,-1 0,0 0,0 0,1 0,-2 0,-30 0,26 0,-91 1,-50-3,130-3,10 3</inkml:trace>
</inkml:ink>
</file>

<file path=word/ink/ink2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5-25T23:14:25.156"/>
    </inkml:context>
    <inkml:brush xml:id="br0">
      <inkml:brushProperty name="width" value="0.1" units="cm"/>
      <inkml:brushProperty name="height" value="0.2" units="cm"/>
      <inkml:brushProperty name="color" value="#00F900"/>
      <inkml:brushProperty name="tip" value="rectangle"/>
      <inkml:brushProperty name="rasterOp" value="maskPen"/>
      <inkml:brushProperty name="ignorePressure" value="1"/>
    </inkml:brush>
  </inkml:definitions>
  <inkml:trace contextRef="#ctx0" brushRef="#br0">0 1,'1167'0,"-1156"0,1 1,0 1,-1 0,1 0,-1 1,0 0,0 1,0 1,0 0,-1 0,16 11,-25-16,-1 0,1 1,0-1,-1 1,1-1,0 1,-1-1,1 1,-1-1,1 1,0-1,-1 1,0 0,1-1,-1 1,1 0,-1 0,0-1,1 1,-1 0,0 0,0-1,0 1,1 0,-1 0,0 0,0-1,0 1,0 0,-1 0,1 0,0-1,0 1,0 0,-1 0,1-1,0 1,-1 0,1 0,0-1,-1 1,1-1,-1 1,1 0,-1-1,1 1,-1-1,0 1,1-1,-1 1,0-1,1 1,-1-1,0 0,0 0,-1 1,-3 2,1-1,-1 0,0 0,0 0,0 0,0-1,-9 1,-170-3,-39 2,207 1,0 1,1 1,-1 1,1 0,-16 8,18-7,-1 0,1-1,-1-1,0 0,-1-1,-24 3,-2-5,-116-3,135-2,-1 0,1-2,-34-13,26 9,8 4,0 1,1 1,-1 1,-1 1,-32 1,-19-1,72 2,1 0,-1 0,1 0,-1 0,1-1,-1 1,1 0,-1-1,1 1,0-1,-1 0,1 1,-3-3,4 3,0-1,0 1,-1 0,1-1,0 1,0 0,0-1,-1 1,1-1,0 1,0-1,0 1,0 0,0-1,0 1,0-1,0 1,0-1,0 1,0-1,0 1,0 0,0-1,1 1,-1-1,0 1,0-1,0 1,1-1,1-1,-1 0,1 0,0-1,1 1,-1 1,0-1,0 0,1 0,-1 1,1 0,0-1,3 0,14-3,1 1,-1 1,1 1,-1 0,1 2,32 3,12-1,788-2,-840 0</inkml:trace>
</inkml:ink>
</file>

<file path=word/ink/ink2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5-25T23:14:18.385"/>
    </inkml:context>
    <inkml:brush xml:id="br0">
      <inkml:brushProperty name="width" value="0.1" units="cm"/>
      <inkml:brushProperty name="height" value="0.2" units="cm"/>
      <inkml:brushProperty name="color" value="#00F900"/>
      <inkml:brushProperty name="tip" value="rectangle"/>
      <inkml:brushProperty name="rasterOp" value="maskPen"/>
      <inkml:brushProperty name="ignorePressure" value="1"/>
    </inkml:brush>
  </inkml:definitions>
  <inkml:trace contextRef="#ctx0" brushRef="#br0">45 1,'464'0,"-448"0,0 2,0 0,-1 1,1 0,-1 2,0-1,0 2,27 13,1 0,-33-15,-1 0,1 0,13 9,-23-13,1 1,0-1,0 0,-1 1,1-1,0 1,-1-1,1 1,0-1,-1 1,1 0,-1-1,1 1,-1-1,1 1,-1 0,0 0,1-1,-1 1,0 0,0 0,1 0,-1-1,0 1,0 0,0 1,0-1,-1 0,0 0,1 0,-1-1,0 1,0 0,1-1,-1 1,0-1,0 1,0-1,0 1,0-1,0 1,0-1,0 0,-1 1,-47 4,38-5,-11 0,0-1,0-1,0-1,-39-10,-44-9,77 18,0 1,0 2,-51 3,11 0,34-2,17 1,0 0,0-2,0 0,0-1,0-1,-24-7,5 2,29 8</inkml:trace>
</inkml:ink>
</file>

<file path=word/ink/ink2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5-25T23:14:02.787"/>
    </inkml:context>
    <inkml:brush xml:id="br0">
      <inkml:brushProperty name="width" value="0.1" units="cm"/>
      <inkml:brushProperty name="height" value="0.2" units="cm"/>
      <inkml:brushProperty name="color" value="#00F900"/>
      <inkml:brushProperty name="tip" value="rectangle"/>
      <inkml:brushProperty name="rasterOp" value="maskPen"/>
      <inkml:brushProperty name="ignorePressure" value="1"/>
    </inkml:brush>
  </inkml:definitions>
  <inkml:trace contextRef="#ctx0" brushRef="#br0">32 34,'612'0,"-476"-12,18 1,-33 0,682 12,-696 10,-90-11,32 0,75 8,-109-6,-7-1,0 0,1 0,-1 1,0 0,0 1,0 0,0 0,10 6,-18-9,1 0,-1 0,1 0,-1 1,1-1,-1 0,1 1,-1-1,1 1,-1-1,1 0,-1 1,0-1,1 1,-1-1,0 1,1-1,-1 1,0 0,0-1,1 1,-1-1,0 1,0-1,0 1,0 0,0-1,0 2,0-1,-1 0,1-1,-1 1,0 0,1-1,-1 1,0 0,1-1,-1 1,0-1,0 1,0-1,1 1,-1-1,0 0,-1 1,-36 7,-151 2,-339-10,400 12,-556-13,527 13,26-1,94-8,-95 4,-83-7,205 0</inkml:trace>
</inkml:ink>
</file>

<file path=word/ink/ink2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5-25T23:13:36.443"/>
    </inkml:context>
    <inkml:brush xml:id="br0">
      <inkml:brushProperty name="width" value="0.1" units="cm"/>
      <inkml:brushProperty name="height" value="0.2" units="cm"/>
      <inkml:brushProperty name="color" value="#00F900"/>
      <inkml:brushProperty name="tip" value="rectangle"/>
      <inkml:brushProperty name="rasterOp" value="maskPen"/>
      <inkml:brushProperty name="ignorePressure" value="1"/>
    </inkml:brush>
  </inkml:definitions>
  <inkml:trace contextRef="#ctx0" brushRef="#br0">0 80,'4'0,"1"-1,-1 0,0 0,0 0,0 0,0-1,0 0,0 0,6-3,-6 2,1 0,-1 1,1 0,0 0,0 1,8-3,18-1,32-11,-2 1,-35 11,1 1,0 0,0 2,41 4,-26 9,-7-2,-33-9,1-1,-1 1,0 0,1-1,-1 1,0 0,0 0,1 1,-1-1,0 0,0 1,0-1,-1 1,1 0,0-1,2 5,-3-5,-1 0,0 0,1 0,-1 0,0 0,1 0,-1 0,0 0,0 0,0 0,0 0,0 0,0 0,0 0,0 0,-1 0,1 0,0 0,-1 0,1 0,0 0,-1 0,1 0,-1 0,0 0,1 0,-1 0,0 0,1-1,-1 1,0 0,0-1,0 1,0 0,1-1,-1 1,0-1,0 0,-2 1,-12 6,0-2,0 0,0 0,-1-2,1 0,-1-1,0 0,0-1,0-1,0 0,-24-5,2-6,6 1,8 5,-40-16,41 13,-40-9,63 17,-1 0,0 0,0 0,0 0,0 0,0 0,0 0,1 1,-1-1,0 0,0 0,0 1,1-1,-1 1,0-1,0 0,1 1,-1 0,0-1,1 1,-1-1,0 1,1 0,-1-1,1 1,-1 0,1 0,0-1,-1 1,1 0,0 0,-1 1,-6 31,7-30,-1 5</inkml:trace>
</inkml:ink>
</file>

<file path=word/ink/ink2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5-26T10:07:33.107"/>
    </inkml:context>
    <inkml:brush xml:id="br0">
      <inkml:brushProperty name="width" value="0.1" units="cm"/>
      <inkml:brushProperty name="height" value="0.2" units="cm"/>
      <inkml:brushProperty name="color" value="#FFFC00"/>
      <inkml:brushProperty name="tip" value="rectangle"/>
      <inkml:brushProperty name="rasterOp" value="maskPen"/>
      <inkml:brushProperty name="ignorePressure" value="1"/>
    </inkml:brush>
  </inkml:definitions>
  <inkml:trace contextRef="#ctx0" brushRef="#br0">0 8,'2'0,"3"0,3-2,1-1,1 1</inkml:trace>
</inkml:ink>
</file>

<file path=word/ink/ink2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5-26T10:07:32.049"/>
    </inkml:context>
    <inkml:brush xml:id="br0">
      <inkml:brushProperty name="width" value="0.1" units="cm"/>
      <inkml:brushProperty name="height" value="0.2" units="cm"/>
      <inkml:brushProperty name="color" value="#FFFC00"/>
      <inkml:brushProperty name="tip" value="rectangle"/>
      <inkml:brushProperty name="rasterOp" value="maskPen"/>
      <inkml:brushProperty name="ignorePressure" value="1"/>
    </inkml:brush>
  </inkml:definitions>
  <inkml:trace contextRef="#ctx0" brushRef="#br0">293 53,'236'0,"-236"0,0 0,0 0,0 0,0 0,0 0,0 0,0 0,0-1,0 1,0 0,0 0,0 0,0 0,0 0,0 0,0 0,0 0,0 0,0-1,0 1,0 0,0 0,0 0,0 0,0 0,0 0,0 0,0 0,0 0,0 0,0 0,1-1,-1 1,0 0,0 0,0 0,0 0,0 0,0 0,0 0,0 0,0 0,0 0,0 0,1 0,-1 0,0 0,0 0,-16-8,-26-7,40 14,-19-6,1 2,-1 0,0 2,-34-2,-88 5,57 2,64-3,16 0,0 1,-1 0,1 0,0 0,0 0,0 1,0 0,0 0,0 1,-7 2,5 2</inkml:trace>
</inkml:ink>
</file>

<file path=word/ink/ink2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5-26T10:07:26.986"/>
    </inkml:context>
    <inkml:brush xml:id="br0">
      <inkml:brushProperty name="width" value="0.1" units="cm"/>
      <inkml:brushProperty name="height" value="0.2" units="cm"/>
      <inkml:brushProperty name="color" value="#FFFC00"/>
      <inkml:brushProperty name="tip" value="rectangle"/>
      <inkml:brushProperty name="rasterOp" value="maskPen"/>
      <inkml:brushProperty name="ignorePressure" value="1"/>
    </inkml:brush>
  </inkml:definitions>
  <inkml:trace contextRef="#ctx0" brushRef="#br0">18 0,'461'0,"-349"13,-82-11,0 1,48 11,-49-8,1-1,47 2,-45 0,-31-7,-1 0,1 0,-1 0,1 0,-1 0,1 0,0 0,-1 1,1-1,-1 0,1 0,-1 1,1-1,-1 0,1 1,-1-1,1 0,-1 1,0-1,1 1,-1-1,1 1,-1-1,0 1,0-1,1 1,-1-1,0 1,0 0,0-1,1 1,-1-1,0 1,0-1,0 1,0 0,0-1,0 1,0-1,0 1,-1 0,1-1,0 1,0-1,0 1,-1-1,1 1,0-1,-1 2,-1-1,1 0,-1 0,0 0,1 1,-1-2,0 1,0 0,0 0,0 0,0-1,0 1,0-1,0 0,0 0,-3 0,-39-1,28 0,-117-13,-196 3,232 13,-104-5,169-5,31 8,-1 0,1-1,0 1,-1-1,1 1,0-1,0 0,0 1,-1-1,1 0,0 0,0 0,0 0,1 0,-1 0,0 0,0 0,0 0,1 0,-2-3,2 3,1 1,-1-1,1 0,-1 1,1-1,-1 0,1 1,0-1,-1 1,1-1,0 1,-1-1,1 1,0-1,-1 1,1 0,0-1,0 1,0 0,-1 0,1-1,0 1,0 0,0 0,0 0,-1 0,1 0,1 1,31-2,-29 1,857 1,-873-1,1 0</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5-25T22:23:56.731"/>
    </inkml:context>
    <inkml:brush xml:id="br0">
      <inkml:brushProperty name="width" value="0.05" units="cm"/>
      <inkml:brushProperty name="height" value="0.05" units="cm"/>
      <inkml:brushProperty name="ignorePressure" value="1"/>
    </inkml:brush>
  </inkml:definitions>
  <inkml:trace contextRef="#ctx0" brushRef="#br0">1 534,'0'-3,"0"0,1 0,-1 0,1 1,0-1,0 0,0 0,0 0,1 1,-1-1,1 0,0 1,-1 0,1-1,0 1,0 0,1 0,-1 0,0 0,5-3,7-3,-1 1,29-11,-13 5,57-25,-40 18,-2-1,80-51,-71 36,-29 21,-1-1,32-29,-36 27,-1-1,0-1,-1 0,20-33,-37 52,1 0,-1 1,0-1,1 0,-1 0,0 0,1 1,-1-1,0 0,0 0,0 0,1 0,-1 0,0 1,0-1,-1 0,1 0,0 0,0 0,0 1,0-1,-1 0,1 0,0 0,-1 1,1-1,-2-1,1 1,0-1,-1 1,0 0,1 0,-1 0,0 0,1 1,-1-1,0 0,0 1,0-1,-2 1,-8-2,0 1,-1 0,-12 2,19-1,-47-1,-33 3,86-2,-1 0,1 0,-1 0,1 0,-1 0,1 0,0 0,-1 0,1 0,-1 0,1 0,0 0,-1 0,1 1,-1-1,1 0,0 0,-1 0,1 1,0-1,-1 0,1 0,0 1,0-1,-1 0,1 1,0-1,0 0,-1 1,1-1,0 1,0-1,0 0,-1 1,10 13,26 13,-30-24,207 168,-154-114,-58-57,0 0,0 0,0 1,1-1,-1 0,0 0,0 0,0 0,0 1,0-1,1 0,-1 0,0 0,0 0,0 0,0 0,1 0,-1 1,0-1,0 0,0 0,1 0,-1 0,0 0,0 0,0 0,1 0,-1 0,0 0,0 0,0 0,1 0,-1 0,0 0,0 0,0-1,1 1,-1 0,0 0,0 0,0 0,0 0,1 0,-1 0,0-1,0 1,0 0,0 0,0 0,1 0,-1-1,3-15,-5-19,-4 17,-1 1,0-1,-1 1,-1 1,-21-31,23 35,-1 1,-9-18,15 20</inkml:trace>
</inkml:ink>
</file>

<file path=word/ink/ink3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5-26T10:07:02.622"/>
    </inkml:context>
    <inkml:brush xml:id="br0">
      <inkml:brushProperty name="width" value="0.1" units="cm"/>
      <inkml:brushProperty name="height" value="0.2" units="cm"/>
      <inkml:brushProperty name="color" value="#FFFC00"/>
      <inkml:brushProperty name="tip" value="rectangle"/>
      <inkml:brushProperty name="rasterOp" value="maskPen"/>
      <inkml:brushProperty name="ignorePressure" value="1"/>
    </inkml:brush>
  </inkml:definitions>
  <inkml:trace contextRef="#ctx0" brushRef="#br0">59 0,'543'0,"-333"13,-117-15,82 4,-88 10,-84-11,0-1,0 1,-1-1,1 1,0 0,-1 0,1 0,0 1,-1-1,1 0,-1 1,0 0,0-1,3 4,-4-4,0-1,0 1,-1 0,1-1,-1 1,1 0,-1 0,1-1,-1 1,1 0,-1 0,0 0,0 0,1 0,-1 0,0-1,0 1,0 0,0 0,0 0,0 0,0 0,0 0,0 0,0 0,-1 0,1-1,0 1,-1 0,1 0,0 0,-1 0,1-1,-1 1,1 0,-1 0,0-1,1 1,-1-1,0 1,1 0,-1-1,0 1,0-1,0 1,1-1,-2 1,-7 1,1 1,-1-1,0-1,0 1,1-1,-1-1,0 0,0 0,0-1,-9-1,-19-1,-592 3,494-13,-77 1,198 12,6-1,0 1,0 0,0 1,-14 2,22-3,-1 0,0 1,0-1,0 0,0 1,1-1,-1 0,0 1,0-1,1 1,-1-1,0 1,1 0,-1-1,0 1,1 0,-1-1,1 1,-1 2,0-2,1 0,0 0,0 1,0-1,0 0,0 0,1 1,-1-1,0 0,0 0,1 0,-1 1,1-1,-1 0,1 0,0 0,-1 0,2 2,2 1,0 1,0-1,0 0,0 0,1-1,-1 1,1-1,0 0,0 0,9 3,59 20,-52-20,6 2,1-2,-1-1,54 3,87-9,-65-1,24 1,-122 0,-1 0,0 0,0 0,0-1,0 0,-1 1,1-2,6-3,24-12,-11 12,59-20,-62 17,-11 5</inkml:trace>
</inkml:ink>
</file>

<file path=word/ink/ink3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5-26T10:06:45.353"/>
    </inkml:context>
    <inkml:brush xml:id="br0">
      <inkml:brushProperty name="width" value="0.1" units="cm"/>
      <inkml:brushProperty name="height" value="0.2" units="cm"/>
      <inkml:brushProperty name="color" value="#FFFC00"/>
      <inkml:brushProperty name="tip" value="rectangle"/>
      <inkml:brushProperty name="rasterOp" value="maskPen"/>
      <inkml:brushProperty name="ignorePressure" value="1"/>
    </inkml:brush>
  </inkml:definitions>
  <inkml:trace contextRef="#ctx0" brushRef="#br0">42 1,'1196'0,"-1195"-1,1 1,0 0,-1 0,1 0,-1 1,1-1,0 0,-1 1,1-1,-1 1,1-1,-1 1,1 0,2 1,-4-1,0-1,1 0,-1 1,0-1,0 1,1-1,-1 1,0-1,0 1,0-1,0 1,1-1,-1 1,0-1,0 1,0-1,0 1,0-1,0 1,-1-1,1 1,0 0,0-1,0 0,0 1,-1-1,1 1,-1 0,0 1,-1 1,0-1,0 0,1 0,-1 0,-1-1,1 1,0 0,0-1,-1 1,1-1,-1 0,1 0,-1 0,-5 1,-22 4,1 1,-1-2,0-1,-38 1,-610-7,360 3,316-1,1 0,-1 0,0 1,1-1,-1 0,1 0,-1 1,0-1,1 1,-1 0,1-1,-1 1,1 0,0 0,-1 0,1 0,0 0,-1 0,1 0,0 1,0-1,0 0,0 1,0-1,0 1,1-1,-1 1,0-1,1 1,-1-1,1 1,-1 2,1-1,-1 1,1-1,0 1,0 0,1-1,-1 1,1-1,-1 0,1 1,0-1,0 1,1-1,-1 0,1 0,2 4,-2-5,0 0,0 0,0 0,0 0,1 0,-1-1,0 1,1-1,0 0,-1 1,1-1,0-1,-1 1,1 0,0 0,0-1,5 1,58-3,-36 0,22 2,-20 1,0-1,0-1,0-2,-1-2,37-9,-38 7,-1 2,1 1,0 1,46 1,3 0,284-12,-244 11,-106 3</inkml:trace>
</inkml:ink>
</file>

<file path=word/ink/ink3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5-26T10:06:39.221"/>
    </inkml:context>
    <inkml:brush xml:id="br0">
      <inkml:brushProperty name="width" value="0.1" units="cm"/>
      <inkml:brushProperty name="height" value="0.2" units="cm"/>
      <inkml:brushProperty name="color" value="#FFFC00"/>
      <inkml:brushProperty name="tip" value="rectangle"/>
      <inkml:brushProperty name="rasterOp" value="maskPen"/>
      <inkml:brushProperty name="ignorePressure" value="1"/>
    </inkml:brush>
  </inkml:definitions>
  <inkml:trace contextRef="#ctx0" brushRef="#br0">1 16,'226'-12,"-174"8,103 7,-154-3,0 0,0 0,1 0,-1 0,0 0,0 0,0 1,0-1,0 0,0 1,0-1,1 1,-1-1,0 1,-1 0,1-1,0 1,0 0,0 0,0 0,0-1,-1 1,1 0,0 0,-1 0,1 0,-1 0,1 0,-1 0,1 0,-1 1,0-1,0 0,1 0,-1 0,0 0,0 1,0 0,-1 0,1 0,0 1,-1-1,0 0,1 0,-1 0,0 0,0 0,0 0,-1 0,1-1,0 1,-1 0,1-1,-1 1,1-1,-1 1,0-1,-2 2,-4 1,1-1,-1 0,0 0,0 0,0-1,-1-1,1 1,0-1,-12 0,-7-2,-42-6,-15-1,-53-5,124 13</inkml:trace>
</inkml:ink>
</file>

<file path=word/ink/ink3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5-26T10:06:35.489"/>
    </inkml:context>
    <inkml:brush xml:id="br0">
      <inkml:brushProperty name="width" value="0.1" units="cm"/>
      <inkml:brushProperty name="height" value="0.2" units="cm"/>
      <inkml:brushProperty name="color" value="#FFFC00"/>
      <inkml:brushProperty name="tip" value="rectangle"/>
      <inkml:brushProperty name="rasterOp" value="maskPen"/>
      <inkml:brushProperty name="ignorePressure" value="1"/>
    </inkml:brush>
  </inkml:definitions>
  <inkml:trace contextRef="#ctx0" brushRef="#br0">5 0,'354'13,"-309"-13,-1 2,84 15,-67-8,0-3,118-3,-114-3,-64 0,1-1,-1 1,0 0,1 0,-1 0,1 0,-1 1,1-1,-1 0,0 0,1 1,-1-1,0 1,1 0,-1-1,0 1,0 0,1-1,-1 1,0 0,0 0,0 0,0 0,1 2,-2-2,-1 0,1 0,0 0,0 0,0 0,-1 1,1-1,-1 0,1 0,-1 0,1 0,-1 0,1 0,-1 0,0 0,0 0,0-1,1 1,-1 0,0 0,0-1,0 1,0 0,0-1,0 1,0-1,0 1,-1-1,0 1,-30 13,0-1,-1-2,0 0,-1-3,-62 9,5-9,-91-4,158-6,0-1,0-1,-45-13,15 2,45 13,-10-2,1 0,-1-2,1 0,-27-13,44 18,0 0,0 0,0 1,0-1,0 0,-1 1,1-1,0 1,-1 0,1-1,0 1,-1 0,1 0,0 0,-1 0,1 0,0 0,-1 0,1 0,0 0,-1 1,1-1,0 1,-1-1,1 1,0-1,-2 2,2-1,0 1,1-1,-1 1,1-1,-1 1,1-1,-1 1,1-1,0 1,-1-1,1 1,0-1,0 1,0-1,1 1,-1-1,0 1,1 0,-1-1,0 0,1 1,0-1,-1 1,2 1,1-5,-1-10,0-12,-1 23,-1 1,0 0,0 0,0-1,0 1,0-1,0 1,0 0,0-1,0 1,0 0,0-1,0 1,0 0,0-1,0 1,0 0,0-1,0 1,-1 0,1-1,0 1,0 0,0 0,0-1,-1 1,1 0,0-1,0 1,-1 0,1 0,0 0,-1-1,1 1,0 0,-1 0,1 0,0 0,0 0,-1-1,1 1,-1 0,1 0,0 0,-1 0,1 0,-1 0,-18 11,18-10,-1 1,1-1,-1 0,1 0,-1 0,0 0,0 0,1 0,-1 0,0-1,0 1,0 0,1-1,-1 0,0 1,0-1,0 0,0 0,0 0,-2-1,4 1,0 0,0 0,0 0,0 0,0 0,0 0,0 0,0 0,0 0,0 0,0 0,0 0,0 0,0 0,1 0,-1 0,0 0,0 0,0 0,0 0,0 0,0-1,0 1,0 0,0 0,0 0,0 0,0 0,0 0,0 0,0 0,0 0,0 0,0 0,0 0,0 0,0 0,0 0,-1 0,1 0,0-1,0 1,0 0,0 0,0 0,0 0,0 0,0 0,11 1,13 4,21 12,-29-10,1 0,0-1,0-1,1-1,-1-1,1 0,23 0,106 5,-113-6,292 2,-172-6,-146 2,1 0,-1-1,1 0,-1 0,1 0,-1-1,0-1,0 1,15-8,-12 4</inkml:trace>
</inkml:ink>
</file>

<file path=word/ink/ink3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5-26T10:06:29.903"/>
    </inkml:context>
    <inkml:brush xml:id="br0">
      <inkml:brushProperty name="width" value="0.1" units="cm"/>
      <inkml:brushProperty name="height" value="0.2" units="cm"/>
      <inkml:brushProperty name="color" value="#FFFC00"/>
      <inkml:brushProperty name="tip" value="rectangle"/>
      <inkml:brushProperty name="rasterOp" value="maskPen"/>
      <inkml:brushProperty name="ignorePressure" value="1"/>
    </inkml:brush>
  </inkml:definitions>
  <inkml:trace contextRef="#ctx0" brushRef="#br0">0 14,'1'0,"-1"-1,1 0,-1 0,1 1,-1-1,1 0,-1 1,1-1,0 1,-1-1,1 1,0-1,0 1,-1-1,1 1,0 0,0-1,0 1,-1 0,1 0,0 0,0-1,0 1,0 0,0 0,1 0,29-1,-27 1,472-1,-233 2,-234-1,-1 1,1 0,-1 1,1 0,-1 0,1 0,-1 1,0 1,0-1,0 1,-1 1,1-1,9 9,-16-12,-1-1,0 0,0 0,0 0,0 0,1 1,-1-1,0 0,0 0,0 1,0-1,1 0,-1 0,0 0,0 1,0-1,0 0,0 0,0 1,0-1,0 0,0 1,0-1,0 0,0 0,0 1,0-1,0 0,0 0,0 1,0-1,-1 0,1 0,0 1,0-1,0 0,0 0,0 0,-1 1,1-1,0 0,0 0,-1 0,-14 5,-23-3,37-2,-829-1,822 1</inkml:trace>
</inkml:ink>
</file>

<file path=word/ink/ink3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5-26T10:06:24.784"/>
    </inkml:context>
    <inkml:brush xml:id="br0">
      <inkml:brushProperty name="width" value="0.1" units="cm"/>
      <inkml:brushProperty name="height" value="0.2" units="cm"/>
      <inkml:brushProperty name="color" value="#FFFC00"/>
      <inkml:brushProperty name="tip" value="rectangle"/>
      <inkml:brushProperty name="rasterOp" value="maskPen"/>
      <inkml:brushProperty name="ignorePressure" value="1"/>
    </inkml:brush>
  </inkml:definitions>
  <inkml:trace contextRef="#ctx0" brushRef="#br0">21 15,'328'-13,"-239"12,92 3,-179-3,-1 1,0 0,0 0,0 1,1-1,-1 0,0 0,0 0,0 1,1-1,-1 1,0-1,0 1,0-1,0 1,0 0,0 0,0-1,0 1,0 0,0 0,-1 0,1 0,0 0,-1 0,1 0,0 0,-1 0,1 0,0 2,-2-2,1 1,0-1,0 1,-1-1,1 0,-1 1,1-1,-1 0,1 1,-1-1,0 0,0 0,1 0,-1 1,0-1,0 0,0 0,0 0,-1-1,1 1,0 0,0 0,0-1,-1 1,-2 1,-111 40,42-17,62-21,-1-2,1 1,-1-2,1 0,-13 0,-15 2,-11 2,0-3,-74-5,97-7,-1 0,27 10,0 0,0 1,1-1,-1 0,0 0,0 0,0 1,0-1,1 0,-1 1,0-1,0 1,1-1,-1 1,0 0,1-1,-1 1,1-1,-1 1,1 0,-1 0,1-1,-1 1,1 0,-1 0,1-1,0 1,0 0,-1 0,1 0,0 1,-8 20,6-17,0 0,0 0,1 0,-1 0,1 0,-1 10,2-14,1 0,-1 0,0 0,0 0,1 0,-1 0,1 0,-1 0,1 0,-1 0,1 0,-1 0,1 0,0 0,0 0,0 0,-1-1,1 1,0 0,0-1,0 1,0 0,0-1,0 1,0-1,0 0,0 1,0-1,0 0,1 0,-1 1,0-1,0 0,0 0,0 0,2-1,255 2,-115-4,-123 4,-15 0,1-1,-1 0,1 0,-1-1,1 1,6-3,-11 3,1-1,-1 0,0 1,1-1,-1 0,1 0,-1 0,0 0,0 0,0-1,1 1,-1 0,0 0,-1-1,1 1,0 0,0-1,0 1,-1-1,1 1,-1-1,1 0,-1 1,0-1,0-1,10-50,-10 43</inkml:trace>
</inkml:ink>
</file>

<file path=word/ink/ink3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5-26T10:06:13.334"/>
    </inkml:context>
    <inkml:brush xml:id="br0">
      <inkml:brushProperty name="width" value="0.1" units="cm"/>
      <inkml:brushProperty name="height" value="0.2" units="cm"/>
      <inkml:brushProperty name="color" value="#FFFC00"/>
      <inkml:brushProperty name="tip" value="rectangle"/>
      <inkml:brushProperty name="rasterOp" value="maskPen"/>
      <inkml:brushProperty name="ignorePressure" value="1"/>
    </inkml:brush>
  </inkml:definitions>
  <inkml:trace contextRef="#ctx0" brushRef="#br0">50 2,'118'-2,"125"4,-191 4,31 1,255-7,-336 0,0 0,0 0,0 0,0 0,-1 0,1 1,0-1,0 1,0-1,-1 1,1 0,0 0,2 2,-3-3,0 1,-1 0,1-1,-1 1,1 0,-1-1,1 1,-1 0,1 0,-1 0,0-1,1 1,-1 0,0 0,0 0,0 0,1 0,-1-1,0 1,0 0,-1 1,1 0,-1 0,1 0,-1 1,0-1,0 0,0 0,0 0,0-1,-1 1,1 0,-1 0,1-1,-1 1,1-1,-1 1,0-1,0 0,0 0,0 1,0-1,-3 1,-12 2,-1 0,0-1,0-1,0 0,0-2,0 0,-28-4,34 3,-109-17,87 11,0 2,-59-3,44 9,-89-11,100 7,0 1,-43 3,16 1,54-2</inkml:trace>
</inkml:ink>
</file>

<file path=word/ink/ink3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5-26T10:06:04.390"/>
    </inkml:context>
    <inkml:brush xml:id="br0">
      <inkml:brushProperty name="width" value="0.1" units="cm"/>
      <inkml:brushProperty name="height" value="0.2" units="cm"/>
      <inkml:brushProperty name="color" value="#FFFC00"/>
      <inkml:brushProperty name="tip" value="rectangle"/>
      <inkml:brushProperty name="rasterOp" value="maskPen"/>
      <inkml:brushProperty name="ignorePressure" value="1"/>
    </inkml:brush>
  </inkml:definitions>
  <inkml:trace contextRef="#ctx0" brushRef="#br0">22 0,'475'0,"-462"2,1-1,-1 2,0-1,17 7,10 2,-28-9,0 1,0 0,0 1,-1 0,1 1,-1 0,0 1,11 7,-21-10,1 0,0 0,-1 0,1 0,-1 0,0 1,0-1,0 0,-1 1,1-1,-1 0,0 1,0 3,0-1,0 0,0 0,0 0,-1 0,0-1,-3 10,3-13,0-1,0 0,0 0,0 1,0-1,0 0,0 0,-1 0,1 0,0 0,-1 0,1-1,0 1,-1 0,1-1,-1 1,1-1,-1 1,1-1,-1 0,0 0,-2 0,-42-1,30 0,-28 1,21 0,0 0,0-2,0 0,-42-11,-1-10,44 14,-1 1,0 1,-32-6,11 8,-61-1,78 5,19 0,0 0,0 1,0 0,1 0,-1 1,-15 3,23-3,-1-1,1 0,-1 0,1 0,-1 0,1 0,-1 1,1-1,-1 0,1 1,-1-1,1 0,0 1,-1-1,1 0,0 1,-1-1,1 1,0-1,-1 0,1 1,0-1,0 1,0-1,-1 1,1-1,0 1,0-1,0 1,0-1,0 1,0-1,0 1,0 0,13 17,28 9,-41-27,25 12,-1-1,1-2,1 0,48 9,-34-13,1-2,0-1,43-5,4 1,-5 3,89-3,-170 2,-1 0,1 0,-1-1,1 1,-1-1,1 1,-1-1,0 0,1 1,-1-1,0 0,1 0,-1 0,0 0,0 0,0 0,0 0,0 0,0 0,0-1,0 1,-1 0,1-1,0 1,-1-1,1 1,-1 0,0-1,1 1,-1-1,0 1,0-3,0 1,1 1,-1 0,-1 0,1 0,0-1,0 1,-1 0,0 0,1 0,-1 0,0-1,0 1,0 0,0 1,0-1,0 0,-1 0,1 0,-1 1,1-1,-4-2,-3 0</inkml:trace>
</inkml:ink>
</file>

<file path=word/ink/ink3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5-26T10:06:00.246"/>
    </inkml:context>
    <inkml:brush xml:id="br0">
      <inkml:brushProperty name="width" value="0.1" units="cm"/>
      <inkml:brushProperty name="height" value="0.2" units="cm"/>
      <inkml:brushProperty name="color" value="#FFFC00"/>
      <inkml:brushProperty name="tip" value="rectangle"/>
      <inkml:brushProperty name="rasterOp" value="maskPen"/>
      <inkml:brushProperty name="ignorePressure" value="1"/>
    </inkml:brush>
  </inkml:definitions>
  <inkml:trace contextRef="#ctx0" brushRef="#br0">46 1,'0'1,"1"-1,-1 1,0 0,1-1,-1 1,1 0,-1-1,1 1,0-1,-1 1,1-1,0 1,-1-1,1 1,0-1,-1 0,1 1,0-1,0 0,0 0,-1 0,1 1,0-1,0 0,0 0,1 0,30 2,-25-2,43 6,56 15,-54-5,-42-12,0 0,0-1,1 0,-1-1,1 0,11 0,399-3,-1238 1,819 0</inkml:trace>
</inkml:ink>
</file>

<file path=word/ink/ink3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5-26T10:05:57.202"/>
    </inkml:context>
    <inkml:brush xml:id="br0">
      <inkml:brushProperty name="width" value="0.1" units="cm"/>
      <inkml:brushProperty name="height" value="0.2" units="cm"/>
      <inkml:brushProperty name="color" value="#FFFC00"/>
      <inkml:brushProperty name="tip" value="rectangle"/>
      <inkml:brushProperty name="rasterOp" value="maskPen"/>
      <inkml:brushProperty name="ignorePressure" value="1"/>
    </inkml:brush>
  </inkml:definitions>
  <inkml:trace contextRef="#ctx0" brushRef="#br0">1 1,'536'0,"-526"0</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5-25T22:23:45.976"/>
    </inkml:context>
    <inkml:brush xml:id="br0">
      <inkml:brushProperty name="width" value="0.2" units="cm"/>
      <inkml:brushProperty name="height" value="0.4" units="cm"/>
      <inkml:brushProperty name="color" value="#00F900"/>
      <inkml:brushProperty name="tip" value="rectangle"/>
      <inkml:brushProperty name="rasterOp" value="maskPen"/>
      <inkml:brushProperty name="ignorePressure" value="1"/>
    </inkml:brush>
  </inkml:definitions>
  <inkml:trace contextRef="#ctx0" brushRef="#br0">0 13,'216'-11,"-139"9,72 4,-145-1,-1-1,1 1,-1 0,0 1,0-1,1 1,2 1,21 9,6-5,-23-5</inkml:trace>
</inkml:ink>
</file>

<file path=word/ink/ink4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5-26T10:05:54.128"/>
    </inkml:context>
    <inkml:brush xml:id="br0">
      <inkml:brushProperty name="width" value="0.1" units="cm"/>
      <inkml:brushProperty name="height" value="0.2" units="cm"/>
      <inkml:brushProperty name="color" value="#FFFC00"/>
      <inkml:brushProperty name="tip" value="rectangle"/>
      <inkml:brushProperty name="rasterOp" value="maskPen"/>
      <inkml:brushProperty name="ignorePressure" value="1"/>
    </inkml:brush>
  </inkml:definitions>
  <inkml:trace contextRef="#ctx0" brushRef="#br0">1 0,'0'1,"0"0,1-1,-1 1,1 0,-1-1,1 1,-1-1,1 1,-1-1,1 1,-1-1,1 1,0-1,-1 1,1-1,0 0,-1 1,1-1,0 0,-1 0,1 0,0 1,0-1,-1 0,1 0,0 0,1 0,26 1,-23-1,302 10,123-5,-238-7,320 2,-511 0,1 0,0 0,-1 0,1 0,0 0,0 1,-1-1,1 1,0-1,-1 1,1-1,-1 1,1 0,-1 0,3 1,-4-2,0 1,0-1,0 0,1 0,-1 0,0 1,0-1,0 0,0 0,0 0,0 1,0-1,0 0,0 0,0 0,0 1,0-1,0 0,0 0,0 0,0 1,0-1,-1 0,1 0,0 0,0 1,0-1,0 0,0 0,0 0,0 0,-1 1,1-1,0 0,0 0,0 0,0 0,-1 0,-17 7,-64 5,0-3,-116-2,-894-7,1354 0,-249 0</inkml:trace>
</inkml:ink>
</file>

<file path=word/ink/ink4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5-26T10:05:50.387"/>
    </inkml:context>
    <inkml:brush xml:id="br0">
      <inkml:brushProperty name="width" value="0.1" units="cm"/>
      <inkml:brushProperty name="height" value="0.2" units="cm"/>
      <inkml:brushProperty name="color" value="#FFFC00"/>
      <inkml:brushProperty name="tip" value="rectangle"/>
      <inkml:brushProperty name="rasterOp" value="maskPen"/>
      <inkml:brushProperty name="ignorePressure" value="1"/>
    </inkml:brush>
  </inkml:definitions>
  <inkml:trace contextRef="#ctx0" brushRef="#br0">1 1,'745'0,"-743"-1,0 1,0 0,0 0,0 1,0-1,-1 0,1 1,0-1,0 1,0-1,-1 1,3 1,-7 2,-14-1,-314-1,170-4,-74 2,225 0</inkml:trace>
</inkml:ink>
</file>

<file path=word/ink/ink4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5-26T11:04:14.018"/>
    </inkml:context>
    <inkml:brush xml:id="br0">
      <inkml:brushProperty name="width" value="0.1" units="cm"/>
      <inkml:brushProperty name="height" value="0.2" units="cm"/>
      <inkml:brushProperty name="color" value="#FFFC00"/>
      <inkml:brushProperty name="tip" value="rectangle"/>
      <inkml:brushProperty name="rasterOp" value="maskPen"/>
      <inkml:brushProperty name="ignorePressure" value="1"/>
    </inkml:brush>
  </inkml:definitions>
  <inkml:trace contextRef="#ctx0" brushRef="#br0">0 1,'0'9,"1"0,0 1,0-1,0 0,1 0,1 0,4 12,-3-7,0 1,-2-1,0 1,0 0,-2 29,0-22,4 40,-1-39,-3-18,0-1,0 1,0 0,1 0,0-1,0 1,0 0,1-1,-1 1,1-1,4 6,-6-10,0 0,0 1,0-1,0 0,0 0,0 0,1 0,-1 0,0 0,0 0,0 0,0 0,0 0,1 0,-1 1,0-1,0 0,0 0,0 0,1 0,-1 0,0 0,0 0,0 0,0-1,1 1,-1 0,0 0,0 0,0 0,0 0,1 0,-1 0,0 0,0 0,0 0,0 0,0-1,0 1,1 0,-1 0,0 0,0 0,0 0,0-1,0 1,0 0,0 0,0 0,4-14,-1-14,-13-144,10 161,1 1,0-1,5-17,-6 26,0 1,0-1,1 0,-1 0,1 0,-1 1,1-1,0 0,0 1,0-1,0 1,0-1,0 1,0-1,0 1,0-1,1 1,-1 0,1 0,-1 0,1 0,-1 0,1 0,0 0,-1 1,1-1,0 0,0 1,2-1,-3 1,0 1,1-1,-1 1,0-1,0 1,0 0,0-1,0 1,0 0,0 0,0-1,0 1,0 0,0 0,-1 0,1 0,0 0,-1 1,1-1,0 0,-1 0,0 0,1 0,-1 1,0-1,1 0,-1 0,0 1,0-1,0 2,0 50,-1-41,1 3,-1 0,0 0,-1 0,0-1,-7 21,7-29</inkml:trace>
</inkml:ink>
</file>

<file path=word/ink/ink4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5-26T11:04:10.702"/>
    </inkml:context>
    <inkml:brush xml:id="br0">
      <inkml:brushProperty name="width" value="0.1" units="cm"/>
      <inkml:brushProperty name="height" value="0.2" units="cm"/>
      <inkml:brushProperty name="color" value="#FFFC00"/>
      <inkml:brushProperty name="tip" value="rectangle"/>
      <inkml:brushProperty name="rasterOp" value="maskPen"/>
      <inkml:brushProperty name="ignorePressure" value="1"/>
    </inkml:brush>
  </inkml:definitions>
  <inkml:trace contextRef="#ctx0" brushRef="#br0">97 636,'1'0,"0"0,-1-1,1 1,-1-1,1 1,-1-1,1 1,-1-1,1 1,-1-1,0 1,1-1,-1 0,0 1,1-1,-1 1,0-1,0 0,1 1,-1-1,0 0,0 1,0-1,0 0,0 0,0 0,1-25,-1 23,-10-182,10-172,0 355,1 1,-1-1,-1 0,1 0,0 0,0 0,-1 0,1 1,-1-1,1 0,-1 0,0 1,0-1,0 0,0 1,0-1,0 1,0-1,0 1,-1 0,1-1,0 1,-1 0,1 0,-1 0,0 0,1 0,-1 0,0 1,1-1,-1 1,0-1,0 1,0-1,0 1,1 0,-1 0,0 0,0 0,-3 1,17-2,-4 0,-1 0,1 1,0 0,0 0,-1 1,1 0,0 1,13 3,-20-3,1-1,-1 1,0-1,0 1,0-1,0 1,0 0,0 0,0-1,0 1,-1 0,1 0,-1 0,0 0,1 0,-1 0,0 3,-2 43,0-26,0 11,-2 0,-2 0,0-1,-3 0,-14 38,-16 64,32-61,2-13,-3-104,7-16,2 43,0-1,-2 1,0-1,-1 1,-1 0,0 0,-11-29,9 29,1 0,0 0,2-1,0 1,0-1,2 1,0-1,3-18,-2-19,-1 47</inkml:trace>
</inkml:ink>
</file>

<file path=word/ink/ink4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5-26T11:03:47.925"/>
    </inkml:context>
    <inkml:brush xml:id="br0">
      <inkml:brushProperty name="width" value="0.1" units="cm"/>
      <inkml:brushProperty name="height" value="0.2" units="cm"/>
      <inkml:brushProperty name="color" value="#FFFC00"/>
      <inkml:brushProperty name="tip" value="rectangle"/>
      <inkml:brushProperty name="rasterOp" value="maskPen"/>
      <inkml:brushProperty name="ignorePressure" value="1"/>
    </inkml:brush>
  </inkml:definitions>
  <inkml:trace contextRef="#ctx0" brushRef="#br0">0 1105,'0'-1064,"0"1062,1 0,-1 1,0-1,0 0,1 1,-1-1,1 1,-1-1,1 1,-1-1,1 1,0-1,0 1,0 0,0-1,0 1,0 0,0 0,0 0,1-1,-1 1,0 1,1-1,-1 0,1 0,-1 0,1 1,2-2,-1 2,1-1,-1 0,1 1,-1-1,0 1,1 0,-1 0,1 1,-1-1,1 1,-1-1,0 1,6 2,-8-2,0 1,1-1,-1 0,0 1,0-1,0 1,0-1,0 1,0-1,0 1,-1 0,1-1,-1 1,1 0,-1 0,1-1,-1 1,0 0,0 0,0 0,0-1,0 1,0 0,-2 3,-8 45,4-27,0 0,2 1,1-1,-1 26,5 100,1-61,-2 557,0-644,0 1,0 0,-1 0,1-1,0 1,0-1,-1 1,1 0,-1-1,0 1,1-1,-1 1,0-1,0 1,0-1,0 0,0 1,0-1,0 0,0 0,-3 2,1-1,0-1,0 1,0-1,-1 0,1 0,0 0,-1 0,1-1,-7 1,3 0</inkml:trace>
</inkml:ink>
</file>

<file path=word/ink/ink4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5-26T11:03:37.249"/>
    </inkml:context>
    <inkml:brush xml:id="br0">
      <inkml:brushProperty name="width" value="0.1" units="cm"/>
      <inkml:brushProperty name="height" value="0.2" units="cm"/>
      <inkml:brushProperty name="color" value="#FFFC00"/>
      <inkml:brushProperty name="tip" value="rectangle"/>
      <inkml:brushProperty name="rasterOp" value="maskPen"/>
      <inkml:brushProperty name="ignorePressure" value="1"/>
    </inkml:brush>
  </inkml:definitions>
  <inkml:trace contextRef="#ctx0" brushRef="#br0">48 1342,'0'-6,"-1"0,-1 0,1 0,-1 1,0-1,0 1,-4-7,-8-24,9-1,1 0,2 0,4-66,1 18,-2 51,10-53,-7 55,11-83,-1-148,-4 144,-9 20,-3-77,2 174,0 1,-1-1,1 1,0 0,-1-1,0 1,1 0,-1-1,0 1,0 0,1 0,-1-1,0 1,0 0,0 0,-1 0,1 0,0 0,0 1,0-1,-1 0,1 1,0-1,-1 0,1 1,-1 0,1-1,0 1,-1 0,1 0,-1-1,1 1,-1 0,1 1,-3-1,6 1,0 0,0-1,-1 1,1 0,0 0,0 0,0 1,-1-1,1 0,-1 1,1-1,-1 1,0-1,1 1,-1 0,1 2,24 38,-22-35,0 1,-1 0,0 0,0-1,-1 2,0-1,0 0,-1 0,1 10,-3 71,-1-37,2-11,-2 1,-10 53,8-68,2 0,1 34,1-30,-4 39,1-33,1 0,4 44,-2 49,-8-73,4-40,2 0,-2 29,-1 55,2-55,2-42,0 29,1-32,0 0,0 0,0 0,0 0,0 0,0 0,0 0,0 0,0 0,1-1,-1 1,0 0,0 0,1 0,-1 0,1-1,-1 1,1 0,-1 0,1-1,-1 1,1 0,0-1,-1 1,1-1,0 1,0 0,0-1,-1-1,1 1,-1-1,1 1,-1-1,0 0,0 1,1-1,-1 1,0-1,0 0,1 1,-1-1,0 0,0 1,0-1,0 0,0 1,0-1,0 1,0-1,0 0,-1-1,-1-25,1 19,0-195,1 219,-2 0,-5 24,4-25,0 0,0 31,3-43,0-1,0 1,-1-1,1 1,0-1,-1 1,0-1,1 0,-1 1,0-1,0 0,-1 0,1 1,0-1,-1 0,1 0,-1 0,1-1,-1 1,0 0,-3 2,-7 8,11-12,1 0,0 0,0 0,0 0,0 0,0 1,0-1,0 0,0 0,0 0,0 0,0 1,0-1,0 0,0 0,0 0,0 1,0-1,0 0,0 0,0 0,0 0,0 1,0-1,0 0,0 0,0 0,0 0,0 1,0-1,1 0,-1 0,0 0,0 0,0 0,0 0,0 1,1-1,-1 0,0 0,0 0,0 0,0 0,1 0,-1 0,15 6,15 0,-29-6,1 0,-1 0,1 0,-1 0,1 0,-1 0,1 0,-1-1,1 1,-1-1,0 1,1-1,-1 0,1 1,-1-1,0 0,0 0,0 0,1 0,-1 0,0 0,0 0,0 0,0-1,-1 1,1 0,0-1,-1 1,1 0,0-1,-1 1,0-1,1 1,-1-1,0 1,1-3,0-8,0 0,-1 0,-3-24,1 6,-8-164,10-143,1 164,-1 169,0-1,0 0,-1 0,1 1,-1-1,0 0,0 1,-1-1,1 1,-1-1,0 1,0 0,0 0,-1 0,0 0,0 0,0 1,0-1,0 1,0 0,-1-1,-7-3,10 5,-1 0,0 0,0 0,1 0,-1 0,1 0,-1 0,1-1,0 1,0-1,0 1,0-1,1 1,-1-1,1 1,-1-6,-2-49,3 47,0-205,0 207</inkml:trace>
</inkml:ink>
</file>

<file path=word/ink/ink4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5-26T11:03:27.245"/>
    </inkml:context>
    <inkml:brush xml:id="br0">
      <inkml:brushProperty name="width" value="0.1" units="cm"/>
      <inkml:brushProperty name="height" value="0.2" units="cm"/>
      <inkml:brushProperty name="color" value="#FFFC00"/>
      <inkml:brushProperty name="tip" value="rectangle"/>
      <inkml:brushProperty name="rasterOp" value="maskPen"/>
      <inkml:brushProperty name="ignorePressure" value="1"/>
    </inkml:brush>
  </inkml:definitions>
  <inkml:trace contextRef="#ctx0" brushRef="#br0">40 1699,'14'-225,"-1"-9,-13-689,-9 810,0-6,9 104,-1 10,1 1,0-1,0 0,1 1,-1 0,1-1,3-8,-4 12,1 0,0-1,0 1,0 0,0 0,0 0,0 0,0 0,1 0,-1 1,0-1,0 0,1 1,-1-1,1 1,-1-1,0 1,1-1,-1 1,1 0,-1 0,1 0,-1 0,1 0,-1 0,1 0,-1 0,0 1,3 0,-3-1,0 0,0 1,0-1,1 1,-1 0,0-1,0 1,0 0,0 0,0-1,0 1,0 0,0 0,0 0,-1 0,1 0,0 1,0-1,-1 0,1 0,-1 0,1 1,-1-1,0 0,0 0,1 1,-1-1,0 0,0 3,-1 49,-1-33,3 66,1-32,-3 0,-13 89,4-63,3 1,7 142,1-98,-1-87,0 26,8 65,-3-26,-1-4,12-12,-13-73,-1 0,0-1,-1 19,-1-27,0 1,0 0,-1-1,1 1,-1-1,-1 1,1-1,-1 1,0-1,-5 9,4-10,-1-1,0 0,0 0,0 0,0-1,-1 1,1-1,-1 0,-7 2,-10 6,21-10,1 1,-1-1,0 1,1-1,-1 0,0 1,0-1,1 0,-1 0,0 0,0 0,1 1,-1-1,0 0,0 0,0 0,1-1,-1 1,0 0,0 0,1 0,-1 0,0-1,0 1,1 0,-1-1,0 1,1-1,-1 1,0-1,1 1,-1-1,1 1,-1-1,1 1,-1-1,1 0,0 1,-1-1,1 0,-1 1,1-1,0 0,0 0,0 1,-1-1,1 0,0 0,0 0,0 1,0-1,0-1,-1-9,1 0,0 1,2-14,-2 10,-6-211,2 155,4-76,2 50,-1 78,2 0,-1 1,9-28,2-7,-7-1,-2 0,-5-91,-1 49,3 14,-2-86,-9 2,5 123,3 36,1-1,0 1,0 0,0-1,1 1,0 0,0-1,1 1,2-12,-3 18,1-1,0 0,-1 0,1 0,0 0,0 0,-1 1,1-1,0 0,0 1,0-1,0 1,0-1,0 1,0-1,0 1,0 0,0-1,0 1,0 0,0 0,2 0,28 0,-22 1,-1-1</inkml:trace>
</inkml:ink>
</file>

<file path=word/ink/ink4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5-26T11:03:15.773"/>
    </inkml:context>
    <inkml:brush xml:id="br0">
      <inkml:brushProperty name="width" value="0.1" units="cm"/>
      <inkml:brushProperty name="height" value="0.2" units="cm"/>
      <inkml:brushProperty name="color" value="#FFFC00"/>
      <inkml:brushProperty name="tip" value="rectangle"/>
      <inkml:brushProperty name="rasterOp" value="maskPen"/>
      <inkml:brushProperty name="ignorePressure" value="1"/>
    </inkml:brush>
  </inkml:definitions>
  <inkml:trace contextRef="#ctx0" brushRef="#br0">28 10,'1'-1,"0"1,-1-1,1 0,0 0,-1 1,1-1,0 0,0 1,0-1,0 1,-1-1,1 1,0 0,0-1,0 1,0 0,0 0,0-1,0 1,0 0,0 0,0 0,0 0,0 0,2 1,27 1,-29-2,1 1,0 0,0 0,0 0,-1 0,1 0,0 1,-1-1,1 0,-1 1,0-1,1 1,-1 0,0-1,0 1,0 0,0 0,0-1,-1 1,1 0,0 0,-1 0,0 0,1 0,-1 4,1 7,0 1,-2-1,-1 14,1 1,-8 192,9-189,0 15,-8 68,1-13,4-56,-7 411,1-334,9-114,0-1,-1 0,1 1,-2-1,1 0,-1 1,-4 11,6-19,0 1,0-1,0 1,0-1,0 1,0-1,0 1,0-1,0 1,0-1,0 0,1 1,-1-1,0 1,0-1,0 1,1-1,-1 0,0 1,1-1,-1 1,0-1,1 0,-1 1,0-1,1 0,-1 0,0 1,1-1,-1 0,1 0,-1 0,1 1,-1-1,1 0,-1 0,1 0,-1 0,1 0,-1 0,0 0,1 0,-1 0,1 0,-1 0,1 0,-1 0,1-1,-1 1,1 0,0-1,1 1,-1 0,1 0,0 0,-1-1,1 1,0-1,-1 1,1-1,0 0,-1 0,1 0,-1 1,1-1,-1-1,3-1,-3-2,1 0,0 0,-1 0,0 0,0-1,-1 1,0 0,0-1,0 1,-1-8,1-28,19-105,-11 101,-3-1,-2-1,-5-87,0 115,-10-36,8 39,1 1,0-1,-1-29,4-10,-2 0,-2 0,-15-67,-4 58,18 53,0-1,1 1,1-1,-1 0,-1-15,3 9,-2 0,-1 0,-8-22,12 37,-9-24,10 17,9 14,-7-1,0 0,0 0,0 0,0 0,0 0,0 1,-1-1,0 0,0 1,0 0,0-1,0 5,4 49,-4-43,3 420,-7-230,-6-49,11 138,-2-288</inkml:trace>
</inkml:ink>
</file>

<file path=word/ink/ink4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5-26T14:03:58.317"/>
    </inkml:context>
    <inkml:brush xml:id="br0">
      <inkml:brushProperty name="width" value="0.1" units="cm"/>
      <inkml:brushProperty name="height" value="0.2" units="cm"/>
      <inkml:brushProperty name="color" value="#FFFC00"/>
      <inkml:brushProperty name="tip" value="rectangle"/>
      <inkml:brushProperty name="rasterOp" value="maskPen"/>
      <inkml:brushProperty name="ignorePressure" value="1"/>
    </inkml:brush>
  </inkml:definitions>
  <inkml:trace contextRef="#ctx0" brushRef="#br0">1 167,'1'-5,"1"1,0-1,1 1,-1-1,1 1,0 0,0 0,0 0,1 0,-1 1,1-1,4-2,-1 0,21-25,-23 24,0 1,0 0,1 0,0 0,0 1,0 0,1 0,-1 1,1 0,0 0,1 0,-1 1,13-4,-19 7,-1-1,1 1,-1 0,1 0,-1 0,1 0,-1-1,1 1,-1 0,1 0,0 0,-1 0,1 0,-1 1,1-1,-1 0,1 0,-1 0,1 0,-1 1,1-1,-1 0,1 0,-1 1,1-1,-1 0,1 1,-1-1,1 1,-5 14,-19 14,15-23,1 1,0 1,0-1,0 1,1 0,0 1,1-1,0 1,0 0,1 0,0 1,-4 14,7-20,-1 0,0 0,0 0,-1-1,1 1,-1 0,-5 5,6-7,-7 7</inkml:trace>
</inkml:ink>
</file>

<file path=word/ink/ink4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5-26T14:03:56.441"/>
    </inkml:context>
    <inkml:brush xml:id="br0">
      <inkml:brushProperty name="width" value="0.1" units="cm"/>
      <inkml:brushProperty name="height" value="0.2" units="cm"/>
      <inkml:brushProperty name="color" value="#FFFC00"/>
      <inkml:brushProperty name="tip" value="rectangle"/>
      <inkml:brushProperty name="rasterOp" value="maskPen"/>
      <inkml:brushProperty name="ignorePressure" value="1"/>
    </inkml:brush>
  </inkml:definitions>
  <inkml:trace contextRef="#ctx0" brushRef="#br0">41 495,'0'-3,"1"1,-1-1,1 0,0 1,0-1,0 1,0-1,1 1,-1-1,0 1,1 0,0 0,0 0,-1 0,1 0,0 0,1 0,3-2,48-27,-47 27,119-50,13-8,-75 35,-45 20,34-18,-44 21,0 0,0 1,0 0,0 1,1 0,-1 0,1 1,16-1,-16 2,0-1,0 0,0 0,0-2,0 1,0-1,13-6,12-7,-24 12,0-1,-1-1,0 0,0 0,18-15,-12 8,1 0,1 0,20-10,-19 11,-13 9,0 0,0-1,-1 1,0-1,0-1,0 1,0-1,7-9,-12 13,0 1,0-1,-1 1,1-1,0 1,0 0,0-1,0 1,-1-1,1 1,0-1,-1 1,1 0,0-1,-1 1,1 0,0-1,-1 1,1 0,-1 0,1-1,0 1,-1 0,1 0,-1 0,1-1,-1 1,1 0,-1 0,1 0,-1 0,1 0,-1 0,1 0,-1 0,1 0,-1 1,-24-3,23 2,-21-1,0 1,0 0,1 2,-1 1,0 0,1 2,0 1,-39 14,40-9,1-1,0 2,0 1,-19 16,29-20,0 0,0 1,1 0,1 0,0 1,0 0,1 1,-9 16,12-19,0-1,-1-1,0 1,0-1,-1 0,0 0,-1-1,1 1,-1-1,-10 6,-9 5,-48 23,27-16,24-14,0 0,-37 10,36-13,0 2,-26 12,50-21,0 0,0 0,1 0,-1 0,0 0,0 0,0 0,0 0,0 0,0 0,0 0,0 0,0 0,1 0,-1 0,0 0,0 0,0 0,0 0,0 0,0 0,0 0,0 0,0 0,0 0,0 0,0 0,1 0,-1 0,0 1,0-1,0 0,0 0,0 0,0 0,0 0,0 0,0 0,0 0,0 0,0 0,0 1,0-1,0 0,0 0,0 0,0 0,0 0,0 0,0 0,0 0,0 0,0 1,0-1,0 0,0 0,-1 0,1 0,0 0,0 0,0 0,0 0,0 0,0 0,0 0,15 3,17-1,2-1,51-3,-77 2,0-1,0-1,0 1,-1-1,1-1,0 1,-1-1,8-5,-12 6,-1 0,1 0,-1 0,1 0,-1-1,0 1,0-1,0 0,0 1,-1-1,1 0,-1 0,0 0,1 0,-1 0,0-5,-1 8,0-1,0 1,0 0,0-1,-1 1,1 0,0-1,0 1,0 0,-1 0,1-1,0 1,-1 0,1 0,0-1,0 1,-1 0,1 0,0 0,-1-1,1 1,0 0,-1 0,1 0,-1 0,1 0,0 0,-1 0,1 0,0 0,-1 0,1 0,-1 0,1 0,0 0,-1 0,1 0,0 1,-1-1,1 0,0 0,-1 0,1 0,0 1,-1-1,-20 10,18-9,-12 6,-11 6,-41 25,51-28,1 1,0 0,1 1,1 1,-14 16,26-29,1 0,-1 1,1-1,0 1,-1-1,1 1,0-1,-1 1,1 0,0-1,0 1,0-1,-1 1,1-1,0 1,0 0,0-1,0 1,0-1,0 1,0 0,0-1,0 1,1-1,-1 1,0 0,0-1,1 2,15 6,29-5,-41-3,22 1,-5-1,-1 0,33-5,-48 5,0-1,0-1,0 1,0-1,0 1,-1-1,1-1,-1 1,1-1,-1 0,0 0,0 0,0 0,0-1,4-5,-7 8,0 0,-1 1,1-1,0 0,-1 0,1 1,-1-1,1 0,-1 0,0 0,1 0,-1 0,0 0,0 0,1 0,-1 0,0 0,0 0,0 0,0 1,0-1,0 0,-1 0,1 0,0 0,0 0,-1 0,0-2,0 2,0 0,-1 0,1-1,-1 1,0 0,1 0,-1 1,0-1,1 0,-1 0,0 1,0-1,-3 1,-10-2,0 0,-29 3,37-1,-253 2,242-2</inkml:trace>
</inkml:ink>
</file>

<file path=word/ink/ink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5-25T22:23:40.438"/>
    </inkml:context>
    <inkml:brush xml:id="br0">
      <inkml:brushProperty name="width" value="0.2" units="cm"/>
      <inkml:brushProperty name="height" value="0.4" units="cm"/>
      <inkml:brushProperty name="color" value="#00F900"/>
      <inkml:brushProperty name="tip" value="rectangle"/>
      <inkml:brushProperty name="rasterOp" value="maskPen"/>
      <inkml:brushProperty name="ignorePressure" value="1"/>
    </inkml:brush>
  </inkml:definitions>
  <inkml:trace contextRef="#ctx0" brushRef="#br0">0 1,'0'1,"1"0,-1 0,1 0,-1 0,0 0,1 0,0 1,-1-1,1 0,0 0,-1-1,1 1,0 0,0 0,0 0,0 0,0-1,0 1,0 0,0-1,0 1,0-1,0 1,0-1,2 1,39 10,-19-6,-9-1,0-1,1-1,-1 0,19 0,11 1,20 1,82-4,-54-2,-72 1,0-1,27-6,28-3,7 7,81-3,-122 5,-27 1,0 0,0 1,0 1,25 4,-32-3</inkml:trace>
</inkml:ink>
</file>

<file path=word/ink/ink5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5-26T14:03:49.146"/>
    </inkml:context>
    <inkml:brush xml:id="br0">
      <inkml:brushProperty name="width" value="0.1" units="cm"/>
      <inkml:brushProperty name="height" value="0.2" units="cm"/>
      <inkml:brushProperty name="color" value="#FFFC00"/>
      <inkml:brushProperty name="tip" value="rectangle"/>
      <inkml:brushProperty name="rasterOp" value="maskPen"/>
      <inkml:brushProperty name="ignorePressure" value="1"/>
    </inkml:brush>
  </inkml:definitions>
  <inkml:trace contextRef="#ctx0" brushRef="#br0">1 437,'62'2,"-34"-1,1 0,0-2,37-6,-43 0,0 0,0-2,-2 0,42-25,-54 28,-1 0,0-1,-1 1,1-1,-1-1,-1 1,1-1,4-9,41-75,-29 47,-6 14,-2 0,13-38,-22 57,-2 0,-4 12,0 0,0 0,-1-1,1 1,0 0,0 0,-1-1,1 1,0 0,-1 0,1 0,0 0,-1 0,1 0,0 0,-1-1,1 1,-1 0,1 0,0 0,-1 0,1 0,0 1,-1-1,1 0,0 0,-1 0,1 0,0 0,-1 0,1 1,0-1,-1 0,1 0,-1 1,-10 4,1 0,-1 1,1 0,0 0,0 1,-17 17,-27 17,-8 3,51-35,1-1,-1 0,-1 0,1-1,-1-1,0 0,-1 0,1-1,-1-1,-22 5,28-9,0 1,1 1,-1-1,1 1,0 0,-1 1,1 0,0 0,0 0,0 0,1 1,0 0,-6 5,-2 5,0 0,1 1,-13 21,22-32,-4 7</inkml:trace>
</inkml:ink>
</file>

<file path=word/ink/ink5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5-26T14:03:43.347"/>
    </inkml:context>
    <inkml:brush xml:id="br0">
      <inkml:brushProperty name="width" value="0.1" units="cm"/>
      <inkml:brushProperty name="height" value="0.2" units="cm"/>
      <inkml:brushProperty name="color" value="#FFFC00"/>
      <inkml:brushProperty name="tip" value="rectangle"/>
      <inkml:brushProperty name="rasterOp" value="maskPen"/>
      <inkml:brushProperty name="ignorePressure" value="1"/>
    </inkml:brush>
  </inkml:definitions>
  <inkml:trace contextRef="#ctx0" brushRef="#br0">20 574,'19'-2,"-1"-1,0-1,0-1,0 0,0-1,-1-1,30-16,-33 16,117-44,-123 48,0 0,0-1,0-1,11-7,-13 7,0 1,0 0,1 0,0 1,0 0,14-5,-1 2,1 0,-1-2,-1-1,1 0,-2-1,1-1,-1-1,-1-1,28-25,-16 12,-20 19,-1-1,0 1,0-1,-1-1,0 1,10-17,-13 19,1 0,-1 0,1 0,0 1,7-6,-7 6,1-1,-1 1,0-1,0 0,4-7,-5 5,2-1,-1 0,0-1,-1 0,6-16,-10 25,0 0,0 0,1 0,-1-1,0 1,0 0,0 0,0 0,0 0,0 0,-1 0,1 0,0 0,0 0,-1 0,1 0,-1 0,1 0,-1 0,1 1,-1-1,0-1,-1 1,0 0,1 0,-1 1,0-1,1 1,-1-1,0 1,0 0,0 0,1 0,-1 0,0 0,0 0,0 0,1 0,-1 1,0-1,-2 1,-4 2,0 0,0 0,0 0,1 1,-1 0,1 0,0 1,-7 6,-53 51,15-12,33-34,1 0,1 1,1 0,-22 32,34-45,-1 0,0 0,1 0,-1 0,-1-1,1 0,0 0,-1 0,0 0,-11 2,-9 6,-4 3,-149 62,114-59,51-15,0 2,0-1,-19 9,28-10,0 1,0 0,1 0,-1 0,1 1,-1-1,1 1,1 0,-1 0,0 1,1-1,-5 9,5-8,1 0,-1 0,1 0,0 1,1-1,-1 0,1 1,0 0,1-1,-1 1,1 0,0-1,0 1,1 0,0-1,1 7,-1-9,1 1,-1-1,0 0,1 0,0 0,-1 0,1 0,0 0,1-1,-1 1,0-1,1 1,0-1,-1 0,1 0,0 0,0 0,0-1,0 1,0-1,1 0,-1 0,0 0,1 0,-1 0,0-1,5 1,-5-1,-1 0,0 0,0-1,1 1,-1 0,0-1,0 1,0-1,1 0,-1 0,0 0,0 0,0 0,0 0,0-1,-1 1,1-1,0 1,-1-1,1 1,-1-1,1 0,0-2,4-5,-2 0,1 0,6-19,-6 12,1 1</inkml:trace>
</inkml:ink>
</file>

<file path=word/ink/ink5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5-26T14:03:38.760"/>
    </inkml:context>
    <inkml:brush xml:id="br0">
      <inkml:brushProperty name="width" value="0.1" units="cm"/>
      <inkml:brushProperty name="height" value="0.2" units="cm"/>
      <inkml:brushProperty name="color" value="#FFFC00"/>
      <inkml:brushProperty name="tip" value="rectangle"/>
      <inkml:brushProperty name="rasterOp" value="maskPen"/>
      <inkml:brushProperty name="ignorePressure" value="1"/>
    </inkml:brush>
  </inkml:definitions>
  <inkml:trace contextRef="#ctx0" brushRef="#br0">19 370,'3'-1,"0"0,0 0,0 0,0-1,0 1,-1-1,1 0,0 0,-1 0,0 0,1 0,-1 0,3-5,13-10,2 5,0 1,1 1,1 0,31-8,-24 8,48-23,42-19,-114 49,-1 0,1-1,-1 1,1-1,-1 0,0 0,5-6,-7 6,1 1,0 0,0-1,0 1,0 0,1 1,-1-1,1 1,-1-1,1 1,0 0,0 0,0 1,5-2,-5 2,1 0,-1 0,0-1,1 0,-1 0,0 0,0 0,0 0,0-1,4-4,-7 6,0 0,0 1,-1-1,1 0,0 0,-1 0,1 0,-1 0,1 0,-1 0,0 0,1 0,-1 0,0 0,0 0,1 0,-1 0,0-1,-1 0,1 0,-1 0,1 1,-1-1,0 0,0 1,0-1,0 1,0-1,0 1,0-1,0 1,-1 0,1 0,-1 0,1 0,-2-1,-3-2,0 1,0 0,-1 1,1 0,-1 0,1 0,-1 1,1-1,-1 2,0-1,0 1,-10 1,5 0,0 0,-1 1,2 0,-1 1,0 0,-14 7,-145 57,153-61,13-4,1 1,-1-1,1 1,-1 0,1 0,0 0,0 0,1 1,-1 0,1 0,-1 0,1 0,0 0,-4 10,-3 6,2 0,-9 29,-2 6,15-46,0-1,0 0,-1 0,0 0,0 0,-1-1,0 0,0 0,-8 7,-1-2</inkml:trace>
</inkml:ink>
</file>

<file path=word/ink/ink5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5-27T03:15:01.913"/>
    </inkml:context>
    <inkml:brush xml:id="br0">
      <inkml:brushProperty name="width" value="0.1" units="cm"/>
      <inkml:brushProperty name="height" value="0.2" units="cm"/>
      <inkml:brushProperty name="color" value="#FFFC00"/>
      <inkml:brushProperty name="tip" value="rectangle"/>
      <inkml:brushProperty name="rasterOp" value="maskPen"/>
      <inkml:brushProperty name="ignorePressure" value="1"/>
    </inkml:brush>
  </inkml:definitions>
  <inkml:trace contextRef="#ctx0" brushRef="#br0">0 1,'580'0,"-563"1,1 1,32 8,-9-2,-39-7,0 0,1-1,-1 1,0 0,1 1,-1-1,0 0,0 1,0-1,0 1,0-1,0 1,-1 0,1 0,0 0,-1 0,1 0,-1 0,0 0,0 1,0-1,0 0,0 1,-1-1,1 1,-1-1,1 1,-1-1,0 1,0-1,0 1,0-1,0 1,-1-1,1 1,-1-1,0 0,1 1,-1-1,0 0,-1 1,1-1,0 0,-1 0,1 0,-1 0,1 0,-1 0,0-1,0 1,-3 2,-17 7,0-2,0 0,-1-1,0-2,0 0,-33 3,-10-1,-1-3,-106-7,52-1,101 4,12-1,-1 1,1-1,-1-1,1 0,-11-2,19 3,-1 0,1-1,-1 1,1 0,-1 0,1 0,-1 0,1-1,0 1,-1 0,1 0,-1-1,1 1,0 0,-1-1,1 1,0 0,-1-1,1 1,0-1,-1 1,1-1,0 1,0-1,0 1,-1 0,1-1,0 1,0-1,0 1,0-1,0 1,0-1,0 1,0-2,12-17,24-11,-26 26,0 0,1 0,0 1,0 0,0 1,0 1,0-1,0 2,1 0,-1 0,0 1,0 0,0 1,0 0,0 1,0 0,0 1,17 8,29 12,-46-21,-1 0,1 1,-1 1,0 0,0 0,0 1,-1 0,0 0,0 1,0 1,10 12,-16-17,0 1,0 0,0-1,0 1,0-1,1 0,-1 0,1-1,0 1,0-1,0 0,0 0,0 0,1 0,-1-1,0 1,1-1,-1 0,1-1,0 1,-1-1,1 0,-1 0,6-1,11 2,-15 0,0-1,0 0,0 0,0 0,1 0,-1-1,0 0,0-1,8-2,-14 4,0 0,1-1,-1 1,0 0,0-1,0 1,0 0,0-1,1 1,-1-1,0 1,0 0,0-1,0 1,0 0,0-1,0 1,0 0,0-1,-1 1,1-1,0 1,0 0,0-1,0 1,0 0,-1-1,1 1,0 0,0-1,-1 1,1 0,0 0,0-1,-1 1,1 0,0 0,-1 0,1-1,-1 1,-14-12,15 12,-13-9,0 2,0 0,-1 0,0 2,0-1,0 2,0 0,-1 0,-27-2,-9 3,-81 6,37 0,72-3,0 1,0 1,-36 7,57-8,1-1,-1 1,0-1,0 0,0 1,0-1,0 0,1 0,-1-1,0 1,0 0,0 0,0-1,1 0,-1 1,0-1,0 0,1 0,-1 1,-2-3,3 2,1 0,-1 0,1 0,-1-1,1 1,0 0,-1 0,1 0,0 0,0 0,0 0,0-1,0 1,0 0,0 0,0 0,0 0,1 0,-1 0,0 0,1-1,-1 1,1 0,-1 0,1 0,0 0,-1 1,1-1,0 0,0 0,0 0,-1 1,1-1,0 0,1 0,30-26,-18 15</inkml:trace>
</inkml:ink>
</file>

<file path=word/ink/ink5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5-27T03:14:56.880"/>
    </inkml:context>
    <inkml:brush xml:id="br0">
      <inkml:brushProperty name="width" value="0.1" units="cm"/>
      <inkml:brushProperty name="height" value="0.2" units="cm"/>
      <inkml:brushProperty name="color" value="#FFFC00"/>
      <inkml:brushProperty name="tip" value="rectangle"/>
      <inkml:brushProperty name="rasterOp" value="maskPen"/>
      <inkml:brushProperty name="ignorePressure" value="1"/>
    </inkml:brush>
  </inkml:definitions>
  <inkml:trace contextRef="#ctx0" brushRef="#br0">90 24,'1'-1,"-1"0,0 0,1 0,-1 0,1 0,-1 1,1-1,0 0,-1 0,1 0,0 1,-1-1,1 0,0 1,0-1,0 1,-1-1,1 1,0-1,0 1,0 0,0-1,0 1,0 0,0 0,0-1,2 1,32-4,-31 4,361-2,-188 4,354-2,-527 0,0 0,0 0,0 0,0 1,-1 0,1 0,0 0,0 0,0 1,-1-1,1 1,-1 0,1 0,-1 0,0 0,1 1,3 3,-6-3,1-1,-1 0,1 1,-1-1,0 0,0 1,0-1,0 1,0 0,-1-1,1 1,-1 0,0 0,0-1,0 1,0 0,0-1,0 1,-1 0,0-1,1 1,-1 0,0-1,0 1,0-1,-3 4,-2 5,0-1,-1 0,0 0,-1 0,0-1,-1 0,0-1,0 0,0-1,-1 1,-1-2,1 1,-1-2,0 1,0-1,-1-1,-11 3,7-3,-1 0,1-1,-1-1,1-1,-1 0,0-1,1-1,-1-1,1 0,-1-1,-29-10,14 2,7 1,0 2,-37-8,42 12,0-1,-32-14,34 11,0 2,-1 0,-24-4,-34-1,-124-3,165 14,-9 0,35 0,15 1,99 18,-69-11,0-1,45 1,87 3,68 0,-165-13,-38-1,0 2,0 2,0 1,49 9,-78-10,1 0,-1 1,1-1,-1 1,0-1,0 1,0 0,0 0,0 1,0-1,0 1,-1-1,3 5,23 41,-6-8,-21-38,1 1,-1 0,1 0,-1-1,0 1,0 0,-1 0,1 0,0 1,-1-1,0 0,0 0,0 0,0 5,0 11,0-19,0 0,0 1,0-1,0 0,0 0,0 0,0 1,0-1,0 0,0 0,0 1,0-1,0 0,0 0,0 0,0 0,0 1,0-1,1 0,-1 0,0 0,0 0,0 1,0-1,1 0,-1 0,0 0,0 0,0 0,0 0,1 1,-1-1,0 0,0 0,0 0,1 0,-1 0,0 0,1 0,9-5,12-14,-19 16,8-7,-1 0,1-1,-2 0,0-1,13-21,-17 25,-1-1,-1 0,0 0,0-1,-1 1,0 0,0-1,-1 0,0-17,-1 23,0-6,0 0,0 0,-1 0,-1 0,-3-16,4 23,-1 0,1 0,0 1,-1-1,0 1,1-1,-1 1,0-1,0 1,-1 0,1 0,0 0,-1 0,1 1,-1-1,1 0,-1 1,0 0,0 0,0 0,1 0,-1 0,-4 0,-20-3,0 2,0 1,-52 4,5 0,-28-4,-95 3,114 6,-82 18,3 7,147-28,0 0,0 2,1-1,-1 2,-18 13,19-12,1-1,-1 0,0-1,0-1,-24 7,-20 5,112-15,474-3,-499 1,48 9,-48-5,44 2,-51-7,-31 0,-37-1,-738 1,781 0,1 0,-1 0,1 0,-1 0,0 0,1-1,-1 1,1-1,-1 0,1 0,-1 1,1-2,0 1,-1 0,1 0,0-1,0 1,0-1,0 0,0 0,-2-3,2 1,0 0,0 0,0-1,1 1,0-1,0 0,0 1,1-1,-1 0,1 1,1-7,-1 3,1 1,0-1,1 1,0-1,0 1,1 0,0 0,0 0,1 0,-1 0,1 1,6-7,0-3,0 0</inkml:trace>
</inkml:ink>
</file>

<file path=word/ink/ink5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5-27T03:14:47.822"/>
    </inkml:context>
    <inkml:brush xml:id="br0">
      <inkml:brushProperty name="width" value="0.1" units="cm"/>
      <inkml:brushProperty name="height" value="0.2" units="cm"/>
      <inkml:brushProperty name="color" value="#FFFC00"/>
      <inkml:brushProperty name="tip" value="rectangle"/>
      <inkml:brushProperty name="rasterOp" value="maskPen"/>
      <inkml:brushProperty name="ignorePressure" value="1"/>
    </inkml:brush>
  </inkml:definitions>
  <inkml:trace contextRef="#ctx0" brushRef="#br0">93 18,'406'0,"-400"0,-1 0,0 1,1-1,-1 1,0 1,0-1,0 1,0 0,0 0,0 0,0 0,-1 1,1 0,-1 0,0 1,5 3,-7-5,0 1,0-1,0 1,-1-1,1 1,-1 0,1-1,-1 1,0 0,0 0,0 0,-1 0,1 0,-1 1,1-1,-1 0,0 0,0 0,0 0,-1 0,1 0,-1 0,0 0,0 0,0 0,0 0,0 0,-3 4,1-2,0-1,0 0,-1 0,1-1,-1 1,0-1,0 1,0-1,-1-1,1 1,-1 0,1-1,-1 0,0 0,0-1,-7 3,-11 1,0-1,-31 1,45-4,-201 2,114-5,89 3,0-2,0 1,1-1,-1 0,0 0,1 0,-13-5,17 5,0-1,-1 1,1-1,0 1,0-1,0 1,0-1,0 0,1 0,-1 0,1 0,-1-1,1 1,-1 0,1 0,0-1,0 1,1-1,-1 1,0-1,1 1,-1-1,1-3,-2-7,1-1,0 1,2-1,-1 1,1-1,1 1,5-18,-7 30,0 0,1-1,-1 1,1 0,-1 0,1 0,0 0,0 0,-1 0,1 0,0 0,0 0,0 1,0-1,0 0,0 0,0 1,0-1,0 1,0-1,1 1,-1-1,0 1,0 0,0-1,1 1,-1 0,0 0,0 0,1 0,-1 0,0 0,0 0,0 1,1-1,1 1,5 2,0 1,-1 0,1 0,12 9,15 8,187 44,-212-63,0-1,0 1,15-2,-17 0,0 0,0 1,0 0,0 0,12 4,-17-4,-1 0,0 1,0-1,-1 1,1-1,0 1,0-1,-1 1,1 0,-1 0,1 0,-1 0,0 0,0 0,0 0,0 1,0-1,0 3,0-2,0 0,0-1,0 1,1-1,-1 1,0-1,1 1,0-1,-1 0,1 0,0 0,0 0,5 4,5 0</inkml:trace>
</inkml:ink>
</file>

<file path=word/ink/ink5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5-27T03:14:43.740"/>
    </inkml:context>
    <inkml:brush xml:id="br0">
      <inkml:brushProperty name="width" value="0.1" units="cm"/>
      <inkml:brushProperty name="height" value="0.2" units="cm"/>
      <inkml:brushProperty name="color" value="#FFFC00"/>
      <inkml:brushProperty name="tip" value="rectangle"/>
      <inkml:brushProperty name="rasterOp" value="maskPen"/>
      <inkml:brushProperty name="ignorePressure" value="1"/>
    </inkml:brush>
  </inkml:definitions>
  <inkml:trace contextRef="#ctx0" brushRef="#br0">133 85,'6'-4,"0"-1,1 2,0-1,0 1,0 0,0 0,12-2,1-2,3-1,0 2,0 1,1 0,46-2,100 9,-65 1,291-3,-383 0,-1 1,0 0,1 1,-1 1,0 0,0 1,-1 0,1 0,-1 1,17 10,-27-14,0-1,-1 1,1-1,0 1,0 0,-1-1,1 1,0 0,-1-1,1 1,0 0,-1 0,1 0,-1-1,0 1,1 0,-1 0,1 0,-1 0,0 0,0 0,0 0,0 0,0 0,0 0,0 0,0 0,0 0,0 0,0 0,0 0,-1-1,1 1,0 0,-1 0,1 0,-1 0,1 0,-1 0,1-1,-1 1,0 0,1-1,-1 1,0 0,1-1,-1 1,0-1,0 1,0-1,0 1,1-1,-1 1,-1-1,-5 4,0-1,-1 0,1 0,0-1,-13 3,-22-1,0-1,-70-5,24-1,-711 3,792 0,3 0,0 0,0 0,0 0,1 0,-1 1,0-1,0 1,0 0,1 0,-1 0,-4 3,8 0,7-1,10 1,338 20,-332-23,-1 2,0 0,37 11,-36-8,1-1,42 4,206-7,-132-4,-136 2,0 1,0-1,1-1,-1 1,0-1,0 0,1 0,-1 0,0 0,0-1,0 1,-1-1,1 0,0 0,-1-1,1 1,-1-1,0 0,1 0,-1 0,-1 0,1 0,0-1,-1 1,0-1,0 0,0 1,0-1,0 0,-1 0,0 0,0-1,0 1,0 0,-1 0,1 0,-1-1,0 1,-1 0,1 0,-1-1,-1-3,2 4,-1 1,0-1,0 1,-1-1,1 1,-1-1,0 1,0 0,0 0,0 0,0 0,-1 0,1 1,-1-1,0 1,1 0,-1-1,0 1,-1 0,1 1,0-1,0 1,-1-1,1 1,-8-1,-6-1,0 1,-1 0,1 2,-26 1,-27-1,-394-17,368 17,77 0</inkml:trace>
</inkml:ink>
</file>

<file path=word/ink/ink5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5-27T03:14:39.989"/>
    </inkml:context>
    <inkml:brush xml:id="br0">
      <inkml:brushProperty name="width" value="0.1" units="cm"/>
      <inkml:brushProperty name="height" value="0.2" units="cm"/>
      <inkml:brushProperty name="color" value="#FFFC00"/>
      <inkml:brushProperty name="tip" value="rectangle"/>
      <inkml:brushProperty name="rasterOp" value="maskPen"/>
      <inkml:brushProperty name="ignorePressure" value="1"/>
    </inkml:brush>
  </inkml:definitions>
  <inkml:trace contextRef="#ctx0" brushRef="#br0">16 1,'728'0,"-713"0,0 1,0 0,0 1,0 1,0 0,-1 1,1 1,-1 0,0 1,-1 1,1 0,12 9,-24-15,1 1,-1 0,0 0,0 0,1 0,-1 0,-1 1,1-1,0 1,-1-1,1 1,-1-1,0 1,1 0,-1 0,-1 0,1 0,0 0,-1-1,1 1,-1 0,0 0,0 0,0 0,-1 0,1 0,-1 0,1 0,-1 0,0 0,0 0,0 0,-1-1,1 1,-1-1,1 1,-1-1,0 1,0-1,0 0,0 0,0 0,-1 0,1 0,-1 0,1-1,-1 1,1-1,-1 0,0 0,0 0,0 0,-5 1,-18 2,0 0,0-2,0 0,0-2,-29-4,-16 1,44 3,-2 1,1-2,0-1,-45-9,48 7,1 1,-2 1,-49 2,-29-2,92 1,0-1,0 0,1-1,-1-1,1 1,-19-10,10 4,0 1,0 0,-22-4,26 11,12 6,5-3,0-1,-1 0,1 0,-1 1,1-1,0 0,0 0,0 0,0 0,0 0,0 0,0 0,0-1,0 1,0 0,2 0,10 6,0 0,1-1,0-1,1 0,-1-1,1 0,0-1,20 1,-33-4,0 0,0 0,0 0,0 0,-1 0,1-1,0 1,0-1,-1 1,1-1,0 0,-1 1,1-1,0 0,-1 0,1 0,-1 0,0-1,1 1,-1 0,0 0,0-1,0 1,0-1,0 1,0-1,0 0,0 1,-1-1,1 0,0 1,-1-1,0 0,1 0,-1-2,0 0,0 1,0-1,0 1,0-1,-1 1,1-1,-1 1,0-1,0 1,-1-1,1 1,-1 0,1 0,-1 0,0 0,0 0,-3-3,-3-2,-1 1,1 0,-1 0,-1 1,1 1,-1-1,0 1,-13-4,9 5</inkml:trace>
</inkml:ink>
</file>

<file path=word/ink/ink5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5-27T03:14:32.551"/>
    </inkml:context>
    <inkml:brush xml:id="br0">
      <inkml:brushProperty name="width" value="0.1" units="cm"/>
      <inkml:brushProperty name="height" value="0.2" units="cm"/>
      <inkml:brushProperty name="color" value="#FFFC00"/>
      <inkml:brushProperty name="tip" value="rectangle"/>
      <inkml:brushProperty name="rasterOp" value="maskPen"/>
      <inkml:brushProperty name="ignorePressure" value="1"/>
    </inkml:brush>
  </inkml:definitions>
  <inkml:trace contextRef="#ctx0" brushRef="#br0">64 92,'0'-1,"1"0,-1 0,0 0,1 0,-1 1,1-1,-1 0,1 0,0 0,-1 1,1-1,0 0,0 1,-1-1,1 0,0 1,0-1,0 1,0-1,0 1,0 0,0-1,0 1,0 0,0 0,0 0,1 0,33-4,-31 3,357-1,-184 4,-123-1,62-3,-115 2,0 0,1 0,-1 0,0 0,1 0,-1-1,0 1,1 0,-1-1,0 1,1-1,-1 0,0 1,0-1,0 0,2-1,-3 1,1 0,-1 1,0-1,0 1,0-1,0 1,1-1,-1 0,0 1,0-1,0 1,0-1,0 1,0-1,-1 0,1 1,0-1,0 1,0-1,0 1,-1-1,1 0,0 1,-1-1,0 0,-1-2,0 0,-1 1,1-1,-1 1,0-1,0 1,0 0,0 0,0 1,-7-4,-11 0,-1 1,0 0,0 2,-1 0,1 2,-44 4,-3-2,31-2,-88 4,108-2,-1 1,1 1,0 0,-31 12,1 4,-60 26,96-40,0-2,1 0,-17 4,-14 5,43-13,-1 0,0 0,1 0,-1 0,1 1,-1-1,0 0,1 0,-1 0,0 1,1-1,-1 0,0 0,0 1,1-1,-1 0,0 0,0 1,0-1,1 0,-1 1,0-1,0 1,0-1,0 0,0 1,0-1,1 0,-1 1,0-1,0 1,0-1,0 0,0 1,-1-1,1 0,0 1,0-1,0 1,0-1,0 0,0 1,-1-1,1 0,0 1,0-1,0 0,-1 0,1 1,0-1,-1 0,1 1,0-1,0 0,-1 0,1 0,-1 1,1-1,0 0,-1 0,1 0,0 0,-1 0,1 0,0 0,-1 0,1 0,-1 0,0 0,31 11,23-4,0-2,1-2,72-6,-30 0,73 5,125-5,-290 3,0-1,0 0,-1 1,1-1,-1-1,1 1,-1-1,6-2,-9 4,1-1,-1 1,1 0,-1 0,0-1,1 1,-1 0,0-1,1 1,-1 0,0-1,0 1,1 0,-1-1,0 1,0-1,0 1,1-1,-1 1,0 0,0-1,0 1,0-1,0 1,0-1,0 1,0-1,-1 0,1 0,-1 0,0 0,0 0,1 1,-1-1,0 0,0 0,0 1,0-1,0 1,0-1,0 1,0-1,0 1,0 0,-2-1,-6-1,0 0,0 1,0 0,-12 0,-27-4,33 0</inkml:trace>
</inkml:ink>
</file>

<file path=word/ink/ink5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5-27T03:14:26.410"/>
    </inkml:context>
    <inkml:brush xml:id="br0">
      <inkml:brushProperty name="width" value="0.1" units="cm"/>
      <inkml:brushProperty name="height" value="0.2" units="cm"/>
      <inkml:brushProperty name="color" value="#FFFC00"/>
      <inkml:brushProperty name="tip" value="rectangle"/>
      <inkml:brushProperty name="rasterOp" value="maskPen"/>
      <inkml:brushProperty name="ignorePressure" value="1"/>
    </inkml:brush>
  </inkml:definitions>
  <inkml:trace contextRef="#ctx0" brushRef="#br0">50 1,'641'0,"-616"1,1 2,29 6,-12-1,-42-8,1 0,0 1,-1-1,1 0,0 1,-1-1,1 1,-1-1,1 1,-1 0,1-1,-1 1,1 0,-1 0,0 0,0 0,1 1,-1-1,0 0,0 0,0 1,0-1,0 1,-1-1,1 1,0-1,-1 1,1-1,0 2,-1-1,-1-1,1 1,0-1,-1 1,1-1,-1 1,1-1,-1 1,0-1,1 0,-1 0,0 1,0-1,0 0,0 0,0 0,0 0,0 0,-1 0,1 0,0 0,0 0,-1-1,1 1,0-1,-1 1,1-1,-1 1,1-1,-1 0,-2 1,-71 10,-1-3,-150-4,148-4,-46-11,1 0,97 11,18 1,0-1,-1 1,1-2,-1 1,1-1,-1 0,1-1,0 0,0-1,-15-5,23 8,-1-1,1 1,0 0,-1 0,1 0,-1 0,1-1,-1 1,1 0,0 0,-1-1,1 1,0 0,-1-1,1 1,0-1,-1 1,1 0,0-1,0 1,-1-1,1 1,0 0,0-1,0 1,0-1,-1 1,1-1,0 1,0-1,0 1,0-1,0 1,0-1,0 1,1-2,17-6,27 3,-26 5,-1 0,0 2,0 0,32 8,-8 0,-24-6,1 0,-1 2,19 7,-15-5,0-1,1-1,0-1,0-1,0-1,0-2,30 0,15 2,-47-1,-5 3</inkml:trace>
</inkml:ink>
</file>

<file path=word/ink/ink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5-25T23:12:39.945"/>
    </inkml:context>
    <inkml:brush xml:id="br0">
      <inkml:brushProperty name="width" value="0.1" units="cm"/>
      <inkml:brushProperty name="height" value="0.2" units="cm"/>
      <inkml:brushProperty name="color" value="#00F900"/>
      <inkml:brushProperty name="tip" value="rectangle"/>
      <inkml:brushProperty name="rasterOp" value="maskPen"/>
      <inkml:brushProperty name="ignorePressure" value="1"/>
    </inkml:brush>
  </inkml:definitions>
  <inkml:trace contextRef="#ctx0" brushRef="#br0">6 26,'29'-10,"-4"1,-11 6,1 1,-1 1,0 0,1 1,-1 1,0 0,0 1,21 5,-33-6,0 0,0-1,0 1,-1 0,1 0,0 0,0 0,-1 1,1-1,0 0,-1 1,0-1,1 1,-1 0,0-1,0 1,1 0,-1 0,-1 0,1-1,0 1,0 0,-1 0,1 0,-1 0,0 1,1 1,-2-3,1 1,0 0,-1 0,1-1,-1 1,0 0,0-1,1 1,-1-1,0 1,0-1,0 1,-1-1,1 0,0 1,0-1,-1 0,1 0,-1 0,1 0,-1 0,1-1,-1 1,0 0,1-1,-1 1,0-1,0 1,1-1,-5 0,-11 2,0-2,-28-2,33 1,0 0,0 0,-1 2,1-1,0 1,-22 6,25-3,2 0</inkml:trace>
</inkml:ink>
</file>

<file path=word/ink/ink6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5-27T03:14:22.199"/>
    </inkml:context>
    <inkml:brush xml:id="br0">
      <inkml:brushProperty name="width" value="0.1" units="cm"/>
      <inkml:brushProperty name="height" value="0.2" units="cm"/>
      <inkml:brushProperty name="color" value="#FFFC00"/>
      <inkml:brushProperty name="tip" value="rectangle"/>
      <inkml:brushProperty name="rasterOp" value="maskPen"/>
      <inkml:brushProperty name="ignorePressure" value="1"/>
    </inkml:brush>
  </inkml:definitions>
  <inkml:trace contextRef="#ctx0" brushRef="#br0">0 46,'2332'0,"-2380"0,-8 2,-1-4,1-1,-69-14,75 7,-1 3,-64-2,-104 10,85 1,-1138-2,1266 0,1 0,-1 1,1 0,-1 0,1 0,0 1,0 0,-1 0,1 0,-5 4,9-6,0 1,-1 0,1 0,0 0,-1 0,1 0,0 0,0 0,0 1,0-1,0 0,0 0,1 1,-1-1,0 1,1-1,-1 1,1-1,-1 1,1-1,0 1,-1 0,1-1,0 1,0-1,0 1,1-1,-1 1,0 0,0-1,1 1,-1-1,1 1,-1-1,1 1,0-1,0 0,0 1,1 1,0 0,1 0,0 1,0-1,0 0,1-1,-1 1,1 0,-1-1,1 0,7 3,47 16,-28-12,-9-3,1-2,0 0,0-2,0 0,0-1,40-4,-4 1,1160 0,-649 3,-550-1</inkml:trace>
</inkml:ink>
</file>

<file path=word/ink/ink6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5-27T03:41:05.571"/>
    </inkml:context>
    <inkml:brush xml:id="br0">
      <inkml:brushProperty name="width" value="0.10043" units="cm"/>
      <inkml:brushProperty name="height" value="0.20086" units="cm"/>
      <inkml:brushProperty name="color" value="#FFFC00"/>
      <inkml:brushProperty name="tip" value="rectangle"/>
      <inkml:brushProperty name="rasterOp" value="maskPen"/>
      <inkml:brushProperty name="ignorePressure" value="1"/>
    </inkml:brush>
  </inkml:definitions>
  <inkml:trace contextRef="#ctx0" brushRef="#br0">23 3,'1'1,"-1"0,0-1,1 1,-1 0,1-1,0 1,-1-1,1 1,-1-1,1 1,0-1,0 1,-1-1,1 1,0-1,0 0,-1 1,1-1,0 0,0 0,0 0,0 0,-1 0,1 0,0 0,1 0,29 1,-28-1,141-2,110 4,-90 20,-133-17,37 1,-60-5,-1-1,0 2,1-1,-1 1,0 0,0 1,0-1,12 8,-17-10,0 1,0 0,0 0,0 0,0 1,0-1,-1 0,1 1,0-1,-1 1,1 0,-1-1,1 1,-1 0,0 0,0 0,0 0,0 0,0 0,0 0,-1 0,1 1,-1-1,1 0,-1 0,0 1,0-1,0 0,0 0,0 1,0-1,-2 3,2-4,-1 1,0-1,0 0,0 0,0 0,0 0,0 0,-1 0,1 0,0 0,0 0,-1-1,1 1,-1 0,1-1,0 1,-1-1,1 0,-1 1,1-1,-1 0,-2 0,-41-1,31 0,-124 2,-62-3,191 0,1 0,-1 0,1 0,0-1,0-1,-9-4,8 3,0 1,-1 0,-17-4,-38-15,33 13,27 8,0 0,-1 0,1 0,0 1,0 0,-9-1,-38-3,37 3,0 0,-24 1,38 1,-1 0,1 0,-1 0,1 0,0 0,-1 1,1-1,0 1,-1-1,1 1,0-1,0 1,-1-1,1 1,0 0,0 0,0 0,0 0,0 0,0 0,0 0,0 0,1 0,-1 0,0 0,0 1,1-1,-1 0,1 0,0 1,-1-1,1 1,0-1,-1 0,1 3,0-1,1-1,-1 1,0 0,1-1,0 1,-1 0,1-1,0 1,0-1,1 0,-1 1,0-1,1 0,-1 0,1 1,0-1,3 2,1 1,1-1,-1 1,1-2,0 1,0-1,1 0,-1 0,0-1,15 3,4-2,42 0,-43-2,39 4,-22 0,0-2,76-4,-34-1,-13 3,77-3,-146 2,0 0,1-1,-1 1,0-1,0 0,0 0,0 0,0 0,0 0,0 0,0 0,0-1,-1 1,1-1,0 1,-1-1,1 1,-1-1,0 0,0 0,1 0,-1 0,0 0,-1 0,1 0,0 0,-1 0,1-1,-1 1,1 0,-1 0,0-3,0 2,0 0,0 0,0 0,0 0,-1 1,1-1,-1 0,0 0,1 1,-1-1,-1 0,1 1,0-1,-1 1,1-1,-1 1,1 0,-1 0,0 0,0 0,0 0,-1 0,1 0,0 1,-4-3,-28-8,0 0,-1 3,0 1,-1 1,-51-2,-186 6,145 5,125-2,0 0,0 1,1-1,-1 1,0-1,0 1,0 0,1 0,-1 0,0 0,1 1,-1-1,1 1,-4 2,2-1</inkml:trace>
</inkml:ink>
</file>

<file path=word/ink/ink6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5-27T04:47:47.750"/>
    </inkml:context>
    <inkml:brush xml:id="br0">
      <inkml:brushProperty name="width" value="0.10008" units="cm"/>
      <inkml:brushProperty name="height" value="0.20017" units="cm"/>
      <inkml:brushProperty name="color" value="#00F900"/>
      <inkml:brushProperty name="tip" value="rectangle"/>
      <inkml:brushProperty name="rasterOp" value="maskPen"/>
      <inkml:brushProperty name="ignorePressure" value="1"/>
    </inkml:brush>
  </inkml:definitions>
  <inkml:trace contextRef="#ctx0" brushRef="#br0">1 1,'2'2,"1"1,0 0,-1-1,1 1,0-1,1 0,-1 0,0 0,7 2,15 3,0-1,0-1,1-2,-1 0,1-2,29-1,52 3,-92 3,-10-1</inkml:trace>
</inkml:ink>
</file>

<file path=word/ink/ink6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5-27T04:47:45.962"/>
    </inkml:context>
    <inkml:brush xml:id="br0">
      <inkml:brushProperty name="width" value="0.10008" units="cm"/>
      <inkml:brushProperty name="height" value="0.20017" units="cm"/>
      <inkml:brushProperty name="color" value="#00F900"/>
      <inkml:brushProperty name="tip" value="rectangle"/>
      <inkml:brushProperty name="rasterOp" value="maskPen"/>
      <inkml:brushProperty name="ignorePressure" value="1"/>
    </inkml:brush>
  </inkml:definitions>
  <inkml:trace contextRef="#ctx0" brushRef="#br0">125 2,'-22'-1,"-37"0,57 1,0 0,0 1,-1-1,1 0,0 1,0-1,0 1,0 0,0 0,0 0,0 0,1 0,-1 0,0 0,0 0,1 1,-1-1,1 1,-1-1,-2 4,4-4,0-1,0 1,-1-1,1 1,0-1,0 1,0-1,0 1,0 0,0-1,0 1,0-1,0 1,0-1,0 1,0-1,0 1,0-1,0 1,0 0,1-1,-1 1,0-1,0 1,1-1,-1 0,0 1,1-1,-1 1,0-1,1 1,-1-1,1 0,-1 1,1-1,-1 0,0 0,1 1,-1-1,1 0,0 0,-1 0,1 1,25 2,-16-3</inkml:trace>
</inkml:ink>
</file>

<file path=word/ink/ink6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5-27T04:47:44.139"/>
    </inkml:context>
    <inkml:brush xml:id="br0">
      <inkml:brushProperty name="width" value="0.10008" units="cm"/>
      <inkml:brushProperty name="height" value="0.20017" units="cm"/>
      <inkml:brushProperty name="color" value="#00F900"/>
      <inkml:brushProperty name="tip" value="rectangle"/>
      <inkml:brushProperty name="rasterOp" value="maskPen"/>
      <inkml:brushProperty name="ignorePressure" value="1"/>
    </inkml:brush>
  </inkml:definitions>
  <inkml:trace contextRef="#ctx0" brushRef="#br0">68 0,'3'0,"0"1,-1-1,1 1,-1-1,1 1,-1 0,1 0,-1 0,1 0,-1 0,0 0,1 1,-1-1,0 1,0 0,0 0,0-1,-1 1,1 1,0-1,-1 0,0 0,1 0,-1 1,0-1,0 1,0-1,0 1,-1-1,1 1,0 3,1 11,1 0,-2 0,-1 31,-1-30,1 34,1 5,-10 77,4-107,-2-1,-13 35,10-31,-8 35,11-40,5-17,0 1,0-1,0 0,0 17,2-23,0-1,0 1,0-1,0 1,1-1,-1 1,0 0,1-1,-1 1,1-1,0 0,0 1,-1-1,1 0,0 1,0-1,0 0,0 0,1 0,-1 0,0 0,0 0,1 0,-1 0,0 0,1 0,-1-1,1 1,-1-1,1 1,1-1,56 11,-1-3,88 1,-97-7,-8-2,77-10,22-1,-17 12,-122-1,1 0,-1 0,0 0,0 0,0 1,0-1,0 0,1 1,-1-1,0 0,0 1,0-1,0 1,0 0,0-1,0 1,1 1,-2-2,0 1,0-1,1 1,-1-1,0 1,0-1,0 1,0 0,0-1,0 1,0-1,0 1,0-1,0 1,0 0,0-1,0 1,0-1,-1 1,1-1,0 1,0-1,-1 2,-1 1,0 0,-1-1,1 1,0 0,-1-1,0 1,1-1,-7 4,-8 2,0 0,0-1,-27 7,104-56,-11 18,0 2,1 2,98-24,-118 38,0 2,44-1,-22 2,10 0,74 5,-132-1,-1 0,1-1,-1 1,1 0,-1 1,0-1,1 1,-1-1,0 1,0 0,0 0,0 1,-1-1,1 0,0 1,-1 0,0 0,3 3,-4-5,0 1,0-1,-1 1,1-1,0 1,-1-1,1 1,0 0,-1-1,0 1,1 0,-1-1,0 1,0 0,0 0,0-1,0 1,-1 0,1 0,0-1,-1 1,0 0,1-1,-1 1,0-1,1 1,-1-1,0 1,0-1,0 0,-1 1,1-1,0 0,0 0,-1 0,1 1,-1-2,-2 3,-1-1,-1 1,1-1,-1 0,0-1,0 1,-10 0,-16 4,2 3,14-5,1 1,-19 8,33-13,1 0,-1 0,1 0,0 0,-1 0,1 1,-1-1,1 0,0 0,-1 0,1 0,0 1,-1-1,1 0,0 0,-1 1,1-1,0 0,-1 1,1-1,0 0,0 1,-1-1,1 0,0 1,0-1,0 0,0 1,0-1,-1 1,1-1,0 0,0 1,0-1,0 1,0-1,0 1,16 5,24-2,315-3,-164-2,-124-4,-55 3,0 0,0 1,0 1,1 0,-1 0,0 1,0 1,0 0,13 5,-24-7,0 1,0-1,0 1,1-1,-1 1,0-1,0 1,0-1,0 0,1 0,-1 0,0 0,0 1,1-2,-1 1,0 0,0 0,0 0,1 0,-1-1,0 1,0-1,0 1,0-1,0 1,0-1,0 0,0 1,0-1,0 0,0 0,1-1,-1-2,1 0,-1 1,0-2,0 1,0 0,0 0,-1 0,1-4,0-7,3-22,-1-1,-5-63,1 95,-1 1,1-1,-1 1,0-1,-1 1,1 0,-1 0,-5-7,-13-28,14 2,6 32,1-1,-1 1,-1-1,0 1,0 0,0-1,0 1,-5-7,6 11,-1 1,0-1,0 1,0-1,0 1,0 0,0 0,0 0,0 0,0 0,0 1,-1-1,1 0,0 1,0 0,-3-1,-44 1,33 1,-460 0,342-12,-1103 12,1233-1,1 0,-1-1,1 1,-1-1,1 1,-1-1,1 0,-1-1,1 1,0-1,-1 1,1-1,0 0,0 0,0 0,1-1,-1 1,1-1,-1 1,1-1,0 0,0 0,0 0,0 0,0 0,1 0,-2-5,-1-3,1 0,0 0,1-1,0 1,1-1,0 1,1-13,1-87,-13 280,2-48,1-3,-2 55,9-144,1-21,0-1,1 1,-1-1,2 1,-1-1,1 0,0 1,0-1,1 0,5 14,-5-19,0 0,0 0,0 0,0 0,1-1,-1 1,0-1,1 1,-1-1,1 0,0 0,-1 0,1-1,0 1,4 0,49 4,-36-4,-10 0,31 3,-1-2,44-4,-77 0,0-1,1 0,-1 0,0-1,-1 1,1-2,-1 1,1-1,-1 0,-1 0,1-1,-1 1,6-9,-9 9,0 0,0 1,-1-1,1 0,-1 0,0 0,-1 0,1 0,-1 0,0 0,-1-8,-1 2,1 1,-1-1,-1 1,-4-15,4 19,0 1,0 0,0 0,-1 0,1 0,-1 0,0 1,-1-1,1 1,-1 0,0 0,-9-5,-5-1,0 0,-26-8,25 10,8 4,-1 0,0 1,0 1,0 0,0 0,-1 1,1 1,-19 2,32-2,-1 0,0 0,0 0,1 0,-1 0,0 0,0 0,1 0,-1 1,0-1,1 0,-1 0,0 1,1-1,-1 1,0-1,1 0,-1 1,1-1,-1 1,1-1,-1 1,1 0,-1-1,1 1,-1 1,1-1,0 0,0 0,0 0,0 0,0 0,1 1,-1-1,0 0,1 0,-1 0,0 0,1 0,-1 0,1 0,1 1,35 38,-29-32,37 51,-34-43,2 1,15 16,-23-28,0-1,0 1,1-1,-1 0,1-1,0 1,0-1,0 0,0-1,10 4,113 30,-128-36,0 0,1 0,-1 0,0 0,0 1,1-1,-1 0,0 1,0-1,0 1,0-1,0 1,0 0,0 0,0-1,0 1,0 0,0 0,0 0,0 0,-1 0,1 0,0 0,-1 0,1 0,-1 0,1 0,-1 1,0-1,1 0,-1 0,0 1,0-1,0 0,0 0,0 1,0-1,0 0,-1 2,2 13,-1-16,1 1,-1 0,1 0,-1-1,1 1,-1 0,1-1,0 1,-1 0,1-1,0 1,-1-1,1 1,0-1,0 0,-1 1,1-1,0 0,0 1,0-1,0 0,-1 0,1 0,0 0,0 0,0 0,1 0,30 0,-26 0,25 0,-16 0,1 0,25-4,-36 3,1 0,-1-1,0 1,-1-1,1 0,0-1,-1 1,1-1,-1 0,1 0,-1 0,3-4,21-14,-23 18,1-1,-1 0,0 0,0-1,0 1,8-11,-13 14,1-1,0 1,-1-1,1 1,-1-1,1 1,-1-1,0 1,0-1,0 0,1 1,-2-1,1 1,0-1,0 0,0 1,-1-1,1 1,-1-1,1 1,-1-1,0 1,0-1,1 1,-1 0,0-1,0 1,0 0,-1 0,1 0,0 0,0 0,-1 0,0-1,-18-14,-1 1,0 0,-1 2,0 0,-1 2,0 0,-1 2,0 1,-46-10,31 15,-64 4,934-12,-830 11,1 0,-1 0,1 0,-1 0,1 0,-1 0,0-1,1 1,-1-1,1 1,-1-1,0 1,0-1,1 0,-1 1,0-1,2-1,-5-5,-15 2,-15 5,26 1,0-1,0 0,0-1,0 1,0-1,-6-1,45-4,30 4,-23 1,66-10,-104 11,-1 0,1 0,0-1,0 1,0-1,0 1,-1-1,1 0,0 0,-1 0,1 0,0 0,-1 0,2-2,-2 2,0-1,-1 1,1-1,-1 1,1-1,-1 1,1-1,-1 1,0-1,0 0,0 1,0-1,0 1,0-1,-1-2,1 4,0-1,0 1,0-1,0 1,0-1,1 1,-1-1,0 0,0 1,0-1,1 1,-1-1,0 1,1 0,-1-1,0 1,1-1,-1 1,1-1,-1 1,0 0,1-1,-1 1,1 0,-1 0,1-1,-1 1,1 0,-1 0,1 0,0 0,-1 0,1-1,-1 1,1 0,-1 0,1 0,0 0,-1 1,1-1,0 0,28 5,-26-5,24 7,8 2,0-2,0-1,66 2,-100-8,1-1,-1 1,0 0,1 0,-1 0,0 1,1-1,-1 0,0 0,1 1,-1-1,0 1,0-1,0 1,1 0,0 0,-1 0,-1-1,0 1,1-1,-1 1,0 0,0-1,0 1,1-1,-1 1,0-1,0 1,0-1,0 1,0 0,0-1,0 1,0-1,0 1,0-1,-1 1,1 0,0-1,0 1,0-1,-1 1,-1 3,0-1,0 0,0 0,-1 0,1-1,-1 1,0 0,0-1,-6 4,-19 7,-19 11,45-23,0 0,1 0,-1 0,1 0,0 0,-1 1,1-1,0 1,0-1,0 1,0-1,0 1,0-1,0 1,0 0,1 0,-1-1,1 1,-1 0,1 0,0 0,-1 2,2-2,-1-1,1 1,-1 0,1-1,0 1,-1-1,1 0,0 1,0-1,0 1,0-1,0 0,0 0,0 0,1 0,-1 0,0 0,1 0,-1 0,1 0,-1 0,1-1,-1 1,1-1,-1 1,1-1,0 0,2 1,7 0,1 1,-1-2,12 0,-16 0,131-2,-137 2,0 0,1 0,-1 0,0-1,0 1,0 0,0-1,0 1,0-1,0 1,0-1,0 1,0-1,0 0,0 0,0 1,0-1,0 0,-1 0,1 0,0 0,-1 0,1 0,0 0,-1 0,0 0,1 0,-1 0,1-2,1-42,-2 40,0 0,0 0,0-1,0 1,1 0,2-9,-1 10,-1 1,1-1,0 1,0-1,0 1,0 0,1 0,-1 0,1 0,0 0,0 1,0 0,0-1,0 1,1 0,-1 0,7-2,-3 2,1 0,-1 1,1 0,0 0,-1 1,1 0,0 1,8 0,-13 0,1 1,-1-1,1 1,-1-1,0 1,0 0,1 0,-1 0,0 1,-1-1,4 4,23 15,-25-19,0 0,-1 0,0 0,1 0,-1 0,0 1,0-1,0 1,0 0,-1 0,1 0,-1 0,1 1,-1-1,0 0,-1 1,4 7,-5-9,0 0,0 0,1 1,-1-1,0 0,-1 0,1 0,0 0,-1 0,1 0,-1 1,0-1,0 0,1 0,-1-1,0 1,-1 0,1 0,0 0,-1-1,1 1,-1-1,1 1,-1-1,1 1,-1-1,0 0,0 0,0 0,0 0,0 0,0-1,0 1,-3 0,-14 4,1-2,0 0,-1-1,0-1,1-1,-35-3,-8 1,31 1,7 1,0 0,-1 1,1 1,-34 8,16 0,-29 9,-45 21,84-34,-1 0,0-2,0-2,-1-1,-43-4,-2 1,-48 2,252-1,227-32,-161-14,-122 27,-1 1,-1-3,75-37,-123 51,-11 4,-1 0,1 0,-1-1,9-6,-15 9,0 0,1 0,-1 0,0-1,0 1,-1-1,1 1,0-1,-1 0,1 1,-1-1,0 0,0 0,0 0,-1 0,2-6,0-14,0 12,0-1,-2 1,1 0,-1 0,-2-15,1 23,0-1,0 1,0 0,-1-1,1 1,-1 0,0 0,1 0,-1 0,-1 0,1 0,0 1,-1-1,1 1,-1-1,0 1,0 0,0 0,0 0,0 1,-3-2,-5-1,0 0,0 1,0 0,-1 1,1 1,-1 0,1 0,-1 1,1 0,-1 1,1 0,0 1,-1 1,1-1,-21 10,-6 3,2 2,0 2,-38 27,62-40,1 1,0 1,1-1,-1 2,2 0,-1 0,1 0,1 1,-1 1,2-1,0 1,-7 14,8-12,0-2,1 0,0 1,1 0,1-1,-1 1,2 1,0-1,-1 20,3-31,0 1,1-1,-1 1,1-1,-1 1,1-1,0 1,0-1,-1 0,1 1,0-1,0 0,0 0,0 0,0 1,1-1,-1 0,0-1,1 1,-1 0,0 0,1 0,-1-1,1 1,-1-1,1 1,-1-1,1 0,-1 1,1-1,1 0,9 1,0 0,1-1,13-2,-8 1,-1 1,24-2,-39 1,0 1,0-1,0 0,0 0,0 0,0 0,0 0,0 0,-1 0,1-1,-1 1,1-1,-1 1,1-1,-1 1,0-1,2-2,0-3</inkml:trace>
</inkml:ink>
</file>

<file path=word/ink/ink6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5-27T03:58:03.913"/>
    </inkml:context>
    <inkml:brush xml:id="br0">
      <inkml:brushProperty name="width" value="0.1" units="cm"/>
      <inkml:brushProperty name="height" value="0.2" units="cm"/>
      <inkml:brushProperty name="color" value="#FFFC00"/>
      <inkml:brushProperty name="tip" value="rectangle"/>
      <inkml:brushProperty name="rasterOp" value="maskPen"/>
      <inkml:brushProperty name="ignorePressure" value="1"/>
    </inkml:brush>
  </inkml:definitions>
  <inkml:trace contextRef="#ctx0" brushRef="#br0">75 137,'258'-10,"-158"11,119-2,-163-4,52-1,-62 6,284 8,-209 2,104 5,-160-10,103 21,-106-14,3-4,2-3,109-6,-64-2,-48 4,64-2,-127 1,0 0,0 0,0 0,0 0,0 0,0 0,0 0,0-1,0 1,0 0,0 0,-1-1,1 1,0-1,0 1,0-1,0 1,-1-1,1 0,0 1,0-1,-1 0,1 1,-1-1,1 0,-1 0,1 0,-1 0,1 1,-1-1,0 0,1 0,-1 0,0 0,0 0,0 0,1 0,-1 0,-1-2,1 1,-1-1,1 1,-1-1,0 1,0-1,0 1,-1 0,1-1,-1 1,1 0,-1 0,1 0,-4-2,-14-13,7 7,0 0,1-1,0 0,0-1,1 0,1-1,-12-19,21 31,-1 1,1 0,0-1,0 1,0 0,-1 0,1-1,0 1,0 0,0-1,0 1,0-1,0 1,0 0,0-1,0 1,0 0,0-1,0 1,0-1,0 1,0 0,0-1,0 1,0 0,0-1,0 1,1 0,-1-1,0 1,0 0,0-1,1 1,-1 0,0 0,0-1,1 1,15 1,16 12,14 24,-38-30,0 0,1 0,-1 0,2-1,-1-1,15 7,3-1,2-1,-1-1,1-1,0-2,1-1,-1-1,33-1,359-3,-418 0,-1 0,0 0,1 0,-1 1,1-1,-1 1,0-1,1 1,-1 0,0 0,0 0,0 0,0 1,0-1,0 1,0-1,0 1,0 0,-1-1,3 5,-1-2,0 0,-1 1,0-1,0 1,-1 0,1 0,-1 0,0-1,1 11,-1-7,-1 0,0 0,0-1,-1 1,0 0,0 0,-1-1,0 1,0-1,-1 1,0-1,0 0,-7 10,-68 67,51-58,-41 52,57-63,0 1,-11 22,19-31,1-1,-1 1,1 0,0 0,1 0,0 0,0 0,1 0,-1 10,1 5,-1 1,-2 0,-5 26,0-7,5-34,0 1,-1-1,0 0,0 0,-1 0,0 0,0-1,-1 0,-10 9,0 3,3-5,0 0,-1-1,0-1,-21 14,0-1,9 5,23-25,0-1,0 0,-1 0,1 0,-1 0,-8 6,-70 38,82-48,0 0,0 0,0 0,0 0,0 0,0 0,-1 0,1 0,0 0,0 0,0 0,0 0,0 0,0 0,0 1,0-1,0 0,0 0,0 0,0 0,0 0,-1 0,1 0,0 0,0 1,0-1,0 0,0 0,0 0,0 0,0 0,0 0,0 0,0 0,0 1,0-1,0 0,1 0,-1 0,0 0,0 0,0 0,0 0,0 0,0 1,0-1,0 0,0 0,0 0,0 0,0 0,0 0,1 0,-1 0,0 0,0 0,0 0,0 0,0 0,0 0,12 3,13-3,-25 0,13 1,0-1,0-1,-1 0,1-1,0-1,-1 0,1 0,-1-1,0-1,0 0,11-6,-11 4,0 0,0-1,-1-1,0 1,0-2,-1 1,-1-2,1 1,-2-1,1-1,-2 1,1-1,7-18,25-45,-31 60,0 1,-1-1,-1 0,0 0,-1-1,-1 0,4-17,-8 19,-1 0,0 0,-1 0,0 1,-6-26,-24-68,16 61,10 28,-1 0,0 1,-1 0,-1 0,-1 1,0-1,-23-28,19 29,11 14,0-1,0 0,0 1,0-1,0 1,-1 0,1 0,-1 0,1 0,-1 0,0 0,0 1,0-1,0 1,0 0,0 0,0 0,0 0,0 0,0 1,-7-1,1 1,0 0,0 0,-1 0,1 1,0 1,0 0,-9 3,13-3,1 0,-1 0,1 1,0 0,0-1,0 2,0-1,0 0,1 1,-1-1,1 1,0 0,1 0,-5 8,4-6,0 1,0-1,1 1,0 0,0 0,-1 11,5-33,1 1,1-1,0 1,0 0,2 0,0 1,0 0,10-15,13-29,-26 53,-1 0,1 0,0 1,0-1,1 1,-1 0,1 0,-1 0,1 0,0 1,0 0,0-1,1 1,-1 1,0-1,1 1,-1 0,9-2,11-1,1 0,27 1,-45 2,0 1,0 0,0 0,0 0,0 1,0 0,0 0,0 1,-1 0,1 0,12 6,-17-6,0-1,1 1,-1 0,0 0,0 0,0 0,0 0,-1 0,1 1,0-1,-1 0,0 1,1-1,-1 1,0 0,0-1,-1 1,1 0,0 0,-1-1,0 1,0 0,0 0,0 0,0 0,0-1,-1 1,1 0,-1 0,-1 2,0 2,-1 0,1-1,-1 0,-1 0,1 0,-1 0,0 0,0-1,-1 1,-7 5,-9 9,-29 19,7-6,30-22,1 1,0 0,0 0,-14 21,24-29,-1 0,1 0,-1-1,1 1,0 1,1-1,-1 0,1 0,0 1,0-1,0 1,0-1,1 1,0-1,0 1,0-1,1 1,-1-1,1 1,0-1,0 0,2 5,0-6,-1 1,1-1,0 0,0 0,0-1,0 1,0-1,0 1,1-1,0 0,-1 0,1-1,0 1,7 1,-6-1,0 0,0 0,0 1,0-1,-1 1,9 6,-51-31,33 18,-12-9,0 0,-27-14,36 23,0 1,0 0,0 0,-1 1,1 0,-1 0,0 1,-16-1,-5 3,-1 1,1 2,0 1,0 1,0 1,1 2,-55 25,71-31,1 0,0-1,-1 0,0 0,1-2,-1 0,-24-2,-7 0,-1633 2,1647 2,-45 7,-22 1,72-8,-44 8,22-2,12-4,22-4,0 2,1-1,-1 2,1-1,-1 2,1 0,-22 10,32-13,1 1,-1 0,0 0,1 0,-1 0,1 0,0 0,0 0,0 0,0 1,0-1,0 0,1 1,-1-1,1 1,-1 3,1-5,-1 1,1-1,0 1,0-1,0 1,0-1,0 1,0-1,0 1,1-1,-1 1,0-1,1 1,-1-1,1 0,0 1,-1-1,1 0,0 1,0-1,0 0,0 0,0 0,0 0,0 0,0 0,3 1,12 2,1-1,0 0,0-2,-1 0,1-1,28-3,3 1,1014 0,-549 3,-449-4,91-16,7-1,-84 14,249-10,-117 16,-213 0,0 0,0 0,-1 1,1-1,0 0,0 1,0 0,1 0,-1 0,0 0,0 0,0 0,1 1,-1 0,0-1,1 1,0 0,-1 0,1 0,0 0,0 1,0-1,0 1,1-1,-1 1,1 0,-1-1,1 1,0 0,0 0,0 0,1 0,-2 4,2 9,1-6,-1-1,0 1,0-1,-1 0,0 1,-1-1,0 0,-1 0,0 0,-4 9,-4 10,9-22,0-1,0 1,-1 0,1-1,-1 0,0 1,-5 4,7-9,0 0,0 0,-1 0,1 0,0-1,-1 1,1 0,0-1,-1 1,1-1,-1 1,1-1,-1 0,1 0,-1 0,1 1,-1-1,1-1,-1 1,1 0,-1 0,1-1,-1 1,1 0,0-1,-1 0,1 1,0-1,-1 0,1 0,0 1,0-1,-1 0,0-2,-4-2,0 0,0 0,1-1,0 0,0 0,0 0,-7-13,-23-55,11 23,19 33,4 16,1 0,0 0,-1 0,1 0,-1 0,0 0,0 0,0 0,0 1,-1-3,9 43,16 15,-15-40,-2 0,0 1,4 16,-3 5,-6-28,0 1,1 0,0-1,1 1,-1-1,1 0,1 0,0 0,0 0,10 14,-13-22,-1 1,0-1,0 0,0 0,0 0,0 1,1-1,-1 0,0 0,0 0,0 1,1-1,-1 0,0 0,0 0,0 0,1 0,-1 1,0-1,0 0,1 0,-1 0,0 0,0 0,1 0,-1 0,0 0,0 0,1 0,-1 0,0 0,1 0,-1 0,0 0,0 0,1-1,-1 1,0 0,0 0,0 0,1 0,-1 0,0-1,5-14,-4-23,-1 35,-4-58,-13-69,3 36,8 37,3 22,-1-1,-2 0,-1 1,-2 0,-15-37,5 21,15 36,-2 0,0 0,-8-15,13 29,-1-1,1 1,0 0,-1-1,1 1,-1 0,0 0,1 0,-1 0,0 0,1 0,-1 1,0-1,0 0,0 1,0 0,0-1,1 1,-1 0,0 0,0 0,-3 0,-47 9,39-7,7 0,-81 16,0-3,-161 7,187-22,-5 0,0-2,-92-14,-263-34,380 47,-91-7,-86-8,167 11,-1-2,-61-20,-139-42,226 66,0 1,1 1,-1 2,0 0,-29 4,-15-1,66-2,-1 0,1-1,0 0,-1 0,1 0,0 0,-6-3,-16-4,25 8,1 0,-1 0,0 0,0 0,0 0,0 0,0 1,1-1,-1 0,0 1,0-1,0 0,1 1,-1-1,0 1,1-1,-1 1,0 0,1-1,-1 1,1-1,-1 1,1 0,-1 0,1-1,-1 1,1 0,0 0,-1 0,1-1,0 1,0 0,0 0,0 0,0 0,0 0,0 0,0-1,0 3,0 44,1-37,-7 57,1-27,3-9,-6 98,17-3,-6-94,-3-32,0 1,0-1,0 0,0 0,0 1,0-1,0 0,0 1,0-1,0 0,0 0,0 1,1-1,-1 0,0 1,0-1,0 0,1 0,-1 0,0 1,0-1,0 0,1 0,-1 0,0 1,1-1,-1 0,0 0,0 0,1 0,-1 0,0 0,1 0,-1 0,0 0,1 0,-1 0,0 0,0 0,1 0,-1 0,0 0,1 0,-1 0,0 0,0 0,1 0,-1 0,0-1,1 1,-1 0,0 0,0 0,1-1,-1 1,0 0,0 0,0 0,1-1,-1 1,21-20,-13 12,24-17,1 1,1 2,1 1,1 2,0 1,2 2,0 2,62-15,-101 29,1-1,0 1,-1 0,1 0,-1 0,1-1,0 1,0 0,-1 0,1-1,0 1,0 0,-1 0,1-1,0 1,0 0,-1-1,1 1,0-1,0 1,0 0,0-1,0 1,0 0,0-1,0 1,0-1,0 1,0 0,0-1,0 1,0-1,0 1,0 0,0-1,0 1,0 0,1-1,-1 1,0 0,0-1,0 1,1 0,-1-1,0 1,0 0,1-1,-1 1,0 0,1 0,-1 0,0-1,1 1,-1 0,0 0,1 0,-1 0,1 0,-1-1,0 1,1 0,-1 0,1 0,-1 0,1 0,-43-21,22 11,-5-6,14 8,0 1,0 0,-1 1,0 1,0 0,0 0,-16-3,-19-10,42 15,0 1,-1 0,1 0,-1 0,1 0,-1 1,-5-1,287 3,-263 1,-1 1,0-1,0 2,0 0,22 10,24 9,101 11,-97-22,84 26,-145-38,-1 0,0 0,1 0,-1 0,1 0,-1 0,0 0,1 0,-1 1,0-1,1 0,-1 0,0 0,1 0,-1 1,0-1,1 0,-1 0,0 0,0 1,1-1,-1 0,0 1,0-1,1 0,-1 1,0-1,0 0,0 1,0-1,1 0,-1 1,0-1,0 0,0 1,0-1,0 1,0-1,0 0,0 1,0-1,-16 11,-25 3,-15-6,-102 1,85-7,-1-2,-26 2,92 0,22 2,23 0,33-6,114-15,-157 10,-28 7,1 0,0 0,-1 0,1 0,0-1,0 1,-1 0,1 0,0 0,-1 0,1 0,0-1,-1 1,1 0,0 0,0 0,-1-1,1 1,0 0,0 0,0-1,-1 1,1 0,0 0,0-1,0 1,0 0,0-1,0 1,-1 0,1-1,0 1,0 0,0-1,0 1,0 0,0-1,0 1,0 0,0-1,1 1,-1 0,0-1,0 1,0 0,0-1,0 1,1 0,-1 0,0-1,0 1,0 0,1 0,-1-1,0 1,0 0,1 0,-1 0,0-1,1 1,-1 0,0 0,0 0,1 0,-1 0,1 0,-18-6,-1 0,0 2,0 0,0 2,0 0,-20 0,10 0,-395-26,419 28,0-1,0 0,0 1,0-1,0-1,0 1,0 0,0-1,1 0,-1 0,0 0,1 0,0-1,-1 1,1-1,0 0,1 0,-1 0,0 0,1 0,0-1,-1 1,1-1,1 0,-1 0,0 1,1-1,0 0,0 0,0 0,1 0,-1-8,1 11,1-1,-1 1,1-1,0 1,0-1,0 1,-1 0,1-1,0 1,1 0,-1 0,0 0,0 0,0 0,1 0,-1 0,0 0,1 1,-1-1,1 0,-1 1,1-1,-1 1,1 0,-1-1,4 1,43-7,-35 7,1 0,-1 1,0 0,0 1,21 6,64 26,-60-20,133 51,71 25,-169-62,-46-17,-1-1,1-2,1 0,39 5,668 5,-483-20,-211-1,-41 3,0 0,0 0,0 0,1 0,-1 0,0 0,0 0,0 0,0 0,1 0,-1 0,0 0,0 0,0 0,1 0,-1 0,0 0,0 0,0 0,0 0,1 0,-1-1,0 1,0 0,0 0,0 0,0 0,1 0,-1 0,0-1,0 1,0 0,0 0,0 0,0-1,0 1,0 0,0 0,0 0,0 0,0-1,0 1,0 0,0 0,0-1,-19-8,-38-7,0 3,-82-9,-121 4,-255 16,245 5,266-3,-1 0,1-1,-1 1,1-1,0 0,-9-3,13 4,-1 0,1 0,0 0,-1 0,1 0,0-1,0 1,-1 0,1 0,0 0,0-1,-1 1,1 0,0 0,0-1,0 1,-1 0,1-1,0 1,0 0,0 0,0-1,0 1,-1 0,1-1,0 1,0 0,0-1,0 1,0 0,0-1,0 1,0 0,0-1,1 1,0-2,0 1,0 0,0-1,0 1,0 0,1 0,-1 0,0 0,1 0,-1 0,1 0,1-1,20-8,0 0,1 2,-1 0,2 2,44-7,130-3,-172 15,12-1,43-3,-1 3,129 14,-175-4,0 1,0 2,42 18,10 4,-33-14,-23-7,1-2,0 0,0-3,46 6,304-8,-232-6,-147 1,-1 0,0 0,1-1,-1 1,0 0,1-1,-1 1,0-1,0 0,0 0,0 0,1 0,-1 0,0 0,2-2,-4 3,0-1,1 1,-1-1,0 1,0 0,1-1,-1 1,0-1,0 1,0-1,1 1,-1-1,0 1,0-1,0 1,0-1,0 1,0-1,0 1,0-1,0 1,0-1,-1 1,1-1,0 0,-1 0,0-1,0 1,0-1,0 1,0-1,-1 1,1 0,0 0,-1 0,1 0,-3-1,-8-5,-1 2,1 0,-1 0,-1 1,1 1,0 0,-1 0,-15 1,9-1,-1 0,-28-9,48 12,0 0,0 0,-1-1,1 1,0 0,0-1,0 1,0-1,0 0,0 1,0-1,0 0,0 1,0-1,1 0,-1 0,0 0,0 0,1 0,-1 0,0 0,1 0,-1 0,0-1,2 1,-1 0,0-1,0 1,1 0,-1 0,1 0,-1 0,1 0,-1 0,1 0,0 0,-1 0,1 0,0 0,0 0,0 0,-1 0,3-1,6-4,1 0,-1 0,17-7,53-18,95-25,-147 51,-21 5,-16 6,2-3,-128 56,120-51,0 1,0 1,1 0,1 1,0 1,-14 14,19-14,0-1,1 2,-11 22,13-23,-1 0,0-1,0 1,-15 15,21-26,-1 0,1 0,0 0,0 0,0 0,0 1,0-1,0 0,0 1,0-1,1 0,-1 1,0-1,1 1,-1-1,1 1,0-1,-1 1,1-1,0 1,0 0,0-1,0 1,0-1,0 1,1-1,-1 1,0-1,1 1,-1-1,1 1,0-1,-1 1,3 2,2 1,-1-1,2 1,-1-1,0 0,1 0,10 5,-11-7,-5-2,1 1,0-1,-1 0,1 0,-1 1,1-1,-1 0,1 1,0-1,-1 1,1-1,-1 0,0 1,1-1,-1 1,1 0,-1-1,0 1,1-1,-1 1,0-1,0 1,1 0,-1-1,0 1,0 0,0 1,0-2,-1 1,1 0,-1 0,0-1,1 1,-1 0,0-1,1 1,-1-1,0 1,0-1,1 1,-1-1,0 0,0 1,-2 0,-42 8,43-9,-69 7,47-6,0 1,-48 11,71-13,-1 1,1-1,0 0,-1 1,1-1,-1 1,1-1,0 1,-1 0,1-1,0 1,0 0,0 0,-1 0,1 0,0 0,0 0,1 0,-1 1,0-1,0 0,0 0,0 2,1-2,1 1,-1-1,0 1,1-1,-1 0,1 1,-1-1,1 0,0 0,0 1,-1-1,1 0,0 0,0 0,0 0,0 0,0 0,1 0,-1-1,0 1,0 0,3 1,18 11,1-1,0 0,0-2,40 12,-56-20,0 0,1-1,-1 0,0 0,1-1,-1 0,1 0,-1 0,1-1,-1-1,0 1,1-1,-1 0,0-1,0 0,7-3,17-14,-20 14,0-1,0-1,0 0,11-12,72-62,35-24,-33 30,-94 74,1 0,-1 0,0 0,0 0,0 0,0-1,0 1,-1-1,1 1,-1-1,1 0,-1 1,0-1,0 0,-1 0,1 0,0 0,-1 0,0 0,0 0,0 0,0 0,0 0,0 0,-1 0,0-3,-1 2,0-1,0 1,0 0,-1 0,1 0,-1 0,0 0,0 1,0-1,-1 1,1 0,-1 0,0 0,0 0,-8-3,-39-31,-72-14,104 45,1 1,-1 1,0 1,-38-1,-297 5,-124-2,209-9,234 8,1-1,-37-8,-22-3,10 5,-106-6,148 15,-12 0,0 1,1 3,-97 18,80-7,-88 7,148-21,-55 19,55-19</inkml:trace>
</inkml:ink>
</file>

<file path=word/ink/ink6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5-27T03:57:33.865"/>
    </inkml:context>
    <inkml:brush xml:id="br0">
      <inkml:brushProperty name="width" value="0.1" units="cm"/>
      <inkml:brushProperty name="height" value="0.2" units="cm"/>
      <inkml:brushProperty name="color" value="#FFFC00"/>
      <inkml:brushProperty name="tip" value="rectangle"/>
      <inkml:brushProperty name="rasterOp" value="maskPen"/>
      <inkml:brushProperty name="ignorePressure" value="1"/>
    </inkml:brush>
  </inkml:definitions>
  <inkml:trace contextRef="#ctx0" brushRef="#br0">1 1,'28'1,"0"2,1 0,-1 2,34 11,-52-14,1-1,-1 0,0 0,14-2,-18 0,1 1,-1 0,1 0,-1 0,1 1,-1-1,1 2,-1-1,0 1,0 0,1 0,-1 1,-1-1,7 5,-11-7,0 1,-1-1,1 0,0 1,-1-1,1 1,0-1,-1 1,1-1,-1 1,1-1,-1 1,1 0,-1-1,1 1,-1 0,0-1,1 1,-1 0,0 0,1 0,-1-1,0 1,0 0,0 0,0-1,0 1,0 0,0 0,0 0,0-1,0 1,0 0,-1 0,1 0,0-1,-1 1,1 0,0-1,-1 1,1 0,-1-1,1 1,-1 0,0 0,-2 1,1-1,0 1,0-1,-1 0,1 0,-1 0,1 0,-1 0,1-1,-1 1,0-1,-3 1,-288-3,287 2</inkml:trace>
</inkml:ink>
</file>

<file path=word/ink/ink6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5-27T03:57:05.492"/>
    </inkml:context>
    <inkml:brush xml:id="br0">
      <inkml:brushProperty name="width" value="0.1" units="cm"/>
      <inkml:brushProperty name="height" value="0.2" units="cm"/>
      <inkml:brushProperty name="color" value="#FFFC00"/>
      <inkml:brushProperty name="tip" value="rectangle"/>
      <inkml:brushProperty name="rasterOp" value="maskPen"/>
      <inkml:brushProperty name="ignorePressure" value="1"/>
    </inkml:brush>
  </inkml:definitions>
  <inkml:trace contextRef="#ctx0" brushRef="#br0">0 1,'50'1,"-1"2,94 17,-72-9,0-4,1-3,89-6,-41 0,-80 1,50 2,-82 0,1 0,-1 0,1 1,-1 0,0 1,0 0,0 0,8 5,-14-7,0 0,-1 1,1-1,-1 1,1-1,-1 1,1 0,-1-1,0 1,0 0,0 0,0 0,0 0,0 0,0 0,-1 0,1 0,-1 0,1 0,-1 0,0 1,0-1,0 0,0 0,0 0,-1 0,1 0,-1 1,0 2,0-2,0-1,0 1,0-1,0 1,0-1,-1 0,1 0,-1 0,0 0,1 0,-1 0,0 0,0 0,0 0,0-1,0 1,-1-1,1 0,0 0,-1 0,1 0,-1 0,-4 1,-36 1,-55-5,25 0,-178-8,149 12,-125-4,222 1,0 0,0-1,0 1,0-1,0 0,1 0,-1 0,1-1,-1 1,1-1,0 0,0-1,0 1,1-1,-1 1,1-1,-4-5,4 5,-2-1</inkml:trace>
</inkml:ink>
</file>

<file path=word/ink/ink6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5-27T03:56:53.435"/>
    </inkml:context>
    <inkml:brush xml:id="br0">
      <inkml:brushProperty name="width" value="0.1" units="cm"/>
      <inkml:brushProperty name="height" value="0.2" units="cm"/>
      <inkml:brushProperty name="color" value="#FFFC00"/>
      <inkml:brushProperty name="tip" value="rectangle"/>
      <inkml:brushProperty name="rasterOp" value="maskPen"/>
      <inkml:brushProperty name="ignorePressure" value="1"/>
    </inkml:brush>
  </inkml:definitions>
  <inkml:trace contextRef="#ctx0" brushRef="#br0">1 0,'1'0,"4"0,1 0,3 0,0 0,2 0,0 0,0 0,2 0,0 0,0 0,0 0,-1 0,0 0,-3 0</inkml:trace>
</inkml:ink>
</file>

<file path=word/ink/ink6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5-27T03:56:52.121"/>
    </inkml:context>
    <inkml:brush xml:id="br0">
      <inkml:brushProperty name="width" value="0.1" units="cm"/>
      <inkml:brushProperty name="height" value="0.2" units="cm"/>
      <inkml:brushProperty name="color" value="#FFFC00"/>
      <inkml:brushProperty name="tip" value="rectangle"/>
      <inkml:brushProperty name="rasterOp" value="maskPen"/>
      <inkml:brushProperty name="ignorePressure" value="1"/>
    </inkml:brush>
  </inkml:definitions>
  <inkml:trace contextRef="#ctx0" brushRef="#br0">0 0,'2'2,"0"-1,0 1,0-1,0 0,0 0,0 0,0 0,1 0,-1 0,0 0,1-1,-1 0,0 1,1-1,2 0,3 2,58 15,-30-6,0-2,1-1,0-2,67 3,318-10,-431 3,1 0,-1 1,1 0,-9 4,-15 6,-20 3,1-2,-2-2,0-3,0-2,-89 0,69-6,-67-2,137 0,-1 0,0 0,0 0,1 0,-1-1,1 0,-1 1,1-1,0-1,0 1,0 0,0-1,-4-4,5 6,0-1,0 0,1 0,-1 0,1 0,-1 0,1-1,0 1,0 0,0-1,0 1,0-1,0 1,1-1,-1 1,1-1,0 1,0-1,0 0,0 1,1-3,2-2,1 2</inkml:trace>
</inkml:ink>
</file>

<file path=word/ink/ink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5-25T23:12:02.286"/>
    </inkml:context>
    <inkml:brush xml:id="br0">
      <inkml:brushProperty name="width" value="0.1" units="cm"/>
      <inkml:brushProperty name="height" value="0.2" units="cm"/>
      <inkml:brushProperty name="color" value="#00F900"/>
      <inkml:brushProperty name="tip" value="rectangle"/>
      <inkml:brushProperty name="rasterOp" value="maskPen"/>
      <inkml:brushProperty name="ignorePressure" value="1"/>
    </inkml:brush>
  </inkml:definitions>
  <inkml:trace contextRef="#ctx0" brushRef="#br0">0 74,'277'-11,"237"11,-507 1,-1 1,0-1,1 1,-1 0,0 1,0 0,0 0,-1 0,1 0,-1 1,0 0,0 0,6 6,19 14,-18-17,22 17,-32-23,-1 0,1 0,-1 1,0-1,1 1,-1-1,0 1,0-1,0 1,0 0,0-1,-1 1,1 0,0 0,-1 0,1 3,-1-4,0 0,-1 0,1-1,0 1,-1 0,1 0,-1 0,1-1,-1 1,0 0,1-1,-1 1,0-1,1 1,-1-1,0 1,0-1,1 1,-1-1,0 0,0 1,0-1,1 0,-1 0,0 1,0-1,0 0,0 0,0 0,0 0,0 0,-37 0,32-1,-88 2,-49-3,34-11,-22 6,56 4,-93-7,124 11,19 0,0-1,-1-1,-25-4,51 5,1 0,-1 0,0 1,0-1,0 0,0 0,1 1,-1-1,0 0,0 1,0-1,0 0,0 1,0-1,0 0,0 0,0 1,1-1,-1 0,-1 1,1-1,0 0,0 1,0-1,0 0,0 1,0-1,0 0,0 1,0-1,-1 0,1 0,0 1,0-1,0 0,-1 0,1 1,0-1,0 0,-1 0,1 0,0 1,0-1,-1 0,1 0,0 0,-1 0,1 0,0 0,-1 0,1 1,0-1,-1 0,1 0,0 0,-1 0,1 0,0-1,0 1,-1 0,1 0,0 0,-1 0,1 0,0 0,-1 0,1-1,0 1,-1 0,18 19,-8-14,0-1,0 1,1-2,-1 1,1-1,0-1,0 0,20 1,9-1,40-4,-16 0,77 3,153-3,-222-3,41 0,-110 5,-1 0,0 0,0 0,1-1,-1 1,0 0,1 0,-1-1,0 1,0-1,1 1,-1-1,0 1,0-1,0 0,0 0,0 1,0-1,0 0,0 0,0 0,0 0,-1 0,1 0,1-2,-1-1,0 1,0-1,0 1,0-1,-1 1,1-1,-1 1,0-1,0-5,-2-6,0 0,-1 1,-9-26,9 31,-1 0,1 0,1 0,-1-1,2 1,-2-11,3 22,0 0,0 0,0-1,-1 1,1 0,-1 0,1-1,-1 1,1-1,-1 1,0 0,0-1,0 1,0-1,0 0,0 1,0-1,0 0,-1 0,1 1,-1-1,-2 1,-4 2</inkml:trace>
</inkml:ink>
</file>

<file path=word/ink/ink7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5-27T03:56:39.290"/>
    </inkml:context>
    <inkml:brush xml:id="br0">
      <inkml:brushProperty name="width" value="0.1" units="cm"/>
      <inkml:brushProperty name="height" value="0.2" units="cm"/>
      <inkml:brushProperty name="color" value="#FFFC00"/>
      <inkml:brushProperty name="tip" value="rectangle"/>
      <inkml:brushProperty name="rasterOp" value="maskPen"/>
      <inkml:brushProperty name="ignorePressure" value="1"/>
    </inkml:brush>
  </inkml:definitions>
  <inkml:trace contextRef="#ctx0" brushRef="#br0">49 11,'438'0,"-437"0,0 0,1 0,-1 0,0 0,0 0,1 0,-1 0,0 0,0 1,1-1,-1 0,0 1,0-1,0 1,0 0,1-1,-1 1,0 0,1 1,-2-1,1 0,-1-1,0 1,0 0,1 0,-1-1,0 1,0 0,0 0,0-1,0 1,0 0,0 0,0 0,0-1,-1 1,1 0,0 0,0-1,-1 1,1 0,-1 1,-1 1,0 0,0-1,0 1,0 0,-1-1,1 0,-1 1,0-1,1 0,-1 0,0 0,0-1,-5 3,-13 1,0-1,-1-1,1 0,-1-2,0 0,-38-5,-15-6,43 5,-54-1,67 5,14 0,0 0,0 1,0 0,0 0,0 0,1 0,-1 1,0 0,0 0,0 0,0 1,-4 1,9-2,0-1,-1 0,1 1,0-1,0 0,0 1,0-1,0 1,0-1,0 0,0 1,0-1,0 1,0-1,0 0,0 1,0-1,0 1,0-1,0 0,0 1,0-1,1 1,-1-1,0 0,0 1,1-1,-1 0,0 1,0-1,1 0,-1 0,0 1,1-1,-1 0,0 0,1 1,-1-1,0 0,1 0,-1 0,1 0,-1 0,0 0,1 1,-1-1,1 0,-1 0,1 0,22 7,160 24,-149-26,0-2,1-1,53-5,-8 1,-75 2,1 0,-1 0,0 0,1-1,-1 0,0 0,1 0,8-4,-12 4,-1 0,0-1,1 1,-1 0,0 0,0 0,0-1,1 1,-2-1,1 1,0-1,0 1,0-1,-1 1,1-1,-1 0,1 1,-1-1,0 0,1 0,-1 1,0-1,0 0,0 0,-1 1,1-1,0 0,-1 1,1-1,-1 0,-1-2,1 0,0 1,-1 0,0 0,0 0,0 0,0 0,0 1,-1-1,1 1,-1-1,0 1,1 0,-1 0,0 0,0 0,-1 1,1-1,0 1,0 0,-1 0,1 0,-1 0,-5 0,-11-2,0 1,-38 1,50 1,-179-10,61 10,116 0</inkml:trace>
</inkml:ink>
</file>

<file path=word/ink/ink7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5-27T03:56:31.260"/>
    </inkml:context>
    <inkml:brush xml:id="br0">
      <inkml:brushProperty name="width" value="0.1" units="cm"/>
      <inkml:brushProperty name="height" value="0.2" units="cm"/>
      <inkml:brushProperty name="color" value="#FFFC00"/>
      <inkml:brushProperty name="tip" value="rectangle"/>
      <inkml:brushProperty name="rasterOp" value="maskPen"/>
      <inkml:brushProperty name="ignorePressure" value="1"/>
    </inkml:brush>
  </inkml:definitions>
  <inkml:trace contextRef="#ctx0" brushRef="#br0">31 97,'7'-6,"1"-1,0 2,1-1,0 1,-1 0,2 1,17-6,72-17,-91 25,44-6,0 1,0 3,78 4,-65 0,-43 2,-1 0,27 6,19 3,-33-6,0 2,0 2,44 17,-50-16,-5-4,-14-3,0-1,0 1,-1 1,12 5,-20-9,1 0,-1 0,0 0,0 1,1-1,-1 0,0 0,1 0,-1 0,0 1,0-1,0 0,1 0,-1 1,0-1,0 0,0 1,0-1,1 0,-1 0,0 1,0-1,0 0,0 1,0-1,0 0,0 1,0-1,0 0,0 0,0 1,0-1,0 0,0 1,0-1,0 0,0 1,-1-1,1 0,0 1,-14 8,-18 1,-20-2,1-3,-1-2,-72-5,29 0,-36-8,-334 10,458 0</inkml:trace>
</inkml:ink>
</file>

<file path=word/ink/ink7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5-27T03:56:20.942"/>
    </inkml:context>
    <inkml:brush xml:id="br0">
      <inkml:brushProperty name="width" value="0.1" units="cm"/>
      <inkml:brushProperty name="height" value="0.2" units="cm"/>
      <inkml:brushProperty name="color" value="#FFFC00"/>
      <inkml:brushProperty name="tip" value="rectangle"/>
      <inkml:brushProperty name="rasterOp" value="maskPen"/>
      <inkml:brushProperty name="ignorePressure" value="1"/>
    </inkml:brush>
  </inkml:definitions>
  <inkml:trace contextRef="#ctx0" brushRef="#br0">74 23,'93'-11,"21"1,-16 8,87 4,-184-2,0 0,0 0,1 0,-1 0,0 0,0 0,0 0,0 1,0-1,1 0,-1 1,0-1,0 1,0-1,0 1,0 0,0-1,0 1,-1 0,1 0,0-1,0 1,0 0,-1 0,1 0,0 0,-1 0,1 0,-1 0,1 0,-1 0,0 0,1 0,-1 1,0-1,0 0,0 0,0 0,0 0,0 1,0-1,0 1,-1 0,0 0,1 0,-1 0,0-1,0 1,0 0,0-1,-1 1,1-1,0 1,-1-1,1 0,-1 1,1-1,-1 0,1 0,-1 0,0 0,0 0,1 0,-1-1,0 1,0-1,0 1,-3-1,-53 4,-64-6,29 0,-177 2,259 0</inkml:trace>
</inkml:ink>
</file>

<file path=word/ink/ink7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5-27T03:56:13.019"/>
    </inkml:context>
    <inkml:brush xml:id="br0">
      <inkml:brushProperty name="width" value="0.1" units="cm"/>
      <inkml:brushProperty name="height" value="0.2" units="cm"/>
      <inkml:brushProperty name="color" value="#FFFC00"/>
      <inkml:brushProperty name="tip" value="rectangle"/>
      <inkml:brushProperty name="rasterOp" value="maskPen"/>
      <inkml:brushProperty name="ignorePressure" value="1"/>
    </inkml:brush>
  </inkml:definitions>
  <inkml:trace contextRef="#ctx0" brushRef="#br0">30 26,'1'-1,"-1"0,1 1,0-1,0 0,-1 0,1 1,0-1,0 1,0-1,0 0,0 1,0 0,0-1,0 1,0 0,0-1,0 1,2 0,26-6,-25 5,31-4,1 3,-1 0,44 5,-1-1,-7-3,76 2,-131 2,0 1,0 0,0 0,20 11,-7-5,-27-8,0-1,0 0,1 1,-1 0,0-1,0 1,0 0,-1 0,1 0,0 0,-1 1,0-1,1 0,-1 1,0-1,0 0,0 1,0-1,-1 1,1 0,-1-1,1 1,-1 0,0-1,0 1,-1 2,1 2,0 0,-1 0,0 0,0 0,0 0,-1-1,0 1,-1-1,-3 8,4-12,0 1,0-1,0 0,0 0,-1 0,1 0,-1-1,1 1,-1-1,1 1,-1-1,0 0,0 0,0 0,0 0,1-1,-1 1,0-1,-4 0,-10 1,0-1,-20-2,19 1,-28-4,1-2,-78-23,36 8,22 4,37 10,-58-9,12-2,65 18</inkml:trace>
</inkml:ink>
</file>

<file path=word/ink/ink7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5-27T03:56:03.849"/>
    </inkml:context>
    <inkml:brush xml:id="br0">
      <inkml:brushProperty name="width" value="0.1" units="cm"/>
      <inkml:brushProperty name="height" value="0.2" units="cm"/>
      <inkml:brushProperty name="color" value="#FFFC00"/>
      <inkml:brushProperty name="tip" value="rectangle"/>
      <inkml:brushProperty name="rasterOp" value="maskPen"/>
      <inkml:brushProperty name="ignorePressure" value="1"/>
    </inkml:brush>
  </inkml:definitions>
  <inkml:trace contextRef="#ctx0" brushRef="#br0">0 1,'1'1,"-1"0,1-1,-1 1,1 0,-1 0,1 0,-1-1,1 1,0 0,-1 0,1-1,0 1,0-1,0 1,-1-1,1 1,0-1,0 1,0-1,0 0,1 1,28 8,-19-5,56 18,104 20,23-17,-123-26,-56 0,1 0,-1 1,0 1,22 4,-133-44,94 38,0 0,0-1,0 1,0 0,0-1,0 1,1-1,-1 1,1-1,-1 0,1 0,-1 1,0-5,1 5,0-1,0 1,0-1,0 1,0-1,0 1,-1-1,1 1,0 0,-1 0,1 0,0 0,-1 0,0 0,1 0,-1 0,0 1,1-1,-1 0,0 1,0 0,1-1,-1 1,-2 0,-30 0,-46 6,11 0,-140 14,205-20,-15 5,19-4,0-1,0 0,0 0,0 0,0 1,0-1,-1 0,1 0,0 0,0 1,0-1,0 0,0 0,0 0,0 1,0-1,0 0,0 0,0 1,0-1,0 0,1 0,-1 0,0 1,0-1,0 0,0 0,0 0,0 0,0 1,1-1,-1 0,0 0,0 0,0 0,0 1,1-1,-1 0,0 0,0 0,35 18,-17-10,-6-2,1 0,-1-1,1-1,0 0,0 0,0-2,26 3,100-4,-84-2,14 2,62-2,-122-2,-18 0,-17-1,-332 2,188 3,93 10,68-11</inkml:trace>
</inkml:ink>
</file>

<file path=word/ink/ink7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5-27T03:55:39.398"/>
    </inkml:context>
    <inkml:brush xml:id="br0">
      <inkml:brushProperty name="width" value="0.1" units="cm"/>
      <inkml:brushProperty name="height" value="0.2" units="cm"/>
      <inkml:brushProperty name="color" value="#FFFC00"/>
      <inkml:brushProperty name="tip" value="rectangle"/>
      <inkml:brushProperty name="rasterOp" value="maskPen"/>
      <inkml:brushProperty name="ignorePressure" value="1"/>
    </inkml:brush>
  </inkml:definitions>
  <inkml:trace contextRef="#ctx0" brushRef="#br0">0 2,'702'0,"-701"-1,0 1,0 0,0 0,0 0,0 0,0 0,0 0,0 0,-1 0,1 0,0 0,0 1,0-1,0 0,0 0,0 1,0-1,-1 1,1-1,0 1,0-1,-1 1,1 0,0-1,-1 1,1 0,0-1,-1 1,1 0,-1 0,1 0,-1-1,0 1,1 0,-1 1,0 0,0-1,-1 0,1 0,-1 0,1 1,-1-1,0 0,0 0,1 0,-1 0,0 0,0 0,0 0,0 0,0-1,0 1,0 0,0 0,0-1,-1 1,1-1,0 1,0-1,0 0,-3 1,-4 2,-26 7,1 0,-1-3,-1 0,1-2,-38 0,-370-6,585 12,266-11,-398 0,-1-1,1-1,-1 1,0-2,13-3,-19 4,0 1,0-1,0 1,0-1,0 0,-1 0,1-1,-1 1,1-1,-1 0,0 0,0 0,0 0,0 0,3-6,-4 2</inkml:trace>
</inkml:ink>
</file>

<file path=word/ink/ink7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5-27T03:55:34.798"/>
    </inkml:context>
    <inkml:brush xml:id="br0">
      <inkml:brushProperty name="width" value="0.1" units="cm"/>
      <inkml:brushProperty name="height" value="0.2" units="cm"/>
      <inkml:brushProperty name="color" value="#FFFC00"/>
      <inkml:brushProperty name="tip" value="rectangle"/>
      <inkml:brushProperty name="rasterOp" value="maskPen"/>
      <inkml:brushProperty name="ignorePressure" value="1"/>
    </inkml:brush>
  </inkml:definitions>
  <inkml:trace contextRef="#ctx0" brushRef="#br0">74 3,'39'-1,"-18"0,0 1,0 0,1 2,-1 0,-1 1,1 2,27 8,36 12,-61-19,-1 0,30 13,-54-19,1 0,0 0,0 0,0 0,0 0,0 0,0 0,0 0,0 0,0 1,0-1,-1 1,1-1,0 0,1 1,-1 0,0-1,0 1,0-1,0 1,0 0,1 0,-1 0,0-1,0 1,1 0,-1 0,1 0,-1 0,1 0,-1 0,1 0,0 0,-1 0,1 0,0 0,0 1,0-1,0 0,0 0,0 0,0 0,0 0,0 0,1 0,-1 0,0 0,1 0,-1 0,1 0,-1 0,1 0,-1 0,1 0,0 0,-1 0,1 0,0-1,0 1,0 0,0-1,-1 1,1 0,0-1,0 1,0-1,0 0,0 1,3 0,-214-1,98-2,-27 12,138-10,0 0,0 1,0-1,0 0,0 0,0 0,0 0,0 0,0 0,0-1,0 1,0 0,0 0,0-1,0 1,0 0,-1-2,3 2,-1-1,1 1,-1-1,1 1,-1-1,1 1,-1 0,1-1,0 1,-1 0,1-1,0 1,-1 0,1 0,0 0,-1-1,1 1,0 0,-1 0,1 0,0 0,-1 0,1 0,0 0,0 1,221-4,-118 4,-93 0,0 0,0 1,-1 0,1 1,13 5,-14-4,1-1,-1 0,1-1,-1 0,16 0,-1 2,-21-4,-1 1,1 0,0-1,0 1,-1-1,1 0,4-1,-7 1,0-1,0 1,0-1,0 1,0-1,0 1,0-1,0 1,-1-1,1 0,0 0,0 1,-1-1,1 0,0 0,-1 0,1 0,-1 0,1 0,-1 0,0 0,1 0,-1 0,0 0,0 0,0 0,1 0,-1 0,0 0,-1-1,2-3,-1 0,0-1,0 1,-1 0,1 0,-1 0,0 0,-1 1,1-1,-1 0,0 0,-3-5,3 7,0 1,0 0,0 0,0-1,0 1,0 1,-1-1,1 0,-1 1,1-1,-1 1,0 0,1 0,-1 0,0 0,0 0,0 0,0 1,0 0,0-1,1 1,-5 0,-25 2,23-2</inkml:trace>
</inkml:ink>
</file>

<file path=word/ink/ink7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5-27T03:55:10.478"/>
    </inkml:context>
    <inkml:brush xml:id="br0">
      <inkml:brushProperty name="width" value="0.1" units="cm"/>
      <inkml:brushProperty name="height" value="0.2" units="cm"/>
      <inkml:brushProperty name="color" value="#FFFC00"/>
      <inkml:brushProperty name="tip" value="rectangle"/>
      <inkml:brushProperty name="rasterOp" value="maskPen"/>
      <inkml:brushProperty name="ignorePressure" value="1"/>
    </inkml:brush>
  </inkml:definitions>
  <inkml:trace contextRef="#ctx0" brushRef="#br0">96 0,'436'0,"-415"3,0 0,-1 1,1 2,-1 0,37 16,-43-16,28 6,15 4,-54-14,0-1,0 0,0 1,0-1,-1 1,1 0,-1 0,1 0,-1 0,0 0,0 1,0-1,0 1,3 4,-5-6,1-1,-1 1,0 0,0 0,0 0,1-1,-1 1,0 0,0 0,0-1,0 1,0 0,-1 0,1 0,0-1,0 1,0 0,-1 0,1-1,0 1,-1 0,1-1,-1 1,1 0,-1-1,1 1,-1-1,1 1,-1-1,1 1,-1-1,0 1,1-1,-1 1,0-1,0 0,1 1,-1-1,0 0,0 0,1 0,-1 1,0-1,0 0,1 0,-1 0,-1-1,-43 3,40-2,-95-1,-123-7,192 6,5 0,-43-9,24 3,-49-4,53 8,-73-16,91 15,14 3</inkml:trace>
</inkml:ink>
</file>

<file path=word/ink/ink7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5-27T03:55:04.429"/>
    </inkml:context>
    <inkml:brush xml:id="br0">
      <inkml:brushProperty name="width" value="0.1" units="cm"/>
      <inkml:brushProperty name="height" value="0.2" units="cm"/>
      <inkml:brushProperty name="color" value="#FFFC00"/>
      <inkml:brushProperty name="tip" value="rectangle"/>
      <inkml:brushProperty name="rasterOp" value="maskPen"/>
      <inkml:brushProperty name="ignorePressure" value="1"/>
    </inkml:brush>
  </inkml:definitions>
  <inkml:trace contextRef="#ctx0" brushRef="#br0">58 16,'2'0,"2"0,3 0,-2 0,-4-2,-3-1,-4 1,-3 0,0 1,-2 0,0 1,-1 0,3-2,2-1</inkml:trace>
</inkml:ink>
</file>

<file path=word/ink/ink7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5-27T03:55:02.028"/>
    </inkml:context>
    <inkml:brush xml:id="br0">
      <inkml:brushProperty name="width" value="0.1" units="cm"/>
      <inkml:brushProperty name="height" value="0.2" units="cm"/>
      <inkml:brushProperty name="color" value="#FFFC00"/>
      <inkml:brushProperty name="tip" value="rectangle"/>
      <inkml:brushProperty name="rasterOp" value="maskPen"/>
      <inkml:brushProperty name="ignorePressure" value="1"/>
    </inkml:brush>
  </inkml:definitions>
  <inkml:trace contextRef="#ctx0" brushRef="#br0">63 0,'562'0,"-402"11,-155-11,0 1,0-1,0 1,0 0,-1 0,1 0,0 1,0 0,-1 0,1 0,-1 1,0-1,6 5,-8-5,-1-1,1 0,-1 1,1-1,-1 1,0 0,0-1,0 1,0 0,0 0,0-1,0 1,0 0,-1 0,1 0,-1 0,0 0,1 0,-1 0,0 0,0 0,0 1,-1-1,1 0,0 0,-1 0,1 0,-1 0,0-1,1 1,-1 0,0 0,0 0,-1-1,0 3,-2 0,0 0,0 0,-1 0,1-1,-1 0,1 0,-1 0,0 0,0-1,0 0,-1 0,1 0,-9 1,-8 2,-43 3,-141-6,106-4,91 2,0-1,0-1,0 0,0 0,-13-6,-31-7,35 12,1-1,-24-9,11 3,18 6,-2-1,0 1,-1 0,1 1,-1 1,-25-1,-6 4,47-1</inkml:trace>
</inkml:ink>
</file>

<file path=word/ink/ink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5-25T23:11:55.340"/>
    </inkml:context>
    <inkml:brush xml:id="br0">
      <inkml:brushProperty name="width" value="0.1" units="cm"/>
      <inkml:brushProperty name="height" value="0.2" units="cm"/>
      <inkml:brushProperty name="color" value="#00F900"/>
      <inkml:brushProperty name="tip" value="rectangle"/>
      <inkml:brushProperty name="rasterOp" value="maskPen"/>
      <inkml:brushProperty name="ignorePressure" value="1"/>
    </inkml:brush>
  </inkml:definitions>
  <inkml:trace contextRef="#ctx0" brushRef="#br0">1 12,'0'-1,"0"0,1 1,-1-1,1 0,-1 1,1-1,0 1,-1-1,1 0,0 1,-1-1,1 1,0 0,0-1,-1 1,1 0,0-1,0 1,-1 0,1 0,0 0,0 0,0-1,0 1,-1 0,3 1,27-3,-27 3,563-1,-583 1,-1 1,1 1,-33 9,-29 4,-118-6,54-21,109 11,22 0,33 0,194 11,68-11,-273 0</inkml:trace>
</inkml:ink>
</file>

<file path=word/ink/ink8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5-27T03:54:51.895"/>
    </inkml:context>
    <inkml:brush xml:id="br0">
      <inkml:brushProperty name="width" value="0.1" units="cm"/>
      <inkml:brushProperty name="height" value="0.2" units="cm"/>
      <inkml:brushProperty name="color" value="#FFFC00"/>
      <inkml:brushProperty name="tip" value="rectangle"/>
      <inkml:brushProperty name="rasterOp" value="maskPen"/>
      <inkml:brushProperty name="ignorePressure" value="1"/>
    </inkml:brush>
  </inkml:definitions>
  <inkml:trace contextRef="#ctx0" brushRef="#br0">1 12,'102'-11,"244"11,-332 1,-1 0,1 1,0 0,-1 1,1 0,-1 1,0 1,0 0,23 14,-15-7,-14-8,1 0,0 1,-1 0,0 0,10 10,-16-14,0 1,1 0,-1 0,0 0,0 0,0 0,0 0,0 0,0 0,0 0,-1 0,1 0,-1 1,0-1,1 0,-1 0,0 1,0-1,-1 0,1 0,0 1,-1-1,0 0,1 0,-1 0,-2 4,2-4,0-1,0 0,0 1,0-1,0 0,-1 0,1 0,0 0,-1 0,1 0,-1 0,1 0,-1-1,1 1,-1-1,0 1,1-1,-1 1,0-1,1 0,-4 0,-45-1,31-1,-83 3,-63-2,126-10,33 9,1 0,-1 0,0 1,1 0,-12-2,6 2,0 0,0-1,1-1,-1 0,0 0,1-1,0 0,0-1,0 0,-15-12,21 15</inkml:trace>
</inkml:ink>
</file>

<file path=word/ink/ink8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5-27T03:54:39.608"/>
    </inkml:context>
    <inkml:brush xml:id="br0">
      <inkml:brushProperty name="width" value="0.1" units="cm"/>
      <inkml:brushProperty name="height" value="0.2" units="cm"/>
      <inkml:brushProperty name="color" value="#FFFC00"/>
      <inkml:brushProperty name="tip" value="rectangle"/>
      <inkml:brushProperty name="rasterOp" value="maskPen"/>
      <inkml:brushProperty name="ignorePressure" value="1"/>
    </inkml:brush>
  </inkml:definitions>
  <inkml:trace contextRef="#ctx0" brushRef="#br0">8 12,'111'2,"118"-4,-188-1,79-4,-28 5,81 4,-170-1,1-1,0 1,0 0,0 0,-1 0,1 1,0-1,-1 1,1 0,-1 0,0 0,1 0,-1 1,0-1,-1 1,5 4,-5-5,-1 1,1-1,-1 0,0 1,1-1,-1 1,0 0,0-1,-1 1,1 0,-1-1,1 1,-1 0,0 0,0 0,0-1,0 1,0 0,-1 0,0-1,1 1,-1 0,0-1,-1 4,1-5,0 1,0-1,-1 0,1 0,0 1,0-1,-1 0,1 0,0 0,-1 0,1-1,-1 1,0 0,1 0,-1-1,1 1,-1-1,0 0,1 1,-1-1,-3 0,-44-2,30 1,-103 3,-76-4,115-7,-90-4,38 3,115 8,10 0</inkml:trace>
</inkml:ink>
</file>

<file path=word/ink/ink8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5-27T03:54:26.964"/>
    </inkml:context>
    <inkml:brush xml:id="br0">
      <inkml:brushProperty name="width" value="0.1" units="cm"/>
      <inkml:brushProperty name="height" value="0.2" units="cm"/>
      <inkml:brushProperty name="color" value="#FFFC00"/>
      <inkml:brushProperty name="tip" value="rectangle"/>
      <inkml:brushProperty name="rasterOp" value="maskPen"/>
      <inkml:brushProperty name="ignorePressure" value="1"/>
    </inkml:brush>
  </inkml:definitions>
  <inkml:trace contextRef="#ctx0" brushRef="#br0">77 23,'74'-11,"98"1,-82 8,74 4,-162-2,-1 1,0-1,1 1,-1-1,0 1,0-1,0 1,1 0,-1-1,0 1,0 0,0 0,0 0,0 0,0 0,-1 0,1 0,0 0,0 0,-1 1,1-1,-1 0,1 0,-1 1,1-1,-1 0,0 1,0-1,0 0,1 1,-1-1,0 0,-1 1,1-1,0 0,0 1,-1-1,0 2,1 1,-1-1,0 0,1 0,-1 0,-1 1,1-1,0 0,-1 0,1-1,-1 1,0 0,0 0,0-1,-1 1,-2 2,-4 0,0-1,0-1,0 1,-1-2,1 1,-1-1,1 0,-13 0,-83-3,48-1,-39 4,-101-4,196 2,0 0,0 0,0 0,0 0,0 0,0 0,0 0,0 0,0-1,0 1,0 0,0-1,0 1,0-1,1 1,-1-1,0 1,0-1,0 1,1-1,-1 0,0 1,1-1,-2-1,2 1,0 0,0 0,0 0,0 0,1 0,-1 0,0 0,0 0,1 0,-1 0,1 0,-1 0,1 0,-1 0,1 1,-1-1,1 0,0 0,0 0,5-5,0 1,0-1,1 2,11-8,-6 6,-1 2</inkml:trace>
</inkml:ink>
</file>

<file path=word/ink/ink8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5-27T03:54:21.805"/>
    </inkml:context>
    <inkml:brush xml:id="br0">
      <inkml:brushProperty name="width" value="0.1" units="cm"/>
      <inkml:brushProperty name="height" value="0.2" units="cm"/>
      <inkml:brushProperty name="color" value="#FFFC00"/>
      <inkml:brushProperty name="tip" value="rectangle"/>
      <inkml:brushProperty name="rasterOp" value="maskPen"/>
      <inkml:brushProperty name="ignorePressure" value="1"/>
    </inkml:brush>
  </inkml:definitions>
  <inkml:trace contextRef="#ctx0" brushRef="#br0">1 47,'6'-1,"1"0,-1 0,1-1,-1 1,0-2,0 1,11-6,21-8,-15 12,1 0,0 2,0 1,48 3,-9 0,91 6,-133-6,0-1,-8-1,-1 1,0 1,0 0,22 6,16 8,26 10,-75-26,1 0,-1 1,0-1,0 1,0-1,0 1,0-1,0 1,0 0,0-1,0 1,0 0,-1 0,1 0,0 0,0 0,-1 0,1 0,-1 0,1 0,-1 0,1 0,-1 0,0 0,1 0,-1 0,0 1,0-1,0 0,0 0,0 0,0 0,0 1,0-1,0 0,-1 0,1 0,0 0,-1 0,1 0,-1 0,1 0,-1 0,0 0,0 1,-1 1,0-1,0 1,-1-1,1 0,0 0,-1 0,1 0,-1 0,0-1,0 1,0-1,0 1,0-1,0 0,-6 1,-173-1,90-3,33 3,28 1,0-2,0-1,-53-9,79 8,0 0,1 1,-1-2,1 1,-1 0,-4-5,8 6,-1-1,0 1,0-1,1 1,-1 0,0 0,0 0,0 0,0 0,0 0,-1 0,1 1,0-1,0 1,0-1,-1 1,1 0,0 0,0 0,-1 0,1 0,0 1,0-1,0 1,-1-1,1 1,0 0,0 0,0 0,0 0,-3 2,2 0,0-2,1 1,-1 0,1 0,0 0,-1 0,1 0,0 1,-2 3,4-6,0 1,0 0,0 0,0 0,0 0,0-1,0 1,0 0,0 0,0 0,0 0,1-1,-1 1,0 0,0 0,1-1,-1 1,1 0,-1 0,1-1,-1 1,1 0,-1-1,1 1,0-1,-1 1,1-1,0 1,-1-1,1 1,0-1,0 0,0 1,-1-1,1 0,0 0,1 1,12 4,0 1,1-1,0-1,0-1,0 0,26 1,99-5,-61-1,-60 0,-1 0,1-1,-1-1,25-8,39-8,-74 19,1-1,-1-1,0 1,1-2,-2 1,1-1,0 0,-1 0,12-10,-14 9</inkml:trace>
</inkml:ink>
</file>

<file path=word/ink/ink8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5-27T03:54:10.263"/>
    </inkml:context>
    <inkml:brush xml:id="br0">
      <inkml:brushProperty name="width" value="0.2" units="cm"/>
      <inkml:brushProperty name="height" value="0.4" units="cm"/>
      <inkml:brushProperty name="color" value="#FFFC00"/>
      <inkml:brushProperty name="tip" value="rectangle"/>
      <inkml:brushProperty name="rasterOp" value="maskPen"/>
      <inkml:brushProperty name="ignorePressure" value="1"/>
    </inkml:brush>
  </inkml:definitions>
  <inkml:trace contextRef="#ctx0" brushRef="#br0">0 11,'211'2,"220"-5,-349-1,81-2,365 6,-519 1,0-1,0 1,0 1,-1 0,1 0,-1 1,16 6,53 35,-57-31,1-1,24 10,-24-14,-1 1,0 1,19 12,-36-19,0 0,-1 0,1 0,-1 1,1-1,-1 1,0-1,0 1,-1 0,1 0,-1 0,0 0,0 0,0 0,0 6,3 64,-3-53,0-13,-1-1,0 1,0-1,-2 13,1-19,1 1,0-1,-1 0,1 0,-1 1,1-1,-1 0,0 0,1 0,-1 1,0-1,0 0,0 0,0 0,0 0,0-1,0 1,0 0,0 0,0-1,-1 1,1 0,0-1,0 1,-1-1,1 0,0 1,-1-1,1 0,-2 0,-201 0,88-2,92 4,0 0,-43 11,44-8,0-1,0-1,-28 1,-84 3,114-5,-132 0,113-3,-1 1,1 2,-70 12,61-2,-2-3,1-1,-78 0,70-7,-54-2,98-2,0 0,1-1,-1-1,1 0,-14-8,-5-1,27 12,1 0,0-1,0 1,-1-1,1 0,1 0,-1 0,0 0,1-1,0 0,0 1,0-1,0 0,0-1,1 1,0 0,0-1,0 1,0-1,-1-8,0-6,0 1,2-1,0 0,2-20,0 6,-1 31,0 0,0-1,0 1,0 0,1 0,-1-1,1 1,0 0,0 0,-1 0,1 0,0 0,1 0,-1 0,0 0,1 1,-1-1,1 0,-1 1,1-1,0 1,0 0,-1-1,1 1,0 0,0 0,0 0,0 0,1 1,-1-1,0 0,5 0,7 0,0-1,0 2,0 0,20 3,2-1,-17-2,2-1,1 2,-1 0,0 1,0 1,24 7,-12-3,0-1,0-2,1-1,-1-2,54-4,-7 0,638 3,-707 0</inkml:trace>
</inkml:ink>
</file>

<file path=word/ink/ink8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5-27T04:47:55.605"/>
    </inkml:context>
    <inkml:brush xml:id="br0">
      <inkml:brushProperty name="width" value="0.10008" units="cm"/>
      <inkml:brushProperty name="height" value="0.20017" units="cm"/>
      <inkml:brushProperty name="color" value="#00F900"/>
      <inkml:brushProperty name="tip" value="rectangle"/>
      <inkml:brushProperty name="rasterOp" value="maskPen"/>
      <inkml:brushProperty name="ignorePressure" value="1"/>
    </inkml:brush>
  </inkml:definitions>
  <inkml:trace contextRef="#ctx0" brushRef="#br0">31 2,'87'-1,"92"3,-171-1,1 1,-1 1,0-1,0 1,9 6,18 5,7 4,-41-17,0-1,0 0,0 1,0-1,0 0,-1 1,1-1,0 1,-1 0,1-1,0 1,-1 0,1-1,0 1,-1 0,1-1,-1 1,0 0,1 0,-1 0,1 0,-1-1,0 1,0 0,0 0,1 0,-1 0,0 0,0 0,0 0,0 0,-1 0,1-1,0 1,0 0,0 0,-1 0,1 0,0 0,-1-1,1 1,-1 0,1 0,-1-1,1 1,-2 1,-1 0,0-1,0 1,0-1,0 0,0 0,0 0,0 0,0 0,0-1,0 1,-1-1,1 0,0 0,-4-1,-46-4,19 0,-1 2,-69 3,-20-2,92-6,23 4</inkml:trace>
</inkml:ink>
</file>

<file path=word/ink/ink8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5-27T04:46:49.927"/>
    </inkml:context>
    <inkml:brush xml:id="br0">
      <inkml:brushProperty name="width" value="0.09957" units="cm"/>
      <inkml:brushProperty name="height" value="0.19915" units="cm"/>
      <inkml:brushProperty name="color" value="#FFFC00"/>
      <inkml:brushProperty name="tip" value="rectangle"/>
      <inkml:brushProperty name="rasterOp" value="maskPen"/>
      <inkml:brushProperty name="ignorePressure" value="1"/>
    </inkml:brush>
  </inkml:definitions>
  <inkml:trace contextRef="#ctx0" brushRef="#br0">1 70,'0'-1,"0"0,0 0,0 0,1 1,-1-1,0 0,1 1,-1-1,1 0,-1 1,1-1,-1 0,1 1,-1-1,1 1,0-1,-1 1,1-1,0 1,-1 0,1-1,0 1,0 0,-1 0,1-1,0 1,1 0,25-4,-24 3,50-4,0-2,62-17,-87 19,0 1,0 1,0 2,54 4,-9-1,-41 0,44 7,-44-4,43 1,-68-6,1 0,1 0,-1 0,0 1,9 2,-16-3,1 0,-1 1,0-1,0 0,0 1,0-1,0 1,0-1,0 1,0-1,0 1,0-1,0 1,0 0,-1 0,1-1,0 1,0 0,-1 0,1 0,-1 0,1 0,-1 0,1 0,-1 0,1 0,-1 0,0 0,0 0,1 1,-1-1,0 0,0 0,0 0,0 0,0 0,-1 0,1 2,-1-1,0-1,0 1,0-1,0 1,0-1,0 1,0-1,0 0,-1 1,1-1,-1 0,1 0,-1 0,1 0,-1 0,1 0,-1-1,0 1,0 0,1-1,-1 1,0-1,0 0,-2 0,-50 3,45-3,-623-2,1348 2,-712 0,-1 0,1 0,-1 0,0 0,0 0,0-1,0 1,0-1,0 1,0-1,0 0,0-1,3-1,-2-1</inkml:trace>
</inkml:ink>
</file>

<file path=word/ink/ink8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5-27T04:46:15.910"/>
    </inkml:context>
    <inkml:brush xml:id="br0">
      <inkml:brushProperty name="width" value="0.1" units="cm"/>
      <inkml:brushProperty name="height" value="0.2" units="cm"/>
      <inkml:brushProperty name="color" value="#FFFC00"/>
      <inkml:brushProperty name="tip" value="rectangle"/>
      <inkml:brushProperty name="rasterOp" value="maskPen"/>
      <inkml:brushProperty name="ignorePressure" value="1"/>
    </inkml:brush>
  </inkml:definitions>
  <inkml:trace contextRef="#ctx0" brushRef="#br0">6 0,'407'0,"-403"0,0 0,0 1,0-1,-1 1,1 0,0-1,-1 2,1-1,0 0,-1 1,1 0,-1 0,0 0,0 0,0 0,0 1,0-1,0 1,-1 0,1 0,-1 0,0 0,0 0,0 0,0 1,0-1,-1 1,3 6,5 15,-6-20,-1-1,0 1,0 1,-1-1,1 0,0 6,-2-10,0 1,0-1,0 0,0 0,-1 1,1-1,0 0,-1 0,1 1,0-1,-1 0,0 0,1 0,-1 0,0 1,1-1,-1 0,0 0,0-1,0 1,0 0,0 0,0 0,0-1,0 1,0 0,-1-1,1 1,0-1,-2 1,-8 2,0-1,0-1,0 0,0 0,0-1,0-1,-13-1,-19-1,21 2,0-1,-29-7,-20-2,51 8,0-1,-37-13,39 10,-20-6,36 12,0 1,1-1,-1 1,0 0,0 0,0 0,1 0,-1 0,0 0,0 1,0-1,1 0,-1 1,0 0,1-1,-1 1,0 0,-1 1,1 1</inkml:trace>
</inkml:ink>
</file>

<file path=word/ink/ink8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5-27T04:46:09.949"/>
    </inkml:context>
    <inkml:brush xml:id="br0">
      <inkml:brushProperty name="width" value="0.1" units="cm"/>
      <inkml:brushProperty name="height" value="0.2" units="cm"/>
      <inkml:brushProperty name="color" value="#FFFC00"/>
      <inkml:brushProperty name="tip" value="rectangle"/>
      <inkml:brushProperty name="rasterOp" value="maskPen"/>
      <inkml:brushProperty name="ignorePressure" value="1"/>
    </inkml:brush>
  </inkml:definitions>
  <inkml:trace contextRef="#ctx0" brushRef="#br0">0 1,'474'0,"-469"0,0 1,0-1,0 1,0 1,0-1,0 1,0 0,-1 0,1 0,-1 0,0 1,1 0,6 6,-10-8,0 0,0 0,0 0,0 1,0-1,0 0,0 1,0-1,-1 1,1-1,0 1,-1-1,1 1,-1-1,0 1,1-1,-1 1,0 2,-1-2,1 0,-1 0,1 0,-1 0,0-1,0 1,0 0,0-1,0 1,-1-1,1 1,0-1,-1 1,1-1,-1 0,1 0,-1 1,0-1,-2 1,-6 3,0 0,0-1,-1 0,1-1,-1 0,0 0,0-1,0-1,-1 0,1 0,0-1,-14-2,20 2,-6 0,-37 0,-60-9,79 5,16 3,1-1,-1 0,-23-8,-3-1,30 9</inkml:trace>
</inkml:ink>
</file>

<file path=word/ink/ink8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5-27T04:45:36.446"/>
    </inkml:context>
    <inkml:brush xml:id="br0">
      <inkml:brushProperty name="width" value="0.1" units="cm"/>
      <inkml:brushProperty name="height" value="0.2" units="cm"/>
      <inkml:brushProperty name="color" value="#FFFC00"/>
      <inkml:brushProperty name="tip" value="rectangle"/>
      <inkml:brushProperty name="rasterOp" value="maskPen"/>
      <inkml:brushProperty name="ignorePressure" value="1"/>
    </inkml:brush>
  </inkml:definitions>
  <inkml:trace contextRef="#ctx0" brushRef="#br0">1 34,'68'2,"74"-4,-134 1,0-1,0 0,0 0,0-1,9-3,-11 2,1 2,0-1,1 1,-1 0,0 0,14 0,-12 2</inkml:trace>
</inkml:ink>
</file>

<file path=word/ink/ink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5-25T23:11:24.701"/>
    </inkml:context>
    <inkml:brush xml:id="br0">
      <inkml:brushProperty name="width" value="0.1" units="cm"/>
      <inkml:brushProperty name="height" value="0.2" units="cm"/>
      <inkml:brushProperty name="color" value="#00F900"/>
      <inkml:brushProperty name="tip" value="rectangle"/>
      <inkml:brushProperty name="rasterOp" value="maskPen"/>
      <inkml:brushProperty name="ignorePressure" value="1"/>
    </inkml:brush>
  </inkml:definitions>
  <inkml:trace contextRef="#ctx0" brushRef="#br0">75 1,'-2'0,"-2"0,-3 0,-1 0,-2 0,-1 0,0 0,-1 0,3 0</inkml:trace>
</inkml:ink>
</file>

<file path=word/ink/ink9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5-27T04:45:31.840"/>
    </inkml:context>
    <inkml:brush xml:id="br0">
      <inkml:brushProperty name="width" value="0.1" units="cm"/>
      <inkml:brushProperty name="height" value="0.2" units="cm"/>
      <inkml:brushProperty name="color" value="#FFFC00"/>
      <inkml:brushProperty name="tip" value="rectangle"/>
      <inkml:brushProperty name="rasterOp" value="maskPen"/>
      <inkml:brushProperty name="ignorePressure" value="1"/>
    </inkml:brush>
  </inkml:definitions>
  <inkml:trace contextRef="#ctx0" brushRef="#br0">1 12,'90'1,"95"-3,-134-2,53-3,-66 12,-26 2,-12-6,-1 0,1-1,0 1,-1 0,1-1,-1 1,1-1,-1 1,1 0,-1-1,1 1,-1-1,1 1,-1-1,0 0,1 1,-1-1,0 0,1 1,-1-1,0 0,-1 1,-12 3,0-1,0 0,0-1,0 0,0-1,-1-1,1 0,-17-3,-18 1,-7 0,30 1,0 0,-52 7,68-5,1 1,0 0,-1 1,1-1,0 2,-13 6,22-9,0-1,0 0,1 1,-1-1,0 0,0 1,1-1,-1 0,0 1,1-1,-1 0,0 0,0 1,1-1,-1 0,1 0,-1 0,0 1,1-1,-1 0,0 0,1 0,-1 0,1 0,-1 0,0 0,1 0,-1 0,1 0,-1 0,0 0,1 0,-1 0,1 0,18 1,23 3,-30-1</inkml:trace>
</inkml:ink>
</file>

<file path=word/ink/ink9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5-27T04:44:57.496"/>
    </inkml:context>
    <inkml:brush xml:id="br0">
      <inkml:brushProperty name="width" value="0.1" units="cm"/>
      <inkml:brushProperty name="height" value="0.2" units="cm"/>
      <inkml:brushProperty name="color" value="#FFFC00"/>
      <inkml:brushProperty name="tip" value="rectangle"/>
      <inkml:brushProperty name="rasterOp" value="maskPen"/>
      <inkml:brushProperty name="ignorePressure" value="1"/>
    </inkml:brush>
  </inkml:definitions>
  <inkml:trace contextRef="#ctx0" brushRef="#br0">14 3,'148'-3,"157"6,-110 19,-174-19,0 1,28 8,3 1,-49-12,0 0,0 0,0 0,0 0,0 1,0-1,-1 1,1-1,0 1,-1 0,0 0,1 0,-1 1,0-1,0 1,0-1,-1 1,1-1,0 1,-1 0,0 0,0 0,1 0,-2 0,1 0,1 5,-1 3,0-1,-1 1,0 0,0 0,-1-1,-3 18,3-25,0 1,0-1,0 0,-1 0,1 0,-1 0,0 0,0 0,0 0,0-1,0 1,0-1,-1 1,1-1,-1 0,0 0,1 0,-1 0,0 0,0-1,-1 0,1 1,0-1,0 0,0 0,-4 0,-10 2,0-1,0-1,-35-2,24 0,18 1,1-1,0-1,-1 0,-11-4,11 3,1 1,0 0,-1 0,-13 0,-167-9,96 10,-85 3,150 7,26-8,0 1,0-1,0 0,0 0,0-1,0 1,0-1,-5 1,7-1,0-1,0 1,0 0,0-1,0 1,1-1,-1 1,0-1,0 0,0 1,1-1,-1 0,0 1,1-1,-1 0,1 0,-1 0,1 0,-1 0,1 1,-1-1,1 0,0 0,0 0,-1 0,1 0,0 0,0 0,0 0,0 0,0 0,1-2,-2-11,1-1,0 1,5-25,-4 33,0 1,1-1,-1 0,1 0,0 1,1-1,0 1,0 0,0 0,0 0,7-7,-7 9,0 1,0 0,0 1,1-1,-1 1,0-1,1 1,-1 0,1 0,-1 0,1 1,-1-1,1 1,0 0,-1 0,1 0,0 1,3 0,11 2,0 1,21 7,-31-9,20 8,0-2,1-2,-1 0,1-2,33 1,61-3,125-5,-247 3,0 1,1-1,-1 0,0 0,0 0,0 0,0-1,0 1,1 0,-1 0,0-1,0 1,0-1,0 1,0-1,0 1,0-1,0 0,0 1,0-1,0 0,-1 0,1 0,0 1,0-1,-1 0,1 0,-1 0,1-1,-1 0,0 1,0 0,-1-1,1 1,-1 0,1 0,-1 0,0 0,1-1,-1 1,0 0,0 0,0 0,0 0,0 1,0-1,0 0,0 0,0 0,0 1,0-1,0 1,-3-2,-9-4,0 0,-1 1,0 0,1 1,-2 1,1 0,0 1,-1 0,-15 1,23 1,-33 0,-47 5,73-3,0 0,0 1,0 1,1 0,-1 1,1 1,-13 7,-44 33,54-34,-1-1,-1 0,0-1,0-1,-32 12,21-11,22-8,0 1,0-1,0 0,0 0,0-1,-10 1,-11 4,27-6,1 0,-1 0,1 0,-1 0,1 0,-1 0,1 0,-1 0,1 0,-1 1,1-1,-1 0,1 0,0 0,-1 1,1-1,-1 0,1 1,0-1,-1 0,1 1,0-1,-1 0,1 1,0-1,-1 1,1-1,0 1,0-1,0 1,0-1,-1 0,1 1,0-1,0 1,0-1,0 1,0-1,0 1,0-1,0 1,0-1,0 1,1-1,-1 1,0-1,0 1,0-1,0 1,1-1,-1 1,1 0,1 0,-1 0,1 0,0 0,0 0,0 0,0 0,0 0,0-1,1 1,-1-1,0 0,0 1,3-1,35-1,-25 1,608-2,-614 2</inkml:trace>
</inkml:ink>
</file>

<file path=word/ink/ink9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5-27T04:44:49.285"/>
    </inkml:context>
    <inkml:brush xml:id="br0">
      <inkml:brushProperty name="width" value="0.1" units="cm"/>
      <inkml:brushProperty name="height" value="0.2" units="cm"/>
      <inkml:brushProperty name="color" value="#FFFC00"/>
      <inkml:brushProperty name="tip" value="rectangle"/>
      <inkml:brushProperty name="rasterOp" value="maskPen"/>
      <inkml:brushProperty name="ignorePressure" value="1"/>
    </inkml:brush>
  </inkml:definitions>
  <inkml:trace contextRef="#ctx0" brushRef="#br0">10 0,'143'12,"331"-12,-469 0,-1 0,1 1,0 0,0 0,0 0,-1 1,1-1,-1 1,1 0,-1 1,6 3,-8-4,0-1,0 0,0 1,-1-1,1 1,0-1,-1 1,1 0,-1 0,0 0,0 0,0 0,0 0,0 0,0 0,0 0,-1 1,1-1,-1 0,1 0,-1 1,0-1,0 0,0 0,0 1,-1 2,0-3,0 0,0 0,0 0,0 0,0 0,0-1,-1 1,1 0,0-1,-1 1,0-1,1 0,-1 1,0-1,1 0,-1 0,0 0,0 0,0-1,0 1,0 0,0-1,0 1,0-1,-3 0,-8 2,0-1,-25-2,23 1,-18-1,0-1,-64-13,80 12,0 1,0 0,-23 2,21 1,0-2,-27-3,17 0,0 2,-34 0,30 3,-44-7,66 5,2 0</inkml:trace>
</inkml:ink>
</file>

<file path=word/ink/ink9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5-27T04:44:42.394"/>
    </inkml:context>
    <inkml:brush xml:id="br0">
      <inkml:brushProperty name="width" value="0.1" units="cm"/>
      <inkml:brushProperty name="height" value="0.2" units="cm"/>
      <inkml:brushProperty name="color" value="#FFFC00"/>
      <inkml:brushProperty name="tip" value="rectangle"/>
      <inkml:brushProperty name="rasterOp" value="maskPen"/>
      <inkml:brushProperty name="ignorePressure" value="1"/>
    </inkml:brush>
  </inkml:definitions>
  <inkml:trace contextRef="#ctx0" brushRef="#br0">13 12,'264'-11,"-236"14,-21 3,-18 1,-4-3,1-2,0 1,0-2,-1 0,1-1,-1 0,-14-3,-20 1,33 2,-43 2,56-2,0 1,1-1,-1 1,0 0,0 0,1 0,-1 0,1 1,-1-1,1 0,-1 1,1 0,0 0,0-1,0 1,0 1,-2 1,8-2,0-1,0 0,1 0,-1-1,0 1,1-1,7-1,107 1,-107 0</inkml:trace>
</inkml:ink>
</file>

<file path=word/ink/ink9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5-27T04:44:19.934"/>
    </inkml:context>
    <inkml:brush xml:id="br0">
      <inkml:brushProperty name="width" value="0.1" units="cm"/>
      <inkml:brushProperty name="height" value="0.2" units="cm"/>
      <inkml:brushProperty name="color" value="#FFFC00"/>
      <inkml:brushProperty name="tip" value="rectangle"/>
      <inkml:brushProperty name="rasterOp" value="maskPen"/>
      <inkml:brushProperty name="ignorePressure" value="1"/>
    </inkml:brush>
  </inkml:definitions>
  <inkml:trace contextRef="#ctx0" brushRef="#br0">1 0,'540'0,"-539"0,1 0,-1 0,1 0,0 0,-1 0,1 1,-1-1,1 0,-1 1,1-1,-1 1,0 0,1-1,-1 1,0 0,1 0,1 1,-3-1,1 0,-1-1,1 1,-1 0,0 0,1-1,-1 1,0 0,0 0,0 0,0-1,0 1,0 0,0 0,0 0,0 0,0-1,0 1,0 0,-1 0,1 0,0-1,-1 2,0 1,-1 0,0 0,0 0,0 0,0-1,0 1,-1-1,1 0,-1 1,1-1,-1 0,0 0,0-1,-5 3,-2 0,0-1,0-1,0 0,-1 0,1-1,0 0,-1-1,1 0,-1-1,1 0,-13-3,-8-4,-1-1,-35-16,49 18,0 1,-1 2,0 0,0 2,0 0,0 1,0 0,-1 2,-19 3,19 2,13-2</inkml:trace>
</inkml:ink>
</file>

<file path=word/ink/ink9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5-27T04:54:14.723"/>
    </inkml:context>
    <inkml:brush xml:id="br0">
      <inkml:brushProperty name="width" value="0.10048" units="cm"/>
      <inkml:brushProperty name="height" value="0.20096" units="cm"/>
      <inkml:brushProperty name="color" value="#FFFC00"/>
      <inkml:brushProperty name="tip" value="rectangle"/>
      <inkml:brushProperty name="rasterOp" value="maskPen"/>
      <inkml:brushProperty name="ignorePressure" value="1"/>
    </inkml:brush>
  </inkml:definitions>
  <inkml:trace contextRef="#ctx0" brushRef="#br0">16 1,'530'0,"-522"0,-1 0,1 1,-1 0,0 0,1 1,-1 0,0 1,0-1,0 1,-1 1,10 4,-13-5,1-1,-1 1,0 0,0-1,0 2,0-1,0 0,-1 0,0 1,1-1,-1 1,0 0,-1 0,1 0,-1 0,0 0,0 0,0 0,0 0,-1 0,1 6,-1-9,-1 0,1 0,0 0,-1 0,1 0,-1 1,1-1,-1 0,1 0,-1 0,0 0,1-1,-1 1,0 0,0 0,0 0,0-1,0 1,0 0,0-1,0 1,0-1,0 1,0-1,0 1,0-1,-1 0,1 1,0-1,0 0,0 0,0 0,-2 0,-50-2,35 1,2 0,0-1,0 0,-29-9,-4-1,10 6,0 3,-75 2,-22-1,119-1,1 1,31 12,4-2,1-1,1 0,-1-2,1 0,36 3,107-3,-161-5,-78-12,-67-13,110 20,25 4,1 1,-1-2,1 1,-1-1,1 0,0 0,0-1,-7-3,7 4,-1-1,1 1,-1 1,0-1,0 1,0 0,0 1,1 0,-1 0,0 0,0 1,0 0,-7 2,8-1</inkml:trace>
</inkml:ink>
</file>

<file path=word/ink/ink9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5-27T04:53:57.981"/>
    </inkml:context>
    <inkml:brush xml:id="br0">
      <inkml:brushProperty name="width" value="0.10048" units="cm"/>
      <inkml:brushProperty name="height" value="0.20096" units="cm"/>
      <inkml:brushProperty name="color" value="#FFFC00"/>
      <inkml:brushProperty name="tip" value="rectangle"/>
      <inkml:brushProperty name="rasterOp" value="maskPen"/>
      <inkml:brushProperty name="ignorePressure" value="1"/>
    </inkml:brush>
  </inkml:definitions>
  <inkml:trace contextRef="#ctx0" brushRef="#br0">13 23,'78'-2,"84"4,-141 1,-1 1,35 12,16 3,53 8,-89-23,0 0,53 12,-72-12,-9-3,-1 1,1-1,0 2,-1-1,0 1,10 5,-15-7,0 0,1 0,-1 0,0 0,0 0,-1 0,1 0,0 1,0-1,0 0,-1 1,1-1,-1 0,1 1,-1-1,0 1,1-1,-1 1,0-1,0 1,0-1,0 1,0-1,0 1,-1-1,1 1,0-1,-1 0,1 1,-1-1,1 1,-1-1,0 0,0 1,0-1,-1 1,0 2,0-1,-1 0,0 0,1 0,-1 0,0-1,0 1,-1-1,1 0,-1 0,1 0,-1 0,1 0,-1-1,0 0,0 0,0 0,-8 1,-7 0,-1-1,-33-2,19 0,21 1,-8 1,1-2,-1 0,0-1,0-1,-26-7,-195-88,228 92,-1 0,-1 1,-17-4,27 8,0 0,0 0,0 0,0 1,0 0,0 0,0 1,0-1,0 1,0 1,-9 2,13-3,1 0,0 0,0 0,-1 0,1 0,0 1,0-1,0 0,1 0,-1 1,0-1,0 1,1-1,-1 1,1-1,-1 1,1-1,0 1,-1-1,1 1,0 2,2 42,-1-28,-1-14,0 0,0 0,0 0,1 0,0-1,-1 1,1 0,1 0,-1-1,0 1,1-1,0 1,3 4,-3-6,1 1,-1-1,1 0,-1 0,1-1,0 1,0 0,0-1,0 0,0 0,0 0,0 0,0 0,0 0,1-1,-1 0,3 0,199 2,-100-4,40-9,-125 11,0-2,-1 0,34-8,21-8,-55 12,16-3,-34 8,0 1,0 0,0 1,1-1,-1 0,0 0,0 0,0 1,0-1,0 0,1 1,-1-1,0 1,0 0,0-1,0 1,0 0,-1-1,1 1,0 0,0 0,0 0,-1 0,1 0,0 0,0 1,9 12,-9-13,-1-1,0 0,0 0,0 0,1 0,-1 0,0 0,0 0,0 1,1-1,-1 0,0 0,0 0,1 0,-1 0,0 0,0 0,0 0,1 0,-1-1,0 1,0 0,1 0,-1 0,0 0,0 0,0 0,1 0,-1 0,0-1,0 1,0 0,0 0,1 0,-1-1,10-28,-5 14,-4 12,1-2,0-1,0 1,-1 0,1-1,-1 1,-1-1,1 0,-1 1,1-1,-2 1,1-1,-1 0,1 1,-2-1,1 1,-1-1,-2-6,2 9,0-1,-1 0,1 0,-1 1,0-1,0 1,0 0,0 0,-1 0,1 0,-1 0,0 1,-6-3,-7-3,0 1,-18-5,14 5,11 5,0 0,-1 0,1 1,-1 0,1 1,-14 1,0 0,16-1</inkml:trace>
</inkml:ink>
</file>

<file path=word/ink/ink9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5-27T05:18:13.590"/>
    </inkml:context>
    <inkml:brush xml:id="br0">
      <inkml:brushProperty name="width" value="0.1" units="cm"/>
      <inkml:brushProperty name="height" value="0.2" units="cm"/>
      <inkml:brushProperty name="color" value="#FFFC00"/>
      <inkml:brushProperty name="tip" value="rectangle"/>
      <inkml:brushProperty name="rasterOp" value="maskPen"/>
      <inkml:brushProperty name="ignorePressure" value="1"/>
    </inkml:brush>
  </inkml:definitions>
  <inkml:trace contextRef="#ctx0" brushRef="#br0">3 0,'350'0,"-328"2,-1 0,1 2,27 7,-8-1,10 4,-38-9,1-1,0-1,27 4,121 13,-134-15,45 12,10 3,-78-19,-1 0,0 0,0 0,0 1,0-1,0 1,0 0,0 0,0 1,-1-1,1 1,-1 0,1 0,-1 0,0 0,-1 0,1 1,0-1,-1 1,0 0,0 0,0 0,2 6,-2-4,-1-1,0 0,0 1,0-1,-1 0,1 1,-1-1,-1 1,1-1,-1 0,0 1,0-1,0 0,-1 0,0 0,0 0,0 0,-1 0,-3 5,4-8,0 1,-1-1,1 1,-1-1,0 0,0 0,0 0,0 0,0-1,0 1,0-1,-1 0,1 0,0 0,-1 0,1 0,-8-1,-6 1,-1-1,-24-3,11 1,-19 0,-48-9,-96-10,147 14,12 3,0-1,-40-13,53 12,-1 2,0 0,0 2,0 0,0 2,-44 4,28 5,31-7,0 1,-1-2,1 1,-1-1,-14 0,22-1,-1 0,0 0,0-1,0 1,1-1,-1 1,0-1,0 0,1 0,-1 1,1-1,-1 0,1-1,-1 1,1 0,0 0,-1 0,1-1,0 1,0-1,0 1,0-1,0 0,0 1,1-1,-1 0,0 1,1-1,-1 0,1 0,0-2,-2-13,1 1,1-1,1 0,0 0,1 1,1-1,10-31,-13 45,1 1,-1 0,1 0,0-1,0 1,0 0,0 0,0 0,0 0,1 0,-1 1,1-1,-1 0,1 1,0-1,-1 1,1-1,0 1,0 0,0 0,0 0,0 0,1 0,-1 0,0 0,0 1,1-1,-1 1,0 0,0-1,1 1,-1 0,0 1,1-1,-1 0,3 1,10 3,0 0,-1 1,0 1,22 11,-7-3,-6-4,0 0,0-2,1 0,-1-2,1-1,1-1,28 2,140 8,-135-9,91-4,-69-3,-76 2,0 0,0 0,0 0,1-1,-1 0,0 0,0 0,0 0,0-1,-1 0,1 1,0-2,-1 1,1 0,-1 0,5-5,-1-1,0 0,0-1,-1 0,-1 0,6-12,-9 18,1 0,-1 0,0 1,1-1,0 1,-1-1,1 1,0 0,0 0,0 0,0 0,1 1,-1-1,0 1,1 0,-1 0,1 0,-1 1,1-1,0 1,-1 0,1-1,0 2,-1-1,1 0,-1 1,6 1,-6-1,0-1,0 1,-1 0,1 0,0 0,-1 0,1 0,0 1,-1-1,0 1,1-1,-1 1,0 0,0 0,0 0,0 0,0 1,0-1,-1 1,1-1,-1 1,1-1,-1 1,0 0,0-1,0 1,-1 0,1 0,-1 0,1 0,-1-1,0 1,0 0,-1 4,-1 1,0-1,-1 0,0 1,0-1,0-1,-1 1,0-1,-1 1,1-1,-1 0,-7 6,-2 4,5-4</inkml:trace>
</inkml:ink>
</file>

<file path=word/ink/ink9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5-27T05:18:06.412"/>
    </inkml:context>
    <inkml:brush xml:id="br0">
      <inkml:brushProperty name="width" value="0.1" units="cm"/>
      <inkml:brushProperty name="height" value="0.2" units="cm"/>
      <inkml:brushProperty name="color" value="#FFFC00"/>
      <inkml:brushProperty name="tip" value="rectangle"/>
      <inkml:brushProperty name="rasterOp" value="maskPen"/>
      <inkml:brushProperty name="ignorePressure" value="1"/>
    </inkml:brush>
  </inkml:definitions>
  <inkml:trace contextRef="#ctx0" brushRef="#br0">42 222,'3'-2,"0"-1,0 1,0 0,0 1,1-1,-1 1,0-1,1 1,-1 0,1 0,-1 1,6-1,49-1,-42 2,100 1,80-2,-123-9,-50 6,43-3,-15 6,102 4,-151-3,0 1,0-1,0 1,0-1,1 1,-1 0,0 0,0 0,-1 0,1 0,0 1,0-1,0 1,-1-1,1 1,-1-1,1 1,-1 0,0 0,0 0,0 0,0 0,0 0,0 0,1 3,-1-2,0-1,0 1,0-1,0 0,0 1,1-1,-1 0,1 0,-1 0,1 0,0 0,0 0,0-1,0 1,0-1,0 1,0-1,0 0,1 1,-1-1,3 0,23 0,-27-1,0 0,0 0,0 0,0 0,0 0,0 0,0-1,0 1,0 0,-1-1,1 1,0 0,0-1,0 0,0 1,-1-1,1 1,0-1,-1 0,1 1,0-1,-1 0,1 0,-1 0,1 1,0-3,-1 3,0 0,-1 0,1-1,0 1,0 0,0 0,0 0,0 0,0-1,0 1,0 0,-1 0,1 0,0 0,0-1,0 1,0 0,-1 0,1 0,0 0,0 0,0 0,0 0,-1 0,1-1,0 1,0 0,0 0,-1 0,1 0,0 0,0 0,0 0,-1 0,1 0,0 0,0 0,-1 1,1-1,0 0,0 0,0 0,-1 0,-12 3,10-2,-51 12,-82 31,121-39,0 0,0-1,-1-1,1-1,-23 2,-81-6,41-1,63 2,0-1,0-1,1 0,-1-1,1 0,0-2,0 1,0-2,1 0,-20-13,25 16,-1 0,0 1,0 0,0 0,0 1,-1 1,1-1,-1 1,1 1,-1 0,1 0,-14 3,9-2,0-1,1 0,-1 0,-26-5,38 4,0 1,0-1,-1 1,1-1,0 0,0 0,0 0,0 0,0 0,0 0,0-1,0 1,0-1,1 1,-1-1,1 0,-1 1,1-1,-1 0,1 0,0 0,0 0,0 0,0-1,1 1,-1 0,0 0,1 0,0-1,-1 1,1 0,0-1,0 1,0 0,1-4,2-7,0 0,1 1,0 0,1 0,8-15,-2 2,-4 8,-5 11,0 0,1-1,0 1,6-9,-9 15,0 0,0-1,0 1,0 0,0 0,0 0,0-1,1 1,-1 0,0 0,0 0,0 0,0 0,0-1,0 1,1 0,-1 0,0 0,0 0,0 0,0 0,1 0,-1 0,0 0,0-1,0 1,1 0,-1 0,0 0,0 0,0 0,0 0,1 0,-1 0,0 0,0 0,0 1,1-1,-1 0,0 0,0 0,0 0,0 0,1 0,-1 0,0 0,0 0,0 1,0-1,1 0,-1 0,0 0,4 16,-1 17,-5 44,2 59,1-134,-1 0,1 0,-1 0,1 0,0 1,0-1,0 0,0 0,0-1,0 1,1 0,-1 0,1 0,-1-1,1 1,-1-1,1 1,0-1,0 0,0 0,0 0,0 0,0 0,0 0,0 0,0-1,0 1,1-1,-1 1,3-1,10 2,1-1,-1-1,24-3,-13 2,451-2,-354 3,-120 0,0 0,0 1,0-1,0 1,0-1,1 1,-1 0,-1 0,1 1,0-1,0 0,0 1,-1 0,1 0,4 4,-6-6,-1 1,1 0,0 0,-1 0,1 0,-1 0,1 0,-1 0,0 0,1 0,-1 0,0 0,0 0,1 0,-1 0,0 0,0 0,0 0,-1 2,1-1,-1-1,0 1,1 0,-1-1,0 1,0 0,0-1,-1 1,1-1,0 0,-1 1,1-1,0 0,-1 0,-1 1,-3 2,1-2,-1 1,0-1,1 1,-1-2,0 1,0-1,-1 1,1-2,-9 1,-71-4,40 1,19 1,-16 1,1-2,-47-8,60 6,-1 1,-44 3,45 0,0-1,-51-7,7-2,52 8</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511CE937-47C6-43C2-8A27-D24E271C25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TotalTime>
  <Pages>195</Pages>
  <Words>47794</Words>
  <Characters>272432</Characters>
  <Application>Microsoft Office Word</Application>
  <DocSecurity>0</DocSecurity>
  <Lines>2270</Lines>
  <Paragraphs>639</Paragraphs>
  <ScaleCrop>false</ScaleCrop>
  <HeadingPairs>
    <vt:vector size="2" baseType="variant">
      <vt:variant>
        <vt:lpstr>Title</vt:lpstr>
      </vt:variant>
      <vt:variant>
        <vt:i4>1</vt:i4>
      </vt:variant>
    </vt:vector>
  </HeadingPairs>
  <TitlesOfParts>
    <vt:vector size="1" baseType="lpstr">
      <vt:lpstr/>
    </vt:vector>
  </TitlesOfParts>
  <Company>IT Tralee</Company>
  <LinksUpToDate>false</LinksUpToDate>
  <CharactersWithSpaces>3195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mputer Services</dc:creator>
  <cp:keywords/>
  <dc:description/>
  <cp:lastModifiedBy>STUDENT Colm Gallagher</cp:lastModifiedBy>
  <cp:revision>3</cp:revision>
  <cp:lastPrinted>2021-07-26T12:22:00Z</cp:lastPrinted>
  <dcterms:created xsi:type="dcterms:W3CDTF">2021-07-26T12:21:00Z</dcterms:created>
  <dcterms:modified xsi:type="dcterms:W3CDTF">2021-07-26T1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bVsH8L0q"/&gt;&lt;style id="http://www.zotero.org/styles/harvard-anglia-ruskin-university" hasBibliography="1" bibliographyStyleHasBeenSet="1"/&gt;&lt;prefs&gt;&lt;pref name="fieldType" value="Field"/&gt;&lt;/prefs&gt;&lt;/</vt:lpwstr>
  </property>
  <property fmtid="{D5CDD505-2E9C-101B-9397-08002B2CF9AE}" pid="3" name="ZOTERO_PREF_2">
    <vt:lpwstr>data&gt;</vt:lpwstr>
  </property>
</Properties>
</file>